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1"/>
        <w:gridCol w:w="6497"/>
      </w:tblGrid>
      <w:tr w:rsidR="006907D5" w:rsidRPr="00372CCA" w14:paraId="46AF5584" w14:textId="77777777" w:rsidTr="005B2F8E">
        <w:tc>
          <w:tcPr>
            <w:tcW w:w="1980" w:type="dxa"/>
            <w:vAlign w:val="center"/>
          </w:tcPr>
          <w:p w14:paraId="08B7B031" w14:textId="77777777" w:rsidR="006907D5" w:rsidRPr="00372CCA" w:rsidRDefault="006907D5" w:rsidP="007D1CD9">
            <w:r w:rsidRPr="00372CCA">
              <w:rPr>
                <w:noProof/>
                <w:lang w:eastAsia="es-MX"/>
              </w:rPr>
              <w:drawing>
                <wp:inline distT="0" distB="0" distL="0" distR="0" wp14:anchorId="1B10C6AB" wp14:editId="6DA248F0">
                  <wp:extent cx="923685" cy="1273831"/>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pn.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23685" cy="1273831"/>
                          </a:xfrm>
                          <a:prstGeom prst="rect">
                            <a:avLst/>
                          </a:prstGeom>
                        </pic:spPr>
                      </pic:pic>
                    </a:graphicData>
                  </a:graphic>
                </wp:inline>
              </w:drawing>
            </w:r>
          </w:p>
        </w:tc>
        <w:tc>
          <w:tcPr>
            <w:tcW w:w="6848" w:type="dxa"/>
            <w:vAlign w:val="center"/>
          </w:tcPr>
          <w:p w14:paraId="09EEFECD" w14:textId="77777777" w:rsidR="006907D5" w:rsidRPr="00372CCA" w:rsidRDefault="006907D5" w:rsidP="000E0211">
            <w:pPr>
              <w:spacing w:line="240" w:lineRule="auto"/>
              <w:jc w:val="center"/>
              <w:rPr>
                <w:rFonts w:cs="Times New Roman"/>
                <w:b/>
                <w:sz w:val="36"/>
              </w:rPr>
            </w:pPr>
            <w:r w:rsidRPr="00372CCA">
              <w:rPr>
                <w:rFonts w:cs="Times New Roman"/>
                <w:b/>
                <w:sz w:val="36"/>
              </w:rPr>
              <w:t>Instituto Politécnico Nacional</w:t>
            </w:r>
          </w:p>
          <w:p w14:paraId="30B1BE63" w14:textId="77777777" w:rsidR="006907D5" w:rsidRPr="00372CCA" w:rsidRDefault="006907D5" w:rsidP="000E0211">
            <w:pPr>
              <w:spacing w:line="240" w:lineRule="auto"/>
              <w:jc w:val="center"/>
              <w:rPr>
                <w:rFonts w:cs="Times New Roman"/>
                <w:b/>
                <w:sz w:val="36"/>
              </w:rPr>
            </w:pPr>
            <w:r w:rsidRPr="00372CCA">
              <w:rPr>
                <w:rFonts w:cs="Times New Roman"/>
                <w:b/>
                <w:sz w:val="36"/>
              </w:rPr>
              <w:t>Unidad Profesional In</w:t>
            </w:r>
            <w:r w:rsidR="00093829">
              <w:rPr>
                <w:rFonts w:cs="Times New Roman"/>
                <w:b/>
                <w:sz w:val="36"/>
              </w:rPr>
              <w:t>terdisciplinaria de Ingeniería c</w:t>
            </w:r>
            <w:r w:rsidRPr="00372CCA">
              <w:rPr>
                <w:rFonts w:cs="Times New Roman"/>
                <w:b/>
                <w:sz w:val="36"/>
              </w:rPr>
              <w:t>ampus Zacatecas</w:t>
            </w:r>
          </w:p>
          <w:p w14:paraId="2DE1B37C" w14:textId="77777777" w:rsidR="006907D5" w:rsidRPr="00372CCA" w:rsidRDefault="006907D5" w:rsidP="000E0211">
            <w:pPr>
              <w:spacing w:line="240" w:lineRule="auto"/>
              <w:jc w:val="center"/>
              <w:rPr>
                <w:rFonts w:cs="Times New Roman"/>
                <w:sz w:val="36"/>
              </w:rPr>
            </w:pPr>
          </w:p>
        </w:tc>
      </w:tr>
      <w:tr w:rsidR="00372CCA" w:rsidRPr="00372CCA" w14:paraId="3F17E493" w14:textId="77777777" w:rsidTr="005B2F8E">
        <w:tc>
          <w:tcPr>
            <w:tcW w:w="1980" w:type="dxa"/>
            <w:vMerge w:val="restart"/>
            <w:vAlign w:val="center"/>
          </w:tcPr>
          <w:p w14:paraId="4F708F01" w14:textId="77777777" w:rsidR="00372CCA" w:rsidRPr="00372CCA" w:rsidRDefault="00027EA5" w:rsidP="006907D5">
            <w:pPr>
              <w:jc w:val="center"/>
              <w:rPr>
                <w:rFonts w:cs="Times New Roman"/>
                <w:noProof/>
              </w:rPr>
            </w:pPr>
            <w:r w:rsidRPr="00372CCA">
              <w:rPr>
                <w:rFonts w:cs="Times New Roman"/>
                <w:noProof/>
                <w:lang w:eastAsia="es-MX"/>
              </w:rPr>
              <mc:AlternateContent>
                <mc:Choice Requires="wps">
                  <w:drawing>
                    <wp:anchor distT="0" distB="0" distL="114300" distR="114300" simplePos="0" relativeHeight="251658240" behindDoc="1" locked="0" layoutInCell="1" allowOverlap="1" wp14:anchorId="05D50F95" wp14:editId="59C38C49">
                      <wp:simplePos x="0" y="0"/>
                      <wp:positionH relativeFrom="column">
                        <wp:posOffset>334645</wp:posOffset>
                      </wp:positionH>
                      <wp:positionV relativeFrom="paragraph">
                        <wp:posOffset>176530</wp:posOffset>
                      </wp:positionV>
                      <wp:extent cx="34925" cy="4156075"/>
                      <wp:effectExtent l="0" t="0" r="22225" b="34925"/>
                      <wp:wrapNone/>
                      <wp:docPr id="7" name="Conector recto 7"/>
                      <wp:cNvGraphicFramePr/>
                      <a:graphic xmlns:a="http://schemas.openxmlformats.org/drawingml/2006/main">
                        <a:graphicData uri="http://schemas.microsoft.com/office/word/2010/wordprocessingShape">
                          <wps:wsp>
                            <wps:cNvCnPr/>
                            <wps:spPr>
                              <a:xfrm flipH="1">
                                <a:off x="0" y="0"/>
                                <a:ext cx="34925" cy="415607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rto="http://schemas.microsoft.com/office/word/2006/arto" xmlns:a14="http://schemas.microsoft.com/office/drawing/2010/main" xmlns:pic="http://schemas.openxmlformats.org/drawingml/2006/picture" xmlns:a="http://schemas.openxmlformats.org/drawingml/2006/main" xmlns:w16du="http://schemas.microsoft.com/office/word/2023/wordml/word16du">
                  <w:pict w14:anchorId="47977C0B">
                    <v:line id="Conector recto 7" style="position:absolute;flip:x;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from="26.35pt,13.9pt" to="29.1pt,341.15pt" w14:anchorId="4E8CB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">
                      <v:stroke joinstyle="miter"/>
                    </v:line>
                  </w:pict>
                </mc:Fallback>
              </mc:AlternateContent>
            </w:r>
            <w:r w:rsidRPr="00372CCA">
              <w:rPr>
                <w:rFonts w:cs="Times New Roman"/>
                <w:noProof/>
                <w:lang w:eastAsia="es-MX"/>
              </w:rPr>
              <mc:AlternateContent>
                <mc:Choice Requires="wps">
                  <w:drawing>
                    <wp:anchor distT="0" distB="0" distL="114300" distR="114300" simplePos="0" relativeHeight="251658241" behindDoc="1" locked="0" layoutInCell="1" allowOverlap="1" wp14:anchorId="3DE9BF76" wp14:editId="4B62DDC5">
                      <wp:simplePos x="0" y="0"/>
                      <wp:positionH relativeFrom="column">
                        <wp:posOffset>628650</wp:posOffset>
                      </wp:positionH>
                      <wp:positionV relativeFrom="paragraph">
                        <wp:posOffset>451485</wp:posOffset>
                      </wp:positionV>
                      <wp:extent cx="34925" cy="4156075"/>
                      <wp:effectExtent l="0" t="0" r="22225" b="34925"/>
                      <wp:wrapNone/>
                      <wp:docPr id="10" name="Conector recto 10"/>
                      <wp:cNvGraphicFramePr/>
                      <a:graphic xmlns:a="http://schemas.openxmlformats.org/drawingml/2006/main">
                        <a:graphicData uri="http://schemas.microsoft.com/office/word/2010/wordprocessingShape">
                          <wps:wsp>
                            <wps:cNvCnPr/>
                            <wps:spPr>
                              <a:xfrm flipH="1">
                                <a:off x="0" y="0"/>
                                <a:ext cx="34925" cy="415607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rto="http://schemas.microsoft.com/office/word/2006/arto" xmlns:a14="http://schemas.microsoft.com/office/drawing/2010/main" xmlns:pic="http://schemas.openxmlformats.org/drawingml/2006/picture" xmlns:a="http://schemas.openxmlformats.org/drawingml/2006/main" xmlns:w16du="http://schemas.microsoft.com/office/word/2023/wordml/word16du">
                  <w:pict w14:anchorId="0FBC5D85">
                    <v:line id="Conector recto 10" style="position:absolute;flip:x;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from="49.5pt,35.55pt" to="52.25pt,362.8pt" w14:anchorId="78E3F0F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">
                      <v:stroke joinstyle="miter"/>
                    </v:line>
                  </w:pict>
                </mc:Fallback>
              </mc:AlternateContent>
            </w:r>
            <w:r w:rsidRPr="00372CCA">
              <w:rPr>
                <w:rFonts w:cs="Times New Roman"/>
                <w:noProof/>
                <w:lang w:eastAsia="es-MX"/>
              </w:rPr>
              <mc:AlternateContent>
                <mc:Choice Requires="wps">
                  <w:drawing>
                    <wp:anchor distT="0" distB="0" distL="114300" distR="114300" simplePos="0" relativeHeight="251658242" behindDoc="1" locked="0" layoutInCell="1" allowOverlap="1" wp14:anchorId="2AE2A87B" wp14:editId="54664F53">
                      <wp:simplePos x="0" y="0"/>
                      <wp:positionH relativeFrom="column">
                        <wp:posOffset>914400</wp:posOffset>
                      </wp:positionH>
                      <wp:positionV relativeFrom="paragraph">
                        <wp:posOffset>689610</wp:posOffset>
                      </wp:positionV>
                      <wp:extent cx="34925" cy="4156075"/>
                      <wp:effectExtent l="0" t="0" r="22225" b="34925"/>
                      <wp:wrapNone/>
                      <wp:docPr id="11" name="Conector recto 11"/>
                      <wp:cNvGraphicFramePr/>
                      <a:graphic xmlns:a="http://schemas.openxmlformats.org/drawingml/2006/main">
                        <a:graphicData uri="http://schemas.microsoft.com/office/word/2010/wordprocessingShape">
                          <wps:wsp>
                            <wps:cNvCnPr/>
                            <wps:spPr>
                              <a:xfrm flipH="1">
                                <a:off x="0" y="0"/>
                                <a:ext cx="34925" cy="415607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rto="http://schemas.microsoft.com/office/word/2006/arto" xmlns:a14="http://schemas.microsoft.com/office/drawing/2010/main" xmlns:pic="http://schemas.openxmlformats.org/drawingml/2006/picture" xmlns:a="http://schemas.openxmlformats.org/drawingml/2006/main" xmlns:w16du="http://schemas.microsoft.com/office/word/2023/wordml/word16du">
                  <w:pict w14:anchorId="49DF34F3">
                    <v:line id="Conector recto 11" style="position:absolute;flip:x;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from="1in,54.3pt" to="74.75pt,381.55pt" w14:anchorId="61F164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">
                      <v:stroke joinstyle="miter"/>
                    </v:line>
                  </w:pict>
                </mc:Fallback>
              </mc:AlternateContent>
            </w:r>
          </w:p>
        </w:tc>
        <w:tc>
          <w:tcPr>
            <w:tcW w:w="6848" w:type="dxa"/>
            <w:vAlign w:val="center"/>
          </w:tcPr>
          <w:p w14:paraId="2C2B0257" w14:textId="77777777" w:rsidR="00372CCA" w:rsidRPr="00027EA5" w:rsidRDefault="00372CCA" w:rsidP="000E0211">
            <w:pPr>
              <w:spacing w:line="240" w:lineRule="auto"/>
              <w:jc w:val="center"/>
              <w:rPr>
                <w:rFonts w:cs="Times New Roman"/>
                <w:b/>
                <w:sz w:val="32"/>
              </w:rPr>
            </w:pPr>
            <w:r w:rsidRPr="00027EA5">
              <w:rPr>
                <w:rFonts w:cs="Times New Roman"/>
                <w:b/>
                <w:sz w:val="32"/>
              </w:rPr>
              <w:t>Área de ubicación para el desarrollo del trabajo</w:t>
            </w:r>
          </w:p>
          <w:p w14:paraId="09058971" w14:textId="77777777" w:rsidR="00372CCA" w:rsidRPr="00027EA5" w:rsidRDefault="00372CCA" w:rsidP="000E0211">
            <w:pPr>
              <w:spacing w:line="240" w:lineRule="auto"/>
              <w:jc w:val="center"/>
              <w:rPr>
                <w:rFonts w:cs="Times New Roman"/>
                <w:sz w:val="32"/>
              </w:rPr>
            </w:pPr>
            <w:r w:rsidRPr="00027EA5">
              <w:rPr>
                <w:rFonts w:cs="Times New Roman"/>
                <w:sz w:val="32"/>
              </w:rPr>
              <w:t>Ingeniería en Sistemas Computacionales</w:t>
            </w:r>
          </w:p>
          <w:p w14:paraId="3476729E" w14:textId="77777777" w:rsidR="00372CCA" w:rsidRPr="00027EA5" w:rsidRDefault="00372CCA" w:rsidP="000E0211">
            <w:pPr>
              <w:spacing w:line="240" w:lineRule="auto"/>
              <w:jc w:val="center"/>
              <w:rPr>
                <w:rFonts w:cs="Times New Roman"/>
                <w:b/>
                <w:sz w:val="32"/>
              </w:rPr>
            </w:pPr>
          </w:p>
        </w:tc>
      </w:tr>
      <w:tr w:rsidR="00372CCA" w:rsidRPr="004342C7" w14:paraId="676FB6FD" w14:textId="77777777" w:rsidTr="005B2F8E">
        <w:tc>
          <w:tcPr>
            <w:tcW w:w="1980" w:type="dxa"/>
            <w:vMerge/>
            <w:vAlign w:val="center"/>
          </w:tcPr>
          <w:p w14:paraId="12A8B8B1" w14:textId="77777777" w:rsidR="00372CCA" w:rsidRPr="00372CCA" w:rsidRDefault="00372CCA" w:rsidP="006907D5">
            <w:pPr>
              <w:jc w:val="center"/>
              <w:rPr>
                <w:rFonts w:cs="Times New Roman"/>
                <w:noProof/>
              </w:rPr>
            </w:pPr>
          </w:p>
        </w:tc>
        <w:tc>
          <w:tcPr>
            <w:tcW w:w="6848" w:type="dxa"/>
            <w:shd w:val="clear" w:color="auto" w:fill="auto"/>
            <w:vAlign w:val="center"/>
          </w:tcPr>
          <w:p w14:paraId="6DC2173E" w14:textId="77777777" w:rsidR="00372CCA" w:rsidRPr="004342C7" w:rsidRDefault="00372CCA" w:rsidP="000E0211">
            <w:pPr>
              <w:spacing w:line="240" w:lineRule="auto"/>
              <w:jc w:val="center"/>
              <w:rPr>
                <w:rFonts w:cs="Times New Roman"/>
                <w:b/>
                <w:sz w:val="32"/>
                <w:szCs w:val="28"/>
              </w:rPr>
            </w:pPr>
            <w:r w:rsidRPr="004342C7">
              <w:rPr>
                <w:rFonts w:cs="Times New Roman"/>
                <w:b/>
                <w:sz w:val="32"/>
                <w:szCs w:val="28"/>
              </w:rPr>
              <w:t>Línea de investigación</w:t>
            </w:r>
          </w:p>
          <w:p w14:paraId="4A02A786" w14:textId="768485FF" w:rsidR="00372CCA" w:rsidRPr="004342C7" w:rsidRDefault="005578FA" w:rsidP="000E0211">
            <w:pPr>
              <w:spacing w:line="240" w:lineRule="auto"/>
              <w:jc w:val="center"/>
              <w:rPr>
                <w:rFonts w:cs="Times New Roman"/>
                <w:sz w:val="32"/>
                <w:szCs w:val="28"/>
              </w:rPr>
            </w:pPr>
            <w:r>
              <w:rPr>
                <w:rFonts w:cs="Times New Roman"/>
                <w:sz w:val="32"/>
                <w:szCs w:val="28"/>
              </w:rPr>
              <w:t xml:space="preserve">Desarrollo de </w:t>
            </w:r>
            <w:r w:rsidR="00594A14">
              <w:rPr>
                <w:rFonts w:cs="Times New Roman"/>
                <w:sz w:val="32"/>
                <w:szCs w:val="28"/>
              </w:rPr>
              <w:t>s</w:t>
            </w:r>
            <w:r>
              <w:rPr>
                <w:rFonts w:cs="Times New Roman"/>
                <w:sz w:val="32"/>
                <w:szCs w:val="28"/>
              </w:rPr>
              <w:t>istemas</w:t>
            </w:r>
          </w:p>
          <w:p w14:paraId="62E19F36" w14:textId="77777777" w:rsidR="00372CCA" w:rsidRPr="004342C7" w:rsidRDefault="00372CCA" w:rsidP="000E0211">
            <w:pPr>
              <w:spacing w:line="240" w:lineRule="auto"/>
              <w:jc w:val="center"/>
              <w:rPr>
                <w:rFonts w:cs="Times New Roman"/>
                <w:sz w:val="32"/>
                <w:szCs w:val="28"/>
              </w:rPr>
            </w:pPr>
          </w:p>
          <w:p w14:paraId="04A5CB2A" w14:textId="77777777" w:rsidR="00372CCA" w:rsidRPr="004342C7" w:rsidRDefault="00372CCA" w:rsidP="000E0211">
            <w:pPr>
              <w:spacing w:line="240" w:lineRule="auto"/>
              <w:jc w:val="center"/>
              <w:rPr>
                <w:rFonts w:cs="Times New Roman"/>
                <w:sz w:val="32"/>
                <w:szCs w:val="28"/>
              </w:rPr>
            </w:pPr>
          </w:p>
        </w:tc>
      </w:tr>
      <w:tr w:rsidR="00372CCA" w:rsidRPr="004342C7" w14:paraId="30B83A01" w14:textId="77777777" w:rsidTr="005B2F8E">
        <w:tc>
          <w:tcPr>
            <w:tcW w:w="1980" w:type="dxa"/>
            <w:vMerge/>
            <w:vAlign w:val="center"/>
          </w:tcPr>
          <w:p w14:paraId="43CBF29C" w14:textId="77777777" w:rsidR="00372CCA" w:rsidRPr="00372CCA" w:rsidRDefault="00372CCA" w:rsidP="006907D5">
            <w:pPr>
              <w:jc w:val="center"/>
              <w:rPr>
                <w:rFonts w:cs="Times New Roman"/>
                <w:noProof/>
              </w:rPr>
            </w:pPr>
          </w:p>
        </w:tc>
        <w:tc>
          <w:tcPr>
            <w:tcW w:w="6848" w:type="dxa"/>
            <w:vAlign w:val="center"/>
          </w:tcPr>
          <w:p w14:paraId="02271754" w14:textId="77777777" w:rsidR="00372CCA" w:rsidRPr="004342C7" w:rsidRDefault="00372CCA" w:rsidP="000E0211">
            <w:pPr>
              <w:spacing w:line="240" w:lineRule="auto"/>
              <w:jc w:val="center"/>
              <w:rPr>
                <w:rFonts w:cs="Times New Roman"/>
                <w:b/>
                <w:sz w:val="32"/>
                <w:szCs w:val="28"/>
              </w:rPr>
            </w:pPr>
            <w:r w:rsidRPr="004342C7">
              <w:rPr>
                <w:rFonts w:cs="Times New Roman"/>
                <w:b/>
                <w:sz w:val="32"/>
                <w:szCs w:val="28"/>
              </w:rPr>
              <w:t>Título del proyecto de Trabajo Terminal</w:t>
            </w:r>
          </w:p>
          <w:p w14:paraId="68D921F9" w14:textId="1FDA4C9A" w:rsidR="00372CCA" w:rsidRPr="00903049" w:rsidRDefault="00903049" w:rsidP="000E0211">
            <w:pPr>
              <w:spacing w:line="240" w:lineRule="auto"/>
              <w:jc w:val="center"/>
              <w:rPr>
                <w:rFonts w:cs="Times New Roman"/>
                <w:sz w:val="32"/>
                <w:szCs w:val="28"/>
                <w:lang w:val="es-ES"/>
              </w:rPr>
            </w:pPr>
            <w:r w:rsidRPr="00903049">
              <w:rPr>
                <w:rFonts w:cs="Times New Roman"/>
                <w:sz w:val="32"/>
                <w:szCs w:val="28"/>
              </w:rPr>
              <w:t xml:space="preserve">Prototipo </w:t>
            </w:r>
            <w:r w:rsidR="007C1984">
              <w:rPr>
                <w:rFonts w:cs="Times New Roman"/>
                <w:sz w:val="32"/>
                <w:szCs w:val="28"/>
              </w:rPr>
              <w:t xml:space="preserve">para </w:t>
            </w:r>
            <w:r w:rsidR="004C1BBE">
              <w:rPr>
                <w:rFonts w:cs="Times New Roman"/>
                <w:sz w:val="32"/>
                <w:szCs w:val="28"/>
              </w:rPr>
              <w:t>manipula</w:t>
            </w:r>
            <w:r w:rsidR="007C1984">
              <w:rPr>
                <w:rFonts w:cs="Times New Roman"/>
                <w:sz w:val="32"/>
                <w:szCs w:val="28"/>
              </w:rPr>
              <w:t>r y visualizar</w:t>
            </w:r>
            <w:r w:rsidRPr="00903049">
              <w:rPr>
                <w:rFonts w:cs="Times New Roman"/>
                <w:sz w:val="32"/>
                <w:szCs w:val="28"/>
              </w:rPr>
              <w:t xml:space="preserve"> </w:t>
            </w:r>
            <w:r w:rsidR="00EF07A4">
              <w:rPr>
                <w:rFonts w:cs="Times New Roman"/>
                <w:sz w:val="32"/>
                <w:szCs w:val="28"/>
              </w:rPr>
              <w:t xml:space="preserve">modelos </w:t>
            </w:r>
            <w:r w:rsidR="00991906">
              <w:rPr>
                <w:rFonts w:cs="Times New Roman"/>
                <w:sz w:val="32"/>
                <w:szCs w:val="28"/>
              </w:rPr>
              <w:t>tridimen</w:t>
            </w:r>
            <w:r w:rsidR="00EE05DC">
              <w:rPr>
                <w:rFonts w:cs="Times New Roman"/>
                <w:sz w:val="32"/>
                <w:szCs w:val="28"/>
              </w:rPr>
              <w:t>s</w:t>
            </w:r>
            <w:r w:rsidR="00991906">
              <w:rPr>
                <w:rFonts w:cs="Times New Roman"/>
                <w:sz w:val="32"/>
                <w:szCs w:val="28"/>
              </w:rPr>
              <w:t>ionales</w:t>
            </w:r>
            <w:r w:rsidRPr="00903049">
              <w:rPr>
                <w:rFonts w:cs="Times New Roman"/>
                <w:sz w:val="32"/>
                <w:szCs w:val="28"/>
              </w:rPr>
              <w:t xml:space="preserve"> para las ciencias morfológicas.</w:t>
            </w:r>
          </w:p>
          <w:p w14:paraId="6CF93D79" w14:textId="77777777" w:rsidR="00372CCA" w:rsidRPr="004342C7" w:rsidRDefault="00372CCA" w:rsidP="000E0211">
            <w:pPr>
              <w:spacing w:line="240" w:lineRule="auto"/>
              <w:jc w:val="center"/>
              <w:rPr>
                <w:rFonts w:cs="Times New Roman"/>
                <w:sz w:val="32"/>
                <w:szCs w:val="28"/>
              </w:rPr>
            </w:pPr>
          </w:p>
        </w:tc>
      </w:tr>
      <w:tr w:rsidR="00372CCA" w:rsidRPr="004342C7" w14:paraId="2EE6AF8F" w14:textId="77777777" w:rsidTr="005B2F8E">
        <w:tc>
          <w:tcPr>
            <w:tcW w:w="1980" w:type="dxa"/>
            <w:vMerge/>
            <w:vAlign w:val="center"/>
          </w:tcPr>
          <w:p w14:paraId="2695F355" w14:textId="77777777" w:rsidR="00372CCA" w:rsidRPr="00372CCA" w:rsidRDefault="00372CCA" w:rsidP="006907D5">
            <w:pPr>
              <w:jc w:val="center"/>
              <w:rPr>
                <w:rFonts w:cs="Times New Roman"/>
                <w:noProof/>
              </w:rPr>
            </w:pPr>
          </w:p>
        </w:tc>
        <w:tc>
          <w:tcPr>
            <w:tcW w:w="6848" w:type="dxa"/>
            <w:vAlign w:val="center"/>
          </w:tcPr>
          <w:p w14:paraId="61A4DBD8" w14:textId="77777777" w:rsidR="00372CCA" w:rsidRPr="004342C7" w:rsidRDefault="00372CCA" w:rsidP="000E0211">
            <w:pPr>
              <w:spacing w:line="240" w:lineRule="auto"/>
              <w:jc w:val="center"/>
              <w:rPr>
                <w:rFonts w:cs="Times New Roman"/>
                <w:b/>
                <w:sz w:val="28"/>
              </w:rPr>
            </w:pPr>
            <w:r w:rsidRPr="004342C7">
              <w:rPr>
                <w:rFonts w:cs="Times New Roman"/>
                <w:b/>
                <w:sz w:val="28"/>
              </w:rPr>
              <w:t>Presenta(n):</w:t>
            </w:r>
          </w:p>
          <w:p w14:paraId="0C92D0C1" w14:textId="6B4C02FB" w:rsidR="00372CCA" w:rsidRDefault="00126EBE" w:rsidP="000E0211">
            <w:pPr>
              <w:spacing w:line="240" w:lineRule="auto"/>
              <w:jc w:val="center"/>
              <w:rPr>
                <w:rFonts w:cs="Times New Roman"/>
                <w:sz w:val="28"/>
              </w:rPr>
            </w:pPr>
            <w:r>
              <w:rPr>
                <w:rFonts w:cs="Times New Roman"/>
                <w:sz w:val="28"/>
              </w:rPr>
              <w:t>Emmanuel Medina Espinosa</w:t>
            </w:r>
          </w:p>
          <w:p w14:paraId="775F2313" w14:textId="7885D213" w:rsidR="00372CCA" w:rsidRPr="004342C7" w:rsidRDefault="002D1CE0" w:rsidP="000E0211">
            <w:pPr>
              <w:spacing w:line="240" w:lineRule="auto"/>
              <w:jc w:val="center"/>
              <w:rPr>
                <w:rFonts w:cs="Times New Roman"/>
                <w:sz w:val="28"/>
              </w:rPr>
            </w:pPr>
            <w:r>
              <w:rPr>
                <w:rFonts w:cs="Times New Roman"/>
                <w:sz w:val="28"/>
              </w:rPr>
              <w:t>Alejandro Tamayo Castro</w:t>
            </w:r>
          </w:p>
          <w:p w14:paraId="17D17B21" w14:textId="77777777" w:rsidR="00372CCA" w:rsidRPr="004342C7" w:rsidRDefault="00372CCA" w:rsidP="000E0211">
            <w:pPr>
              <w:spacing w:line="240" w:lineRule="auto"/>
              <w:jc w:val="center"/>
              <w:rPr>
                <w:rFonts w:cs="Times New Roman"/>
              </w:rPr>
            </w:pPr>
          </w:p>
          <w:p w14:paraId="5A6D51C4" w14:textId="77777777" w:rsidR="00372CCA" w:rsidRPr="004342C7" w:rsidRDefault="00372CCA" w:rsidP="000E0211">
            <w:pPr>
              <w:spacing w:line="240" w:lineRule="auto"/>
              <w:jc w:val="center"/>
              <w:rPr>
                <w:rFonts w:cs="Times New Roman"/>
              </w:rPr>
            </w:pPr>
          </w:p>
        </w:tc>
      </w:tr>
      <w:tr w:rsidR="00372CCA" w:rsidRPr="004342C7" w14:paraId="3E4A42AD" w14:textId="77777777" w:rsidTr="005B2F8E">
        <w:tc>
          <w:tcPr>
            <w:tcW w:w="1980" w:type="dxa"/>
            <w:vMerge/>
            <w:vAlign w:val="center"/>
          </w:tcPr>
          <w:p w14:paraId="62E9D53E" w14:textId="77777777" w:rsidR="00372CCA" w:rsidRPr="00372CCA" w:rsidRDefault="00372CCA" w:rsidP="006907D5">
            <w:pPr>
              <w:jc w:val="center"/>
              <w:rPr>
                <w:rFonts w:cs="Times New Roman"/>
                <w:noProof/>
              </w:rPr>
            </w:pPr>
          </w:p>
        </w:tc>
        <w:tc>
          <w:tcPr>
            <w:tcW w:w="6848" w:type="dxa"/>
            <w:vAlign w:val="center"/>
          </w:tcPr>
          <w:p w14:paraId="3FA692A0" w14:textId="77777777" w:rsidR="00372CCA" w:rsidRPr="004342C7" w:rsidRDefault="00372CCA" w:rsidP="000E0211">
            <w:pPr>
              <w:spacing w:line="240" w:lineRule="auto"/>
              <w:jc w:val="center"/>
              <w:rPr>
                <w:rFonts w:cs="Times New Roman"/>
                <w:b/>
                <w:sz w:val="28"/>
              </w:rPr>
            </w:pPr>
            <w:r w:rsidRPr="004342C7">
              <w:rPr>
                <w:rFonts w:cs="Times New Roman"/>
                <w:b/>
                <w:sz w:val="28"/>
              </w:rPr>
              <w:t>Director:</w:t>
            </w:r>
          </w:p>
          <w:p w14:paraId="501B228A" w14:textId="153E351A" w:rsidR="00372CCA" w:rsidRPr="004342C7" w:rsidRDefault="00516112" w:rsidP="000E0211">
            <w:pPr>
              <w:spacing w:line="240" w:lineRule="auto"/>
              <w:jc w:val="center"/>
              <w:rPr>
                <w:rFonts w:cs="Times New Roman"/>
              </w:rPr>
            </w:pPr>
            <w:r w:rsidRPr="00516112">
              <w:rPr>
                <w:rFonts w:cs="Times New Roman"/>
                <w:sz w:val="28"/>
              </w:rPr>
              <w:t>M. en C. Eleazar Pacheco Reyes</w:t>
            </w:r>
          </w:p>
          <w:p w14:paraId="3C08F275" w14:textId="77777777" w:rsidR="00372CCA" w:rsidRPr="004342C7" w:rsidRDefault="00372CCA" w:rsidP="000E0211">
            <w:pPr>
              <w:spacing w:line="240" w:lineRule="auto"/>
              <w:jc w:val="center"/>
              <w:rPr>
                <w:rFonts w:cs="Times New Roman"/>
              </w:rPr>
            </w:pPr>
          </w:p>
        </w:tc>
      </w:tr>
      <w:tr w:rsidR="00372CCA" w:rsidRPr="004342C7" w14:paraId="6364E8BB" w14:textId="77777777" w:rsidTr="005B2F8E">
        <w:tc>
          <w:tcPr>
            <w:tcW w:w="1980" w:type="dxa"/>
            <w:vAlign w:val="center"/>
          </w:tcPr>
          <w:p w14:paraId="41ECCE53" w14:textId="77777777" w:rsidR="00372CCA" w:rsidRPr="00372CCA" w:rsidRDefault="00372CCA" w:rsidP="006907D5">
            <w:pPr>
              <w:jc w:val="center"/>
              <w:rPr>
                <w:rFonts w:cs="Times New Roman"/>
                <w:noProof/>
              </w:rPr>
            </w:pPr>
            <w:r w:rsidRPr="00372CCA">
              <w:rPr>
                <w:rFonts w:cs="Times New Roman"/>
                <w:noProof/>
                <w:lang w:eastAsia="es-MX"/>
              </w:rPr>
              <w:drawing>
                <wp:inline distT="0" distB="0" distL="0" distR="0" wp14:anchorId="73FDF86B" wp14:editId="713015D5">
                  <wp:extent cx="1349911" cy="13716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piiz_log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362607" cy="1384500"/>
                          </a:xfrm>
                          <a:prstGeom prst="rect">
                            <a:avLst/>
                          </a:prstGeom>
                        </pic:spPr>
                      </pic:pic>
                    </a:graphicData>
                  </a:graphic>
                </wp:inline>
              </w:drawing>
            </w:r>
          </w:p>
        </w:tc>
        <w:tc>
          <w:tcPr>
            <w:tcW w:w="6848" w:type="dxa"/>
            <w:shd w:val="clear" w:color="auto" w:fill="auto"/>
            <w:vAlign w:val="center"/>
          </w:tcPr>
          <w:p w14:paraId="34B41A13" w14:textId="77777777" w:rsidR="00372CCA" w:rsidRPr="004342C7" w:rsidRDefault="00372CCA" w:rsidP="000E0211">
            <w:pPr>
              <w:spacing w:line="240" w:lineRule="auto"/>
              <w:jc w:val="center"/>
              <w:rPr>
                <w:rFonts w:cs="Times New Roman"/>
                <w:b/>
                <w:sz w:val="28"/>
              </w:rPr>
            </w:pPr>
            <w:r w:rsidRPr="004342C7">
              <w:rPr>
                <w:rFonts w:cs="Times New Roman"/>
                <w:b/>
                <w:sz w:val="28"/>
              </w:rPr>
              <w:t>Asesores:</w:t>
            </w:r>
          </w:p>
          <w:p w14:paraId="4302D8AB" w14:textId="77777777" w:rsidR="009558C9" w:rsidRPr="009558C9" w:rsidRDefault="009558C9" w:rsidP="000E0211">
            <w:pPr>
              <w:spacing w:line="240" w:lineRule="auto"/>
              <w:jc w:val="center"/>
              <w:rPr>
                <w:rFonts w:cs="Times New Roman"/>
                <w:sz w:val="28"/>
              </w:rPr>
            </w:pPr>
            <w:r w:rsidRPr="009558C9">
              <w:rPr>
                <w:rFonts w:cs="Times New Roman"/>
                <w:sz w:val="28"/>
              </w:rPr>
              <w:t>M.H.P.E-T.E. Héctor Alejandro Acuña Cid</w:t>
            </w:r>
          </w:p>
          <w:p w14:paraId="587D8BB1" w14:textId="0C81DFCB" w:rsidR="00372CCA" w:rsidRPr="004342C7" w:rsidRDefault="009558C9" w:rsidP="000E0211">
            <w:pPr>
              <w:spacing w:line="240" w:lineRule="auto"/>
              <w:jc w:val="center"/>
              <w:rPr>
                <w:rFonts w:cs="Times New Roman"/>
              </w:rPr>
            </w:pPr>
            <w:r w:rsidRPr="009558C9">
              <w:rPr>
                <w:rFonts w:cs="Times New Roman"/>
                <w:sz w:val="28"/>
              </w:rPr>
              <w:t xml:space="preserve">Ing. Efraín Arrendo Morales </w:t>
            </w:r>
          </w:p>
        </w:tc>
      </w:tr>
      <w:tr w:rsidR="00372CCA" w:rsidRPr="004342C7" w14:paraId="564DD142" w14:textId="77777777" w:rsidTr="005B2F8E">
        <w:tc>
          <w:tcPr>
            <w:tcW w:w="1980" w:type="dxa"/>
            <w:vAlign w:val="center"/>
          </w:tcPr>
          <w:p w14:paraId="31412933" w14:textId="77777777" w:rsidR="00372CCA" w:rsidRPr="00372CCA" w:rsidRDefault="00372CCA" w:rsidP="006907D5">
            <w:pPr>
              <w:jc w:val="center"/>
              <w:rPr>
                <w:rFonts w:cs="Times New Roman"/>
                <w:noProof/>
              </w:rPr>
            </w:pPr>
          </w:p>
        </w:tc>
        <w:tc>
          <w:tcPr>
            <w:tcW w:w="6848" w:type="dxa"/>
            <w:vAlign w:val="center"/>
          </w:tcPr>
          <w:p w14:paraId="2BD64625" w14:textId="6978845C" w:rsidR="00372CCA" w:rsidRPr="004342C7" w:rsidRDefault="00372CCA" w:rsidP="000E0211">
            <w:pPr>
              <w:spacing w:line="240" w:lineRule="auto"/>
              <w:jc w:val="right"/>
              <w:rPr>
                <w:rFonts w:cs="Times New Roman"/>
              </w:rPr>
            </w:pPr>
            <w:r w:rsidRPr="004342C7">
              <w:rPr>
                <w:rFonts w:cs="Times New Roman"/>
                <w:sz w:val="28"/>
              </w:rPr>
              <w:t xml:space="preserve">Zacatecas, Zacatecas a </w:t>
            </w:r>
            <w:r w:rsidR="006A0FA0">
              <w:rPr>
                <w:rFonts w:cs="Times New Roman"/>
                <w:sz w:val="28"/>
              </w:rPr>
              <w:t>08</w:t>
            </w:r>
            <w:r w:rsidRPr="004342C7">
              <w:rPr>
                <w:rFonts w:cs="Times New Roman"/>
                <w:sz w:val="28"/>
              </w:rPr>
              <w:t xml:space="preserve"> de </w:t>
            </w:r>
            <w:r w:rsidR="006A0FA0">
              <w:rPr>
                <w:rFonts w:cs="Times New Roman"/>
                <w:sz w:val="28"/>
              </w:rPr>
              <w:t>diciembre</w:t>
            </w:r>
            <w:r w:rsidRPr="004342C7">
              <w:rPr>
                <w:rFonts w:cs="Times New Roman"/>
                <w:sz w:val="28"/>
              </w:rPr>
              <w:t xml:space="preserve"> de </w:t>
            </w:r>
            <w:r w:rsidR="006A0FA0">
              <w:rPr>
                <w:rFonts w:cs="Times New Roman"/>
                <w:sz w:val="28"/>
              </w:rPr>
              <w:t>2023</w:t>
            </w:r>
          </w:p>
        </w:tc>
      </w:tr>
    </w:tbl>
    <w:p w14:paraId="0261A653" w14:textId="77777777" w:rsidR="00CA7E5C" w:rsidRDefault="00CA7E5C">
      <w:pPr>
        <w:sectPr w:rsidR="00CA7E5C" w:rsidSect="001F1E47">
          <w:footerReference w:type="default" r:id="rId13"/>
          <w:pgSz w:w="12240" w:h="15840"/>
          <w:pgMar w:top="1417" w:right="1701" w:bottom="1417" w:left="1701" w:header="708" w:footer="708" w:gutter="0"/>
          <w:cols w:space="708"/>
          <w:docGrid w:linePitch="360"/>
        </w:sectPr>
      </w:pPr>
    </w:p>
    <w:p w14:paraId="77366D5B" w14:textId="77777777" w:rsidR="00E55EC8" w:rsidRPr="00E55EC8" w:rsidRDefault="00E55EC8" w:rsidP="00E55EC8">
      <w:pPr>
        <w:pStyle w:val="TOCHeading"/>
        <w:spacing w:before="0" w:line="480" w:lineRule="auto"/>
        <w:contextualSpacing/>
        <w:rPr>
          <w:rFonts w:ascii="Times New Roman" w:eastAsiaTheme="minorHAnsi" w:hAnsi="Times New Roman" w:cs="Times New Roman"/>
          <w:b/>
          <w:color w:val="auto"/>
          <w:sz w:val="36"/>
          <w:szCs w:val="36"/>
          <w:lang w:val="es-ES" w:eastAsia="en-US"/>
        </w:rPr>
      </w:pPr>
      <w:r w:rsidRPr="00E55EC8">
        <w:rPr>
          <w:rFonts w:ascii="Times New Roman" w:eastAsiaTheme="minorHAnsi" w:hAnsi="Times New Roman" w:cs="Times New Roman"/>
          <w:b/>
          <w:color w:val="auto"/>
          <w:sz w:val="36"/>
          <w:szCs w:val="36"/>
          <w:lang w:val="es-ES" w:eastAsia="en-US"/>
        </w:rPr>
        <w:lastRenderedPageBreak/>
        <w:t>Índices</w:t>
      </w:r>
    </w:p>
    <w:sdt>
      <w:sdtPr>
        <w:rPr>
          <w:rFonts w:asciiTheme="minorHAnsi" w:eastAsiaTheme="minorHAnsi" w:hAnsiTheme="minorHAnsi" w:cstheme="minorBidi"/>
          <w:color w:val="auto"/>
          <w:sz w:val="22"/>
          <w:szCs w:val="22"/>
          <w:lang w:eastAsia="en-US"/>
        </w:rPr>
        <w:id w:val="1215929592"/>
        <w:docPartObj>
          <w:docPartGallery w:val="Table of Contents"/>
          <w:docPartUnique/>
        </w:docPartObj>
      </w:sdtPr>
      <w:sdtEndPr>
        <w:rPr>
          <w:rFonts w:ascii="Times New Roman" w:hAnsi="Times New Roman"/>
          <w:sz w:val="24"/>
        </w:rPr>
      </w:sdtEndPr>
      <w:sdtContent>
        <w:p w14:paraId="7E0E2688" w14:textId="77777777" w:rsidR="00A56266" w:rsidRPr="00E55EC8" w:rsidRDefault="00E55EC8" w:rsidP="4DD94554">
          <w:pPr>
            <w:pStyle w:val="TOCHeading"/>
            <w:spacing w:before="0" w:line="480" w:lineRule="auto"/>
            <w:contextualSpacing/>
            <w:rPr>
              <w:rFonts w:ascii="Times New Roman" w:eastAsia="Times New Roman" w:hAnsi="Times New Roman" w:cs="Times New Roman"/>
              <w:color w:val="auto"/>
              <w:sz w:val="20"/>
              <w:szCs w:val="20"/>
              <w:lang w:val="es-ES" w:eastAsia="en-US"/>
            </w:rPr>
          </w:pPr>
          <w:r w:rsidRPr="60AB47D8">
            <w:rPr>
              <w:rFonts w:ascii="Times New Roman" w:eastAsia="Times New Roman" w:hAnsi="Times New Roman" w:cs="Times New Roman"/>
              <w:b/>
              <w:bCs/>
              <w:color w:val="auto"/>
              <w:lang w:val="es-ES"/>
            </w:rPr>
            <w:t>Índice de contenido</w:t>
          </w:r>
        </w:p>
        <w:p w14:paraId="4D10F908" w14:textId="2C48061C" w:rsidR="00A14464" w:rsidRDefault="00040CBD">
          <w:pPr>
            <w:pStyle w:val="TOC1"/>
            <w:tabs>
              <w:tab w:val="right" w:leader="dot" w:pos="8828"/>
            </w:tabs>
            <w:rPr>
              <w:rFonts w:asciiTheme="minorHAnsi" w:eastAsiaTheme="minorEastAsia" w:hAnsiTheme="minorHAnsi"/>
              <w:noProof/>
              <w:kern w:val="2"/>
              <w:szCs w:val="24"/>
              <w:lang w:eastAsia="es-MX"/>
              <w14:ligatures w14:val="standardContextual"/>
            </w:rPr>
          </w:pPr>
          <w:r>
            <w:fldChar w:fldCharType="begin"/>
          </w:r>
          <w:r w:rsidR="00912462">
            <w:instrText>TOC \o "1-3" \h \z \u</w:instrText>
          </w:r>
          <w:r>
            <w:fldChar w:fldCharType="separate"/>
          </w:r>
          <w:hyperlink w:anchor="_Toc153453895" w:history="1">
            <w:r w:rsidR="00A14464" w:rsidRPr="00EC1833">
              <w:rPr>
                <w:rStyle w:val="Hyperlink"/>
                <w:noProof/>
              </w:rPr>
              <w:t>Resumen.</w:t>
            </w:r>
            <w:r w:rsidR="00A14464">
              <w:rPr>
                <w:noProof/>
                <w:webHidden/>
              </w:rPr>
              <w:tab/>
            </w:r>
            <w:r w:rsidR="00A14464">
              <w:rPr>
                <w:noProof/>
                <w:webHidden/>
              </w:rPr>
              <w:fldChar w:fldCharType="begin"/>
            </w:r>
            <w:r w:rsidR="00A14464">
              <w:rPr>
                <w:noProof/>
                <w:webHidden/>
              </w:rPr>
              <w:instrText xml:space="preserve"> PAGEREF _Toc153453895 \h </w:instrText>
            </w:r>
            <w:r w:rsidR="00A14464">
              <w:rPr>
                <w:noProof/>
                <w:webHidden/>
              </w:rPr>
            </w:r>
            <w:r w:rsidR="00A14464">
              <w:rPr>
                <w:noProof/>
                <w:webHidden/>
              </w:rPr>
              <w:fldChar w:fldCharType="separate"/>
            </w:r>
            <w:r w:rsidR="00A14464">
              <w:rPr>
                <w:noProof/>
                <w:webHidden/>
              </w:rPr>
              <w:t>1</w:t>
            </w:r>
            <w:r w:rsidR="00A14464">
              <w:rPr>
                <w:noProof/>
                <w:webHidden/>
              </w:rPr>
              <w:fldChar w:fldCharType="end"/>
            </w:r>
          </w:hyperlink>
        </w:p>
        <w:p w14:paraId="1F2E7BAE" w14:textId="3DEDDD15" w:rsidR="00A14464" w:rsidRDefault="00DE4711">
          <w:pPr>
            <w:pStyle w:val="TOC1"/>
            <w:tabs>
              <w:tab w:val="right" w:leader="dot" w:pos="8828"/>
            </w:tabs>
            <w:rPr>
              <w:rFonts w:asciiTheme="minorHAnsi" w:eastAsiaTheme="minorEastAsia" w:hAnsiTheme="minorHAnsi"/>
              <w:noProof/>
              <w:kern w:val="2"/>
              <w:szCs w:val="24"/>
              <w:lang w:eastAsia="es-MX"/>
              <w14:ligatures w14:val="standardContextual"/>
            </w:rPr>
          </w:pPr>
          <w:hyperlink w:anchor="_Toc153453896" w:history="1">
            <w:r w:rsidR="00A14464" w:rsidRPr="00EC1833">
              <w:rPr>
                <w:rStyle w:val="Hyperlink"/>
                <w:noProof/>
              </w:rPr>
              <w:t>Definición del problema</w:t>
            </w:r>
            <w:r w:rsidR="00A14464">
              <w:rPr>
                <w:noProof/>
                <w:webHidden/>
              </w:rPr>
              <w:tab/>
            </w:r>
            <w:r w:rsidR="00A14464">
              <w:rPr>
                <w:noProof/>
                <w:webHidden/>
              </w:rPr>
              <w:fldChar w:fldCharType="begin"/>
            </w:r>
            <w:r w:rsidR="00A14464">
              <w:rPr>
                <w:noProof/>
                <w:webHidden/>
              </w:rPr>
              <w:instrText xml:space="preserve"> PAGEREF _Toc153453896 \h </w:instrText>
            </w:r>
            <w:r w:rsidR="00A14464">
              <w:rPr>
                <w:noProof/>
                <w:webHidden/>
              </w:rPr>
            </w:r>
            <w:r w:rsidR="00A14464">
              <w:rPr>
                <w:noProof/>
                <w:webHidden/>
              </w:rPr>
              <w:fldChar w:fldCharType="separate"/>
            </w:r>
            <w:r w:rsidR="00A14464">
              <w:rPr>
                <w:noProof/>
                <w:webHidden/>
              </w:rPr>
              <w:t>2</w:t>
            </w:r>
            <w:r w:rsidR="00A14464">
              <w:rPr>
                <w:noProof/>
                <w:webHidden/>
              </w:rPr>
              <w:fldChar w:fldCharType="end"/>
            </w:r>
          </w:hyperlink>
        </w:p>
        <w:p w14:paraId="554B7888" w14:textId="386C3E56" w:rsidR="00A14464" w:rsidRDefault="00DE4711">
          <w:pPr>
            <w:pStyle w:val="TOC2"/>
            <w:rPr>
              <w:rFonts w:asciiTheme="minorHAnsi" w:hAnsiTheme="minorHAnsi" w:cstheme="minorBidi"/>
              <w:noProof/>
              <w:kern w:val="2"/>
              <w:szCs w:val="24"/>
              <w14:ligatures w14:val="standardContextual"/>
            </w:rPr>
          </w:pPr>
          <w:hyperlink w:anchor="_Toc153453897" w:history="1">
            <w:r w:rsidR="00A14464" w:rsidRPr="00EC1833">
              <w:rPr>
                <w:rStyle w:val="Hyperlink"/>
                <w:noProof/>
              </w:rPr>
              <w:t>Contexto y antecedentes generales del problema</w:t>
            </w:r>
            <w:r w:rsidR="00A14464">
              <w:rPr>
                <w:noProof/>
                <w:webHidden/>
              </w:rPr>
              <w:tab/>
            </w:r>
            <w:r w:rsidR="00A14464">
              <w:rPr>
                <w:noProof/>
                <w:webHidden/>
              </w:rPr>
              <w:fldChar w:fldCharType="begin"/>
            </w:r>
            <w:r w:rsidR="00A14464">
              <w:rPr>
                <w:noProof/>
                <w:webHidden/>
              </w:rPr>
              <w:instrText xml:space="preserve"> PAGEREF _Toc153453897 \h </w:instrText>
            </w:r>
            <w:r w:rsidR="00A14464">
              <w:rPr>
                <w:noProof/>
                <w:webHidden/>
              </w:rPr>
            </w:r>
            <w:r w:rsidR="00A14464">
              <w:rPr>
                <w:noProof/>
                <w:webHidden/>
              </w:rPr>
              <w:fldChar w:fldCharType="separate"/>
            </w:r>
            <w:r w:rsidR="00A14464">
              <w:rPr>
                <w:noProof/>
                <w:webHidden/>
              </w:rPr>
              <w:t>2</w:t>
            </w:r>
            <w:r w:rsidR="00A14464">
              <w:rPr>
                <w:noProof/>
                <w:webHidden/>
              </w:rPr>
              <w:fldChar w:fldCharType="end"/>
            </w:r>
          </w:hyperlink>
        </w:p>
        <w:p w14:paraId="4B5BEDB2" w14:textId="0F1A9675" w:rsidR="00A14464" w:rsidRDefault="00DE4711">
          <w:pPr>
            <w:pStyle w:val="TOC2"/>
            <w:rPr>
              <w:rFonts w:asciiTheme="minorHAnsi" w:hAnsiTheme="minorHAnsi" w:cstheme="minorBidi"/>
              <w:noProof/>
              <w:kern w:val="2"/>
              <w:szCs w:val="24"/>
              <w14:ligatures w14:val="standardContextual"/>
            </w:rPr>
          </w:pPr>
          <w:hyperlink w:anchor="_Toc153453898" w:history="1">
            <w:r w:rsidR="00A14464" w:rsidRPr="00EC1833">
              <w:rPr>
                <w:rStyle w:val="Hyperlink"/>
                <w:noProof/>
              </w:rPr>
              <w:t>Situación problemática o problema de investigación</w:t>
            </w:r>
            <w:r w:rsidR="00A14464">
              <w:rPr>
                <w:noProof/>
                <w:webHidden/>
              </w:rPr>
              <w:tab/>
            </w:r>
            <w:r w:rsidR="00A14464">
              <w:rPr>
                <w:noProof/>
                <w:webHidden/>
              </w:rPr>
              <w:fldChar w:fldCharType="begin"/>
            </w:r>
            <w:r w:rsidR="00A14464">
              <w:rPr>
                <w:noProof/>
                <w:webHidden/>
              </w:rPr>
              <w:instrText xml:space="preserve"> PAGEREF _Toc153453898 \h </w:instrText>
            </w:r>
            <w:r w:rsidR="00A14464">
              <w:rPr>
                <w:noProof/>
                <w:webHidden/>
              </w:rPr>
            </w:r>
            <w:r w:rsidR="00A14464">
              <w:rPr>
                <w:noProof/>
                <w:webHidden/>
              </w:rPr>
              <w:fldChar w:fldCharType="separate"/>
            </w:r>
            <w:r w:rsidR="00A14464">
              <w:rPr>
                <w:noProof/>
                <w:webHidden/>
              </w:rPr>
              <w:t>4</w:t>
            </w:r>
            <w:r w:rsidR="00A14464">
              <w:rPr>
                <w:noProof/>
                <w:webHidden/>
              </w:rPr>
              <w:fldChar w:fldCharType="end"/>
            </w:r>
          </w:hyperlink>
        </w:p>
        <w:p w14:paraId="20BA9BE9" w14:textId="0B44DE63" w:rsidR="00A14464" w:rsidRDefault="00DE4711">
          <w:pPr>
            <w:pStyle w:val="TOC1"/>
            <w:tabs>
              <w:tab w:val="right" w:leader="dot" w:pos="8828"/>
            </w:tabs>
            <w:rPr>
              <w:rFonts w:asciiTheme="minorHAnsi" w:eastAsiaTheme="minorEastAsia" w:hAnsiTheme="minorHAnsi"/>
              <w:noProof/>
              <w:kern w:val="2"/>
              <w:szCs w:val="24"/>
              <w:lang w:eastAsia="es-MX"/>
              <w14:ligatures w14:val="standardContextual"/>
            </w:rPr>
          </w:pPr>
          <w:hyperlink w:anchor="_Toc153453899" w:history="1">
            <w:r w:rsidR="00A14464" w:rsidRPr="00EC1833">
              <w:rPr>
                <w:rStyle w:val="Hyperlink"/>
                <w:noProof/>
              </w:rPr>
              <w:t>Estado del arte</w:t>
            </w:r>
            <w:r w:rsidR="00A14464">
              <w:rPr>
                <w:noProof/>
                <w:webHidden/>
              </w:rPr>
              <w:tab/>
            </w:r>
            <w:r w:rsidR="00A14464">
              <w:rPr>
                <w:noProof/>
                <w:webHidden/>
              </w:rPr>
              <w:fldChar w:fldCharType="begin"/>
            </w:r>
            <w:r w:rsidR="00A14464">
              <w:rPr>
                <w:noProof/>
                <w:webHidden/>
              </w:rPr>
              <w:instrText xml:space="preserve"> PAGEREF _Toc153453899 \h </w:instrText>
            </w:r>
            <w:r w:rsidR="00A14464">
              <w:rPr>
                <w:noProof/>
                <w:webHidden/>
              </w:rPr>
            </w:r>
            <w:r w:rsidR="00A14464">
              <w:rPr>
                <w:noProof/>
                <w:webHidden/>
              </w:rPr>
              <w:fldChar w:fldCharType="separate"/>
            </w:r>
            <w:r w:rsidR="00A14464">
              <w:rPr>
                <w:noProof/>
                <w:webHidden/>
              </w:rPr>
              <w:t>5</w:t>
            </w:r>
            <w:r w:rsidR="00A14464">
              <w:rPr>
                <w:noProof/>
                <w:webHidden/>
              </w:rPr>
              <w:fldChar w:fldCharType="end"/>
            </w:r>
          </w:hyperlink>
        </w:p>
        <w:p w14:paraId="31FBEFBE" w14:textId="001AB2A8" w:rsidR="00A14464" w:rsidRDefault="00DE4711">
          <w:pPr>
            <w:pStyle w:val="TOC1"/>
            <w:tabs>
              <w:tab w:val="right" w:leader="dot" w:pos="8828"/>
            </w:tabs>
            <w:rPr>
              <w:rFonts w:asciiTheme="minorHAnsi" w:eastAsiaTheme="minorEastAsia" w:hAnsiTheme="minorHAnsi"/>
              <w:noProof/>
              <w:kern w:val="2"/>
              <w:szCs w:val="24"/>
              <w:lang w:eastAsia="es-MX"/>
              <w14:ligatures w14:val="standardContextual"/>
            </w:rPr>
          </w:pPr>
          <w:hyperlink w:anchor="_Toc153453900" w:history="1">
            <w:r w:rsidR="00A14464" w:rsidRPr="00EC1833">
              <w:rPr>
                <w:rStyle w:val="Hyperlink"/>
                <w:noProof/>
              </w:rPr>
              <w:t>Descripción del proyecto</w:t>
            </w:r>
            <w:r w:rsidR="00A14464">
              <w:rPr>
                <w:noProof/>
                <w:webHidden/>
              </w:rPr>
              <w:tab/>
            </w:r>
            <w:r w:rsidR="00A14464">
              <w:rPr>
                <w:noProof/>
                <w:webHidden/>
              </w:rPr>
              <w:fldChar w:fldCharType="begin"/>
            </w:r>
            <w:r w:rsidR="00A14464">
              <w:rPr>
                <w:noProof/>
                <w:webHidden/>
              </w:rPr>
              <w:instrText xml:space="preserve"> PAGEREF _Toc153453900 \h </w:instrText>
            </w:r>
            <w:r w:rsidR="00A14464">
              <w:rPr>
                <w:noProof/>
                <w:webHidden/>
              </w:rPr>
            </w:r>
            <w:r w:rsidR="00A14464">
              <w:rPr>
                <w:noProof/>
                <w:webHidden/>
              </w:rPr>
              <w:fldChar w:fldCharType="separate"/>
            </w:r>
            <w:r w:rsidR="00A14464">
              <w:rPr>
                <w:noProof/>
                <w:webHidden/>
              </w:rPr>
              <w:t>9</w:t>
            </w:r>
            <w:r w:rsidR="00A14464">
              <w:rPr>
                <w:noProof/>
                <w:webHidden/>
              </w:rPr>
              <w:fldChar w:fldCharType="end"/>
            </w:r>
          </w:hyperlink>
        </w:p>
        <w:p w14:paraId="29292B69" w14:textId="1060259A" w:rsidR="00A14464" w:rsidRDefault="00DE4711">
          <w:pPr>
            <w:pStyle w:val="TOC1"/>
            <w:tabs>
              <w:tab w:val="right" w:leader="dot" w:pos="8828"/>
            </w:tabs>
            <w:rPr>
              <w:rFonts w:asciiTheme="minorHAnsi" w:eastAsiaTheme="minorEastAsia" w:hAnsiTheme="minorHAnsi"/>
              <w:noProof/>
              <w:kern w:val="2"/>
              <w:szCs w:val="24"/>
              <w:lang w:eastAsia="es-MX"/>
              <w14:ligatures w14:val="standardContextual"/>
            </w:rPr>
          </w:pPr>
          <w:hyperlink w:anchor="_Toc153453901" w:history="1">
            <w:r w:rsidR="00A14464" w:rsidRPr="00EC1833">
              <w:rPr>
                <w:rStyle w:val="Hyperlink"/>
                <w:noProof/>
              </w:rPr>
              <w:t>Objetivo general del proyecto</w:t>
            </w:r>
            <w:r w:rsidR="00A14464">
              <w:rPr>
                <w:noProof/>
                <w:webHidden/>
              </w:rPr>
              <w:tab/>
            </w:r>
            <w:r w:rsidR="00A14464">
              <w:rPr>
                <w:noProof/>
                <w:webHidden/>
              </w:rPr>
              <w:fldChar w:fldCharType="begin"/>
            </w:r>
            <w:r w:rsidR="00A14464">
              <w:rPr>
                <w:noProof/>
                <w:webHidden/>
              </w:rPr>
              <w:instrText xml:space="preserve"> PAGEREF _Toc153453901 \h </w:instrText>
            </w:r>
            <w:r w:rsidR="00A14464">
              <w:rPr>
                <w:noProof/>
                <w:webHidden/>
              </w:rPr>
            </w:r>
            <w:r w:rsidR="00A14464">
              <w:rPr>
                <w:noProof/>
                <w:webHidden/>
              </w:rPr>
              <w:fldChar w:fldCharType="separate"/>
            </w:r>
            <w:r w:rsidR="00A14464">
              <w:rPr>
                <w:noProof/>
                <w:webHidden/>
              </w:rPr>
              <w:t>10</w:t>
            </w:r>
            <w:r w:rsidR="00A14464">
              <w:rPr>
                <w:noProof/>
                <w:webHidden/>
              </w:rPr>
              <w:fldChar w:fldCharType="end"/>
            </w:r>
          </w:hyperlink>
        </w:p>
        <w:p w14:paraId="2B731763" w14:textId="3CAD10F6" w:rsidR="00A14464" w:rsidRDefault="00DE4711">
          <w:pPr>
            <w:pStyle w:val="TOC1"/>
            <w:tabs>
              <w:tab w:val="right" w:leader="dot" w:pos="8828"/>
            </w:tabs>
            <w:rPr>
              <w:rFonts w:asciiTheme="minorHAnsi" w:eastAsiaTheme="minorEastAsia" w:hAnsiTheme="minorHAnsi"/>
              <w:noProof/>
              <w:kern w:val="2"/>
              <w:szCs w:val="24"/>
              <w:lang w:eastAsia="es-MX"/>
              <w14:ligatures w14:val="standardContextual"/>
            </w:rPr>
          </w:pPr>
          <w:hyperlink w:anchor="_Toc153453902" w:history="1">
            <w:r w:rsidR="00A14464" w:rsidRPr="00EC1833">
              <w:rPr>
                <w:rStyle w:val="Hyperlink"/>
                <w:noProof/>
              </w:rPr>
              <w:t>Objetivos específicos</w:t>
            </w:r>
            <w:r w:rsidR="00A14464">
              <w:rPr>
                <w:noProof/>
                <w:webHidden/>
              </w:rPr>
              <w:tab/>
            </w:r>
            <w:r w:rsidR="00A14464">
              <w:rPr>
                <w:noProof/>
                <w:webHidden/>
              </w:rPr>
              <w:fldChar w:fldCharType="begin"/>
            </w:r>
            <w:r w:rsidR="00A14464">
              <w:rPr>
                <w:noProof/>
                <w:webHidden/>
              </w:rPr>
              <w:instrText xml:space="preserve"> PAGEREF _Toc153453902 \h </w:instrText>
            </w:r>
            <w:r w:rsidR="00A14464">
              <w:rPr>
                <w:noProof/>
                <w:webHidden/>
              </w:rPr>
            </w:r>
            <w:r w:rsidR="00A14464">
              <w:rPr>
                <w:noProof/>
                <w:webHidden/>
              </w:rPr>
              <w:fldChar w:fldCharType="separate"/>
            </w:r>
            <w:r w:rsidR="00A14464">
              <w:rPr>
                <w:noProof/>
                <w:webHidden/>
              </w:rPr>
              <w:t>10</w:t>
            </w:r>
            <w:r w:rsidR="00A14464">
              <w:rPr>
                <w:noProof/>
                <w:webHidden/>
              </w:rPr>
              <w:fldChar w:fldCharType="end"/>
            </w:r>
          </w:hyperlink>
        </w:p>
        <w:p w14:paraId="79550C4D" w14:textId="161191D9" w:rsidR="00A14464" w:rsidRDefault="00DE4711">
          <w:pPr>
            <w:pStyle w:val="TOC1"/>
            <w:tabs>
              <w:tab w:val="right" w:leader="dot" w:pos="8828"/>
            </w:tabs>
            <w:rPr>
              <w:rFonts w:asciiTheme="minorHAnsi" w:eastAsiaTheme="minorEastAsia" w:hAnsiTheme="minorHAnsi"/>
              <w:noProof/>
              <w:kern w:val="2"/>
              <w:szCs w:val="24"/>
              <w:lang w:eastAsia="es-MX"/>
              <w14:ligatures w14:val="standardContextual"/>
            </w:rPr>
          </w:pPr>
          <w:hyperlink w:anchor="_Toc153453903" w:history="1">
            <w:r w:rsidR="00A14464" w:rsidRPr="00EC1833">
              <w:rPr>
                <w:rStyle w:val="Hyperlink"/>
                <w:noProof/>
              </w:rPr>
              <w:t>Justificación.</w:t>
            </w:r>
            <w:r w:rsidR="00A14464">
              <w:rPr>
                <w:noProof/>
                <w:webHidden/>
              </w:rPr>
              <w:tab/>
            </w:r>
            <w:r w:rsidR="00A14464">
              <w:rPr>
                <w:noProof/>
                <w:webHidden/>
              </w:rPr>
              <w:fldChar w:fldCharType="begin"/>
            </w:r>
            <w:r w:rsidR="00A14464">
              <w:rPr>
                <w:noProof/>
                <w:webHidden/>
              </w:rPr>
              <w:instrText xml:space="preserve"> PAGEREF _Toc153453903 \h </w:instrText>
            </w:r>
            <w:r w:rsidR="00A14464">
              <w:rPr>
                <w:noProof/>
                <w:webHidden/>
              </w:rPr>
            </w:r>
            <w:r w:rsidR="00A14464">
              <w:rPr>
                <w:noProof/>
                <w:webHidden/>
              </w:rPr>
              <w:fldChar w:fldCharType="separate"/>
            </w:r>
            <w:r w:rsidR="00A14464">
              <w:rPr>
                <w:noProof/>
                <w:webHidden/>
              </w:rPr>
              <w:t>10</w:t>
            </w:r>
            <w:r w:rsidR="00A14464">
              <w:rPr>
                <w:noProof/>
                <w:webHidden/>
              </w:rPr>
              <w:fldChar w:fldCharType="end"/>
            </w:r>
          </w:hyperlink>
        </w:p>
        <w:p w14:paraId="4EC5CFEC" w14:textId="06473EA9" w:rsidR="00A14464" w:rsidRDefault="00DE4711">
          <w:pPr>
            <w:pStyle w:val="TOC1"/>
            <w:tabs>
              <w:tab w:val="right" w:leader="dot" w:pos="8828"/>
            </w:tabs>
            <w:rPr>
              <w:rFonts w:asciiTheme="minorHAnsi" w:eastAsiaTheme="minorEastAsia" w:hAnsiTheme="minorHAnsi"/>
              <w:noProof/>
              <w:kern w:val="2"/>
              <w:szCs w:val="24"/>
              <w:lang w:eastAsia="es-MX"/>
              <w14:ligatures w14:val="standardContextual"/>
            </w:rPr>
          </w:pPr>
          <w:hyperlink w:anchor="_Toc153453904" w:history="1">
            <w:r w:rsidR="00A14464" w:rsidRPr="00EC1833">
              <w:rPr>
                <w:rStyle w:val="Hyperlink"/>
                <w:noProof/>
              </w:rPr>
              <w:t>Marco teórico.</w:t>
            </w:r>
            <w:r w:rsidR="00A14464">
              <w:rPr>
                <w:noProof/>
                <w:webHidden/>
              </w:rPr>
              <w:tab/>
            </w:r>
            <w:r w:rsidR="00A14464">
              <w:rPr>
                <w:noProof/>
                <w:webHidden/>
              </w:rPr>
              <w:fldChar w:fldCharType="begin"/>
            </w:r>
            <w:r w:rsidR="00A14464">
              <w:rPr>
                <w:noProof/>
                <w:webHidden/>
              </w:rPr>
              <w:instrText xml:space="preserve"> PAGEREF _Toc153453904 \h </w:instrText>
            </w:r>
            <w:r w:rsidR="00A14464">
              <w:rPr>
                <w:noProof/>
                <w:webHidden/>
              </w:rPr>
            </w:r>
            <w:r w:rsidR="00A14464">
              <w:rPr>
                <w:noProof/>
                <w:webHidden/>
              </w:rPr>
              <w:fldChar w:fldCharType="separate"/>
            </w:r>
            <w:r w:rsidR="00A14464">
              <w:rPr>
                <w:noProof/>
                <w:webHidden/>
              </w:rPr>
              <w:t>12</w:t>
            </w:r>
            <w:r w:rsidR="00A14464">
              <w:rPr>
                <w:noProof/>
                <w:webHidden/>
              </w:rPr>
              <w:fldChar w:fldCharType="end"/>
            </w:r>
          </w:hyperlink>
        </w:p>
        <w:p w14:paraId="15C6646F" w14:textId="7F8988BC" w:rsidR="00A14464" w:rsidRDefault="00DE4711">
          <w:pPr>
            <w:pStyle w:val="TOC2"/>
            <w:tabs>
              <w:tab w:val="left" w:pos="720"/>
            </w:tabs>
            <w:rPr>
              <w:rFonts w:asciiTheme="minorHAnsi" w:hAnsiTheme="minorHAnsi" w:cstheme="minorBidi"/>
              <w:noProof/>
              <w:kern w:val="2"/>
              <w:szCs w:val="24"/>
              <w14:ligatures w14:val="standardContextual"/>
            </w:rPr>
          </w:pPr>
          <w:hyperlink w:anchor="_Toc153453905" w:history="1">
            <w:r w:rsidR="00A14464" w:rsidRPr="00EC1833">
              <w:rPr>
                <w:rStyle w:val="Hyperlink"/>
                <w:noProof/>
              </w:rPr>
              <w:t>1.</w:t>
            </w:r>
            <w:r w:rsidR="00A14464">
              <w:rPr>
                <w:rFonts w:asciiTheme="minorHAnsi" w:hAnsiTheme="minorHAnsi" w:cstheme="minorBidi"/>
                <w:noProof/>
                <w:kern w:val="2"/>
                <w:szCs w:val="24"/>
                <w14:ligatures w14:val="standardContextual"/>
              </w:rPr>
              <w:tab/>
            </w:r>
            <w:r w:rsidR="00A14464" w:rsidRPr="00EC1833">
              <w:rPr>
                <w:rStyle w:val="Hyperlink"/>
                <w:noProof/>
              </w:rPr>
              <w:t>Ciencias Morfológicas</w:t>
            </w:r>
            <w:r w:rsidR="00A14464">
              <w:rPr>
                <w:noProof/>
                <w:webHidden/>
              </w:rPr>
              <w:tab/>
            </w:r>
            <w:r w:rsidR="00A14464">
              <w:rPr>
                <w:noProof/>
                <w:webHidden/>
              </w:rPr>
              <w:fldChar w:fldCharType="begin"/>
            </w:r>
            <w:r w:rsidR="00A14464">
              <w:rPr>
                <w:noProof/>
                <w:webHidden/>
              </w:rPr>
              <w:instrText xml:space="preserve"> PAGEREF _Toc153453905 \h </w:instrText>
            </w:r>
            <w:r w:rsidR="00A14464">
              <w:rPr>
                <w:noProof/>
                <w:webHidden/>
              </w:rPr>
            </w:r>
            <w:r w:rsidR="00A14464">
              <w:rPr>
                <w:noProof/>
                <w:webHidden/>
              </w:rPr>
              <w:fldChar w:fldCharType="separate"/>
            </w:r>
            <w:r w:rsidR="00A14464">
              <w:rPr>
                <w:noProof/>
                <w:webHidden/>
              </w:rPr>
              <w:t>12</w:t>
            </w:r>
            <w:r w:rsidR="00A14464">
              <w:rPr>
                <w:noProof/>
                <w:webHidden/>
              </w:rPr>
              <w:fldChar w:fldCharType="end"/>
            </w:r>
          </w:hyperlink>
        </w:p>
        <w:p w14:paraId="7707A5AD" w14:textId="2D117CAB" w:rsidR="00A14464" w:rsidRDefault="00DE4711">
          <w:pPr>
            <w:pStyle w:val="TOC2"/>
            <w:tabs>
              <w:tab w:val="left" w:pos="960"/>
            </w:tabs>
            <w:rPr>
              <w:rFonts w:asciiTheme="minorHAnsi" w:hAnsiTheme="minorHAnsi" w:cstheme="minorBidi"/>
              <w:noProof/>
              <w:kern w:val="2"/>
              <w:szCs w:val="24"/>
              <w14:ligatures w14:val="standardContextual"/>
            </w:rPr>
          </w:pPr>
          <w:hyperlink w:anchor="_Toc153453906" w:history="1">
            <w:r w:rsidR="00A14464" w:rsidRPr="00EC1833">
              <w:rPr>
                <w:rStyle w:val="Hyperlink"/>
                <w:noProof/>
              </w:rPr>
              <w:t>1.1.</w:t>
            </w:r>
            <w:r w:rsidR="00A14464">
              <w:rPr>
                <w:rFonts w:asciiTheme="minorHAnsi" w:hAnsiTheme="minorHAnsi" w:cstheme="minorBidi"/>
                <w:noProof/>
                <w:kern w:val="2"/>
                <w:szCs w:val="24"/>
                <w14:ligatures w14:val="standardContextual"/>
              </w:rPr>
              <w:tab/>
            </w:r>
            <w:r w:rsidR="00A14464" w:rsidRPr="00EC1833">
              <w:rPr>
                <w:rStyle w:val="Hyperlink"/>
                <w:noProof/>
              </w:rPr>
              <w:t>Anatomía</w:t>
            </w:r>
            <w:r w:rsidR="00A14464">
              <w:rPr>
                <w:noProof/>
                <w:webHidden/>
              </w:rPr>
              <w:tab/>
            </w:r>
            <w:r w:rsidR="00A14464">
              <w:rPr>
                <w:noProof/>
                <w:webHidden/>
              </w:rPr>
              <w:fldChar w:fldCharType="begin"/>
            </w:r>
            <w:r w:rsidR="00A14464">
              <w:rPr>
                <w:noProof/>
                <w:webHidden/>
              </w:rPr>
              <w:instrText xml:space="preserve"> PAGEREF _Toc153453906 \h </w:instrText>
            </w:r>
            <w:r w:rsidR="00A14464">
              <w:rPr>
                <w:noProof/>
                <w:webHidden/>
              </w:rPr>
            </w:r>
            <w:r w:rsidR="00A14464">
              <w:rPr>
                <w:noProof/>
                <w:webHidden/>
              </w:rPr>
              <w:fldChar w:fldCharType="separate"/>
            </w:r>
            <w:r w:rsidR="00A14464">
              <w:rPr>
                <w:noProof/>
                <w:webHidden/>
              </w:rPr>
              <w:t>12</w:t>
            </w:r>
            <w:r w:rsidR="00A14464">
              <w:rPr>
                <w:noProof/>
                <w:webHidden/>
              </w:rPr>
              <w:fldChar w:fldCharType="end"/>
            </w:r>
          </w:hyperlink>
        </w:p>
        <w:p w14:paraId="7B6BD641" w14:textId="4F223875" w:rsidR="00A14464" w:rsidRDefault="00DE4711">
          <w:pPr>
            <w:pStyle w:val="TOC2"/>
            <w:tabs>
              <w:tab w:val="left" w:pos="960"/>
            </w:tabs>
            <w:rPr>
              <w:rFonts w:asciiTheme="minorHAnsi" w:hAnsiTheme="minorHAnsi" w:cstheme="minorBidi"/>
              <w:noProof/>
              <w:kern w:val="2"/>
              <w:szCs w:val="24"/>
              <w14:ligatures w14:val="standardContextual"/>
            </w:rPr>
          </w:pPr>
          <w:hyperlink w:anchor="_Toc153453907" w:history="1">
            <w:r w:rsidR="00A14464" w:rsidRPr="00EC1833">
              <w:rPr>
                <w:rStyle w:val="Hyperlink"/>
                <w:noProof/>
              </w:rPr>
              <w:t>1.2.</w:t>
            </w:r>
            <w:r w:rsidR="00A14464">
              <w:rPr>
                <w:rFonts w:asciiTheme="minorHAnsi" w:hAnsiTheme="minorHAnsi" w:cstheme="minorBidi"/>
                <w:noProof/>
                <w:kern w:val="2"/>
                <w:szCs w:val="24"/>
                <w14:ligatures w14:val="standardContextual"/>
              </w:rPr>
              <w:tab/>
            </w:r>
            <w:r w:rsidR="00A14464" w:rsidRPr="00EC1833">
              <w:rPr>
                <w:rStyle w:val="Hyperlink"/>
                <w:noProof/>
              </w:rPr>
              <w:t>Histología</w:t>
            </w:r>
            <w:r w:rsidR="00A14464">
              <w:rPr>
                <w:noProof/>
                <w:webHidden/>
              </w:rPr>
              <w:tab/>
            </w:r>
            <w:r w:rsidR="00A14464">
              <w:rPr>
                <w:noProof/>
                <w:webHidden/>
              </w:rPr>
              <w:fldChar w:fldCharType="begin"/>
            </w:r>
            <w:r w:rsidR="00A14464">
              <w:rPr>
                <w:noProof/>
                <w:webHidden/>
              </w:rPr>
              <w:instrText xml:space="preserve"> PAGEREF _Toc153453907 \h </w:instrText>
            </w:r>
            <w:r w:rsidR="00A14464">
              <w:rPr>
                <w:noProof/>
                <w:webHidden/>
              </w:rPr>
            </w:r>
            <w:r w:rsidR="00A14464">
              <w:rPr>
                <w:noProof/>
                <w:webHidden/>
              </w:rPr>
              <w:fldChar w:fldCharType="separate"/>
            </w:r>
            <w:r w:rsidR="00A14464">
              <w:rPr>
                <w:noProof/>
                <w:webHidden/>
              </w:rPr>
              <w:t>12</w:t>
            </w:r>
            <w:r w:rsidR="00A14464">
              <w:rPr>
                <w:noProof/>
                <w:webHidden/>
              </w:rPr>
              <w:fldChar w:fldCharType="end"/>
            </w:r>
          </w:hyperlink>
        </w:p>
        <w:p w14:paraId="730777EB" w14:textId="57514600" w:rsidR="00A14464" w:rsidRDefault="00DE4711">
          <w:pPr>
            <w:pStyle w:val="TOC2"/>
            <w:tabs>
              <w:tab w:val="left" w:pos="960"/>
            </w:tabs>
            <w:rPr>
              <w:rFonts w:asciiTheme="minorHAnsi" w:hAnsiTheme="minorHAnsi" w:cstheme="minorBidi"/>
              <w:noProof/>
              <w:kern w:val="2"/>
              <w:szCs w:val="24"/>
              <w14:ligatures w14:val="standardContextual"/>
            </w:rPr>
          </w:pPr>
          <w:hyperlink w:anchor="_Toc153453908" w:history="1">
            <w:r w:rsidR="00A14464" w:rsidRPr="00EC1833">
              <w:rPr>
                <w:rStyle w:val="Hyperlink"/>
                <w:noProof/>
              </w:rPr>
              <w:t>1.3.</w:t>
            </w:r>
            <w:r w:rsidR="00A14464">
              <w:rPr>
                <w:rFonts w:asciiTheme="minorHAnsi" w:hAnsiTheme="minorHAnsi" w:cstheme="minorBidi"/>
                <w:noProof/>
                <w:kern w:val="2"/>
                <w:szCs w:val="24"/>
                <w14:ligatures w14:val="standardContextual"/>
              </w:rPr>
              <w:tab/>
            </w:r>
            <w:r w:rsidR="00A14464" w:rsidRPr="00EC1833">
              <w:rPr>
                <w:rStyle w:val="Hyperlink"/>
                <w:noProof/>
              </w:rPr>
              <w:t>Embriología</w:t>
            </w:r>
            <w:r w:rsidR="00A14464">
              <w:rPr>
                <w:noProof/>
                <w:webHidden/>
              </w:rPr>
              <w:tab/>
            </w:r>
            <w:r w:rsidR="00A14464">
              <w:rPr>
                <w:noProof/>
                <w:webHidden/>
              </w:rPr>
              <w:fldChar w:fldCharType="begin"/>
            </w:r>
            <w:r w:rsidR="00A14464">
              <w:rPr>
                <w:noProof/>
                <w:webHidden/>
              </w:rPr>
              <w:instrText xml:space="preserve"> PAGEREF _Toc153453908 \h </w:instrText>
            </w:r>
            <w:r w:rsidR="00A14464">
              <w:rPr>
                <w:noProof/>
                <w:webHidden/>
              </w:rPr>
            </w:r>
            <w:r w:rsidR="00A14464">
              <w:rPr>
                <w:noProof/>
                <w:webHidden/>
              </w:rPr>
              <w:fldChar w:fldCharType="separate"/>
            </w:r>
            <w:r w:rsidR="00A14464">
              <w:rPr>
                <w:noProof/>
                <w:webHidden/>
              </w:rPr>
              <w:t>13</w:t>
            </w:r>
            <w:r w:rsidR="00A14464">
              <w:rPr>
                <w:noProof/>
                <w:webHidden/>
              </w:rPr>
              <w:fldChar w:fldCharType="end"/>
            </w:r>
          </w:hyperlink>
        </w:p>
        <w:p w14:paraId="00905967" w14:textId="2F8DCCCA" w:rsidR="00A14464" w:rsidRDefault="00DE4711">
          <w:pPr>
            <w:pStyle w:val="TOC2"/>
            <w:tabs>
              <w:tab w:val="left" w:pos="720"/>
            </w:tabs>
            <w:rPr>
              <w:rFonts w:asciiTheme="minorHAnsi" w:hAnsiTheme="minorHAnsi" w:cstheme="minorBidi"/>
              <w:noProof/>
              <w:kern w:val="2"/>
              <w:szCs w:val="24"/>
              <w14:ligatures w14:val="standardContextual"/>
            </w:rPr>
          </w:pPr>
          <w:hyperlink w:anchor="_Toc153453909" w:history="1">
            <w:r w:rsidR="00A14464" w:rsidRPr="00EC1833">
              <w:rPr>
                <w:rStyle w:val="Hyperlink"/>
                <w:noProof/>
              </w:rPr>
              <w:t>2.</w:t>
            </w:r>
            <w:r w:rsidR="00A14464">
              <w:rPr>
                <w:rFonts w:asciiTheme="minorHAnsi" w:hAnsiTheme="minorHAnsi" w:cstheme="minorBidi"/>
                <w:noProof/>
                <w:kern w:val="2"/>
                <w:szCs w:val="24"/>
                <w14:ligatures w14:val="standardContextual"/>
              </w:rPr>
              <w:tab/>
            </w:r>
            <w:r w:rsidR="00A14464" w:rsidRPr="00EC1833">
              <w:rPr>
                <w:rStyle w:val="Hyperlink"/>
                <w:noProof/>
              </w:rPr>
              <w:t>Enseñanza de las Ciencias Morfológicas</w:t>
            </w:r>
            <w:r w:rsidR="00A14464">
              <w:rPr>
                <w:noProof/>
                <w:webHidden/>
              </w:rPr>
              <w:tab/>
            </w:r>
            <w:r w:rsidR="00A14464">
              <w:rPr>
                <w:noProof/>
                <w:webHidden/>
              </w:rPr>
              <w:fldChar w:fldCharType="begin"/>
            </w:r>
            <w:r w:rsidR="00A14464">
              <w:rPr>
                <w:noProof/>
                <w:webHidden/>
              </w:rPr>
              <w:instrText xml:space="preserve"> PAGEREF _Toc153453909 \h </w:instrText>
            </w:r>
            <w:r w:rsidR="00A14464">
              <w:rPr>
                <w:noProof/>
                <w:webHidden/>
              </w:rPr>
            </w:r>
            <w:r w:rsidR="00A14464">
              <w:rPr>
                <w:noProof/>
                <w:webHidden/>
              </w:rPr>
              <w:fldChar w:fldCharType="separate"/>
            </w:r>
            <w:r w:rsidR="00A14464">
              <w:rPr>
                <w:noProof/>
                <w:webHidden/>
              </w:rPr>
              <w:t>13</w:t>
            </w:r>
            <w:r w:rsidR="00A14464">
              <w:rPr>
                <w:noProof/>
                <w:webHidden/>
              </w:rPr>
              <w:fldChar w:fldCharType="end"/>
            </w:r>
          </w:hyperlink>
        </w:p>
        <w:p w14:paraId="3CC26E9A" w14:textId="0B365E22" w:rsidR="00A14464" w:rsidRDefault="00DE4711">
          <w:pPr>
            <w:pStyle w:val="TOC2"/>
            <w:tabs>
              <w:tab w:val="left" w:pos="960"/>
            </w:tabs>
            <w:rPr>
              <w:rFonts w:asciiTheme="minorHAnsi" w:hAnsiTheme="minorHAnsi" w:cstheme="minorBidi"/>
              <w:noProof/>
              <w:kern w:val="2"/>
              <w:szCs w:val="24"/>
              <w14:ligatures w14:val="standardContextual"/>
            </w:rPr>
          </w:pPr>
          <w:hyperlink w:anchor="_Toc153453910" w:history="1">
            <w:r w:rsidR="00A14464" w:rsidRPr="00EC1833">
              <w:rPr>
                <w:rStyle w:val="Hyperlink"/>
                <w:noProof/>
              </w:rPr>
              <w:t>2.1.</w:t>
            </w:r>
            <w:r w:rsidR="00A14464">
              <w:rPr>
                <w:rFonts w:asciiTheme="minorHAnsi" w:hAnsiTheme="minorHAnsi" w:cstheme="minorBidi"/>
                <w:noProof/>
                <w:kern w:val="2"/>
                <w:szCs w:val="24"/>
                <w14:ligatures w14:val="standardContextual"/>
              </w:rPr>
              <w:tab/>
            </w:r>
            <w:r w:rsidR="00A14464" w:rsidRPr="00EC1833">
              <w:rPr>
                <w:rStyle w:val="Hyperlink"/>
                <w:noProof/>
              </w:rPr>
              <w:t>Tecnologías de la Información y la Comunicación (TIC)</w:t>
            </w:r>
            <w:r w:rsidR="00A14464">
              <w:rPr>
                <w:noProof/>
                <w:webHidden/>
              </w:rPr>
              <w:tab/>
            </w:r>
            <w:r w:rsidR="00A14464">
              <w:rPr>
                <w:noProof/>
                <w:webHidden/>
              </w:rPr>
              <w:fldChar w:fldCharType="begin"/>
            </w:r>
            <w:r w:rsidR="00A14464">
              <w:rPr>
                <w:noProof/>
                <w:webHidden/>
              </w:rPr>
              <w:instrText xml:space="preserve"> PAGEREF _Toc153453910 \h </w:instrText>
            </w:r>
            <w:r w:rsidR="00A14464">
              <w:rPr>
                <w:noProof/>
                <w:webHidden/>
              </w:rPr>
            </w:r>
            <w:r w:rsidR="00A14464">
              <w:rPr>
                <w:noProof/>
                <w:webHidden/>
              </w:rPr>
              <w:fldChar w:fldCharType="separate"/>
            </w:r>
            <w:r w:rsidR="00A14464">
              <w:rPr>
                <w:noProof/>
                <w:webHidden/>
              </w:rPr>
              <w:t>13</w:t>
            </w:r>
            <w:r w:rsidR="00A14464">
              <w:rPr>
                <w:noProof/>
                <w:webHidden/>
              </w:rPr>
              <w:fldChar w:fldCharType="end"/>
            </w:r>
          </w:hyperlink>
        </w:p>
        <w:p w14:paraId="0A19EDE8" w14:textId="445501C8" w:rsidR="00A14464" w:rsidRDefault="00DE4711">
          <w:pPr>
            <w:pStyle w:val="TOC2"/>
            <w:tabs>
              <w:tab w:val="left" w:pos="960"/>
            </w:tabs>
            <w:rPr>
              <w:rFonts w:asciiTheme="minorHAnsi" w:hAnsiTheme="minorHAnsi" w:cstheme="minorBidi"/>
              <w:noProof/>
              <w:kern w:val="2"/>
              <w:szCs w:val="24"/>
              <w14:ligatures w14:val="standardContextual"/>
            </w:rPr>
          </w:pPr>
          <w:hyperlink w:anchor="_Toc153453911" w:history="1">
            <w:r w:rsidR="00A14464" w:rsidRPr="00EC1833">
              <w:rPr>
                <w:rStyle w:val="Hyperlink"/>
                <w:noProof/>
              </w:rPr>
              <w:t>2.2.</w:t>
            </w:r>
            <w:r w:rsidR="00A14464">
              <w:rPr>
                <w:rFonts w:asciiTheme="minorHAnsi" w:hAnsiTheme="minorHAnsi" w:cstheme="minorBidi"/>
                <w:noProof/>
                <w:kern w:val="2"/>
                <w:szCs w:val="24"/>
                <w14:ligatures w14:val="standardContextual"/>
              </w:rPr>
              <w:tab/>
            </w:r>
            <w:r w:rsidR="00A14464" w:rsidRPr="00EC1833">
              <w:rPr>
                <w:rStyle w:val="Hyperlink"/>
                <w:noProof/>
              </w:rPr>
              <w:t>TIC en la enseñanza</w:t>
            </w:r>
            <w:r w:rsidR="00A14464">
              <w:rPr>
                <w:noProof/>
                <w:webHidden/>
              </w:rPr>
              <w:tab/>
            </w:r>
            <w:r w:rsidR="00A14464">
              <w:rPr>
                <w:noProof/>
                <w:webHidden/>
              </w:rPr>
              <w:fldChar w:fldCharType="begin"/>
            </w:r>
            <w:r w:rsidR="00A14464">
              <w:rPr>
                <w:noProof/>
                <w:webHidden/>
              </w:rPr>
              <w:instrText xml:space="preserve"> PAGEREF _Toc153453911 \h </w:instrText>
            </w:r>
            <w:r w:rsidR="00A14464">
              <w:rPr>
                <w:noProof/>
                <w:webHidden/>
              </w:rPr>
            </w:r>
            <w:r w:rsidR="00A14464">
              <w:rPr>
                <w:noProof/>
                <w:webHidden/>
              </w:rPr>
              <w:fldChar w:fldCharType="separate"/>
            </w:r>
            <w:r w:rsidR="00A14464">
              <w:rPr>
                <w:noProof/>
                <w:webHidden/>
              </w:rPr>
              <w:t>14</w:t>
            </w:r>
            <w:r w:rsidR="00A14464">
              <w:rPr>
                <w:noProof/>
                <w:webHidden/>
              </w:rPr>
              <w:fldChar w:fldCharType="end"/>
            </w:r>
          </w:hyperlink>
        </w:p>
        <w:p w14:paraId="1FC881B3" w14:textId="614BD4CD" w:rsidR="00A14464" w:rsidRDefault="00DE4711">
          <w:pPr>
            <w:pStyle w:val="TOC2"/>
            <w:tabs>
              <w:tab w:val="left" w:pos="720"/>
            </w:tabs>
            <w:rPr>
              <w:rFonts w:asciiTheme="minorHAnsi" w:hAnsiTheme="minorHAnsi" w:cstheme="minorBidi"/>
              <w:noProof/>
              <w:kern w:val="2"/>
              <w:szCs w:val="24"/>
              <w14:ligatures w14:val="standardContextual"/>
            </w:rPr>
          </w:pPr>
          <w:hyperlink w:anchor="_Toc153453912" w:history="1">
            <w:r w:rsidR="00A14464" w:rsidRPr="00EC1833">
              <w:rPr>
                <w:rStyle w:val="Hyperlink"/>
                <w:noProof/>
              </w:rPr>
              <w:t>3.</w:t>
            </w:r>
            <w:r w:rsidR="00A14464">
              <w:rPr>
                <w:rFonts w:asciiTheme="minorHAnsi" w:hAnsiTheme="minorHAnsi" w:cstheme="minorBidi"/>
                <w:noProof/>
                <w:kern w:val="2"/>
                <w:szCs w:val="24"/>
                <w14:ligatures w14:val="standardContextual"/>
              </w:rPr>
              <w:tab/>
            </w:r>
            <w:r w:rsidR="00A14464" w:rsidRPr="00EC1833">
              <w:rPr>
                <w:rStyle w:val="Hyperlink"/>
                <w:noProof/>
              </w:rPr>
              <w:t>Realidad virtual</w:t>
            </w:r>
            <w:r w:rsidR="00A14464">
              <w:rPr>
                <w:noProof/>
                <w:webHidden/>
              </w:rPr>
              <w:tab/>
            </w:r>
            <w:r w:rsidR="00A14464">
              <w:rPr>
                <w:noProof/>
                <w:webHidden/>
              </w:rPr>
              <w:fldChar w:fldCharType="begin"/>
            </w:r>
            <w:r w:rsidR="00A14464">
              <w:rPr>
                <w:noProof/>
                <w:webHidden/>
              </w:rPr>
              <w:instrText xml:space="preserve"> PAGEREF _Toc153453912 \h </w:instrText>
            </w:r>
            <w:r w:rsidR="00A14464">
              <w:rPr>
                <w:noProof/>
                <w:webHidden/>
              </w:rPr>
            </w:r>
            <w:r w:rsidR="00A14464">
              <w:rPr>
                <w:noProof/>
                <w:webHidden/>
              </w:rPr>
              <w:fldChar w:fldCharType="separate"/>
            </w:r>
            <w:r w:rsidR="00A14464">
              <w:rPr>
                <w:noProof/>
                <w:webHidden/>
              </w:rPr>
              <w:t>14</w:t>
            </w:r>
            <w:r w:rsidR="00A14464">
              <w:rPr>
                <w:noProof/>
                <w:webHidden/>
              </w:rPr>
              <w:fldChar w:fldCharType="end"/>
            </w:r>
          </w:hyperlink>
        </w:p>
        <w:p w14:paraId="6A246E24" w14:textId="345DA1A2" w:rsidR="00A14464" w:rsidRDefault="00DE4711">
          <w:pPr>
            <w:pStyle w:val="TOC2"/>
            <w:tabs>
              <w:tab w:val="left" w:pos="960"/>
            </w:tabs>
            <w:rPr>
              <w:rFonts w:asciiTheme="minorHAnsi" w:hAnsiTheme="minorHAnsi" w:cstheme="minorBidi"/>
              <w:noProof/>
              <w:kern w:val="2"/>
              <w:szCs w:val="24"/>
              <w14:ligatures w14:val="standardContextual"/>
            </w:rPr>
          </w:pPr>
          <w:hyperlink w:anchor="_Toc153453913" w:history="1">
            <w:r w:rsidR="00A14464" w:rsidRPr="00EC1833">
              <w:rPr>
                <w:rStyle w:val="Hyperlink"/>
                <w:noProof/>
              </w:rPr>
              <w:t>3.1.</w:t>
            </w:r>
            <w:r w:rsidR="00A14464">
              <w:rPr>
                <w:rFonts w:asciiTheme="minorHAnsi" w:hAnsiTheme="minorHAnsi" w:cstheme="minorBidi"/>
                <w:noProof/>
                <w:kern w:val="2"/>
                <w:szCs w:val="24"/>
                <w14:ligatures w14:val="standardContextual"/>
              </w:rPr>
              <w:tab/>
            </w:r>
            <w:r w:rsidR="00A14464" w:rsidRPr="00EC1833">
              <w:rPr>
                <w:rStyle w:val="Hyperlink"/>
                <w:noProof/>
              </w:rPr>
              <w:t>Visores de realidad virtual</w:t>
            </w:r>
            <w:r w:rsidR="00A14464">
              <w:rPr>
                <w:noProof/>
                <w:webHidden/>
              </w:rPr>
              <w:tab/>
            </w:r>
            <w:r w:rsidR="00A14464">
              <w:rPr>
                <w:noProof/>
                <w:webHidden/>
              </w:rPr>
              <w:fldChar w:fldCharType="begin"/>
            </w:r>
            <w:r w:rsidR="00A14464">
              <w:rPr>
                <w:noProof/>
                <w:webHidden/>
              </w:rPr>
              <w:instrText xml:space="preserve"> PAGEREF _Toc153453913 \h </w:instrText>
            </w:r>
            <w:r w:rsidR="00A14464">
              <w:rPr>
                <w:noProof/>
                <w:webHidden/>
              </w:rPr>
            </w:r>
            <w:r w:rsidR="00A14464">
              <w:rPr>
                <w:noProof/>
                <w:webHidden/>
              </w:rPr>
              <w:fldChar w:fldCharType="separate"/>
            </w:r>
            <w:r w:rsidR="00A14464">
              <w:rPr>
                <w:noProof/>
                <w:webHidden/>
              </w:rPr>
              <w:t>15</w:t>
            </w:r>
            <w:r w:rsidR="00A14464">
              <w:rPr>
                <w:noProof/>
                <w:webHidden/>
              </w:rPr>
              <w:fldChar w:fldCharType="end"/>
            </w:r>
          </w:hyperlink>
        </w:p>
        <w:p w14:paraId="12A24B2D" w14:textId="413643A7" w:rsidR="00A14464" w:rsidRDefault="00DE4711">
          <w:pPr>
            <w:pStyle w:val="TOC2"/>
            <w:tabs>
              <w:tab w:val="left" w:pos="960"/>
            </w:tabs>
            <w:rPr>
              <w:rFonts w:asciiTheme="minorHAnsi" w:hAnsiTheme="minorHAnsi" w:cstheme="minorBidi"/>
              <w:noProof/>
              <w:kern w:val="2"/>
              <w:szCs w:val="24"/>
              <w14:ligatures w14:val="standardContextual"/>
            </w:rPr>
          </w:pPr>
          <w:hyperlink w:anchor="_Toc153453914" w:history="1">
            <w:r w:rsidR="00A14464" w:rsidRPr="00EC1833">
              <w:rPr>
                <w:rStyle w:val="Hyperlink"/>
                <w:noProof/>
              </w:rPr>
              <w:t>3.2.</w:t>
            </w:r>
            <w:r w:rsidR="00A14464">
              <w:rPr>
                <w:rFonts w:asciiTheme="minorHAnsi" w:hAnsiTheme="minorHAnsi" w:cstheme="minorBidi"/>
                <w:noProof/>
                <w:kern w:val="2"/>
                <w:szCs w:val="24"/>
                <w14:ligatures w14:val="standardContextual"/>
              </w:rPr>
              <w:tab/>
            </w:r>
            <w:r w:rsidR="00A14464" w:rsidRPr="00EC1833">
              <w:rPr>
                <w:rStyle w:val="Hyperlink"/>
                <w:noProof/>
              </w:rPr>
              <w:t>Interacción y manipulación</w:t>
            </w:r>
            <w:r w:rsidR="00A14464">
              <w:rPr>
                <w:noProof/>
                <w:webHidden/>
              </w:rPr>
              <w:tab/>
            </w:r>
            <w:r w:rsidR="00A14464">
              <w:rPr>
                <w:noProof/>
                <w:webHidden/>
              </w:rPr>
              <w:fldChar w:fldCharType="begin"/>
            </w:r>
            <w:r w:rsidR="00A14464">
              <w:rPr>
                <w:noProof/>
                <w:webHidden/>
              </w:rPr>
              <w:instrText xml:space="preserve"> PAGEREF _Toc153453914 \h </w:instrText>
            </w:r>
            <w:r w:rsidR="00A14464">
              <w:rPr>
                <w:noProof/>
                <w:webHidden/>
              </w:rPr>
            </w:r>
            <w:r w:rsidR="00A14464">
              <w:rPr>
                <w:noProof/>
                <w:webHidden/>
              </w:rPr>
              <w:fldChar w:fldCharType="separate"/>
            </w:r>
            <w:r w:rsidR="00A14464">
              <w:rPr>
                <w:noProof/>
                <w:webHidden/>
              </w:rPr>
              <w:t>15</w:t>
            </w:r>
            <w:r w:rsidR="00A14464">
              <w:rPr>
                <w:noProof/>
                <w:webHidden/>
              </w:rPr>
              <w:fldChar w:fldCharType="end"/>
            </w:r>
          </w:hyperlink>
        </w:p>
        <w:p w14:paraId="772AA6A1" w14:textId="6212CF1B" w:rsidR="00A14464" w:rsidRDefault="00DE4711">
          <w:pPr>
            <w:pStyle w:val="TOC1"/>
            <w:tabs>
              <w:tab w:val="right" w:leader="dot" w:pos="8828"/>
            </w:tabs>
            <w:rPr>
              <w:rFonts w:asciiTheme="minorHAnsi" w:eastAsiaTheme="minorEastAsia" w:hAnsiTheme="minorHAnsi"/>
              <w:noProof/>
              <w:kern w:val="2"/>
              <w:szCs w:val="24"/>
              <w:lang w:eastAsia="es-MX"/>
              <w14:ligatures w14:val="standardContextual"/>
            </w:rPr>
          </w:pPr>
          <w:hyperlink w:anchor="_Toc153453915" w:history="1">
            <w:r w:rsidR="00A14464" w:rsidRPr="00EC1833">
              <w:rPr>
                <w:rStyle w:val="Hyperlink"/>
                <w:noProof/>
              </w:rPr>
              <w:t>Marco Metodológico.</w:t>
            </w:r>
            <w:r w:rsidR="00A14464">
              <w:rPr>
                <w:noProof/>
                <w:webHidden/>
              </w:rPr>
              <w:tab/>
            </w:r>
            <w:r w:rsidR="00A14464">
              <w:rPr>
                <w:noProof/>
                <w:webHidden/>
              </w:rPr>
              <w:fldChar w:fldCharType="begin"/>
            </w:r>
            <w:r w:rsidR="00A14464">
              <w:rPr>
                <w:noProof/>
                <w:webHidden/>
              </w:rPr>
              <w:instrText xml:space="preserve"> PAGEREF _Toc153453915 \h </w:instrText>
            </w:r>
            <w:r w:rsidR="00A14464">
              <w:rPr>
                <w:noProof/>
                <w:webHidden/>
              </w:rPr>
            </w:r>
            <w:r w:rsidR="00A14464">
              <w:rPr>
                <w:noProof/>
                <w:webHidden/>
              </w:rPr>
              <w:fldChar w:fldCharType="separate"/>
            </w:r>
            <w:r w:rsidR="00A14464">
              <w:rPr>
                <w:noProof/>
                <w:webHidden/>
              </w:rPr>
              <w:t>16</w:t>
            </w:r>
            <w:r w:rsidR="00A14464">
              <w:rPr>
                <w:noProof/>
                <w:webHidden/>
              </w:rPr>
              <w:fldChar w:fldCharType="end"/>
            </w:r>
          </w:hyperlink>
        </w:p>
        <w:p w14:paraId="3A4771EA" w14:textId="3BE90FF3" w:rsidR="00A14464" w:rsidRDefault="00DE4711">
          <w:pPr>
            <w:pStyle w:val="TOC2"/>
            <w:tabs>
              <w:tab w:val="left" w:pos="720"/>
            </w:tabs>
            <w:rPr>
              <w:rFonts w:asciiTheme="minorHAnsi" w:hAnsiTheme="minorHAnsi" w:cstheme="minorBidi"/>
              <w:noProof/>
              <w:kern w:val="2"/>
              <w:szCs w:val="24"/>
              <w14:ligatures w14:val="standardContextual"/>
            </w:rPr>
          </w:pPr>
          <w:hyperlink w:anchor="_Toc153453916" w:history="1">
            <w:r w:rsidR="00A14464" w:rsidRPr="00EC1833">
              <w:rPr>
                <w:rStyle w:val="Hyperlink"/>
                <w:noProof/>
              </w:rPr>
              <w:t>1.</w:t>
            </w:r>
            <w:r w:rsidR="00A14464">
              <w:rPr>
                <w:rFonts w:asciiTheme="minorHAnsi" w:hAnsiTheme="minorHAnsi" w:cstheme="minorBidi"/>
                <w:noProof/>
                <w:kern w:val="2"/>
                <w:szCs w:val="24"/>
                <w14:ligatures w14:val="standardContextual"/>
              </w:rPr>
              <w:tab/>
            </w:r>
            <w:r w:rsidR="00A14464" w:rsidRPr="00EC1833">
              <w:rPr>
                <w:rStyle w:val="Hyperlink"/>
                <w:noProof/>
              </w:rPr>
              <w:t>Metodología tradicional</w:t>
            </w:r>
            <w:r w:rsidR="00A14464">
              <w:rPr>
                <w:noProof/>
                <w:webHidden/>
              </w:rPr>
              <w:tab/>
            </w:r>
            <w:r w:rsidR="00A14464">
              <w:rPr>
                <w:noProof/>
                <w:webHidden/>
              </w:rPr>
              <w:fldChar w:fldCharType="begin"/>
            </w:r>
            <w:r w:rsidR="00A14464">
              <w:rPr>
                <w:noProof/>
                <w:webHidden/>
              </w:rPr>
              <w:instrText xml:space="preserve"> PAGEREF _Toc153453916 \h </w:instrText>
            </w:r>
            <w:r w:rsidR="00A14464">
              <w:rPr>
                <w:noProof/>
                <w:webHidden/>
              </w:rPr>
            </w:r>
            <w:r w:rsidR="00A14464">
              <w:rPr>
                <w:noProof/>
                <w:webHidden/>
              </w:rPr>
              <w:fldChar w:fldCharType="separate"/>
            </w:r>
            <w:r w:rsidR="00A14464">
              <w:rPr>
                <w:noProof/>
                <w:webHidden/>
              </w:rPr>
              <w:t>17</w:t>
            </w:r>
            <w:r w:rsidR="00A14464">
              <w:rPr>
                <w:noProof/>
                <w:webHidden/>
              </w:rPr>
              <w:fldChar w:fldCharType="end"/>
            </w:r>
          </w:hyperlink>
        </w:p>
        <w:p w14:paraId="61E9E869" w14:textId="19A59A0D" w:rsidR="00A14464" w:rsidRDefault="00DE4711">
          <w:pPr>
            <w:pStyle w:val="TOC2"/>
            <w:tabs>
              <w:tab w:val="left" w:pos="720"/>
            </w:tabs>
            <w:rPr>
              <w:rFonts w:asciiTheme="minorHAnsi" w:hAnsiTheme="minorHAnsi" w:cstheme="minorBidi"/>
              <w:noProof/>
              <w:kern w:val="2"/>
              <w:szCs w:val="24"/>
              <w14:ligatures w14:val="standardContextual"/>
            </w:rPr>
          </w:pPr>
          <w:hyperlink w:anchor="_Toc153453917" w:history="1">
            <w:r w:rsidR="00A14464" w:rsidRPr="00EC1833">
              <w:rPr>
                <w:rStyle w:val="Hyperlink"/>
                <w:noProof/>
              </w:rPr>
              <w:t>2.</w:t>
            </w:r>
            <w:r w:rsidR="00A14464">
              <w:rPr>
                <w:rFonts w:asciiTheme="minorHAnsi" w:hAnsiTheme="minorHAnsi" w:cstheme="minorBidi"/>
                <w:noProof/>
                <w:kern w:val="2"/>
                <w:szCs w:val="24"/>
                <w14:ligatures w14:val="standardContextual"/>
              </w:rPr>
              <w:tab/>
            </w:r>
            <w:r w:rsidR="00A14464" w:rsidRPr="00EC1833">
              <w:rPr>
                <w:rStyle w:val="Hyperlink"/>
                <w:noProof/>
              </w:rPr>
              <w:t>Metodologías ágiles</w:t>
            </w:r>
            <w:r w:rsidR="00A14464">
              <w:rPr>
                <w:noProof/>
                <w:webHidden/>
              </w:rPr>
              <w:tab/>
            </w:r>
            <w:r w:rsidR="00A14464">
              <w:rPr>
                <w:noProof/>
                <w:webHidden/>
              </w:rPr>
              <w:fldChar w:fldCharType="begin"/>
            </w:r>
            <w:r w:rsidR="00A14464">
              <w:rPr>
                <w:noProof/>
                <w:webHidden/>
              </w:rPr>
              <w:instrText xml:space="preserve"> PAGEREF _Toc153453917 \h </w:instrText>
            </w:r>
            <w:r w:rsidR="00A14464">
              <w:rPr>
                <w:noProof/>
                <w:webHidden/>
              </w:rPr>
            </w:r>
            <w:r w:rsidR="00A14464">
              <w:rPr>
                <w:noProof/>
                <w:webHidden/>
              </w:rPr>
              <w:fldChar w:fldCharType="separate"/>
            </w:r>
            <w:r w:rsidR="00A14464">
              <w:rPr>
                <w:noProof/>
                <w:webHidden/>
              </w:rPr>
              <w:t>17</w:t>
            </w:r>
            <w:r w:rsidR="00A14464">
              <w:rPr>
                <w:noProof/>
                <w:webHidden/>
              </w:rPr>
              <w:fldChar w:fldCharType="end"/>
            </w:r>
          </w:hyperlink>
        </w:p>
        <w:p w14:paraId="6585EC25" w14:textId="269CCA01" w:rsidR="00A14464" w:rsidRDefault="00DE4711">
          <w:pPr>
            <w:pStyle w:val="TOC1"/>
            <w:tabs>
              <w:tab w:val="right" w:leader="dot" w:pos="8828"/>
            </w:tabs>
            <w:rPr>
              <w:rFonts w:asciiTheme="minorHAnsi" w:eastAsiaTheme="minorEastAsia" w:hAnsiTheme="minorHAnsi"/>
              <w:noProof/>
              <w:kern w:val="2"/>
              <w:szCs w:val="24"/>
              <w:lang w:eastAsia="es-MX"/>
              <w14:ligatures w14:val="standardContextual"/>
            </w:rPr>
          </w:pPr>
          <w:hyperlink w:anchor="_Toc153453918" w:history="1">
            <w:r w:rsidR="00A14464" w:rsidRPr="00EC1833">
              <w:rPr>
                <w:rStyle w:val="Hyperlink"/>
                <w:noProof/>
              </w:rPr>
              <w:t>Análisis y Resultados</w:t>
            </w:r>
            <w:r w:rsidR="00A14464">
              <w:rPr>
                <w:noProof/>
                <w:webHidden/>
              </w:rPr>
              <w:tab/>
            </w:r>
            <w:r w:rsidR="00A14464">
              <w:rPr>
                <w:noProof/>
                <w:webHidden/>
              </w:rPr>
              <w:fldChar w:fldCharType="begin"/>
            </w:r>
            <w:r w:rsidR="00A14464">
              <w:rPr>
                <w:noProof/>
                <w:webHidden/>
              </w:rPr>
              <w:instrText xml:space="preserve"> PAGEREF _Toc153453918 \h </w:instrText>
            </w:r>
            <w:r w:rsidR="00A14464">
              <w:rPr>
                <w:noProof/>
                <w:webHidden/>
              </w:rPr>
            </w:r>
            <w:r w:rsidR="00A14464">
              <w:rPr>
                <w:noProof/>
                <w:webHidden/>
              </w:rPr>
              <w:fldChar w:fldCharType="separate"/>
            </w:r>
            <w:r w:rsidR="00A14464">
              <w:rPr>
                <w:noProof/>
                <w:webHidden/>
              </w:rPr>
              <w:t>21</w:t>
            </w:r>
            <w:r w:rsidR="00A14464">
              <w:rPr>
                <w:noProof/>
                <w:webHidden/>
              </w:rPr>
              <w:fldChar w:fldCharType="end"/>
            </w:r>
          </w:hyperlink>
        </w:p>
        <w:p w14:paraId="5DC125C6" w14:textId="618F164B" w:rsidR="00A14464" w:rsidRDefault="00DE4711">
          <w:pPr>
            <w:pStyle w:val="TOC2"/>
            <w:rPr>
              <w:rFonts w:asciiTheme="minorHAnsi" w:hAnsiTheme="minorHAnsi" w:cstheme="minorBidi"/>
              <w:noProof/>
              <w:kern w:val="2"/>
              <w:szCs w:val="24"/>
              <w14:ligatures w14:val="standardContextual"/>
            </w:rPr>
          </w:pPr>
          <w:hyperlink w:anchor="_Toc153453919" w:history="1">
            <w:r w:rsidR="00A14464" w:rsidRPr="00EC1833">
              <w:rPr>
                <w:rStyle w:val="Hyperlink"/>
                <w:noProof/>
              </w:rPr>
              <w:t>Análisis de la selección de la metodología (TT-I)</w:t>
            </w:r>
            <w:r w:rsidR="00A14464">
              <w:rPr>
                <w:noProof/>
                <w:webHidden/>
              </w:rPr>
              <w:tab/>
            </w:r>
            <w:r w:rsidR="00A14464">
              <w:rPr>
                <w:noProof/>
                <w:webHidden/>
              </w:rPr>
              <w:fldChar w:fldCharType="begin"/>
            </w:r>
            <w:r w:rsidR="00A14464">
              <w:rPr>
                <w:noProof/>
                <w:webHidden/>
              </w:rPr>
              <w:instrText xml:space="preserve"> PAGEREF _Toc153453919 \h </w:instrText>
            </w:r>
            <w:r w:rsidR="00A14464">
              <w:rPr>
                <w:noProof/>
                <w:webHidden/>
              </w:rPr>
            </w:r>
            <w:r w:rsidR="00A14464">
              <w:rPr>
                <w:noProof/>
                <w:webHidden/>
              </w:rPr>
              <w:fldChar w:fldCharType="separate"/>
            </w:r>
            <w:r w:rsidR="00A14464">
              <w:rPr>
                <w:noProof/>
                <w:webHidden/>
              </w:rPr>
              <w:t>21</w:t>
            </w:r>
            <w:r w:rsidR="00A14464">
              <w:rPr>
                <w:noProof/>
                <w:webHidden/>
              </w:rPr>
              <w:fldChar w:fldCharType="end"/>
            </w:r>
          </w:hyperlink>
        </w:p>
        <w:p w14:paraId="55D31111" w14:textId="5F2F5925" w:rsidR="00A14464" w:rsidRDefault="00DE4711">
          <w:pPr>
            <w:pStyle w:val="TOC2"/>
            <w:rPr>
              <w:rFonts w:asciiTheme="minorHAnsi" w:hAnsiTheme="minorHAnsi" w:cstheme="minorBidi"/>
              <w:noProof/>
              <w:kern w:val="2"/>
              <w:szCs w:val="24"/>
              <w14:ligatures w14:val="standardContextual"/>
            </w:rPr>
          </w:pPr>
          <w:hyperlink w:anchor="_Toc153453920" w:history="1">
            <w:r w:rsidR="00A14464" w:rsidRPr="00EC1833">
              <w:rPr>
                <w:rStyle w:val="Hyperlink"/>
                <w:noProof/>
              </w:rPr>
              <w:t>Gestión del proyecto</w:t>
            </w:r>
            <w:r w:rsidR="00A14464">
              <w:rPr>
                <w:noProof/>
                <w:webHidden/>
              </w:rPr>
              <w:tab/>
            </w:r>
            <w:r w:rsidR="00A14464">
              <w:rPr>
                <w:noProof/>
                <w:webHidden/>
              </w:rPr>
              <w:fldChar w:fldCharType="begin"/>
            </w:r>
            <w:r w:rsidR="00A14464">
              <w:rPr>
                <w:noProof/>
                <w:webHidden/>
              </w:rPr>
              <w:instrText xml:space="preserve"> PAGEREF _Toc153453920 \h </w:instrText>
            </w:r>
            <w:r w:rsidR="00A14464">
              <w:rPr>
                <w:noProof/>
                <w:webHidden/>
              </w:rPr>
            </w:r>
            <w:r w:rsidR="00A14464">
              <w:rPr>
                <w:noProof/>
                <w:webHidden/>
              </w:rPr>
              <w:fldChar w:fldCharType="separate"/>
            </w:r>
            <w:r w:rsidR="00A14464">
              <w:rPr>
                <w:noProof/>
                <w:webHidden/>
              </w:rPr>
              <w:t>23</w:t>
            </w:r>
            <w:r w:rsidR="00A14464">
              <w:rPr>
                <w:noProof/>
                <w:webHidden/>
              </w:rPr>
              <w:fldChar w:fldCharType="end"/>
            </w:r>
          </w:hyperlink>
        </w:p>
        <w:p w14:paraId="1D42A7D9" w14:textId="216AA260" w:rsidR="00A14464" w:rsidRDefault="00DE4711">
          <w:pPr>
            <w:pStyle w:val="TOC2"/>
            <w:tabs>
              <w:tab w:val="left" w:pos="720"/>
            </w:tabs>
            <w:rPr>
              <w:rFonts w:asciiTheme="minorHAnsi" w:hAnsiTheme="minorHAnsi" w:cstheme="minorBidi"/>
              <w:noProof/>
              <w:kern w:val="2"/>
              <w:szCs w:val="24"/>
              <w14:ligatures w14:val="standardContextual"/>
            </w:rPr>
          </w:pPr>
          <w:hyperlink w:anchor="_Toc153453921" w:history="1">
            <w:r w:rsidR="00A14464" w:rsidRPr="00EC1833">
              <w:rPr>
                <w:rStyle w:val="Hyperlink"/>
                <w:noProof/>
              </w:rPr>
              <w:t>1.</w:t>
            </w:r>
            <w:r w:rsidR="00A14464">
              <w:rPr>
                <w:rFonts w:asciiTheme="minorHAnsi" w:hAnsiTheme="minorHAnsi" w:cstheme="minorBidi"/>
                <w:noProof/>
                <w:kern w:val="2"/>
                <w:szCs w:val="24"/>
                <w14:ligatures w14:val="standardContextual"/>
              </w:rPr>
              <w:tab/>
            </w:r>
            <w:r w:rsidR="00A14464" w:rsidRPr="00EC1833">
              <w:rPr>
                <w:rStyle w:val="Hyperlink"/>
                <w:noProof/>
              </w:rPr>
              <w:t>Plan del proyecto</w:t>
            </w:r>
            <w:r w:rsidR="00A14464">
              <w:rPr>
                <w:noProof/>
                <w:webHidden/>
              </w:rPr>
              <w:tab/>
            </w:r>
            <w:r w:rsidR="00A14464">
              <w:rPr>
                <w:noProof/>
                <w:webHidden/>
              </w:rPr>
              <w:fldChar w:fldCharType="begin"/>
            </w:r>
            <w:r w:rsidR="00A14464">
              <w:rPr>
                <w:noProof/>
                <w:webHidden/>
              </w:rPr>
              <w:instrText xml:space="preserve"> PAGEREF _Toc153453921 \h </w:instrText>
            </w:r>
            <w:r w:rsidR="00A14464">
              <w:rPr>
                <w:noProof/>
                <w:webHidden/>
              </w:rPr>
            </w:r>
            <w:r w:rsidR="00A14464">
              <w:rPr>
                <w:noProof/>
                <w:webHidden/>
              </w:rPr>
              <w:fldChar w:fldCharType="separate"/>
            </w:r>
            <w:r w:rsidR="00A14464">
              <w:rPr>
                <w:noProof/>
                <w:webHidden/>
              </w:rPr>
              <w:t>23</w:t>
            </w:r>
            <w:r w:rsidR="00A14464">
              <w:rPr>
                <w:noProof/>
                <w:webHidden/>
              </w:rPr>
              <w:fldChar w:fldCharType="end"/>
            </w:r>
          </w:hyperlink>
        </w:p>
        <w:p w14:paraId="212DEE2D" w14:textId="063F9744" w:rsidR="00A14464" w:rsidRDefault="00DE4711">
          <w:pPr>
            <w:pStyle w:val="TOC2"/>
            <w:tabs>
              <w:tab w:val="left" w:pos="720"/>
            </w:tabs>
            <w:rPr>
              <w:rFonts w:asciiTheme="minorHAnsi" w:hAnsiTheme="minorHAnsi" w:cstheme="minorBidi"/>
              <w:noProof/>
              <w:kern w:val="2"/>
              <w:szCs w:val="24"/>
              <w14:ligatures w14:val="standardContextual"/>
            </w:rPr>
          </w:pPr>
          <w:hyperlink w:anchor="_Toc153453922" w:history="1">
            <w:r w:rsidR="00A14464" w:rsidRPr="00EC1833">
              <w:rPr>
                <w:rStyle w:val="Hyperlink"/>
                <w:noProof/>
              </w:rPr>
              <w:t>2.</w:t>
            </w:r>
            <w:r w:rsidR="00A14464">
              <w:rPr>
                <w:rFonts w:asciiTheme="minorHAnsi" w:hAnsiTheme="minorHAnsi" w:cstheme="minorBidi"/>
                <w:noProof/>
                <w:kern w:val="2"/>
                <w:szCs w:val="24"/>
                <w14:ligatures w14:val="standardContextual"/>
              </w:rPr>
              <w:tab/>
            </w:r>
            <w:r w:rsidR="00A14464" w:rsidRPr="00EC1833">
              <w:rPr>
                <w:rStyle w:val="Hyperlink"/>
                <w:noProof/>
              </w:rPr>
              <w:t>Manejo de desviaciones en la ejecución del plan</w:t>
            </w:r>
            <w:r w:rsidR="00A14464">
              <w:rPr>
                <w:noProof/>
                <w:webHidden/>
              </w:rPr>
              <w:tab/>
            </w:r>
            <w:r w:rsidR="00A14464">
              <w:rPr>
                <w:noProof/>
                <w:webHidden/>
              </w:rPr>
              <w:fldChar w:fldCharType="begin"/>
            </w:r>
            <w:r w:rsidR="00A14464">
              <w:rPr>
                <w:noProof/>
                <w:webHidden/>
              </w:rPr>
              <w:instrText xml:space="preserve"> PAGEREF _Toc153453922 \h </w:instrText>
            </w:r>
            <w:r w:rsidR="00A14464">
              <w:rPr>
                <w:noProof/>
                <w:webHidden/>
              </w:rPr>
            </w:r>
            <w:r w:rsidR="00A14464">
              <w:rPr>
                <w:noProof/>
                <w:webHidden/>
              </w:rPr>
              <w:fldChar w:fldCharType="separate"/>
            </w:r>
            <w:r w:rsidR="00A14464">
              <w:rPr>
                <w:noProof/>
                <w:webHidden/>
              </w:rPr>
              <w:t>27</w:t>
            </w:r>
            <w:r w:rsidR="00A14464">
              <w:rPr>
                <w:noProof/>
                <w:webHidden/>
              </w:rPr>
              <w:fldChar w:fldCharType="end"/>
            </w:r>
          </w:hyperlink>
        </w:p>
        <w:p w14:paraId="7A16EC9E" w14:textId="0B9C2189" w:rsidR="00A14464" w:rsidRDefault="00DE4711">
          <w:pPr>
            <w:pStyle w:val="TOC2"/>
            <w:tabs>
              <w:tab w:val="left" w:pos="720"/>
            </w:tabs>
            <w:rPr>
              <w:rFonts w:asciiTheme="minorHAnsi" w:hAnsiTheme="minorHAnsi" w:cstheme="minorBidi"/>
              <w:noProof/>
              <w:kern w:val="2"/>
              <w:szCs w:val="24"/>
              <w14:ligatures w14:val="standardContextual"/>
            </w:rPr>
          </w:pPr>
          <w:hyperlink w:anchor="_Toc153453923" w:history="1">
            <w:r w:rsidR="00A14464" w:rsidRPr="00EC1833">
              <w:rPr>
                <w:rStyle w:val="Hyperlink"/>
                <w:noProof/>
              </w:rPr>
              <w:t>3.</w:t>
            </w:r>
            <w:r w:rsidR="00A14464">
              <w:rPr>
                <w:rFonts w:asciiTheme="minorHAnsi" w:hAnsiTheme="minorHAnsi" w:cstheme="minorBidi"/>
                <w:noProof/>
                <w:kern w:val="2"/>
                <w:szCs w:val="24"/>
                <w14:ligatures w14:val="standardContextual"/>
              </w:rPr>
              <w:tab/>
            </w:r>
            <w:r w:rsidR="00A14464" w:rsidRPr="00EC1833">
              <w:rPr>
                <w:rStyle w:val="Hyperlink"/>
                <w:noProof/>
              </w:rPr>
              <w:t>Plan de los riesgos del proyecto.</w:t>
            </w:r>
            <w:r w:rsidR="00A14464">
              <w:rPr>
                <w:noProof/>
                <w:webHidden/>
              </w:rPr>
              <w:tab/>
            </w:r>
            <w:r w:rsidR="00A14464">
              <w:rPr>
                <w:noProof/>
                <w:webHidden/>
              </w:rPr>
              <w:fldChar w:fldCharType="begin"/>
            </w:r>
            <w:r w:rsidR="00A14464">
              <w:rPr>
                <w:noProof/>
                <w:webHidden/>
              </w:rPr>
              <w:instrText xml:space="preserve"> PAGEREF _Toc153453923 \h </w:instrText>
            </w:r>
            <w:r w:rsidR="00A14464">
              <w:rPr>
                <w:noProof/>
                <w:webHidden/>
              </w:rPr>
            </w:r>
            <w:r w:rsidR="00A14464">
              <w:rPr>
                <w:noProof/>
                <w:webHidden/>
              </w:rPr>
              <w:fldChar w:fldCharType="separate"/>
            </w:r>
            <w:r w:rsidR="00A14464">
              <w:rPr>
                <w:noProof/>
                <w:webHidden/>
              </w:rPr>
              <w:t>29</w:t>
            </w:r>
            <w:r w:rsidR="00A14464">
              <w:rPr>
                <w:noProof/>
                <w:webHidden/>
              </w:rPr>
              <w:fldChar w:fldCharType="end"/>
            </w:r>
          </w:hyperlink>
        </w:p>
        <w:p w14:paraId="5C80530C" w14:textId="09973E07" w:rsidR="00A14464" w:rsidRDefault="00DE4711">
          <w:pPr>
            <w:pStyle w:val="TOC2"/>
            <w:tabs>
              <w:tab w:val="left" w:pos="720"/>
            </w:tabs>
            <w:rPr>
              <w:rFonts w:asciiTheme="minorHAnsi" w:hAnsiTheme="minorHAnsi" w:cstheme="minorBidi"/>
              <w:noProof/>
              <w:kern w:val="2"/>
              <w:szCs w:val="24"/>
              <w14:ligatures w14:val="standardContextual"/>
            </w:rPr>
          </w:pPr>
          <w:hyperlink w:anchor="_Toc153453924" w:history="1">
            <w:r w:rsidR="00A14464" w:rsidRPr="00EC1833">
              <w:rPr>
                <w:rStyle w:val="Hyperlink"/>
                <w:noProof/>
              </w:rPr>
              <w:t>4.</w:t>
            </w:r>
            <w:r w:rsidR="00A14464">
              <w:rPr>
                <w:rFonts w:asciiTheme="minorHAnsi" w:hAnsiTheme="minorHAnsi" w:cstheme="minorBidi"/>
                <w:noProof/>
                <w:kern w:val="2"/>
                <w:szCs w:val="24"/>
                <w14:ligatures w14:val="standardContextual"/>
              </w:rPr>
              <w:tab/>
            </w:r>
            <w:r w:rsidR="00A14464" w:rsidRPr="00EC1833">
              <w:rPr>
                <w:rStyle w:val="Hyperlink"/>
                <w:noProof/>
              </w:rPr>
              <w:t>Costos del proyecto.</w:t>
            </w:r>
            <w:r w:rsidR="00A14464">
              <w:rPr>
                <w:noProof/>
                <w:webHidden/>
              </w:rPr>
              <w:tab/>
            </w:r>
            <w:r w:rsidR="00A14464">
              <w:rPr>
                <w:noProof/>
                <w:webHidden/>
              </w:rPr>
              <w:fldChar w:fldCharType="begin"/>
            </w:r>
            <w:r w:rsidR="00A14464">
              <w:rPr>
                <w:noProof/>
                <w:webHidden/>
              </w:rPr>
              <w:instrText xml:space="preserve"> PAGEREF _Toc153453924 \h </w:instrText>
            </w:r>
            <w:r w:rsidR="00A14464">
              <w:rPr>
                <w:noProof/>
                <w:webHidden/>
              </w:rPr>
            </w:r>
            <w:r w:rsidR="00A14464">
              <w:rPr>
                <w:noProof/>
                <w:webHidden/>
              </w:rPr>
              <w:fldChar w:fldCharType="separate"/>
            </w:r>
            <w:r w:rsidR="00A14464">
              <w:rPr>
                <w:noProof/>
                <w:webHidden/>
              </w:rPr>
              <w:t>33</w:t>
            </w:r>
            <w:r w:rsidR="00A14464">
              <w:rPr>
                <w:noProof/>
                <w:webHidden/>
              </w:rPr>
              <w:fldChar w:fldCharType="end"/>
            </w:r>
          </w:hyperlink>
        </w:p>
        <w:p w14:paraId="41FED18B" w14:textId="7A2CFA2E" w:rsidR="00A14464" w:rsidRDefault="00DE4711">
          <w:pPr>
            <w:pStyle w:val="TOC2"/>
            <w:rPr>
              <w:rFonts w:asciiTheme="minorHAnsi" w:hAnsiTheme="minorHAnsi" w:cstheme="minorBidi"/>
              <w:noProof/>
              <w:kern w:val="2"/>
              <w:szCs w:val="24"/>
              <w14:ligatures w14:val="standardContextual"/>
            </w:rPr>
          </w:pPr>
          <w:hyperlink w:anchor="_Toc153453925" w:history="1">
            <w:r w:rsidR="00A14464" w:rsidRPr="00EC1833">
              <w:rPr>
                <w:rStyle w:val="Hyperlink"/>
                <w:noProof/>
              </w:rPr>
              <w:t>Desarrollo del proyecto</w:t>
            </w:r>
            <w:r w:rsidR="00A14464">
              <w:rPr>
                <w:noProof/>
                <w:webHidden/>
              </w:rPr>
              <w:tab/>
            </w:r>
            <w:r w:rsidR="00A14464">
              <w:rPr>
                <w:noProof/>
                <w:webHidden/>
              </w:rPr>
              <w:fldChar w:fldCharType="begin"/>
            </w:r>
            <w:r w:rsidR="00A14464">
              <w:rPr>
                <w:noProof/>
                <w:webHidden/>
              </w:rPr>
              <w:instrText xml:space="preserve"> PAGEREF _Toc153453925 \h </w:instrText>
            </w:r>
            <w:r w:rsidR="00A14464">
              <w:rPr>
                <w:noProof/>
                <w:webHidden/>
              </w:rPr>
            </w:r>
            <w:r w:rsidR="00A14464">
              <w:rPr>
                <w:noProof/>
                <w:webHidden/>
              </w:rPr>
              <w:fldChar w:fldCharType="separate"/>
            </w:r>
            <w:r w:rsidR="00A14464">
              <w:rPr>
                <w:noProof/>
                <w:webHidden/>
              </w:rPr>
              <w:t>35</w:t>
            </w:r>
            <w:r w:rsidR="00A14464">
              <w:rPr>
                <w:noProof/>
                <w:webHidden/>
              </w:rPr>
              <w:fldChar w:fldCharType="end"/>
            </w:r>
          </w:hyperlink>
        </w:p>
        <w:p w14:paraId="67B9A7B2" w14:textId="41940B5E" w:rsidR="00A14464" w:rsidRDefault="00DE4711">
          <w:pPr>
            <w:pStyle w:val="TOC2"/>
            <w:tabs>
              <w:tab w:val="left" w:pos="720"/>
            </w:tabs>
            <w:rPr>
              <w:rFonts w:asciiTheme="minorHAnsi" w:hAnsiTheme="minorHAnsi" w:cstheme="minorBidi"/>
              <w:noProof/>
              <w:kern w:val="2"/>
              <w:szCs w:val="24"/>
              <w14:ligatures w14:val="standardContextual"/>
            </w:rPr>
          </w:pPr>
          <w:hyperlink w:anchor="_Toc153453926" w:history="1">
            <w:r w:rsidR="00A14464" w:rsidRPr="00EC1833">
              <w:rPr>
                <w:rStyle w:val="Hyperlink"/>
                <w:noProof/>
              </w:rPr>
              <w:t>1.</w:t>
            </w:r>
            <w:r w:rsidR="00A14464">
              <w:rPr>
                <w:rFonts w:asciiTheme="minorHAnsi" w:hAnsiTheme="minorHAnsi" w:cstheme="minorBidi"/>
                <w:noProof/>
                <w:kern w:val="2"/>
                <w:szCs w:val="24"/>
                <w14:ligatures w14:val="standardContextual"/>
              </w:rPr>
              <w:tab/>
            </w:r>
            <w:r w:rsidR="00A14464" w:rsidRPr="00EC1833">
              <w:rPr>
                <w:rStyle w:val="Hyperlink"/>
                <w:noProof/>
              </w:rPr>
              <w:t>Resumen del análisis del sistema.</w:t>
            </w:r>
            <w:r w:rsidR="00A14464">
              <w:rPr>
                <w:noProof/>
                <w:webHidden/>
              </w:rPr>
              <w:tab/>
            </w:r>
            <w:r w:rsidR="00A14464">
              <w:rPr>
                <w:noProof/>
                <w:webHidden/>
              </w:rPr>
              <w:fldChar w:fldCharType="begin"/>
            </w:r>
            <w:r w:rsidR="00A14464">
              <w:rPr>
                <w:noProof/>
                <w:webHidden/>
              </w:rPr>
              <w:instrText xml:space="preserve"> PAGEREF _Toc153453926 \h </w:instrText>
            </w:r>
            <w:r w:rsidR="00A14464">
              <w:rPr>
                <w:noProof/>
                <w:webHidden/>
              </w:rPr>
            </w:r>
            <w:r w:rsidR="00A14464">
              <w:rPr>
                <w:noProof/>
                <w:webHidden/>
              </w:rPr>
              <w:fldChar w:fldCharType="separate"/>
            </w:r>
            <w:r w:rsidR="00A14464">
              <w:rPr>
                <w:noProof/>
                <w:webHidden/>
              </w:rPr>
              <w:t>35</w:t>
            </w:r>
            <w:r w:rsidR="00A14464">
              <w:rPr>
                <w:noProof/>
                <w:webHidden/>
              </w:rPr>
              <w:fldChar w:fldCharType="end"/>
            </w:r>
          </w:hyperlink>
        </w:p>
        <w:p w14:paraId="58634E93" w14:textId="5BCFB005" w:rsidR="00A14464" w:rsidRDefault="00DE4711">
          <w:pPr>
            <w:pStyle w:val="TOC2"/>
            <w:tabs>
              <w:tab w:val="left" w:pos="720"/>
            </w:tabs>
            <w:rPr>
              <w:rFonts w:asciiTheme="minorHAnsi" w:hAnsiTheme="minorHAnsi" w:cstheme="minorBidi"/>
              <w:noProof/>
              <w:kern w:val="2"/>
              <w:szCs w:val="24"/>
              <w14:ligatures w14:val="standardContextual"/>
            </w:rPr>
          </w:pPr>
          <w:hyperlink w:anchor="_Toc153453927" w:history="1">
            <w:r w:rsidR="00A14464" w:rsidRPr="00EC1833">
              <w:rPr>
                <w:rStyle w:val="Hyperlink"/>
                <w:noProof/>
              </w:rPr>
              <w:t>2.</w:t>
            </w:r>
            <w:r w:rsidR="00A14464">
              <w:rPr>
                <w:rFonts w:asciiTheme="minorHAnsi" w:hAnsiTheme="minorHAnsi" w:cstheme="minorBidi"/>
                <w:noProof/>
                <w:kern w:val="2"/>
                <w:szCs w:val="24"/>
                <w14:ligatures w14:val="standardContextual"/>
              </w:rPr>
              <w:tab/>
            </w:r>
            <w:r w:rsidR="00A14464" w:rsidRPr="00EC1833">
              <w:rPr>
                <w:rStyle w:val="Hyperlink"/>
                <w:noProof/>
              </w:rPr>
              <w:t>Diseño del sistema.</w:t>
            </w:r>
            <w:r w:rsidR="00A14464">
              <w:rPr>
                <w:noProof/>
                <w:webHidden/>
              </w:rPr>
              <w:tab/>
            </w:r>
            <w:r w:rsidR="00A14464">
              <w:rPr>
                <w:noProof/>
                <w:webHidden/>
              </w:rPr>
              <w:fldChar w:fldCharType="begin"/>
            </w:r>
            <w:r w:rsidR="00A14464">
              <w:rPr>
                <w:noProof/>
                <w:webHidden/>
              </w:rPr>
              <w:instrText xml:space="preserve"> PAGEREF _Toc153453927 \h </w:instrText>
            </w:r>
            <w:r w:rsidR="00A14464">
              <w:rPr>
                <w:noProof/>
                <w:webHidden/>
              </w:rPr>
            </w:r>
            <w:r w:rsidR="00A14464">
              <w:rPr>
                <w:noProof/>
                <w:webHidden/>
              </w:rPr>
              <w:fldChar w:fldCharType="separate"/>
            </w:r>
            <w:r w:rsidR="00A14464">
              <w:rPr>
                <w:noProof/>
                <w:webHidden/>
              </w:rPr>
              <w:t>43</w:t>
            </w:r>
            <w:r w:rsidR="00A14464">
              <w:rPr>
                <w:noProof/>
                <w:webHidden/>
              </w:rPr>
              <w:fldChar w:fldCharType="end"/>
            </w:r>
          </w:hyperlink>
        </w:p>
        <w:p w14:paraId="74CA415B" w14:textId="14848224" w:rsidR="00A14464" w:rsidRDefault="00DE4711">
          <w:pPr>
            <w:pStyle w:val="TOC2"/>
            <w:tabs>
              <w:tab w:val="left" w:pos="960"/>
            </w:tabs>
            <w:rPr>
              <w:rFonts w:asciiTheme="minorHAnsi" w:hAnsiTheme="minorHAnsi" w:cstheme="minorBidi"/>
              <w:noProof/>
              <w:kern w:val="2"/>
              <w:szCs w:val="24"/>
              <w14:ligatures w14:val="standardContextual"/>
            </w:rPr>
          </w:pPr>
          <w:hyperlink w:anchor="_Toc153453928" w:history="1">
            <w:r w:rsidR="00A14464" w:rsidRPr="00EC1833">
              <w:rPr>
                <w:rStyle w:val="Hyperlink"/>
                <w:noProof/>
              </w:rPr>
              <w:t>2.1.</w:t>
            </w:r>
            <w:r w:rsidR="00A14464">
              <w:rPr>
                <w:rFonts w:asciiTheme="minorHAnsi" w:hAnsiTheme="minorHAnsi" w:cstheme="minorBidi"/>
                <w:noProof/>
                <w:kern w:val="2"/>
                <w:szCs w:val="24"/>
                <w14:ligatures w14:val="standardContextual"/>
              </w:rPr>
              <w:tab/>
            </w:r>
            <w:r w:rsidR="00A14464" w:rsidRPr="00EC1833">
              <w:rPr>
                <w:rStyle w:val="Hyperlink"/>
                <w:noProof/>
              </w:rPr>
              <w:t>Arquitectura del sistema.</w:t>
            </w:r>
            <w:r w:rsidR="00A14464">
              <w:rPr>
                <w:noProof/>
                <w:webHidden/>
              </w:rPr>
              <w:tab/>
            </w:r>
            <w:r w:rsidR="00A14464">
              <w:rPr>
                <w:noProof/>
                <w:webHidden/>
              </w:rPr>
              <w:fldChar w:fldCharType="begin"/>
            </w:r>
            <w:r w:rsidR="00A14464">
              <w:rPr>
                <w:noProof/>
                <w:webHidden/>
              </w:rPr>
              <w:instrText xml:space="preserve"> PAGEREF _Toc153453928 \h </w:instrText>
            </w:r>
            <w:r w:rsidR="00A14464">
              <w:rPr>
                <w:noProof/>
                <w:webHidden/>
              </w:rPr>
            </w:r>
            <w:r w:rsidR="00A14464">
              <w:rPr>
                <w:noProof/>
                <w:webHidden/>
              </w:rPr>
              <w:fldChar w:fldCharType="separate"/>
            </w:r>
            <w:r w:rsidR="00A14464">
              <w:rPr>
                <w:noProof/>
                <w:webHidden/>
              </w:rPr>
              <w:t>43</w:t>
            </w:r>
            <w:r w:rsidR="00A14464">
              <w:rPr>
                <w:noProof/>
                <w:webHidden/>
              </w:rPr>
              <w:fldChar w:fldCharType="end"/>
            </w:r>
          </w:hyperlink>
        </w:p>
        <w:p w14:paraId="0E3A25BD" w14:textId="567BF909" w:rsidR="00A14464" w:rsidRDefault="00DE4711">
          <w:pPr>
            <w:pStyle w:val="TOC2"/>
            <w:tabs>
              <w:tab w:val="left" w:pos="1200"/>
            </w:tabs>
            <w:rPr>
              <w:rFonts w:asciiTheme="minorHAnsi" w:hAnsiTheme="minorHAnsi" w:cstheme="minorBidi"/>
              <w:noProof/>
              <w:kern w:val="2"/>
              <w:szCs w:val="24"/>
              <w14:ligatures w14:val="standardContextual"/>
            </w:rPr>
          </w:pPr>
          <w:hyperlink w:anchor="_Toc153453929" w:history="1">
            <w:r w:rsidR="00A14464" w:rsidRPr="00EC1833">
              <w:rPr>
                <w:rStyle w:val="Hyperlink"/>
                <w:noProof/>
              </w:rPr>
              <w:t>2.1.1.</w:t>
            </w:r>
            <w:r w:rsidR="00A14464">
              <w:rPr>
                <w:rFonts w:asciiTheme="minorHAnsi" w:hAnsiTheme="minorHAnsi" w:cstheme="minorBidi"/>
                <w:noProof/>
                <w:kern w:val="2"/>
                <w:szCs w:val="24"/>
                <w14:ligatures w14:val="standardContextual"/>
              </w:rPr>
              <w:tab/>
            </w:r>
            <w:r w:rsidR="00A14464" w:rsidRPr="00EC1833">
              <w:rPr>
                <w:rStyle w:val="Hyperlink"/>
                <w:noProof/>
              </w:rPr>
              <w:t>Arquitectura por capas</w:t>
            </w:r>
            <w:r w:rsidR="00A14464">
              <w:rPr>
                <w:noProof/>
                <w:webHidden/>
              </w:rPr>
              <w:tab/>
            </w:r>
            <w:r w:rsidR="00A14464">
              <w:rPr>
                <w:noProof/>
                <w:webHidden/>
              </w:rPr>
              <w:fldChar w:fldCharType="begin"/>
            </w:r>
            <w:r w:rsidR="00A14464">
              <w:rPr>
                <w:noProof/>
                <w:webHidden/>
              </w:rPr>
              <w:instrText xml:space="preserve"> PAGEREF _Toc153453929 \h </w:instrText>
            </w:r>
            <w:r w:rsidR="00A14464">
              <w:rPr>
                <w:noProof/>
                <w:webHidden/>
              </w:rPr>
            </w:r>
            <w:r w:rsidR="00A14464">
              <w:rPr>
                <w:noProof/>
                <w:webHidden/>
              </w:rPr>
              <w:fldChar w:fldCharType="separate"/>
            </w:r>
            <w:r w:rsidR="00A14464">
              <w:rPr>
                <w:noProof/>
                <w:webHidden/>
              </w:rPr>
              <w:t>45</w:t>
            </w:r>
            <w:r w:rsidR="00A14464">
              <w:rPr>
                <w:noProof/>
                <w:webHidden/>
              </w:rPr>
              <w:fldChar w:fldCharType="end"/>
            </w:r>
          </w:hyperlink>
        </w:p>
        <w:p w14:paraId="67C689DE" w14:textId="69DBB92C" w:rsidR="00A14464" w:rsidRDefault="00DE4711">
          <w:pPr>
            <w:pStyle w:val="TOC2"/>
            <w:tabs>
              <w:tab w:val="left" w:pos="1200"/>
            </w:tabs>
            <w:rPr>
              <w:rFonts w:asciiTheme="minorHAnsi" w:hAnsiTheme="minorHAnsi" w:cstheme="minorBidi"/>
              <w:noProof/>
              <w:kern w:val="2"/>
              <w:szCs w:val="24"/>
              <w14:ligatures w14:val="standardContextual"/>
            </w:rPr>
          </w:pPr>
          <w:hyperlink w:anchor="_Toc153453930" w:history="1">
            <w:r w:rsidR="00A14464" w:rsidRPr="00EC1833">
              <w:rPr>
                <w:rStyle w:val="Hyperlink"/>
                <w:noProof/>
              </w:rPr>
              <w:t>2.1.1.1.</w:t>
            </w:r>
            <w:r w:rsidR="00A14464">
              <w:rPr>
                <w:rFonts w:asciiTheme="minorHAnsi" w:hAnsiTheme="minorHAnsi" w:cstheme="minorBidi"/>
                <w:noProof/>
                <w:kern w:val="2"/>
                <w:szCs w:val="24"/>
                <w14:ligatures w14:val="standardContextual"/>
              </w:rPr>
              <w:tab/>
            </w:r>
            <w:r w:rsidR="00A14464" w:rsidRPr="00EC1833">
              <w:rPr>
                <w:rStyle w:val="Hyperlink"/>
                <w:noProof/>
              </w:rPr>
              <w:t>Capa de presentación</w:t>
            </w:r>
            <w:r w:rsidR="00A14464">
              <w:rPr>
                <w:noProof/>
                <w:webHidden/>
              </w:rPr>
              <w:tab/>
            </w:r>
            <w:r w:rsidR="00A14464">
              <w:rPr>
                <w:noProof/>
                <w:webHidden/>
              </w:rPr>
              <w:fldChar w:fldCharType="begin"/>
            </w:r>
            <w:r w:rsidR="00A14464">
              <w:rPr>
                <w:noProof/>
                <w:webHidden/>
              </w:rPr>
              <w:instrText xml:space="preserve"> PAGEREF _Toc153453930 \h </w:instrText>
            </w:r>
            <w:r w:rsidR="00A14464">
              <w:rPr>
                <w:noProof/>
                <w:webHidden/>
              </w:rPr>
            </w:r>
            <w:r w:rsidR="00A14464">
              <w:rPr>
                <w:noProof/>
                <w:webHidden/>
              </w:rPr>
              <w:fldChar w:fldCharType="separate"/>
            </w:r>
            <w:r w:rsidR="00A14464">
              <w:rPr>
                <w:noProof/>
                <w:webHidden/>
              </w:rPr>
              <w:t>46</w:t>
            </w:r>
            <w:r w:rsidR="00A14464">
              <w:rPr>
                <w:noProof/>
                <w:webHidden/>
              </w:rPr>
              <w:fldChar w:fldCharType="end"/>
            </w:r>
          </w:hyperlink>
        </w:p>
        <w:p w14:paraId="46A3EB0E" w14:textId="6E42BE0F" w:rsidR="00A14464" w:rsidRDefault="00DE4711">
          <w:pPr>
            <w:pStyle w:val="TOC2"/>
            <w:tabs>
              <w:tab w:val="left" w:pos="1200"/>
            </w:tabs>
            <w:rPr>
              <w:rFonts w:asciiTheme="minorHAnsi" w:hAnsiTheme="minorHAnsi" w:cstheme="minorBidi"/>
              <w:noProof/>
              <w:kern w:val="2"/>
              <w:szCs w:val="24"/>
              <w14:ligatures w14:val="standardContextual"/>
            </w:rPr>
          </w:pPr>
          <w:hyperlink w:anchor="_Toc153453931" w:history="1">
            <w:r w:rsidR="00A14464" w:rsidRPr="00EC1833">
              <w:rPr>
                <w:rStyle w:val="Hyperlink"/>
                <w:noProof/>
              </w:rPr>
              <w:t>2.1.1.2.</w:t>
            </w:r>
            <w:r w:rsidR="00A14464">
              <w:rPr>
                <w:rFonts w:asciiTheme="minorHAnsi" w:hAnsiTheme="minorHAnsi" w:cstheme="minorBidi"/>
                <w:noProof/>
                <w:kern w:val="2"/>
                <w:szCs w:val="24"/>
                <w14:ligatures w14:val="standardContextual"/>
              </w:rPr>
              <w:tab/>
            </w:r>
            <w:r w:rsidR="00A14464" w:rsidRPr="00EC1833">
              <w:rPr>
                <w:rStyle w:val="Hyperlink"/>
                <w:noProof/>
              </w:rPr>
              <w:t>Capa de negocio</w:t>
            </w:r>
            <w:r w:rsidR="00A14464">
              <w:rPr>
                <w:noProof/>
                <w:webHidden/>
              </w:rPr>
              <w:tab/>
            </w:r>
            <w:r w:rsidR="00A14464">
              <w:rPr>
                <w:noProof/>
                <w:webHidden/>
              </w:rPr>
              <w:fldChar w:fldCharType="begin"/>
            </w:r>
            <w:r w:rsidR="00A14464">
              <w:rPr>
                <w:noProof/>
                <w:webHidden/>
              </w:rPr>
              <w:instrText xml:space="preserve"> PAGEREF _Toc153453931 \h </w:instrText>
            </w:r>
            <w:r w:rsidR="00A14464">
              <w:rPr>
                <w:noProof/>
                <w:webHidden/>
              </w:rPr>
            </w:r>
            <w:r w:rsidR="00A14464">
              <w:rPr>
                <w:noProof/>
                <w:webHidden/>
              </w:rPr>
              <w:fldChar w:fldCharType="separate"/>
            </w:r>
            <w:r w:rsidR="00A14464">
              <w:rPr>
                <w:noProof/>
                <w:webHidden/>
              </w:rPr>
              <w:t>46</w:t>
            </w:r>
            <w:r w:rsidR="00A14464">
              <w:rPr>
                <w:noProof/>
                <w:webHidden/>
              </w:rPr>
              <w:fldChar w:fldCharType="end"/>
            </w:r>
          </w:hyperlink>
        </w:p>
        <w:p w14:paraId="197D5706" w14:textId="5216AB64" w:rsidR="00A14464" w:rsidRDefault="00DE4711">
          <w:pPr>
            <w:pStyle w:val="TOC2"/>
            <w:tabs>
              <w:tab w:val="left" w:pos="1200"/>
            </w:tabs>
            <w:rPr>
              <w:rFonts w:asciiTheme="minorHAnsi" w:hAnsiTheme="minorHAnsi" w:cstheme="minorBidi"/>
              <w:noProof/>
              <w:kern w:val="2"/>
              <w:szCs w:val="24"/>
              <w14:ligatures w14:val="standardContextual"/>
            </w:rPr>
          </w:pPr>
          <w:hyperlink w:anchor="_Toc153453932" w:history="1">
            <w:r w:rsidR="00A14464" w:rsidRPr="00EC1833">
              <w:rPr>
                <w:rStyle w:val="Hyperlink"/>
                <w:noProof/>
              </w:rPr>
              <w:t>2.1.1.3.</w:t>
            </w:r>
            <w:r w:rsidR="00A14464">
              <w:rPr>
                <w:rFonts w:asciiTheme="minorHAnsi" w:hAnsiTheme="minorHAnsi" w:cstheme="minorBidi"/>
                <w:noProof/>
                <w:kern w:val="2"/>
                <w:szCs w:val="24"/>
                <w14:ligatures w14:val="standardContextual"/>
              </w:rPr>
              <w:tab/>
            </w:r>
            <w:r w:rsidR="00A14464" w:rsidRPr="00EC1833">
              <w:rPr>
                <w:rStyle w:val="Hyperlink"/>
                <w:noProof/>
              </w:rPr>
              <w:t>Capa de manejo de datos</w:t>
            </w:r>
            <w:r w:rsidR="00A14464">
              <w:rPr>
                <w:noProof/>
                <w:webHidden/>
              </w:rPr>
              <w:tab/>
            </w:r>
            <w:r w:rsidR="00A14464">
              <w:rPr>
                <w:noProof/>
                <w:webHidden/>
              </w:rPr>
              <w:fldChar w:fldCharType="begin"/>
            </w:r>
            <w:r w:rsidR="00A14464">
              <w:rPr>
                <w:noProof/>
                <w:webHidden/>
              </w:rPr>
              <w:instrText xml:space="preserve"> PAGEREF _Toc153453932 \h </w:instrText>
            </w:r>
            <w:r w:rsidR="00A14464">
              <w:rPr>
                <w:noProof/>
                <w:webHidden/>
              </w:rPr>
            </w:r>
            <w:r w:rsidR="00A14464">
              <w:rPr>
                <w:noProof/>
                <w:webHidden/>
              </w:rPr>
              <w:fldChar w:fldCharType="separate"/>
            </w:r>
            <w:r w:rsidR="00A14464">
              <w:rPr>
                <w:noProof/>
                <w:webHidden/>
              </w:rPr>
              <w:t>46</w:t>
            </w:r>
            <w:r w:rsidR="00A14464">
              <w:rPr>
                <w:noProof/>
                <w:webHidden/>
              </w:rPr>
              <w:fldChar w:fldCharType="end"/>
            </w:r>
          </w:hyperlink>
        </w:p>
        <w:p w14:paraId="788039F9" w14:textId="5A86CF43" w:rsidR="00A14464" w:rsidRDefault="00DE4711">
          <w:pPr>
            <w:pStyle w:val="TOC2"/>
            <w:tabs>
              <w:tab w:val="left" w:pos="960"/>
            </w:tabs>
            <w:rPr>
              <w:rFonts w:asciiTheme="minorHAnsi" w:hAnsiTheme="minorHAnsi" w:cstheme="minorBidi"/>
              <w:noProof/>
              <w:kern w:val="2"/>
              <w:szCs w:val="24"/>
              <w14:ligatures w14:val="standardContextual"/>
            </w:rPr>
          </w:pPr>
          <w:hyperlink w:anchor="_Toc153453933" w:history="1">
            <w:r w:rsidR="00A14464" w:rsidRPr="00EC1833">
              <w:rPr>
                <w:rStyle w:val="Hyperlink"/>
                <w:noProof/>
              </w:rPr>
              <w:t>2.2.</w:t>
            </w:r>
            <w:r w:rsidR="00A14464">
              <w:rPr>
                <w:rFonts w:asciiTheme="minorHAnsi" w:hAnsiTheme="minorHAnsi" w:cstheme="minorBidi"/>
                <w:noProof/>
                <w:kern w:val="2"/>
                <w:szCs w:val="24"/>
                <w14:ligatures w14:val="standardContextual"/>
              </w:rPr>
              <w:tab/>
            </w:r>
            <w:r w:rsidR="00A14464" w:rsidRPr="00EC1833">
              <w:rPr>
                <w:rStyle w:val="Hyperlink"/>
                <w:noProof/>
              </w:rPr>
              <w:t>Matriz de trazabilidad</w:t>
            </w:r>
            <w:r w:rsidR="00A14464">
              <w:rPr>
                <w:noProof/>
                <w:webHidden/>
              </w:rPr>
              <w:tab/>
            </w:r>
            <w:r w:rsidR="00A14464">
              <w:rPr>
                <w:noProof/>
                <w:webHidden/>
              </w:rPr>
              <w:fldChar w:fldCharType="begin"/>
            </w:r>
            <w:r w:rsidR="00A14464">
              <w:rPr>
                <w:noProof/>
                <w:webHidden/>
              </w:rPr>
              <w:instrText xml:space="preserve"> PAGEREF _Toc153453933 \h </w:instrText>
            </w:r>
            <w:r w:rsidR="00A14464">
              <w:rPr>
                <w:noProof/>
                <w:webHidden/>
              </w:rPr>
            </w:r>
            <w:r w:rsidR="00A14464">
              <w:rPr>
                <w:noProof/>
                <w:webHidden/>
              </w:rPr>
              <w:fldChar w:fldCharType="separate"/>
            </w:r>
            <w:r w:rsidR="00A14464">
              <w:rPr>
                <w:noProof/>
                <w:webHidden/>
              </w:rPr>
              <w:t>47</w:t>
            </w:r>
            <w:r w:rsidR="00A14464">
              <w:rPr>
                <w:noProof/>
                <w:webHidden/>
              </w:rPr>
              <w:fldChar w:fldCharType="end"/>
            </w:r>
          </w:hyperlink>
        </w:p>
        <w:p w14:paraId="6A3CF985" w14:textId="1354B016" w:rsidR="00A14464" w:rsidRDefault="00DE4711">
          <w:pPr>
            <w:pStyle w:val="TOC2"/>
            <w:tabs>
              <w:tab w:val="left" w:pos="960"/>
            </w:tabs>
            <w:rPr>
              <w:rFonts w:asciiTheme="minorHAnsi" w:hAnsiTheme="minorHAnsi" w:cstheme="minorBidi"/>
              <w:noProof/>
              <w:kern w:val="2"/>
              <w:szCs w:val="24"/>
              <w14:ligatures w14:val="standardContextual"/>
            </w:rPr>
          </w:pPr>
          <w:hyperlink w:anchor="_Toc153453934" w:history="1">
            <w:r w:rsidR="00A14464" w:rsidRPr="00EC1833">
              <w:rPr>
                <w:rStyle w:val="Hyperlink"/>
                <w:noProof/>
              </w:rPr>
              <w:t>2.3.</w:t>
            </w:r>
            <w:r w:rsidR="00A14464">
              <w:rPr>
                <w:rFonts w:asciiTheme="minorHAnsi" w:hAnsiTheme="minorHAnsi" w:cstheme="minorBidi"/>
                <w:noProof/>
                <w:kern w:val="2"/>
                <w:szCs w:val="24"/>
                <w14:ligatures w14:val="standardContextual"/>
              </w:rPr>
              <w:tab/>
            </w:r>
            <w:r w:rsidR="00A14464" w:rsidRPr="00EC1833">
              <w:rPr>
                <w:rStyle w:val="Hyperlink"/>
                <w:noProof/>
              </w:rPr>
              <w:t>Diagramas UML.</w:t>
            </w:r>
            <w:r w:rsidR="00A14464">
              <w:rPr>
                <w:noProof/>
                <w:webHidden/>
              </w:rPr>
              <w:tab/>
            </w:r>
            <w:r w:rsidR="00A14464">
              <w:rPr>
                <w:noProof/>
                <w:webHidden/>
              </w:rPr>
              <w:fldChar w:fldCharType="begin"/>
            </w:r>
            <w:r w:rsidR="00A14464">
              <w:rPr>
                <w:noProof/>
                <w:webHidden/>
              </w:rPr>
              <w:instrText xml:space="preserve"> PAGEREF _Toc153453934 \h </w:instrText>
            </w:r>
            <w:r w:rsidR="00A14464">
              <w:rPr>
                <w:noProof/>
                <w:webHidden/>
              </w:rPr>
            </w:r>
            <w:r w:rsidR="00A14464">
              <w:rPr>
                <w:noProof/>
                <w:webHidden/>
              </w:rPr>
              <w:fldChar w:fldCharType="separate"/>
            </w:r>
            <w:r w:rsidR="00A14464">
              <w:rPr>
                <w:noProof/>
                <w:webHidden/>
              </w:rPr>
              <w:t>50</w:t>
            </w:r>
            <w:r w:rsidR="00A14464">
              <w:rPr>
                <w:noProof/>
                <w:webHidden/>
              </w:rPr>
              <w:fldChar w:fldCharType="end"/>
            </w:r>
          </w:hyperlink>
        </w:p>
        <w:p w14:paraId="403D4B18" w14:textId="129FE0B7" w:rsidR="00A14464" w:rsidRDefault="00DE4711">
          <w:pPr>
            <w:pStyle w:val="TOC2"/>
            <w:tabs>
              <w:tab w:val="left" w:pos="1200"/>
            </w:tabs>
            <w:rPr>
              <w:rFonts w:asciiTheme="minorHAnsi" w:hAnsiTheme="minorHAnsi" w:cstheme="minorBidi"/>
              <w:noProof/>
              <w:kern w:val="2"/>
              <w:szCs w:val="24"/>
              <w14:ligatures w14:val="standardContextual"/>
            </w:rPr>
          </w:pPr>
          <w:hyperlink w:anchor="_Toc153453935" w:history="1">
            <w:r w:rsidR="00A14464" w:rsidRPr="00EC1833">
              <w:rPr>
                <w:rStyle w:val="Hyperlink"/>
                <w:noProof/>
              </w:rPr>
              <w:t>2.3.1.</w:t>
            </w:r>
            <w:r w:rsidR="00A14464">
              <w:rPr>
                <w:rFonts w:asciiTheme="minorHAnsi" w:hAnsiTheme="minorHAnsi" w:cstheme="minorBidi"/>
                <w:noProof/>
                <w:kern w:val="2"/>
                <w:szCs w:val="24"/>
                <w14:ligatures w14:val="standardContextual"/>
              </w:rPr>
              <w:tab/>
            </w:r>
            <w:r w:rsidR="00A14464" w:rsidRPr="00EC1833">
              <w:rPr>
                <w:rStyle w:val="Hyperlink"/>
                <w:noProof/>
              </w:rPr>
              <w:t>Diagramas UML estructurales.</w:t>
            </w:r>
            <w:r w:rsidR="00A14464">
              <w:rPr>
                <w:noProof/>
                <w:webHidden/>
              </w:rPr>
              <w:tab/>
            </w:r>
            <w:r w:rsidR="00A14464">
              <w:rPr>
                <w:noProof/>
                <w:webHidden/>
              </w:rPr>
              <w:fldChar w:fldCharType="begin"/>
            </w:r>
            <w:r w:rsidR="00A14464">
              <w:rPr>
                <w:noProof/>
                <w:webHidden/>
              </w:rPr>
              <w:instrText xml:space="preserve"> PAGEREF _Toc153453935 \h </w:instrText>
            </w:r>
            <w:r w:rsidR="00A14464">
              <w:rPr>
                <w:noProof/>
                <w:webHidden/>
              </w:rPr>
            </w:r>
            <w:r w:rsidR="00A14464">
              <w:rPr>
                <w:noProof/>
                <w:webHidden/>
              </w:rPr>
              <w:fldChar w:fldCharType="separate"/>
            </w:r>
            <w:r w:rsidR="00A14464">
              <w:rPr>
                <w:noProof/>
                <w:webHidden/>
              </w:rPr>
              <w:t>50</w:t>
            </w:r>
            <w:r w:rsidR="00A14464">
              <w:rPr>
                <w:noProof/>
                <w:webHidden/>
              </w:rPr>
              <w:fldChar w:fldCharType="end"/>
            </w:r>
          </w:hyperlink>
        </w:p>
        <w:p w14:paraId="0A76A127" w14:textId="1341C940" w:rsidR="00A14464" w:rsidRDefault="00DE4711">
          <w:pPr>
            <w:pStyle w:val="TOC2"/>
            <w:tabs>
              <w:tab w:val="left" w:pos="1200"/>
            </w:tabs>
            <w:rPr>
              <w:rFonts w:asciiTheme="minorHAnsi" w:hAnsiTheme="minorHAnsi" w:cstheme="minorBidi"/>
              <w:noProof/>
              <w:kern w:val="2"/>
              <w:szCs w:val="24"/>
              <w14:ligatures w14:val="standardContextual"/>
            </w:rPr>
          </w:pPr>
          <w:hyperlink w:anchor="_Toc153453936" w:history="1">
            <w:r w:rsidR="00A14464" w:rsidRPr="00EC1833">
              <w:rPr>
                <w:rStyle w:val="Hyperlink"/>
                <w:noProof/>
              </w:rPr>
              <w:t>2.3.2.</w:t>
            </w:r>
            <w:r w:rsidR="00A14464">
              <w:rPr>
                <w:rFonts w:asciiTheme="minorHAnsi" w:hAnsiTheme="minorHAnsi" w:cstheme="minorBidi"/>
                <w:noProof/>
                <w:kern w:val="2"/>
                <w:szCs w:val="24"/>
                <w14:ligatures w14:val="standardContextual"/>
              </w:rPr>
              <w:tab/>
            </w:r>
            <w:r w:rsidR="00A14464" w:rsidRPr="00EC1833">
              <w:rPr>
                <w:rStyle w:val="Hyperlink"/>
                <w:noProof/>
              </w:rPr>
              <w:t>Diagramas UML de comportamiento.</w:t>
            </w:r>
            <w:r w:rsidR="00A14464">
              <w:rPr>
                <w:noProof/>
                <w:webHidden/>
              </w:rPr>
              <w:tab/>
            </w:r>
            <w:r w:rsidR="00A14464">
              <w:rPr>
                <w:noProof/>
                <w:webHidden/>
              </w:rPr>
              <w:fldChar w:fldCharType="begin"/>
            </w:r>
            <w:r w:rsidR="00A14464">
              <w:rPr>
                <w:noProof/>
                <w:webHidden/>
              </w:rPr>
              <w:instrText xml:space="preserve"> PAGEREF _Toc153453936 \h </w:instrText>
            </w:r>
            <w:r w:rsidR="00A14464">
              <w:rPr>
                <w:noProof/>
                <w:webHidden/>
              </w:rPr>
            </w:r>
            <w:r w:rsidR="00A14464">
              <w:rPr>
                <w:noProof/>
                <w:webHidden/>
              </w:rPr>
              <w:fldChar w:fldCharType="separate"/>
            </w:r>
            <w:r w:rsidR="00A14464">
              <w:rPr>
                <w:noProof/>
                <w:webHidden/>
              </w:rPr>
              <w:t>52</w:t>
            </w:r>
            <w:r w:rsidR="00A14464">
              <w:rPr>
                <w:noProof/>
                <w:webHidden/>
              </w:rPr>
              <w:fldChar w:fldCharType="end"/>
            </w:r>
          </w:hyperlink>
        </w:p>
        <w:p w14:paraId="041108F3" w14:textId="645F3EDE" w:rsidR="00A14464" w:rsidRDefault="00DE4711">
          <w:pPr>
            <w:pStyle w:val="TOC2"/>
            <w:tabs>
              <w:tab w:val="left" w:pos="1200"/>
            </w:tabs>
            <w:rPr>
              <w:rFonts w:asciiTheme="minorHAnsi" w:hAnsiTheme="minorHAnsi" w:cstheme="minorBidi"/>
              <w:noProof/>
              <w:kern w:val="2"/>
              <w:szCs w:val="24"/>
              <w14:ligatures w14:val="standardContextual"/>
            </w:rPr>
          </w:pPr>
          <w:hyperlink w:anchor="_Toc153453937" w:history="1">
            <w:r w:rsidR="00A14464" w:rsidRPr="00EC1833">
              <w:rPr>
                <w:rStyle w:val="Hyperlink"/>
                <w:noProof/>
              </w:rPr>
              <w:t>2.3.3.</w:t>
            </w:r>
            <w:r w:rsidR="00A14464">
              <w:rPr>
                <w:rFonts w:asciiTheme="minorHAnsi" w:hAnsiTheme="minorHAnsi" w:cstheme="minorBidi"/>
                <w:noProof/>
                <w:kern w:val="2"/>
                <w:szCs w:val="24"/>
                <w14:ligatures w14:val="standardContextual"/>
              </w:rPr>
              <w:tab/>
            </w:r>
            <w:r w:rsidR="00A14464" w:rsidRPr="00EC1833">
              <w:rPr>
                <w:rStyle w:val="Hyperlink"/>
                <w:noProof/>
              </w:rPr>
              <w:t>Diagramas de Casos de Uso.</w:t>
            </w:r>
            <w:r w:rsidR="00A14464">
              <w:rPr>
                <w:noProof/>
                <w:webHidden/>
              </w:rPr>
              <w:tab/>
            </w:r>
            <w:r w:rsidR="00A14464">
              <w:rPr>
                <w:noProof/>
                <w:webHidden/>
              </w:rPr>
              <w:fldChar w:fldCharType="begin"/>
            </w:r>
            <w:r w:rsidR="00A14464">
              <w:rPr>
                <w:noProof/>
                <w:webHidden/>
              </w:rPr>
              <w:instrText xml:space="preserve"> PAGEREF _Toc153453937 \h </w:instrText>
            </w:r>
            <w:r w:rsidR="00A14464">
              <w:rPr>
                <w:noProof/>
                <w:webHidden/>
              </w:rPr>
            </w:r>
            <w:r w:rsidR="00A14464">
              <w:rPr>
                <w:noProof/>
                <w:webHidden/>
              </w:rPr>
              <w:fldChar w:fldCharType="separate"/>
            </w:r>
            <w:r w:rsidR="00A14464">
              <w:rPr>
                <w:noProof/>
                <w:webHidden/>
              </w:rPr>
              <w:t>56</w:t>
            </w:r>
            <w:r w:rsidR="00A14464">
              <w:rPr>
                <w:noProof/>
                <w:webHidden/>
              </w:rPr>
              <w:fldChar w:fldCharType="end"/>
            </w:r>
          </w:hyperlink>
        </w:p>
        <w:p w14:paraId="1C90F319" w14:textId="2660C1C1" w:rsidR="00A14464" w:rsidRDefault="00DE4711">
          <w:pPr>
            <w:pStyle w:val="TOC2"/>
            <w:tabs>
              <w:tab w:val="left" w:pos="960"/>
            </w:tabs>
            <w:rPr>
              <w:rFonts w:asciiTheme="minorHAnsi" w:hAnsiTheme="minorHAnsi" w:cstheme="minorBidi"/>
              <w:noProof/>
              <w:kern w:val="2"/>
              <w:szCs w:val="24"/>
              <w14:ligatures w14:val="standardContextual"/>
            </w:rPr>
          </w:pPr>
          <w:hyperlink w:anchor="_Toc153453938" w:history="1">
            <w:r w:rsidR="00A14464" w:rsidRPr="00EC1833">
              <w:rPr>
                <w:rStyle w:val="Hyperlink"/>
                <w:noProof/>
              </w:rPr>
              <w:t>2.4.</w:t>
            </w:r>
            <w:r w:rsidR="00A14464">
              <w:rPr>
                <w:rFonts w:asciiTheme="minorHAnsi" w:hAnsiTheme="minorHAnsi" w:cstheme="minorBidi"/>
                <w:noProof/>
                <w:kern w:val="2"/>
                <w:szCs w:val="24"/>
                <w14:ligatures w14:val="standardContextual"/>
              </w:rPr>
              <w:tab/>
            </w:r>
            <w:r w:rsidR="00A14464" w:rsidRPr="00EC1833">
              <w:rPr>
                <w:rStyle w:val="Hyperlink"/>
                <w:noProof/>
              </w:rPr>
              <w:t>Diseño de prototipos.</w:t>
            </w:r>
            <w:r w:rsidR="00A14464">
              <w:rPr>
                <w:noProof/>
                <w:webHidden/>
              </w:rPr>
              <w:tab/>
            </w:r>
            <w:r w:rsidR="00A14464">
              <w:rPr>
                <w:noProof/>
                <w:webHidden/>
              </w:rPr>
              <w:fldChar w:fldCharType="begin"/>
            </w:r>
            <w:r w:rsidR="00A14464">
              <w:rPr>
                <w:noProof/>
                <w:webHidden/>
              </w:rPr>
              <w:instrText xml:space="preserve"> PAGEREF _Toc153453938 \h </w:instrText>
            </w:r>
            <w:r w:rsidR="00A14464">
              <w:rPr>
                <w:noProof/>
                <w:webHidden/>
              </w:rPr>
            </w:r>
            <w:r w:rsidR="00A14464">
              <w:rPr>
                <w:noProof/>
                <w:webHidden/>
              </w:rPr>
              <w:fldChar w:fldCharType="separate"/>
            </w:r>
            <w:r w:rsidR="00A14464">
              <w:rPr>
                <w:noProof/>
                <w:webHidden/>
              </w:rPr>
              <w:t>58</w:t>
            </w:r>
            <w:r w:rsidR="00A14464">
              <w:rPr>
                <w:noProof/>
                <w:webHidden/>
              </w:rPr>
              <w:fldChar w:fldCharType="end"/>
            </w:r>
          </w:hyperlink>
        </w:p>
        <w:p w14:paraId="7FCACEFC" w14:textId="3CE481FB" w:rsidR="00A14464" w:rsidRDefault="00DE4711">
          <w:pPr>
            <w:pStyle w:val="TOC2"/>
            <w:rPr>
              <w:rFonts w:asciiTheme="minorHAnsi" w:hAnsiTheme="minorHAnsi" w:cstheme="minorBidi"/>
              <w:noProof/>
              <w:kern w:val="2"/>
              <w:szCs w:val="24"/>
              <w14:ligatures w14:val="standardContextual"/>
            </w:rPr>
          </w:pPr>
          <w:hyperlink w:anchor="_Toc153453939" w:history="1">
            <w:r w:rsidR="00A14464" w:rsidRPr="00EC1833">
              <w:rPr>
                <w:rStyle w:val="Hyperlink"/>
                <w:noProof/>
              </w:rPr>
              <w:t>Análisis de resultados.</w:t>
            </w:r>
            <w:r w:rsidR="00A14464">
              <w:rPr>
                <w:noProof/>
                <w:webHidden/>
              </w:rPr>
              <w:tab/>
            </w:r>
            <w:r w:rsidR="00A14464">
              <w:rPr>
                <w:noProof/>
                <w:webHidden/>
              </w:rPr>
              <w:fldChar w:fldCharType="begin"/>
            </w:r>
            <w:r w:rsidR="00A14464">
              <w:rPr>
                <w:noProof/>
                <w:webHidden/>
              </w:rPr>
              <w:instrText xml:space="preserve"> PAGEREF _Toc153453939 \h </w:instrText>
            </w:r>
            <w:r w:rsidR="00A14464">
              <w:rPr>
                <w:noProof/>
                <w:webHidden/>
              </w:rPr>
            </w:r>
            <w:r w:rsidR="00A14464">
              <w:rPr>
                <w:noProof/>
                <w:webHidden/>
              </w:rPr>
              <w:fldChar w:fldCharType="separate"/>
            </w:r>
            <w:r w:rsidR="00A14464">
              <w:rPr>
                <w:noProof/>
                <w:webHidden/>
              </w:rPr>
              <w:t>63</w:t>
            </w:r>
            <w:r w:rsidR="00A14464">
              <w:rPr>
                <w:noProof/>
                <w:webHidden/>
              </w:rPr>
              <w:fldChar w:fldCharType="end"/>
            </w:r>
          </w:hyperlink>
        </w:p>
        <w:p w14:paraId="22738FA3" w14:textId="348DDC47" w:rsidR="00A14464" w:rsidRDefault="00DE4711">
          <w:pPr>
            <w:pStyle w:val="TOC1"/>
            <w:tabs>
              <w:tab w:val="right" w:leader="dot" w:pos="8828"/>
            </w:tabs>
            <w:rPr>
              <w:rFonts w:asciiTheme="minorHAnsi" w:eastAsiaTheme="minorEastAsia" w:hAnsiTheme="minorHAnsi"/>
              <w:noProof/>
              <w:kern w:val="2"/>
              <w:szCs w:val="24"/>
              <w:lang w:eastAsia="es-MX"/>
              <w14:ligatures w14:val="standardContextual"/>
            </w:rPr>
          </w:pPr>
          <w:hyperlink w:anchor="_Toc153453940" w:history="1">
            <w:r w:rsidR="00A14464" w:rsidRPr="00EC1833">
              <w:rPr>
                <w:rStyle w:val="Hyperlink"/>
                <w:noProof/>
              </w:rPr>
              <w:t>Conclusiones y Recomendaciones</w:t>
            </w:r>
            <w:r w:rsidR="00A14464">
              <w:rPr>
                <w:noProof/>
                <w:webHidden/>
              </w:rPr>
              <w:tab/>
            </w:r>
            <w:r w:rsidR="00A14464">
              <w:rPr>
                <w:noProof/>
                <w:webHidden/>
              </w:rPr>
              <w:fldChar w:fldCharType="begin"/>
            </w:r>
            <w:r w:rsidR="00A14464">
              <w:rPr>
                <w:noProof/>
                <w:webHidden/>
              </w:rPr>
              <w:instrText xml:space="preserve"> PAGEREF _Toc153453940 \h </w:instrText>
            </w:r>
            <w:r w:rsidR="00A14464">
              <w:rPr>
                <w:noProof/>
                <w:webHidden/>
              </w:rPr>
            </w:r>
            <w:r w:rsidR="00A14464">
              <w:rPr>
                <w:noProof/>
                <w:webHidden/>
              </w:rPr>
              <w:fldChar w:fldCharType="separate"/>
            </w:r>
            <w:r w:rsidR="00A14464">
              <w:rPr>
                <w:noProof/>
                <w:webHidden/>
              </w:rPr>
              <w:t>67</w:t>
            </w:r>
            <w:r w:rsidR="00A14464">
              <w:rPr>
                <w:noProof/>
                <w:webHidden/>
              </w:rPr>
              <w:fldChar w:fldCharType="end"/>
            </w:r>
          </w:hyperlink>
        </w:p>
        <w:p w14:paraId="465A1DE1" w14:textId="3E9DBD76" w:rsidR="00A14464" w:rsidRDefault="00DE4711">
          <w:pPr>
            <w:pStyle w:val="TOC1"/>
            <w:tabs>
              <w:tab w:val="right" w:leader="dot" w:pos="8828"/>
            </w:tabs>
            <w:rPr>
              <w:rFonts w:asciiTheme="minorHAnsi" w:eastAsiaTheme="minorEastAsia" w:hAnsiTheme="minorHAnsi"/>
              <w:noProof/>
              <w:kern w:val="2"/>
              <w:szCs w:val="24"/>
              <w:lang w:eastAsia="es-MX"/>
              <w14:ligatures w14:val="standardContextual"/>
            </w:rPr>
          </w:pPr>
          <w:hyperlink w:anchor="_Toc153453941" w:history="1">
            <w:r w:rsidR="00A14464" w:rsidRPr="00EC1833">
              <w:rPr>
                <w:rStyle w:val="Hyperlink"/>
                <w:noProof/>
              </w:rPr>
              <w:t>Fuentes de consulta</w:t>
            </w:r>
            <w:r w:rsidR="00A14464">
              <w:rPr>
                <w:noProof/>
                <w:webHidden/>
              </w:rPr>
              <w:tab/>
            </w:r>
            <w:r w:rsidR="00A14464">
              <w:rPr>
                <w:noProof/>
                <w:webHidden/>
              </w:rPr>
              <w:fldChar w:fldCharType="begin"/>
            </w:r>
            <w:r w:rsidR="00A14464">
              <w:rPr>
                <w:noProof/>
                <w:webHidden/>
              </w:rPr>
              <w:instrText xml:space="preserve"> PAGEREF _Toc153453941 \h </w:instrText>
            </w:r>
            <w:r w:rsidR="00A14464">
              <w:rPr>
                <w:noProof/>
                <w:webHidden/>
              </w:rPr>
            </w:r>
            <w:r w:rsidR="00A14464">
              <w:rPr>
                <w:noProof/>
                <w:webHidden/>
              </w:rPr>
              <w:fldChar w:fldCharType="separate"/>
            </w:r>
            <w:r w:rsidR="00A14464">
              <w:rPr>
                <w:noProof/>
                <w:webHidden/>
              </w:rPr>
              <w:t>68</w:t>
            </w:r>
            <w:r w:rsidR="00A14464">
              <w:rPr>
                <w:noProof/>
                <w:webHidden/>
              </w:rPr>
              <w:fldChar w:fldCharType="end"/>
            </w:r>
          </w:hyperlink>
        </w:p>
        <w:p w14:paraId="0A392D63" w14:textId="3E4357E5" w:rsidR="00A14464" w:rsidRDefault="00DE4711">
          <w:pPr>
            <w:pStyle w:val="TOC1"/>
            <w:tabs>
              <w:tab w:val="right" w:leader="dot" w:pos="8828"/>
            </w:tabs>
            <w:rPr>
              <w:rFonts w:asciiTheme="minorHAnsi" w:eastAsiaTheme="minorEastAsia" w:hAnsiTheme="minorHAnsi"/>
              <w:noProof/>
              <w:kern w:val="2"/>
              <w:szCs w:val="24"/>
              <w:lang w:eastAsia="es-MX"/>
              <w14:ligatures w14:val="standardContextual"/>
            </w:rPr>
          </w:pPr>
          <w:hyperlink w:anchor="_Toc153453942" w:history="1">
            <w:r w:rsidR="00A14464" w:rsidRPr="00EC1833">
              <w:rPr>
                <w:rStyle w:val="Hyperlink"/>
                <w:noProof/>
              </w:rPr>
              <w:t>Firmas.</w:t>
            </w:r>
            <w:r w:rsidR="00A14464">
              <w:rPr>
                <w:noProof/>
                <w:webHidden/>
              </w:rPr>
              <w:tab/>
            </w:r>
            <w:r w:rsidR="00A14464">
              <w:rPr>
                <w:noProof/>
                <w:webHidden/>
              </w:rPr>
              <w:fldChar w:fldCharType="begin"/>
            </w:r>
            <w:r w:rsidR="00A14464">
              <w:rPr>
                <w:noProof/>
                <w:webHidden/>
              </w:rPr>
              <w:instrText xml:space="preserve"> PAGEREF _Toc153453942 \h </w:instrText>
            </w:r>
            <w:r w:rsidR="00A14464">
              <w:rPr>
                <w:noProof/>
                <w:webHidden/>
              </w:rPr>
            </w:r>
            <w:r w:rsidR="00A14464">
              <w:rPr>
                <w:noProof/>
                <w:webHidden/>
              </w:rPr>
              <w:fldChar w:fldCharType="separate"/>
            </w:r>
            <w:r w:rsidR="00A14464">
              <w:rPr>
                <w:noProof/>
                <w:webHidden/>
              </w:rPr>
              <w:t>75</w:t>
            </w:r>
            <w:r w:rsidR="00A14464">
              <w:rPr>
                <w:noProof/>
                <w:webHidden/>
              </w:rPr>
              <w:fldChar w:fldCharType="end"/>
            </w:r>
          </w:hyperlink>
        </w:p>
        <w:p w14:paraId="4E8EF0FA" w14:textId="110182A3" w:rsidR="00A14464" w:rsidRDefault="00DE4711">
          <w:pPr>
            <w:pStyle w:val="TOC1"/>
            <w:tabs>
              <w:tab w:val="right" w:leader="dot" w:pos="8828"/>
            </w:tabs>
            <w:rPr>
              <w:rFonts w:asciiTheme="minorHAnsi" w:eastAsiaTheme="minorEastAsia" w:hAnsiTheme="minorHAnsi"/>
              <w:noProof/>
              <w:kern w:val="2"/>
              <w:szCs w:val="24"/>
              <w:lang w:eastAsia="es-MX"/>
              <w14:ligatures w14:val="standardContextual"/>
            </w:rPr>
          </w:pPr>
          <w:hyperlink w:anchor="_Toc153453943" w:history="1">
            <w:r w:rsidR="00A14464" w:rsidRPr="00EC1833">
              <w:rPr>
                <w:rStyle w:val="Hyperlink"/>
                <w:noProof/>
              </w:rPr>
              <w:t>Autorización.</w:t>
            </w:r>
            <w:r w:rsidR="00A14464">
              <w:rPr>
                <w:noProof/>
                <w:webHidden/>
              </w:rPr>
              <w:tab/>
            </w:r>
            <w:r w:rsidR="00A14464">
              <w:rPr>
                <w:noProof/>
                <w:webHidden/>
              </w:rPr>
              <w:fldChar w:fldCharType="begin"/>
            </w:r>
            <w:r w:rsidR="00A14464">
              <w:rPr>
                <w:noProof/>
                <w:webHidden/>
              </w:rPr>
              <w:instrText xml:space="preserve"> PAGEREF _Toc153453943 \h </w:instrText>
            </w:r>
            <w:r w:rsidR="00A14464">
              <w:rPr>
                <w:noProof/>
                <w:webHidden/>
              </w:rPr>
            </w:r>
            <w:r w:rsidR="00A14464">
              <w:rPr>
                <w:noProof/>
                <w:webHidden/>
              </w:rPr>
              <w:fldChar w:fldCharType="separate"/>
            </w:r>
            <w:r w:rsidR="00A14464">
              <w:rPr>
                <w:noProof/>
                <w:webHidden/>
              </w:rPr>
              <w:t>75</w:t>
            </w:r>
            <w:r w:rsidR="00A14464">
              <w:rPr>
                <w:noProof/>
                <w:webHidden/>
              </w:rPr>
              <w:fldChar w:fldCharType="end"/>
            </w:r>
          </w:hyperlink>
        </w:p>
        <w:p w14:paraId="5CBF81A2" w14:textId="3F62B93D" w:rsidR="00A14464" w:rsidRDefault="00DE4711">
          <w:pPr>
            <w:pStyle w:val="TOC1"/>
            <w:tabs>
              <w:tab w:val="right" w:leader="dot" w:pos="8828"/>
            </w:tabs>
            <w:rPr>
              <w:rFonts w:asciiTheme="minorHAnsi" w:eastAsiaTheme="minorEastAsia" w:hAnsiTheme="minorHAnsi"/>
              <w:noProof/>
              <w:kern w:val="2"/>
              <w:szCs w:val="24"/>
              <w:lang w:eastAsia="es-MX"/>
              <w14:ligatures w14:val="standardContextual"/>
            </w:rPr>
          </w:pPr>
          <w:hyperlink w:anchor="_Toc153453944" w:history="1">
            <w:r w:rsidR="00A14464" w:rsidRPr="00EC1833">
              <w:rPr>
                <w:rStyle w:val="Hyperlink"/>
                <w:noProof/>
              </w:rPr>
              <w:t>Apéndices</w:t>
            </w:r>
            <w:r w:rsidR="00A14464">
              <w:rPr>
                <w:noProof/>
                <w:webHidden/>
              </w:rPr>
              <w:tab/>
            </w:r>
            <w:r w:rsidR="00A14464">
              <w:rPr>
                <w:noProof/>
                <w:webHidden/>
              </w:rPr>
              <w:fldChar w:fldCharType="begin"/>
            </w:r>
            <w:r w:rsidR="00A14464">
              <w:rPr>
                <w:noProof/>
                <w:webHidden/>
              </w:rPr>
              <w:instrText xml:space="preserve"> PAGEREF _Toc153453944 \h </w:instrText>
            </w:r>
            <w:r w:rsidR="00A14464">
              <w:rPr>
                <w:noProof/>
                <w:webHidden/>
              </w:rPr>
            </w:r>
            <w:r w:rsidR="00A14464">
              <w:rPr>
                <w:noProof/>
                <w:webHidden/>
              </w:rPr>
              <w:fldChar w:fldCharType="separate"/>
            </w:r>
            <w:r w:rsidR="00A14464">
              <w:rPr>
                <w:noProof/>
                <w:webHidden/>
              </w:rPr>
              <w:t>76</w:t>
            </w:r>
            <w:r w:rsidR="00A14464">
              <w:rPr>
                <w:noProof/>
                <w:webHidden/>
              </w:rPr>
              <w:fldChar w:fldCharType="end"/>
            </w:r>
          </w:hyperlink>
        </w:p>
        <w:p w14:paraId="16026B47" w14:textId="39DD0363" w:rsidR="003F0D61" w:rsidRDefault="00040CBD" w:rsidP="60AB47D8">
          <w:pPr>
            <w:pStyle w:val="TOC1"/>
            <w:tabs>
              <w:tab w:val="right" w:leader="dot" w:pos="8835"/>
            </w:tabs>
          </w:pPr>
          <w:r>
            <w:fldChar w:fldCharType="end"/>
          </w:r>
        </w:p>
      </w:sdtContent>
    </w:sdt>
    <w:p w14:paraId="74D79B53" w14:textId="28854785" w:rsidR="0079137A" w:rsidRPr="003F0D61" w:rsidRDefault="003F0D61" w:rsidP="003F0D61">
      <w:pPr>
        <w:spacing w:after="160" w:line="259" w:lineRule="auto"/>
        <w:jc w:val="left"/>
        <w:rPr>
          <w:rStyle w:val="Hyperlink"/>
          <w:color w:val="auto"/>
          <w:u w:val="none"/>
        </w:rPr>
      </w:pPr>
      <w:r>
        <w:br w:type="page"/>
      </w:r>
    </w:p>
    <w:p w14:paraId="16588606" w14:textId="507DBAD7" w:rsidR="00E55EC8" w:rsidRDefault="00E55EC8" w:rsidP="00E55EC8">
      <w:pPr>
        <w:pStyle w:val="TOCHeading"/>
        <w:spacing w:before="0" w:line="480" w:lineRule="auto"/>
        <w:contextualSpacing/>
        <w:rPr>
          <w:rFonts w:ascii="Times New Roman" w:eastAsiaTheme="minorHAnsi" w:hAnsi="Times New Roman" w:cs="Times New Roman"/>
          <w:b/>
          <w:color w:val="auto"/>
          <w:szCs w:val="36"/>
          <w:lang w:val="es-ES" w:eastAsia="en-US"/>
        </w:rPr>
      </w:pPr>
      <w:r w:rsidRPr="00E55EC8">
        <w:rPr>
          <w:rFonts w:ascii="Times New Roman" w:eastAsiaTheme="minorHAnsi" w:hAnsi="Times New Roman" w:cs="Times New Roman"/>
          <w:b/>
          <w:color w:val="auto"/>
          <w:szCs w:val="36"/>
          <w:lang w:val="es-ES" w:eastAsia="en-US"/>
        </w:rPr>
        <w:lastRenderedPageBreak/>
        <w:t>Í</w:t>
      </w:r>
      <w:r>
        <w:rPr>
          <w:rFonts w:ascii="Times New Roman" w:eastAsiaTheme="minorHAnsi" w:hAnsi="Times New Roman" w:cs="Times New Roman"/>
          <w:b/>
          <w:color w:val="auto"/>
          <w:szCs w:val="36"/>
          <w:lang w:val="es-ES" w:eastAsia="en-US"/>
        </w:rPr>
        <w:t>ndice de tablas</w:t>
      </w:r>
    </w:p>
    <w:p w14:paraId="0491686B" w14:textId="35EB0A92" w:rsidR="00891B67" w:rsidRDefault="005024A7">
      <w:pPr>
        <w:pStyle w:val="TableofFigures"/>
        <w:tabs>
          <w:tab w:val="right" w:leader="dot" w:pos="8828"/>
        </w:tabs>
        <w:rPr>
          <w:rFonts w:asciiTheme="minorHAnsi" w:eastAsiaTheme="minorEastAsia" w:hAnsiTheme="minorHAnsi"/>
          <w:noProof/>
          <w:kern w:val="2"/>
          <w:szCs w:val="24"/>
          <w:lang w:eastAsia="es-MX"/>
          <w14:ligatures w14:val="standardContextual"/>
        </w:rPr>
      </w:pPr>
      <w:r>
        <w:rPr>
          <w:lang w:val="es-ES"/>
        </w:rPr>
        <w:fldChar w:fldCharType="begin"/>
      </w:r>
      <w:r>
        <w:rPr>
          <w:lang w:val="es-ES"/>
        </w:rPr>
        <w:instrText xml:space="preserve"> TOC \h \z \c "Tabla" </w:instrText>
      </w:r>
      <w:r>
        <w:rPr>
          <w:lang w:val="es-ES"/>
        </w:rPr>
        <w:fldChar w:fldCharType="separate"/>
      </w:r>
      <w:hyperlink w:anchor="_Toc153454188" w:history="1">
        <w:r w:rsidR="00891B67" w:rsidRPr="00C85189">
          <w:rPr>
            <w:rStyle w:val="Hyperlink"/>
            <w:noProof/>
          </w:rPr>
          <w:t>Tabla 1: Presentación de Antecedentes y Propuesta</w:t>
        </w:r>
        <w:r w:rsidR="00891B67">
          <w:rPr>
            <w:noProof/>
            <w:webHidden/>
          </w:rPr>
          <w:tab/>
        </w:r>
        <w:r w:rsidR="00891B67">
          <w:rPr>
            <w:noProof/>
            <w:webHidden/>
          </w:rPr>
          <w:fldChar w:fldCharType="begin"/>
        </w:r>
        <w:r w:rsidR="00891B67">
          <w:rPr>
            <w:noProof/>
            <w:webHidden/>
          </w:rPr>
          <w:instrText xml:space="preserve"> PAGEREF _Toc153454188 \h </w:instrText>
        </w:r>
        <w:r w:rsidR="00891B67">
          <w:rPr>
            <w:noProof/>
            <w:webHidden/>
          </w:rPr>
        </w:r>
        <w:r w:rsidR="00891B67">
          <w:rPr>
            <w:noProof/>
            <w:webHidden/>
          </w:rPr>
          <w:fldChar w:fldCharType="separate"/>
        </w:r>
        <w:r w:rsidR="00891B67">
          <w:rPr>
            <w:noProof/>
            <w:webHidden/>
          </w:rPr>
          <w:t>8</w:t>
        </w:r>
        <w:r w:rsidR="00891B67">
          <w:rPr>
            <w:noProof/>
            <w:webHidden/>
          </w:rPr>
          <w:fldChar w:fldCharType="end"/>
        </w:r>
      </w:hyperlink>
    </w:p>
    <w:p w14:paraId="595F80AD" w14:textId="4B570AE8"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189" w:history="1">
        <w:r w:rsidR="00891B67" w:rsidRPr="00C85189">
          <w:rPr>
            <w:rStyle w:val="Hyperlink"/>
            <w:noProof/>
          </w:rPr>
          <w:t>Tabla 2. Metodologías ágiles</w:t>
        </w:r>
        <w:r w:rsidR="00891B67">
          <w:rPr>
            <w:noProof/>
            <w:webHidden/>
          </w:rPr>
          <w:tab/>
        </w:r>
        <w:r w:rsidR="00891B67">
          <w:rPr>
            <w:noProof/>
            <w:webHidden/>
          </w:rPr>
          <w:fldChar w:fldCharType="begin"/>
        </w:r>
        <w:r w:rsidR="00891B67">
          <w:rPr>
            <w:noProof/>
            <w:webHidden/>
          </w:rPr>
          <w:instrText xml:space="preserve"> PAGEREF _Toc153454189 \h </w:instrText>
        </w:r>
        <w:r w:rsidR="00891B67">
          <w:rPr>
            <w:noProof/>
            <w:webHidden/>
          </w:rPr>
        </w:r>
        <w:r w:rsidR="00891B67">
          <w:rPr>
            <w:noProof/>
            <w:webHidden/>
          </w:rPr>
          <w:fldChar w:fldCharType="separate"/>
        </w:r>
        <w:r w:rsidR="00891B67">
          <w:rPr>
            <w:noProof/>
            <w:webHidden/>
          </w:rPr>
          <w:t>19</w:t>
        </w:r>
        <w:r w:rsidR="00891B67">
          <w:rPr>
            <w:noProof/>
            <w:webHidden/>
          </w:rPr>
          <w:fldChar w:fldCharType="end"/>
        </w:r>
      </w:hyperlink>
    </w:p>
    <w:p w14:paraId="3FD84257" w14:textId="300E22F1"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190" w:history="1">
        <w:r w:rsidR="00891B67" w:rsidRPr="00C85189">
          <w:rPr>
            <w:rStyle w:val="Hyperlink"/>
            <w:noProof/>
          </w:rPr>
          <w:t>Tabla 3: Etapas de la metodología V.</w:t>
        </w:r>
        <w:r w:rsidR="00891B67">
          <w:rPr>
            <w:noProof/>
            <w:webHidden/>
          </w:rPr>
          <w:tab/>
        </w:r>
        <w:r w:rsidR="00891B67">
          <w:rPr>
            <w:noProof/>
            <w:webHidden/>
          </w:rPr>
          <w:fldChar w:fldCharType="begin"/>
        </w:r>
        <w:r w:rsidR="00891B67">
          <w:rPr>
            <w:noProof/>
            <w:webHidden/>
          </w:rPr>
          <w:instrText xml:space="preserve"> PAGEREF _Toc153454190 \h </w:instrText>
        </w:r>
        <w:r w:rsidR="00891B67">
          <w:rPr>
            <w:noProof/>
            <w:webHidden/>
          </w:rPr>
        </w:r>
        <w:r w:rsidR="00891B67">
          <w:rPr>
            <w:noProof/>
            <w:webHidden/>
          </w:rPr>
          <w:fldChar w:fldCharType="separate"/>
        </w:r>
        <w:r w:rsidR="00891B67">
          <w:rPr>
            <w:noProof/>
            <w:webHidden/>
          </w:rPr>
          <w:t>22</w:t>
        </w:r>
        <w:r w:rsidR="00891B67">
          <w:rPr>
            <w:noProof/>
            <w:webHidden/>
          </w:rPr>
          <w:fldChar w:fldCharType="end"/>
        </w:r>
      </w:hyperlink>
    </w:p>
    <w:p w14:paraId="6675E71C" w14:textId="3BA5CAD0"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191" w:history="1">
        <w:r w:rsidR="00891B67" w:rsidRPr="00C85189">
          <w:rPr>
            <w:rStyle w:val="Hyperlink"/>
            <w:noProof/>
          </w:rPr>
          <w:t>Tabla 4. Comparativa de cronogramas</w:t>
        </w:r>
        <w:r w:rsidR="00891B67">
          <w:rPr>
            <w:noProof/>
            <w:webHidden/>
          </w:rPr>
          <w:tab/>
        </w:r>
        <w:r w:rsidR="00891B67">
          <w:rPr>
            <w:noProof/>
            <w:webHidden/>
          </w:rPr>
          <w:fldChar w:fldCharType="begin"/>
        </w:r>
        <w:r w:rsidR="00891B67">
          <w:rPr>
            <w:noProof/>
            <w:webHidden/>
          </w:rPr>
          <w:instrText xml:space="preserve"> PAGEREF _Toc153454191 \h </w:instrText>
        </w:r>
        <w:r w:rsidR="00891B67">
          <w:rPr>
            <w:noProof/>
            <w:webHidden/>
          </w:rPr>
        </w:r>
        <w:r w:rsidR="00891B67">
          <w:rPr>
            <w:noProof/>
            <w:webHidden/>
          </w:rPr>
          <w:fldChar w:fldCharType="separate"/>
        </w:r>
        <w:r w:rsidR="00891B67">
          <w:rPr>
            <w:noProof/>
            <w:webHidden/>
          </w:rPr>
          <w:t>24</w:t>
        </w:r>
        <w:r w:rsidR="00891B67">
          <w:rPr>
            <w:noProof/>
            <w:webHidden/>
          </w:rPr>
          <w:fldChar w:fldCharType="end"/>
        </w:r>
      </w:hyperlink>
    </w:p>
    <w:p w14:paraId="542FFF67" w14:textId="255A56E3"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192" w:history="1">
        <w:r w:rsidR="00891B67" w:rsidRPr="00C85189">
          <w:rPr>
            <w:rStyle w:val="Hyperlink"/>
            <w:noProof/>
          </w:rPr>
          <w:t>Tabla 5. Resumen de minutas.</w:t>
        </w:r>
        <w:r w:rsidR="00891B67">
          <w:rPr>
            <w:noProof/>
            <w:webHidden/>
          </w:rPr>
          <w:tab/>
        </w:r>
        <w:r w:rsidR="00891B67">
          <w:rPr>
            <w:noProof/>
            <w:webHidden/>
          </w:rPr>
          <w:fldChar w:fldCharType="begin"/>
        </w:r>
        <w:r w:rsidR="00891B67">
          <w:rPr>
            <w:noProof/>
            <w:webHidden/>
          </w:rPr>
          <w:instrText xml:space="preserve"> PAGEREF _Toc153454192 \h </w:instrText>
        </w:r>
        <w:r w:rsidR="00891B67">
          <w:rPr>
            <w:noProof/>
            <w:webHidden/>
          </w:rPr>
        </w:r>
        <w:r w:rsidR="00891B67">
          <w:rPr>
            <w:noProof/>
            <w:webHidden/>
          </w:rPr>
          <w:fldChar w:fldCharType="separate"/>
        </w:r>
        <w:r w:rsidR="00891B67">
          <w:rPr>
            <w:noProof/>
            <w:webHidden/>
          </w:rPr>
          <w:t>26</w:t>
        </w:r>
        <w:r w:rsidR="00891B67">
          <w:rPr>
            <w:noProof/>
            <w:webHidden/>
          </w:rPr>
          <w:fldChar w:fldCharType="end"/>
        </w:r>
      </w:hyperlink>
    </w:p>
    <w:p w14:paraId="5065F147" w14:textId="5AA10AC2"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193" w:history="1">
        <w:r w:rsidR="00891B67" w:rsidRPr="00C85189">
          <w:rPr>
            <w:rStyle w:val="Hyperlink"/>
            <w:noProof/>
          </w:rPr>
          <w:t>Tabla 6. Modificaciones del cronograma</w:t>
        </w:r>
        <w:r w:rsidR="00891B67">
          <w:rPr>
            <w:noProof/>
            <w:webHidden/>
          </w:rPr>
          <w:tab/>
        </w:r>
        <w:r w:rsidR="00891B67">
          <w:rPr>
            <w:noProof/>
            <w:webHidden/>
          </w:rPr>
          <w:fldChar w:fldCharType="begin"/>
        </w:r>
        <w:r w:rsidR="00891B67">
          <w:rPr>
            <w:noProof/>
            <w:webHidden/>
          </w:rPr>
          <w:instrText xml:space="preserve"> PAGEREF _Toc153454193 \h </w:instrText>
        </w:r>
        <w:r w:rsidR="00891B67">
          <w:rPr>
            <w:noProof/>
            <w:webHidden/>
          </w:rPr>
        </w:r>
        <w:r w:rsidR="00891B67">
          <w:rPr>
            <w:noProof/>
            <w:webHidden/>
          </w:rPr>
          <w:fldChar w:fldCharType="separate"/>
        </w:r>
        <w:r w:rsidR="00891B67">
          <w:rPr>
            <w:noProof/>
            <w:webHidden/>
          </w:rPr>
          <w:t>27</w:t>
        </w:r>
        <w:r w:rsidR="00891B67">
          <w:rPr>
            <w:noProof/>
            <w:webHidden/>
          </w:rPr>
          <w:fldChar w:fldCharType="end"/>
        </w:r>
      </w:hyperlink>
    </w:p>
    <w:p w14:paraId="71E608FB" w14:textId="47ED83C7"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194" w:history="1">
        <w:r w:rsidR="00891B67" w:rsidRPr="00C85189">
          <w:rPr>
            <w:rStyle w:val="Hyperlink"/>
            <w:noProof/>
          </w:rPr>
          <w:t>Tabla 7. Nivel de riesgo</w:t>
        </w:r>
        <w:r w:rsidR="00891B67">
          <w:rPr>
            <w:noProof/>
            <w:webHidden/>
          </w:rPr>
          <w:tab/>
        </w:r>
        <w:r w:rsidR="00891B67">
          <w:rPr>
            <w:noProof/>
            <w:webHidden/>
          </w:rPr>
          <w:fldChar w:fldCharType="begin"/>
        </w:r>
        <w:r w:rsidR="00891B67">
          <w:rPr>
            <w:noProof/>
            <w:webHidden/>
          </w:rPr>
          <w:instrText xml:space="preserve"> PAGEREF _Toc153454194 \h </w:instrText>
        </w:r>
        <w:r w:rsidR="00891B67">
          <w:rPr>
            <w:noProof/>
            <w:webHidden/>
          </w:rPr>
        </w:r>
        <w:r w:rsidR="00891B67">
          <w:rPr>
            <w:noProof/>
            <w:webHidden/>
          </w:rPr>
          <w:fldChar w:fldCharType="separate"/>
        </w:r>
        <w:r w:rsidR="00891B67">
          <w:rPr>
            <w:noProof/>
            <w:webHidden/>
          </w:rPr>
          <w:t>30</w:t>
        </w:r>
        <w:r w:rsidR="00891B67">
          <w:rPr>
            <w:noProof/>
            <w:webHidden/>
          </w:rPr>
          <w:fldChar w:fldCharType="end"/>
        </w:r>
      </w:hyperlink>
    </w:p>
    <w:p w14:paraId="20F37D5F" w14:textId="45269C9A"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195" w:history="1">
        <w:r w:rsidR="00891B67" w:rsidRPr="00C85189">
          <w:rPr>
            <w:rStyle w:val="Hyperlink"/>
            <w:noProof/>
          </w:rPr>
          <w:t>Tabla 8. Riesgos detonados Trabajo Terminal I</w:t>
        </w:r>
        <w:r w:rsidR="00891B67">
          <w:rPr>
            <w:noProof/>
            <w:webHidden/>
          </w:rPr>
          <w:tab/>
        </w:r>
        <w:r w:rsidR="00891B67">
          <w:rPr>
            <w:noProof/>
            <w:webHidden/>
          </w:rPr>
          <w:fldChar w:fldCharType="begin"/>
        </w:r>
        <w:r w:rsidR="00891B67">
          <w:rPr>
            <w:noProof/>
            <w:webHidden/>
          </w:rPr>
          <w:instrText xml:space="preserve"> PAGEREF _Toc153454195 \h </w:instrText>
        </w:r>
        <w:r w:rsidR="00891B67">
          <w:rPr>
            <w:noProof/>
            <w:webHidden/>
          </w:rPr>
        </w:r>
        <w:r w:rsidR="00891B67">
          <w:rPr>
            <w:noProof/>
            <w:webHidden/>
          </w:rPr>
          <w:fldChar w:fldCharType="separate"/>
        </w:r>
        <w:r w:rsidR="00891B67">
          <w:rPr>
            <w:noProof/>
            <w:webHidden/>
          </w:rPr>
          <w:t>32</w:t>
        </w:r>
        <w:r w:rsidR="00891B67">
          <w:rPr>
            <w:noProof/>
            <w:webHidden/>
          </w:rPr>
          <w:fldChar w:fldCharType="end"/>
        </w:r>
      </w:hyperlink>
    </w:p>
    <w:p w14:paraId="381D667A" w14:textId="38398353"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196" w:history="1">
        <w:r w:rsidR="00891B67" w:rsidRPr="00C85189">
          <w:rPr>
            <w:rStyle w:val="Hyperlink"/>
            <w:noProof/>
          </w:rPr>
          <w:t>Tabla 9. Costo de equipo de desarrollo</w:t>
        </w:r>
        <w:r w:rsidR="00891B67">
          <w:rPr>
            <w:noProof/>
            <w:webHidden/>
          </w:rPr>
          <w:tab/>
        </w:r>
        <w:r w:rsidR="00891B67">
          <w:rPr>
            <w:noProof/>
            <w:webHidden/>
          </w:rPr>
          <w:fldChar w:fldCharType="begin"/>
        </w:r>
        <w:r w:rsidR="00891B67">
          <w:rPr>
            <w:noProof/>
            <w:webHidden/>
          </w:rPr>
          <w:instrText xml:space="preserve"> PAGEREF _Toc153454196 \h </w:instrText>
        </w:r>
        <w:r w:rsidR="00891B67">
          <w:rPr>
            <w:noProof/>
            <w:webHidden/>
          </w:rPr>
        </w:r>
        <w:r w:rsidR="00891B67">
          <w:rPr>
            <w:noProof/>
            <w:webHidden/>
          </w:rPr>
          <w:fldChar w:fldCharType="separate"/>
        </w:r>
        <w:r w:rsidR="00891B67">
          <w:rPr>
            <w:noProof/>
            <w:webHidden/>
          </w:rPr>
          <w:t>33</w:t>
        </w:r>
        <w:r w:rsidR="00891B67">
          <w:rPr>
            <w:noProof/>
            <w:webHidden/>
          </w:rPr>
          <w:fldChar w:fldCharType="end"/>
        </w:r>
      </w:hyperlink>
    </w:p>
    <w:p w14:paraId="5AF11C4D" w14:textId="213843B3"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197" w:history="1">
        <w:r w:rsidR="00891B67" w:rsidRPr="00C85189">
          <w:rPr>
            <w:rStyle w:val="Hyperlink"/>
            <w:noProof/>
          </w:rPr>
          <w:t>Tabla 10. Costos dirección y asesoramiento</w:t>
        </w:r>
        <w:r w:rsidR="00891B67">
          <w:rPr>
            <w:noProof/>
            <w:webHidden/>
          </w:rPr>
          <w:tab/>
        </w:r>
        <w:r w:rsidR="00891B67">
          <w:rPr>
            <w:noProof/>
            <w:webHidden/>
          </w:rPr>
          <w:fldChar w:fldCharType="begin"/>
        </w:r>
        <w:r w:rsidR="00891B67">
          <w:rPr>
            <w:noProof/>
            <w:webHidden/>
          </w:rPr>
          <w:instrText xml:space="preserve"> PAGEREF _Toc153454197 \h </w:instrText>
        </w:r>
        <w:r w:rsidR="00891B67">
          <w:rPr>
            <w:noProof/>
            <w:webHidden/>
          </w:rPr>
        </w:r>
        <w:r w:rsidR="00891B67">
          <w:rPr>
            <w:noProof/>
            <w:webHidden/>
          </w:rPr>
          <w:fldChar w:fldCharType="separate"/>
        </w:r>
        <w:r w:rsidR="00891B67">
          <w:rPr>
            <w:noProof/>
            <w:webHidden/>
          </w:rPr>
          <w:t>34</w:t>
        </w:r>
        <w:r w:rsidR="00891B67">
          <w:rPr>
            <w:noProof/>
            <w:webHidden/>
          </w:rPr>
          <w:fldChar w:fldCharType="end"/>
        </w:r>
      </w:hyperlink>
    </w:p>
    <w:p w14:paraId="6ED7A8D6" w14:textId="5D306626"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198" w:history="1">
        <w:r w:rsidR="00891B67" w:rsidRPr="00C85189">
          <w:rPr>
            <w:rStyle w:val="Hyperlink"/>
            <w:noProof/>
          </w:rPr>
          <w:t>Tabla 11. Ejemplo de requerimientos</w:t>
        </w:r>
        <w:r w:rsidR="00891B67">
          <w:rPr>
            <w:noProof/>
            <w:webHidden/>
          </w:rPr>
          <w:tab/>
        </w:r>
        <w:r w:rsidR="00891B67">
          <w:rPr>
            <w:noProof/>
            <w:webHidden/>
          </w:rPr>
          <w:fldChar w:fldCharType="begin"/>
        </w:r>
        <w:r w:rsidR="00891B67">
          <w:rPr>
            <w:noProof/>
            <w:webHidden/>
          </w:rPr>
          <w:instrText xml:space="preserve"> PAGEREF _Toc153454198 \h </w:instrText>
        </w:r>
        <w:r w:rsidR="00891B67">
          <w:rPr>
            <w:noProof/>
            <w:webHidden/>
          </w:rPr>
        </w:r>
        <w:r w:rsidR="00891B67">
          <w:rPr>
            <w:noProof/>
            <w:webHidden/>
          </w:rPr>
          <w:fldChar w:fldCharType="separate"/>
        </w:r>
        <w:r w:rsidR="00891B67">
          <w:rPr>
            <w:noProof/>
            <w:webHidden/>
          </w:rPr>
          <w:t>37</w:t>
        </w:r>
        <w:r w:rsidR="00891B67">
          <w:rPr>
            <w:noProof/>
            <w:webHidden/>
          </w:rPr>
          <w:fldChar w:fldCharType="end"/>
        </w:r>
      </w:hyperlink>
    </w:p>
    <w:p w14:paraId="6275050A" w14:textId="3970954F"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199" w:history="1">
        <w:r w:rsidR="00891B67" w:rsidRPr="00C85189">
          <w:rPr>
            <w:rStyle w:val="Hyperlink"/>
            <w:noProof/>
          </w:rPr>
          <w:t>Tabla 12. Requerimiento REQ-001</w:t>
        </w:r>
        <w:r w:rsidR="00891B67">
          <w:rPr>
            <w:noProof/>
            <w:webHidden/>
          </w:rPr>
          <w:tab/>
        </w:r>
        <w:r w:rsidR="00891B67">
          <w:rPr>
            <w:noProof/>
            <w:webHidden/>
          </w:rPr>
          <w:fldChar w:fldCharType="begin"/>
        </w:r>
        <w:r w:rsidR="00891B67">
          <w:rPr>
            <w:noProof/>
            <w:webHidden/>
          </w:rPr>
          <w:instrText xml:space="preserve"> PAGEREF _Toc153454199 \h </w:instrText>
        </w:r>
        <w:r w:rsidR="00891B67">
          <w:rPr>
            <w:noProof/>
            <w:webHidden/>
          </w:rPr>
        </w:r>
        <w:r w:rsidR="00891B67">
          <w:rPr>
            <w:noProof/>
            <w:webHidden/>
          </w:rPr>
          <w:fldChar w:fldCharType="separate"/>
        </w:r>
        <w:r w:rsidR="00891B67">
          <w:rPr>
            <w:noProof/>
            <w:webHidden/>
          </w:rPr>
          <w:t>38</w:t>
        </w:r>
        <w:r w:rsidR="00891B67">
          <w:rPr>
            <w:noProof/>
            <w:webHidden/>
          </w:rPr>
          <w:fldChar w:fldCharType="end"/>
        </w:r>
      </w:hyperlink>
    </w:p>
    <w:p w14:paraId="3E4F2EAB" w14:textId="68E52F8E"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00" w:history="1">
        <w:r w:rsidR="00891B67" w:rsidRPr="00C85189">
          <w:rPr>
            <w:rStyle w:val="Hyperlink"/>
            <w:noProof/>
          </w:rPr>
          <w:t>Tabla 13. Requerimiento REQ-004</w:t>
        </w:r>
        <w:r w:rsidR="00891B67">
          <w:rPr>
            <w:noProof/>
            <w:webHidden/>
          </w:rPr>
          <w:tab/>
        </w:r>
        <w:r w:rsidR="00891B67">
          <w:rPr>
            <w:noProof/>
            <w:webHidden/>
          </w:rPr>
          <w:fldChar w:fldCharType="begin"/>
        </w:r>
        <w:r w:rsidR="00891B67">
          <w:rPr>
            <w:noProof/>
            <w:webHidden/>
          </w:rPr>
          <w:instrText xml:space="preserve"> PAGEREF _Toc153454200 \h </w:instrText>
        </w:r>
        <w:r w:rsidR="00891B67">
          <w:rPr>
            <w:noProof/>
            <w:webHidden/>
          </w:rPr>
        </w:r>
        <w:r w:rsidR="00891B67">
          <w:rPr>
            <w:noProof/>
            <w:webHidden/>
          </w:rPr>
          <w:fldChar w:fldCharType="separate"/>
        </w:r>
        <w:r w:rsidR="00891B67">
          <w:rPr>
            <w:noProof/>
            <w:webHidden/>
          </w:rPr>
          <w:t>39</w:t>
        </w:r>
        <w:r w:rsidR="00891B67">
          <w:rPr>
            <w:noProof/>
            <w:webHidden/>
          </w:rPr>
          <w:fldChar w:fldCharType="end"/>
        </w:r>
      </w:hyperlink>
    </w:p>
    <w:p w14:paraId="7EBE2E62" w14:textId="5D3D2239"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01" w:history="1">
        <w:r w:rsidR="00891B67" w:rsidRPr="00C85189">
          <w:rPr>
            <w:rStyle w:val="Hyperlink"/>
            <w:noProof/>
          </w:rPr>
          <w:t>Tabla 14. Requerimientos</w:t>
        </w:r>
        <w:r w:rsidR="00891B67">
          <w:rPr>
            <w:noProof/>
            <w:webHidden/>
          </w:rPr>
          <w:tab/>
        </w:r>
        <w:r w:rsidR="00891B67">
          <w:rPr>
            <w:noProof/>
            <w:webHidden/>
          </w:rPr>
          <w:fldChar w:fldCharType="begin"/>
        </w:r>
        <w:r w:rsidR="00891B67">
          <w:rPr>
            <w:noProof/>
            <w:webHidden/>
          </w:rPr>
          <w:instrText xml:space="preserve"> PAGEREF _Toc153454201 \h </w:instrText>
        </w:r>
        <w:r w:rsidR="00891B67">
          <w:rPr>
            <w:noProof/>
            <w:webHidden/>
          </w:rPr>
        </w:r>
        <w:r w:rsidR="00891B67">
          <w:rPr>
            <w:noProof/>
            <w:webHidden/>
          </w:rPr>
          <w:fldChar w:fldCharType="separate"/>
        </w:r>
        <w:r w:rsidR="00891B67">
          <w:rPr>
            <w:noProof/>
            <w:webHidden/>
          </w:rPr>
          <w:t>39</w:t>
        </w:r>
        <w:r w:rsidR="00891B67">
          <w:rPr>
            <w:noProof/>
            <w:webHidden/>
          </w:rPr>
          <w:fldChar w:fldCharType="end"/>
        </w:r>
      </w:hyperlink>
    </w:p>
    <w:p w14:paraId="610664C1" w14:textId="35B544BB"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02" w:history="1">
        <w:r w:rsidR="00891B67" w:rsidRPr="00C85189">
          <w:rPr>
            <w:rStyle w:val="Hyperlink"/>
            <w:noProof/>
          </w:rPr>
          <w:t>Tabla 15: Matriz de trazabilidad</w:t>
        </w:r>
        <w:r w:rsidR="00891B67">
          <w:rPr>
            <w:noProof/>
            <w:webHidden/>
          </w:rPr>
          <w:tab/>
        </w:r>
        <w:r w:rsidR="00891B67">
          <w:rPr>
            <w:noProof/>
            <w:webHidden/>
          </w:rPr>
          <w:fldChar w:fldCharType="begin"/>
        </w:r>
        <w:r w:rsidR="00891B67">
          <w:rPr>
            <w:noProof/>
            <w:webHidden/>
          </w:rPr>
          <w:instrText xml:space="preserve"> PAGEREF _Toc153454202 \h </w:instrText>
        </w:r>
        <w:r w:rsidR="00891B67">
          <w:rPr>
            <w:noProof/>
            <w:webHidden/>
          </w:rPr>
        </w:r>
        <w:r w:rsidR="00891B67">
          <w:rPr>
            <w:noProof/>
            <w:webHidden/>
          </w:rPr>
          <w:fldChar w:fldCharType="separate"/>
        </w:r>
        <w:r w:rsidR="00891B67">
          <w:rPr>
            <w:noProof/>
            <w:webHidden/>
          </w:rPr>
          <w:t>48</w:t>
        </w:r>
        <w:r w:rsidR="00891B67">
          <w:rPr>
            <w:noProof/>
            <w:webHidden/>
          </w:rPr>
          <w:fldChar w:fldCharType="end"/>
        </w:r>
      </w:hyperlink>
    </w:p>
    <w:p w14:paraId="4D542365" w14:textId="3F9B0BE3"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03" w:history="1">
        <w:r w:rsidR="00891B67" w:rsidRPr="00C85189">
          <w:rPr>
            <w:rStyle w:val="Hyperlink"/>
            <w:noProof/>
          </w:rPr>
          <w:t>Tabla 16: 00_AL_ACC_01</w:t>
        </w:r>
        <w:r w:rsidR="00891B67">
          <w:rPr>
            <w:noProof/>
            <w:webHidden/>
          </w:rPr>
          <w:tab/>
        </w:r>
        <w:r w:rsidR="00891B67">
          <w:rPr>
            <w:noProof/>
            <w:webHidden/>
          </w:rPr>
          <w:fldChar w:fldCharType="begin"/>
        </w:r>
        <w:r w:rsidR="00891B67">
          <w:rPr>
            <w:noProof/>
            <w:webHidden/>
          </w:rPr>
          <w:instrText xml:space="preserve"> PAGEREF _Toc153454203 \h </w:instrText>
        </w:r>
        <w:r w:rsidR="00891B67">
          <w:rPr>
            <w:noProof/>
            <w:webHidden/>
          </w:rPr>
        </w:r>
        <w:r w:rsidR="00891B67">
          <w:rPr>
            <w:noProof/>
            <w:webHidden/>
          </w:rPr>
          <w:fldChar w:fldCharType="separate"/>
        </w:r>
        <w:r w:rsidR="00891B67">
          <w:rPr>
            <w:noProof/>
            <w:webHidden/>
          </w:rPr>
          <w:t>73</w:t>
        </w:r>
        <w:r w:rsidR="00891B67">
          <w:rPr>
            <w:noProof/>
            <w:webHidden/>
          </w:rPr>
          <w:fldChar w:fldCharType="end"/>
        </w:r>
      </w:hyperlink>
    </w:p>
    <w:p w14:paraId="2FDEA705" w14:textId="60D594DF"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04" w:history="1">
        <w:r w:rsidR="00891B67" w:rsidRPr="00C85189">
          <w:rPr>
            <w:rStyle w:val="Hyperlink"/>
            <w:noProof/>
          </w:rPr>
          <w:t>Tabla 17: 00_AL_ACC_02</w:t>
        </w:r>
        <w:r w:rsidR="00891B67">
          <w:rPr>
            <w:noProof/>
            <w:webHidden/>
          </w:rPr>
          <w:tab/>
        </w:r>
        <w:r w:rsidR="00891B67">
          <w:rPr>
            <w:noProof/>
            <w:webHidden/>
          </w:rPr>
          <w:fldChar w:fldCharType="begin"/>
        </w:r>
        <w:r w:rsidR="00891B67">
          <w:rPr>
            <w:noProof/>
            <w:webHidden/>
          </w:rPr>
          <w:instrText xml:space="preserve"> PAGEREF _Toc153454204 \h </w:instrText>
        </w:r>
        <w:r w:rsidR="00891B67">
          <w:rPr>
            <w:noProof/>
            <w:webHidden/>
          </w:rPr>
        </w:r>
        <w:r w:rsidR="00891B67">
          <w:rPr>
            <w:noProof/>
            <w:webHidden/>
          </w:rPr>
          <w:fldChar w:fldCharType="separate"/>
        </w:r>
        <w:r w:rsidR="00891B67">
          <w:rPr>
            <w:noProof/>
            <w:webHidden/>
          </w:rPr>
          <w:t>73</w:t>
        </w:r>
        <w:r w:rsidR="00891B67">
          <w:rPr>
            <w:noProof/>
            <w:webHidden/>
          </w:rPr>
          <w:fldChar w:fldCharType="end"/>
        </w:r>
      </w:hyperlink>
    </w:p>
    <w:p w14:paraId="0BBA2FAE" w14:textId="789B1BD5"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05" w:history="1">
        <w:r w:rsidR="00891B67" w:rsidRPr="00C85189">
          <w:rPr>
            <w:rStyle w:val="Hyperlink"/>
            <w:noProof/>
          </w:rPr>
          <w:t>Tabla 18: 00_AL_ACC_03</w:t>
        </w:r>
        <w:r w:rsidR="00891B67">
          <w:rPr>
            <w:noProof/>
            <w:webHidden/>
          </w:rPr>
          <w:tab/>
        </w:r>
        <w:r w:rsidR="00891B67">
          <w:rPr>
            <w:noProof/>
            <w:webHidden/>
          </w:rPr>
          <w:fldChar w:fldCharType="begin"/>
        </w:r>
        <w:r w:rsidR="00891B67">
          <w:rPr>
            <w:noProof/>
            <w:webHidden/>
          </w:rPr>
          <w:instrText xml:space="preserve"> PAGEREF _Toc153454205 \h </w:instrText>
        </w:r>
        <w:r w:rsidR="00891B67">
          <w:rPr>
            <w:noProof/>
            <w:webHidden/>
          </w:rPr>
        </w:r>
        <w:r w:rsidR="00891B67">
          <w:rPr>
            <w:noProof/>
            <w:webHidden/>
          </w:rPr>
          <w:fldChar w:fldCharType="separate"/>
        </w:r>
        <w:r w:rsidR="00891B67">
          <w:rPr>
            <w:noProof/>
            <w:webHidden/>
          </w:rPr>
          <w:t>74</w:t>
        </w:r>
        <w:r w:rsidR="00891B67">
          <w:rPr>
            <w:noProof/>
            <w:webHidden/>
          </w:rPr>
          <w:fldChar w:fldCharType="end"/>
        </w:r>
      </w:hyperlink>
    </w:p>
    <w:p w14:paraId="00C3D6EB" w14:textId="21836A8D"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06" w:history="1">
        <w:r w:rsidR="00891B67" w:rsidRPr="00C85189">
          <w:rPr>
            <w:rStyle w:val="Hyperlink"/>
            <w:noProof/>
          </w:rPr>
          <w:t>Tabla 19: 00_AL_ACC_04</w:t>
        </w:r>
        <w:r w:rsidR="00891B67">
          <w:rPr>
            <w:noProof/>
            <w:webHidden/>
          </w:rPr>
          <w:tab/>
        </w:r>
        <w:r w:rsidR="00891B67">
          <w:rPr>
            <w:noProof/>
            <w:webHidden/>
          </w:rPr>
          <w:fldChar w:fldCharType="begin"/>
        </w:r>
        <w:r w:rsidR="00891B67">
          <w:rPr>
            <w:noProof/>
            <w:webHidden/>
          </w:rPr>
          <w:instrText xml:space="preserve"> PAGEREF _Toc153454206 \h </w:instrText>
        </w:r>
        <w:r w:rsidR="00891B67">
          <w:rPr>
            <w:noProof/>
            <w:webHidden/>
          </w:rPr>
        </w:r>
        <w:r w:rsidR="00891B67">
          <w:rPr>
            <w:noProof/>
            <w:webHidden/>
          </w:rPr>
          <w:fldChar w:fldCharType="separate"/>
        </w:r>
        <w:r w:rsidR="00891B67">
          <w:rPr>
            <w:noProof/>
            <w:webHidden/>
          </w:rPr>
          <w:t>75</w:t>
        </w:r>
        <w:r w:rsidR="00891B67">
          <w:rPr>
            <w:noProof/>
            <w:webHidden/>
          </w:rPr>
          <w:fldChar w:fldCharType="end"/>
        </w:r>
      </w:hyperlink>
    </w:p>
    <w:p w14:paraId="7418AB64" w14:textId="56DB97DB"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07" w:history="1">
        <w:r w:rsidR="00891B67" w:rsidRPr="00C85189">
          <w:rPr>
            <w:rStyle w:val="Hyperlink"/>
            <w:noProof/>
          </w:rPr>
          <w:t>Tabla 20: 00_AL_ACC_05</w:t>
        </w:r>
        <w:r w:rsidR="00891B67">
          <w:rPr>
            <w:noProof/>
            <w:webHidden/>
          </w:rPr>
          <w:tab/>
        </w:r>
        <w:r w:rsidR="00891B67">
          <w:rPr>
            <w:noProof/>
            <w:webHidden/>
          </w:rPr>
          <w:fldChar w:fldCharType="begin"/>
        </w:r>
        <w:r w:rsidR="00891B67">
          <w:rPr>
            <w:noProof/>
            <w:webHidden/>
          </w:rPr>
          <w:instrText xml:space="preserve"> PAGEREF _Toc153454207 \h </w:instrText>
        </w:r>
        <w:r w:rsidR="00891B67">
          <w:rPr>
            <w:noProof/>
            <w:webHidden/>
          </w:rPr>
        </w:r>
        <w:r w:rsidR="00891B67">
          <w:rPr>
            <w:noProof/>
            <w:webHidden/>
          </w:rPr>
          <w:fldChar w:fldCharType="separate"/>
        </w:r>
        <w:r w:rsidR="00891B67">
          <w:rPr>
            <w:noProof/>
            <w:webHidden/>
          </w:rPr>
          <w:t>75</w:t>
        </w:r>
        <w:r w:rsidR="00891B67">
          <w:rPr>
            <w:noProof/>
            <w:webHidden/>
          </w:rPr>
          <w:fldChar w:fldCharType="end"/>
        </w:r>
      </w:hyperlink>
    </w:p>
    <w:p w14:paraId="71741A1B" w14:textId="6E785B1A"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08" w:history="1">
        <w:r w:rsidR="00891B67" w:rsidRPr="00C85189">
          <w:rPr>
            <w:rStyle w:val="Hyperlink"/>
            <w:noProof/>
          </w:rPr>
          <w:t>Tabla 21: 00_AL_ACC_06</w:t>
        </w:r>
        <w:r w:rsidR="00891B67">
          <w:rPr>
            <w:noProof/>
            <w:webHidden/>
          </w:rPr>
          <w:tab/>
        </w:r>
        <w:r w:rsidR="00891B67">
          <w:rPr>
            <w:noProof/>
            <w:webHidden/>
          </w:rPr>
          <w:fldChar w:fldCharType="begin"/>
        </w:r>
        <w:r w:rsidR="00891B67">
          <w:rPr>
            <w:noProof/>
            <w:webHidden/>
          </w:rPr>
          <w:instrText xml:space="preserve"> PAGEREF _Toc153454208 \h </w:instrText>
        </w:r>
        <w:r w:rsidR="00891B67">
          <w:rPr>
            <w:noProof/>
            <w:webHidden/>
          </w:rPr>
        </w:r>
        <w:r w:rsidR="00891B67">
          <w:rPr>
            <w:noProof/>
            <w:webHidden/>
          </w:rPr>
          <w:fldChar w:fldCharType="separate"/>
        </w:r>
        <w:r w:rsidR="00891B67">
          <w:rPr>
            <w:noProof/>
            <w:webHidden/>
          </w:rPr>
          <w:t>76</w:t>
        </w:r>
        <w:r w:rsidR="00891B67">
          <w:rPr>
            <w:noProof/>
            <w:webHidden/>
          </w:rPr>
          <w:fldChar w:fldCharType="end"/>
        </w:r>
      </w:hyperlink>
    </w:p>
    <w:p w14:paraId="0E1A7014" w14:textId="50E70EBD"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09" w:history="1">
        <w:r w:rsidR="00891B67" w:rsidRPr="00C85189">
          <w:rPr>
            <w:rStyle w:val="Hyperlink"/>
            <w:noProof/>
          </w:rPr>
          <w:t>Tabla 22: Plan de riesgos</w:t>
        </w:r>
        <w:r w:rsidR="00891B67">
          <w:rPr>
            <w:noProof/>
            <w:webHidden/>
          </w:rPr>
          <w:tab/>
        </w:r>
        <w:r w:rsidR="00891B67">
          <w:rPr>
            <w:noProof/>
            <w:webHidden/>
          </w:rPr>
          <w:fldChar w:fldCharType="begin"/>
        </w:r>
        <w:r w:rsidR="00891B67">
          <w:rPr>
            <w:noProof/>
            <w:webHidden/>
          </w:rPr>
          <w:instrText xml:space="preserve"> PAGEREF _Toc153454209 \h </w:instrText>
        </w:r>
        <w:r w:rsidR="00891B67">
          <w:rPr>
            <w:noProof/>
            <w:webHidden/>
          </w:rPr>
        </w:r>
        <w:r w:rsidR="00891B67">
          <w:rPr>
            <w:noProof/>
            <w:webHidden/>
          </w:rPr>
          <w:fldChar w:fldCharType="separate"/>
        </w:r>
        <w:r w:rsidR="00891B67">
          <w:rPr>
            <w:noProof/>
            <w:webHidden/>
          </w:rPr>
          <w:t>1</w:t>
        </w:r>
        <w:r w:rsidR="00891B67">
          <w:rPr>
            <w:noProof/>
            <w:webHidden/>
          </w:rPr>
          <w:fldChar w:fldCharType="end"/>
        </w:r>
      </w:hyperlink>
    </w:p>
    <w:p w14:paraId="274A62E5" w14:textId="59F75AA0"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10" w:history="1">
        <w:r w:rsidR="00891B67" w:rsidRPr="00C85189">
          <w:rPr>
            <w:rStyle w:val="Hyperlink"/>
            <w:noProof/>
          </w:rPr>
          <w:t>Tabla 23. Requerimiento REQ-001</w:t>
        </w:r>
        <w:r w:rsidR="00891B67">
          <w:rPr>
            <w:noProof/>
            <w:webHidden/>
          </w:rPr>
          <w:tab/>
        </w:r>
        <w:r w:rsidR="00891B67">
          <w:rPr>
            <w:noProof/>
            <w:webHidden/>
          </w:rPr>
          <w:fldChar w:fldCharType="begin"/>
        </w:r>
        <w:r w:rsidR="00891B67">
          <w:rPr>
            <w:noProof/>
            <w:webHidden/>
          </w:rPr>
          <w:instrText xml:space="preserve"> PAGEREF _Toc153454210 \h </w:instrText>
        </w:r>
        <w:r w:rsidR="00891B67">
          <w:rPr>
            <w:noProof/>
            <w:webHidden/>
          </w:rPr>
        </w:r>
        <w:r w:rsidR="00891B67">
          <w:rPr>
            <w:noProof/>
            <w:webHidden/>
          </w:rPr>
          <w:fldChar w:fldCharType="separate"/>
        </w:r>
        <w:r w:rsidR="00891B67">
          <w:rPr>
            <w:noProof/>
            <w:webHidden/>
          </w:rPr>
          <w:t>1</w:t>
        </w:r>
        <w:r w:rsidR="00891B67">
          <w:rPr>
            <w:noProof/>
            <w:webHidden/>
          </w:rPr>
          <w:fldChar w:fldCharType="end"/>
        </w:r>
      </w:hyperlink>
    </w:p>
    <w:p w14:paraId="6BC0A46F" w14:textId="060D6E06"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11" w:history="1">
        <w:r w:rsidR="00891B67" w:rsidRPr="00C85189">
          <w:rPr>
            <w:rStyle w:val="Hyperlink"/>
            <w:noProof/>
          </w:rPr>
          <w:t>Tabla 24. Requerimiento REQ-002</w:t>
        </w:r>
        <w:r w:rsidR="00891B67">
          <w:rPr>
            <w:noProof/>
            <w:webHidden/>
          </w:rPr>
          <w:tab/>
        </w:r>
        <w:r w:rsidR="00891B67">
          <w:rPr>
            <w:noProof/>
            <w:webHidden/>
          </w:rPr>
          <w:fldChar w:fldCharType="begin"/>
        </w:r>
        <w:r w:rsidR="00891B67">
          <w:rPr>
            <w:noProof/>
            <w:webHidden/>
          </w:rPr>
          <w:instrText xml:space="preserve"> PAGEREF _Toc153454211 \h </w:instrText>
        </w:r>
        <w:r w:rsidR="00891B67">
          <w:rPr>
            <w:noProof/>
            <w:webHidden/>
          </w:rPr>
        </w:r>
        <w:r w:rsidR="00891B67">
          <w:rPr>
            <w:noProof/>
            <w:webHidden/>
          </w:rPr>
          <w:fldChar w:fldCharType="separate"/>
        </w:r>
        <w:r w:rsidR="00891B67">
          <w:rPr>
            <w:noProof/>
            <w:webHidden/>
          </w:rPr>
          <w:t>1</w:t>
        </w:r>
        <w:r w:rsidR="00891B67">
          <w:rPr>
            <w:noProof/>
            <w:webHidden/>
          </w:rPr>
          <w:fldChar w:fldCharType="end"/>
        </w:r>
      </w:hyperlink>
    </w:p>
    <w:p w14:paraId="58712DD5" w14:textId="093AB007"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12" w:history="1">
        <w:r w:rsidR="00891B67" w:rsidRPr="00C85189">
          <w:rPr>
            <w:rStyle w:val="Hyperlink"/>
            <w:noProof/>
          </w:rPr>
          <w:t>Tabla 25. Requerimiento REQ-003</w:t>
        </w:r>
        <w:r w:rsidR="00891B67">
          <w:rPr>
            <w:noProof/>
            <w:webHidden/>
          </w:rPr>
          <w:tab/>
        </w:r>
        <w:r w:rsidR="00891B67">
          <w:rPr>
            <w:noProof/>
            <w:webHidden/>
          </w:rPr>
          <w:fldChar w:fldCharType="begin"/>
        </w:r>
        <w:r w:rsidR="00891B67">
          <w:rPr>
            <w:noProof/>
            <w:webHidden/>
          </w:rPr>
          <w:instrText xml:space="preserve"> PAGEREF _Toc153454212 \h </w:instrText>
        </w:r>
        <w:r w:rsidR="00891B67">
          <w:rPr>
            <w:noProof/>
            <w:webHidden/>
          </w:rPr>
        </w:r>
        <w:r w:rsidR="00891B67">
          <w:rPr>
            <w:noProof/>
            <w:webHidden/>
          </w:rPr>
          <w:fldChar w:fldCharType="separate"/>
        </w:r>
        <w:r w:rsidR="00891B67">
          <w:rPr>
            <w:noProof/>
            <w:webHidden/>
          </w:rPr>
          <w:t>1</w:t>
        </w:r>
        <w:r w:rsidR="00891B67">
          <w:rPr>
            <w:noProof/>
            <w:webHidden/>
          </w:rPr>
          <w:fldChar w:fldCharType="end"/>
        </w:r>
      </w:hyperlink>
    </w:p>
    <w:p w14:paraId="08F839CC" w14:textId="6C2855EA"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13" w:history="1">
        <w:r w:rsidR="00891B67" w:rsidRPr="00C85189">
          <w:rPr>
            <w:rStyle w:val="Hyperlink"/>
            <w:noProof/>
          </w:rPr>
          <w:t>Tabla 26. Requerimiento REQ-004</w:t>
        </w:r>
        <w:r w:rsidR="00891B67">
          <w:rPr>
            <w:noProof/>
            <w:webHidden/>
          </w:rPr>
          <w:tab/>
        </w:r>
        <w:r w:rsidR="00891B67">
          <w:rPr>
            <w:noProof/>
            <w:webHidden/>
          </w:rPr>
          <w:fldChar w:fldCharType="begin"/>
        </w:r>
        <w:r w:rsidR="00891B67">
          <w:rPr>
            <w:noProof/>
            <w:webHidden/>
          </w:rPr>
          <w:instrText xml:space="preserve"> PAGEREF _Toc153454213 \h </w:instrText>
        </w:r>
        <w:r w:rsidR="00891B67">
          <w:rPr>
            <w:noProof/>
            <w:webHidden/>
          </w:rPr>
        </w:r>
        <w:r w:rsidR="00891B67">
          <w:rPr>
            <w:noProof/>
            <w:webHidden/>
          </w:rPr>
          <w:fldChar w:fldCharType="separate"/>
        </w:r>
        <w:r w:rsidR="00891B67">
          <w:rPr>
            <w:noProof/>
            <w:webHidden/>
          </w:rPr>
          <w:t>2</w:t>
        </w:r>
        <w:r w:rsidR="00891B67">
          <w:rPr>
            <w:noProof/>
            <w:webHidden/>
          </w:rPr>
          <w:fldChar w:fldCharType="end"/>
        </w:r>
      </w:hyperlink>
    </w:p>
    <w:p w14:paraId="35CDEC6D" w14:textId="46BB7ED9"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14" w:history="1">
        <w:r w:rsidR="00891B67" w:rsidRPr="00C85189">
          <w:rPr>
            <w:rStyle w:val="Hyperlink"/>
            <w:noProof/>
          </w:rPr>
          <w:t>Tabla 27. Requerimiento REQ-005</w:t>
        </w:r>
        <w:r w:rsidR="00891B67">
          <w:rPr>
            <w:noProof/>
            <w:webHidden/>
          </w:rPr>
          <w:tab/>
        </w:r>
        <w:r w:rsidR="00891B67">
          <w:rPr>
            <w:noProof/>
            <w:webHidden/>
          </w:rPr>
          <w:fldChar w:fldCharType="begin"/>
        </w:r>
        <w:r w:rsidR="00891B67">
          <w:rPr>
            <w:noProof/>
            <w:webHidden/>
          </w:rPr>
          <w:instrText xml:space="preserve"> PAGEREF _Toc153454214 \h </w:instrText>
        </w:r>
        <w:r w:rsidR="00891B67">
          <w:rPr>
            <w:noProof/>
            <w:webHidden/>
          </w:rPr>
        </w:r>
        <w:r w:rsidR="00891B67">
          <w:rPr>
            <w:noProof/>
            <w:webHidden/>
          </w:rPr>
          <w:fldChar w:fldCharType="separate"/>
        </w:r>
        <w:r w:rsidR="00891B67">
          <w:rPr>
            <w:noProof/>
            <w:webHidden/>
          </w:rPr>
          <w:t>2</w:t>
        </w:r>
        <w:r w:rsidR="00891B67">
          <w:rPr>
            <w:noProof/>
            <w:webHidden/>
          </w:rPr>
          <w:fldChar w:fldCharType="end"/>
        </w:r>
      </w:hyperlink>
    </w:p>
    <w:p w14:paraId="37F3D69C" w14:textId="4FD484C5"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15" w:history="1">
        <w:r w:rsidR="00891B67" w:rsidRPr="00C85189">
          <w:rPr>
            <w:rStyle w:val="Hyperlink"/>
            <w:noProof/>
          </w:rPr>
          <w:t>Tabla 28. Requerimiento REQ-006</w:t>
        </w:r>
        <w:r w:rsidR="00891B67">
          <w:rPr>
            <w:noProof/>
            <w:webHidden/>
          </w:rPr>
          <w:tab/>
        </w:r>
        <w:r w:rsidR="00891B67">
          <w:rPr>
            <w:noProof/>
            <w:webHidden/>
          </w:rPr>
          <w:fldChar w:fldCharType="begin"/>
        </w:r>
        <w:r w:rsidR="00891B67">
          <w:rPr>
            <w:noProof/>
            <w:webHidden/>
          </w:rPr>
          <w:instrText xml:space="preserve"> PAGEREF _Toc153454215 \h </w:instrText>
        </w:r>
        <w:r w:rsidR="00891B67">
          <w:rPr>
            <w:noProof/>
            <w:webHidden/>
          </w:rPr>
        </w:r>
        <w:r w:rsidR="00891B67">
          <w:rPr>
            <w:noProof/>
            <w:webHidden/>
          </w:rPr>
          <w:fldChar w:fldCharType="separate"/>
        </w:r>
        <w:r w:rsidR="00891B67">
          <w:rPr>
            <w:noProof/>
            <w:webHidden/>
          </w:rPr>
          <w:t>2</w:t>
        </w:r>
        <w:r w:rsidR="00891B67">
          <w:rPr>
            <w:noProof/>
            <w:webHidden/>
          </w:rPr>
          <w:fldChar w:fldCharType="end"/>
        </w:r>
      </w:hyperlink>
    </w:p>
    <w:p w14:paraId="207CDD50" w14:textId="6A38E0B2"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16" w:history="1">
        <w:r w:rsidR="00891B67" w:rsidRPr="00C85189">
          <w:rPr>
            <w:rStyle w:val="Hyperlink"/>
            <w:noProof/>
          </w:rPr>
          <w:t>Tabla 29. Requerimiento REQ-007</w:t>
        </w:r>
        <w:r w:rsidR="00891B67">
          <w:rPr>
            <w:noProof/>
            <w:webHidden/>
          </w:rPr>
          <w:tab/>
        </w:r>
        <w:r w:rsidR="00891B67">
          <w:rPr>
            <w:noProof/>
            <w:webHidden/>
          </w:rPr>
          <w:fldChar w:fldCharType="begin"/>
        </w:r>
        <w:r w:rsidR="00891B67">
          <w:rPr>
            <w:noProof/>
            <w:webHidden/>
          </w:rPr>
          <w:instrText xml:space="preserve"> PAGEREF _Toc153454216 \h </w:instrText>
        </w:r>
        <w:r w:rsidR="00891B67">
          <w:rPr>
            <w:noProof/>
            <w:webHidden/>
          </w:rPr>
        </w:r>
        <w:r w:rsidR="00891B67">
          <w:rPr>
            <w:noProof/>
            <w:webHidden/>
          </w:rPr>
          <w:fldChar w:fldCharType="separate"/>
        </w:r>
        <w:r w:rsidR="00891B67">
          <w:rPr>
            <w:noProof/>
            <w:webHidden/>
          </w:rPr>
          <w:t>2</w:t>
        </w:r>
        <w:r w:rsidR="00891B67">
          <w:rPr>
            <w:noProof/>
            <w:webHidden/>
          </w:rPr>
          <w:fldChar w:fldCharType="end"/>
        </w:r>
      </w:hyperlink>
    </w:p>
    <w:p w14:paraId="71431A34" w14:textId="06A083FA"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17" w:history="1">
        <w:r w:rsidR="00891B67" w:rsidRPr="00C85189">
          <w:rPr>
            <w:rStyle w:val="Hyperlink"/>
            <w:noProof/>
          </w:rPr>
          <w:t>Tabla 30. Requerimiento REQ-008</w:t>
        </w:r>
        <w:r w:rsidR="00891B67">
          <w:rPr>
            <w:noProof/>
            <w:webHidden/>
          </w:rPr>
          <w:tab/>
        </w:r>
        <w:r w:rsidR="00891B67">
          <w:rPr>
            <w:noProof/>
            <w:webHidden/>
          </w:rPr>
          <w:fldChar w:fldCharType="begin"/>
        </w:r>
        <w:r w:rsidR="00891B67">
          <w:rPr>
            <w:noProof/>
            <w:webHidden/>
          </w:rPr>
          <w:instrText xml:space="preserve"> PAGEREF _Toc153454217 \h </w:instrText>
        </w:r>
        <w:r w:rsidR="00891B67">
          <w:rPr>
            <w:noProof/>
            <w:webHidden/>
          </w:rPr>
        </w:r>
        <w:r w:rsidR="00891B67">
          <w:rPr>
            <w:noProof/>
            <w:webHidden/>
          </w:rPr>
          <w:fldChar w:fldCharType="separate"/>
        </w:r>
        <w:r w:rsidR="00891B67">
          <w:rPr>
            <w:noProof/>
            <w:webHidden/>
          </w:rPr>
          <w:t>3</w:t>
        </w:r>
        <w:r w:rsidR="00891B67">
          <w:rPr>
            <w:noProof/>
            <w:webHidden/>
          </w:rPr>
          <w:fldChar w:fldCharType="end"/>
        </w:r>
      </w:hyperlink>
    </w:p>
    <w:p w14:paraId="36513C6B" w14:textId="6B840A92"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18" w:history="1">
        <w:r w:rsidR="00891B67" w:rsidRPr="00C85189">
          <w:rPr>
            <w:rStyle w:val="Hyperlink"/>
            <w:noProof/>
          </w:rPr>
          <w:t>Tabla 31. Requerimiento REQ-009</w:t>
        </w:r>
        <w:r w:rsidR="00891B67">
          <w:rPr>
            <w:noProof/>
            <w:webHidden/>
          </w:rPr>
          <w:tab/>
        </w:r>
        <w:r w:rsidR="00891B67">
          <w:rPr>
            <w:noProof/>
            <w:webHidden/>
          </w:rPr>
          <w:fldChar w:fldCharType="begin"/>
        </w:r>
        <w:r w:rsidR="00891B67">
          <w:rPr>
            <w:noProof/>
            <w:webHidden/>
          </w:rPr>
          <w:instrText xml:space="preserve"> PAGEREF _Toc153454218 \h </w:instrText>
        </w:r>
        <w:r w:rsidR="00891B67">
          <w:rPr>
            <w:noProof/>
            <w:webHidden/>
          </w:rPr>
        </w:r>
        <w:r w:rsidR="00891B67">
          <w:rPr>
            <w:noProof/>
            <w:webHidden/>
          </w:rPr>
          <w:fldChar w:fldCharType="separate"/>
        </w:r>
        <w:r w:rsidR="00891B67">
          <w:rPr>
            <w:noProof/>
            <w:webHidden/>
          </w:rPr>
          <w:t>3</w:t>
        </w:r>
        <w:r w:rsidR="00891B67">
          <w:rPr>
            <w:noProof/>
            <w:webHidden/>
          </w:rPr>
          <w:fldChar w:fldCharType="end"/>
        </w:r>
      </w:hyperlink>
    </w:p>
    <w:p w14:paraId="6587B48D" w14:textId="7E7FDA70"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19" w:history="1">
        <w:r w:rsidR="00891B67" w:rsidRPr="00C85189">
          <w:rPr>
            <w:rStyle w:val="Hyperlink"/>
            <w:noProof/>
          </w:rPr>
          <w:t>Tabla 32. Requerimiento REQ-010</w:t>
        </w:r>
        <w:r w:rsidR="00891B67">
          <w:rPr>
            <w:noProof/>
            <w:webHidden/>
          </w:rPr>
          <w:tab/>
        </w:r>
        <w:r w:rsidR="00891B67">
          <w:rPr>
            <w:noProof/>
            <w:webHidden/>
          </w:rPr>
          <w:fldChar w:fldCharType="begin"/>
        </w:r>
        <w:r w:rsidR="00891B67">
          <w:rPr>
            <w:noProof/>
            <w:webHidden/>
          </w:rPr>
          <w:instrText xml:space="preserve"> PAGEREF _Toc153454219 \h </w:instrText>
        </w:r>
        <w:r w:rsidR="00891B67">
          <w:rPr>
            <w:noProof/>
            <w:webHidden/>
          </w:rPr>
        </w:r>
        <w:r w:rsidR="00891B67">
          <w:rPr>
            <w:noProof/>
            <w:webHidden/>
          </w:rPr>
          <w:fldChar w:fldCharType="separate"/>
        </w:r>
        <w:r w:rsidR="00891B67">
          <w:rPr>
            <w:noProof/>
            <w:webHidden/>
          </w:rPr>
          <w:t>3</w:t>
        </w:r>
        <w:r w:rsidR="00891B67">
          <w:rPr>
            <w:noProof/>
            <w:webHidden/>
          </w:rPr>
          <w:fldChar w:fldCharType="end"/>
        </w:r>
      </w:hyperlink>
    </w:p>
    <w:p w14:paraId="222683B4" w14:textId="6EA90CE2"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20" w:history="1">
        <w:r w:rsidR="00891B67" w:rsidRPr="00C85189">
          <w:rPr>
            <w:rStyle w:val="Hyperlink"/>
            <w:noProof/>
          </w:rPr>
          <w:t>Tabla 33. Requerimiento REQ-011</w:t>
        </w:r>
        <w:r w:rsidR="00891B67">
          <w:rPr>
            <w:noProof/>
            <w:webHidden/>
          </w:rPr>
          <w:tab/>
        </w:r>
        <w:r w:rsidR="00891B67">
          <w:rPr>
            <w:noProof/>
            <w:webHidden/>
          </w:rPr>
          <w:fldChar w:fldCharType="begin"/>
        </w:r>
        <w:r w:rsidR="00891B67">
          <w:rPr>
            <w:noProof/>
            <w:webHidden/>
          </w:rPr>
          <w:instrText xml:space="preserve"> PAGEREF _Toc153454220 \h </w:instrText>
        </w:r>
        <w:r w:rsidR="00891B67">
          <w:rPr>
            <w:noProof/>
            <w:webHidden/>
          </w:rPr>
        </w:r>
        <w:r w:rsidR="00891B67">
          <w:rPr>
            <w:noProof/>
            <w:webHidden/>
          </w:rPr>
          <w:fldChar w:fldCharType="separate"/>
        </w:r>
        <w:r w:rsidR="00891B67">
          <w:rPr>
            <w:noProof/>
            <w:webHidden/>
          </w:rPr>
          <w:t>4</w:t>
        </w:r>
        <w:r w:rsidR="00891B67">
          <w:rPr>
            <w:noProof/>
            <w:webHidden/>
          </w:rPr>
          <w:fldChar w:fldCharType="end"/>
        </w:r>
      </w:hyperlink>
    </w:p>
    <w:p w14:paraId="3A975B3F" w14:textId="0DE07894"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21" w:history="1">
        <w:r w:rsidR="00891B67" w:rsidRPr="00C85189">
          <w:rPr>
            <w:rStyle w:val="Hyperlink"/>
            <w:noProof/>
          </w:rPr>
          <w:t>Tabla 34. Requerimiento REQ-012</w:t>
        </w:r>
        <w:r w:rsidR="00891B67">
          <w:rPr>
            <w:noProof/>
            <w:webHidden/>
          </w:rPr>
          <w:tab/>
        </w:r>
        <w:r w:rsidR="00891B67">
          <w:rPr>
            <w:noProof/>
            <w:webHidden/>
          </w:rPr>
          <w:fldChar w:fldCharType="begin"/>
        </w:r>
        <w:r w:rsidR="00891B67">
          <w:rPr>
            <w:noProof/>
            <w:webHidden/>
          </w:rPr>
          <w:instrText xml:space="preserve"> PAGEREF _Toc153454221 \h </w:instrText>
        </w:r>
        <w:r w:rsidR="00891B67">
          <w:rPr>
            <w:noProof/>
            <w:webHidden/>
          </w:rPr>
        </w:r>
        <w:r w:rsidR="00891B67">
          <w:rPr>
            <w:noProof/>
            <w:webHidden/>
          </w:rPr>
          <w:fldChar w:fldCharType="separate"/>
        </w:r>
        <w:r w:rsidR="00891B67">
          <w:rPr>
            <w:noProof/>
            <w:webHidden/>
          </w:rPr>
          <w:t>4</w:t>
        </w:r>
        <w:r w:rsidR="00891B67">
          <w:rPr>
            <w:noProof/>
            <w:webHidden/>
          </w:rPr>
          <w:fldChar w:fldCharType="end"/>
        </w:r>
      </w:hyperlink>
    </w:p>
    <w:p w14:paraId="5B9444F8" w14:textId="30FFA07E"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22" w:history="1">
        <w:r w:rsidR="00891B67" w:rsidRPr="00C85189">
          <w:rPr>
            <w:rStyle w:val="Hyperlink"/>
            <w:noProof/>
          </w:rPr>
          <w:t>Tabla 35. Requerimiento REQ-013</w:t>
        </w:r>
        <w:r w:rsidR="00891B67">
          <w:rPr>
            <w:noProof/>
            <w:webHidden/>
          </w:rPr>
          <w:tab/>
        </w:r>
        <w:r w:rsidR="00891B67">
          <w:rPr>
            <w:noProof/>
            <w:webHidden/>
          </w:rPr>
          <w:fldChar w:fldCharType="begin"/>
        </w:r>
        <w:r w:rsidR="00891B67">
          <w:rPr>
            <w:noProof/>
            <w:webHidden/>
          </w:rPr>
          <w:instrText xml:space="preserve"> PAGEREF _Toc153454222 \h </w:instrText>
        </w:r>
        <w:r w:rsidR="00891B67">
          <w:rPr>
            <w:noProof/>
            <w:webHidden/>
          </w:rPr>
        </w:r>
        <w:r w:rsidR="00891B67">
          <w:rPr>
            <w:noProof/>
            <w:webHidden/>
          </w:rPr>
          <w:fldChar w:fldCharType="separate"/>
        </w:r>
        <w:r w:rsidR="00891B67">
          <w:rPr>
            <w:noProof/>
            <w:webHidden/>
          </w:rPr>
          <w:t>4</w:t>
        </w:r>
        <w:r w:rsidR="00891B67">
          <w:rPr>
            <w:noProof/>
            <w:webHidden/>
          </w:rPr>
          <w:fldChar w:fldCharType="end"/>
        </w:r>
      </w:hyperlink>
    </w:p>
    <w:p w14:paraId="6226CA10" w14:textId="563E52C5"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23" w:history="1">
        <w:r w:rsidR="00891B67" w:rsidRPr="00C85189">
          <w:rPr>
            <w:rStyle w:val="Hyperlink"/>
            <w:noProof/>
          </w:rPr>
          <w:t>Tabla 36. Requerimiento REQ-014</w:t>
        </w:r>
        <w:r w:rsidR="00891B67">
          <w:rPr>
            <w:noProof/>
            <w:webHidden/>
          </w:rPr>
          <w:tab/>
        </w:r>
        <w:r w:rsidR="00891B67">
          <w:rPr>
            <w:noProof/>
            <w:webHidden/>
          </w:rPr>
          <w:fldChar w:fldCharType="begin"/>
        </w:r>
        <w:r w:rsidR="00891B67">
          <w:rPr>
            <w:noProof/>
            <w:webHidden/>
          </w:rPr>
          <w:instrText xml:space="preserve"> PAGEREF _Toc153454223 \h </w:instrText>
        </w:r>
        <w:r w:rsidR="00891B67">
          <w:rPr>
            <w:noProof/>
            <w:webHidden/>
          </w:rPr>
        </w:r>
        <w:r w:rsidR="00891B67">
          <w:rPr>
            <w:noProof/>
            <w:webHidden/>
          </w:rPr>
          <w:fldChar w:fldCharType="separate"/>
        </w:r>
        <w:r w:rsidR="00891B67">
          <w:rPr>
            <w:noProof/>
            <w:webHidden/>
          </w:rPr>
          <w:t>5</w:t>
        </w:r>
        <w:r w:rsidR="00891B67">
          <w:rPr>
            <w:noProof/>
            <w:webHidden/>
          </w:rPr>
          <w:fldChar w:fldCharType="end"/>
        </w:r>
      </w:hyperlink>
    </w:p>
    <w:p w14:paraId="0522BE34" w14:textId="065F03B3"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24" w:history="1">
        <w:r w:rsidR="00891B67" w:rsidRPr="00C85189">
          <w:rPr>
            <w:rStyle w:val="Hyperlink"/>
            <w:noProof/>
          </w:rPr>
          <w:t>Tabla 37. Requerimiento REQ-015</w:t>
        </w:r>
        <w:r w:rsidR="00891B67">
          <w:rPr>
            <w:noProof/>
            <w:webHidden/>
          </w:rPr>
          <w:tab/>
        </w:r>
        <w:r w:rsidR="00891B67">
          <w:rPr>
            <w:noProof/>
            <w:webHidden/>
          </w:rPr>
          <w:fldChar w:fldCharType="begin"/>
        </w:r>
        <w:r w:rsidR="00891B67">
          <w:rPr>
            <w:noProof/>
            <w:webHidden/>
          </w:rPr>
          <w:instrText xml:space="preserve"> PAGEREF _Toc153454224 \h </w:instrText>
        </w:r>
        <w:r w:rsidR="00891B67">
          <w:rPr>
            <w:noProof/>
            <w:webHidden/>
          </w:rPr>
        </w:r>
        <w:r w:rsidR="00891B67">
          <w:rPr>
            <w:noProof/>
            <w:webHidden/>
          </w:rPr>
          <w:fldChar w:fldCharType="separate"/>
        </w:r>
        <w:r w:rsidR="00891B67">
          <w:rPr>
            <w:noProof/>
            <w:webHidden/>
          </w:rPr>
          <w:t>5</w:t>
        </w:r>
        <w:r w:rsidR="00891B67">
          <w:rPr>
            <w:noProof/>
            <w:webHidden/>
          </w:rPr>
          <w:fldChar w:fldCharType="end"/>
        </w:r>
      </w:hyperlink>
    </w:p>
    <w:p w14:paraId="20E78412" w14:textId="3221A3E4"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25" w:history="1">
        <w:r w:rsidR="00891B67" w:rsidRPr="00C85189">
          <w:rPr>
            <w:rStyle w:val="Hyperlink"/>
            <w:noProof/>
          </w:rPr>
          <w:t>Tabla 38. Requerimiento REQ-016</w:t>
        </w:r>
        <w:r w:rsidR="00891B67">
          <w:rPr>
            <w:noProof/>
            <w:webHidden/>
          </w:rPr>
          <w:tab/>
        </w:r>
        <w:r w:rsidR="00891B67">
          <w:rPr>
            <w:noProof/>
            <w:webHidden/>
          </w:rPr>
          <w:fldChar w:fldCharType="begin"/>
        </w:r>
        <w:r w:rsidR="00891B67">
          <w:rPr>
            <w:noProof/>
            <w:webHidden/>
          </w:rPr>
          <w:instrText xml:space="preserve"> PAGEREF _Toc153454225 \h </w:instrText>
        </w:r>
        <w:r w:rsidR="00891B67">
          <w:rPr>
            <w:noProof/>
            <w:webHidden/>
          </w:rPr>
        </w:r>
        <w:r w:rsidR="00891B67">
          <w:rPr>
            <w:noProof/>
            <w:webHidden/>
          </w:rPr>
          <w:fldChar w:fldCharType="separate"/>
        </w:r>
        <w:r w:rsidR="00891B67">
          <w:rPr>
            <w:noProof/>
            <w:webHidden/>
          </w:rPr>
          <w:t>5</w:t>
        </w:r>
        <w:r w:rsidR="00891B67">
          <w:rPr>
            <w:noProof/>
            <w:webHidden/>
          </w:rPr>
          <w:fldChar w:fldCharType="end"/>
        </w:r>
      </w:hyperlink>
    </w:p>
    <w:p w14:paraId="6CC25C56" w14:textId="69923EC1"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26" w:history="1">
        <w:r w:rsidR="00891B67" w:rsidRPr="00C85189">
          <w:rPr>
            <w:rStyle w:val="Hyperlink"/>
            <w:noProof/>
          </w:rPr>
          <w:t>Tabla 39. Requerimiento REQ-017</w:t>
        </w:r>
        <w:r w:rsidR="00891B67">
          <w:rPr>
            <w:noProof/>
            <w:webHidden/>
          </w:rPr>
          <w:tab/>
        </w:r>
        <w:r w:rsidR="00891B67">
          <w:rPr>
            <w:noProof/>
            <w:webHidden/>
          </w:rPr>
          <w:fldChar w:fldCharType="begin"/>
        </w:r>
        <w:r w:rsidR="00891B67">
          <w:rPr>
            <w:noProof/>
            <w:webHidden/>
          </w:rPr>
          <w:instrText xml:space="preserve"> PAGEREF _Toc153454226 \h </w:instrText>
        </w:r>
        <w:r w:rsidR="00891B67">
          <w:rPr>
            <w:noProof/>
            <w:webHidden/>
          </w:rPr>
        </w:r>
        <w:r w:rsidR="00891B67">
          <w:rPr>
            <w:noProof/>
            <w:webHidden/>
          </w:rPr>
          <w:fldChar w:fldCharType="separate"/>
        </w:r>
        <w:r w:rsidR="00891B67">
          <w:rPr>
            <w:noProof/>
            <w:webHidden/>
          </w:rPr>
          <w:t>5</w:t>
        </w:r>
        <w:r w:rsidR="00891B67">
          <w:rPr>
            <w:noProof/>
            <w:webHidden/>
          </w:rPr>
          <w:fldChar w:fldCharType="end"/>
        </w:r>
      </w:hyperlink>
    </w:p>
    <w:p w14:paraId="775D391D" w14:textId="2C1CC68C"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27" w:history="1">
        <w:r w:rsidR="00891B67" w:rsidRPr="00C85189">
          <w:rPr>
            <w:rStyle w:val="Hyperlink"/>
            <w:noProof/>
          </w:rPr>
          <w:t>Tabla 40. Requerimiento REQ-018</w:t>
        </w:r>
        <w:r w:rsidR="00891B67">
          <w:rPr>
            <w:noProof/>
            <w:webHidden/>
          </w:rPr>
          <w:tab/>
        </w:r>
        <w:r w:rsidR="00891B67">
          <w:rPr>
            <w:noProof/>
            <w:webHidden/>
          </w:rPr>
          <w:fldChar w:fldCharType="begin"/>
        </w:r>
        <w:r w:rsidR="00891B67">
          <w:rPr>
            <w:noProof/>
            <w:webHidden/>
          </w:rPr>
          <w:instrText xml:space="preserve"> PAGEREF _Toc153454227 \h </w:instrText>
        </w:r>
        <w:r w:rsidR="00891B67">
          <w:rPr>
            <w:noProof/>
            <w:webHidden/>
          </w:rPr>
        </w:r>
        <w:r w:rsidR="00891B67">
          <w:rPr>
            <w:noProof/>
            <w:webHidden/>
          </w:rPr>
          <w:fldChar w:fldCharType="separate"/>
        </w:r>
        <w:r w:rsidR="00891B67">
          <w:rPr>
            <w:noProof/>
            <w:webHidden/>
          </w:rPr>
          <w:t>6</w:t>
        </w:r>
        <w:r w:rsidR="00891B67">
          <w:rPr>
            <w:noProof/>
            <w:webHidden/>
          </w:rPr>
          <w:fldChar w:fldCharType="end"/>
        </w:r>
      </w:hyperlink>
    </w:p>
    <w:p w14:paraId="4E6500B3" w14:textId="5B4594C2"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28" w:history="1">
        <w:r w:rsidR="00891B67" w:rsidRPr="00C85189">
          <w:rPr>
            <w:rStyle w:val="Hyperlink"/>
            <w:noProof/>
          </w:rPr>
          <w:t>Tabla 41. Requerimiento REQ-019</w:t>
        </w:r>
        <w:r w:rsidR="00891B67">
          <w:rPr>
            <w:noProof/>
            <w:webHidden/>
          </w:rPr>
          <w:tab/>
        </w:r>
        <w:r w:rsidR="00891B67">
          <w:rPr>
            <w:noProof/>
            <w:webHidden/>
          </w:rPr>
          <w:fldChar w:fldCharType="begin"/>
        </w:r>
        <w:r w:rsidR="00891B67">
          <w:rPr>
            <w:noProof/>
            <w:webHidden/>
          </w:rPr>
          <w:instrText xml:space="preserve"> PAGEREF _Toc153454228 \h </w:instrText>
        </w:r>
        <w:r w:rsidR="00891B67">
          <w:rPr>
            <w:noProof/>
            <w:webHidden/>
          </w:rPr>
        </w:r>
        <w:r w:rsidR="00891B67">
          <w:rPr>
            <w:noProof/>
            <w:webHidden/>
          </w:rPr>
          <w:fldChar w:fldCharType="separate"/>
        </w:r>
        <w:r w:rsidR="00891B67">
          <w:rPr>
            <w:noProof/>
            <w:webHidden/>
          </w:rPr>
          <w:t>6</w:t>
        </w:r>
        <w:r w:rsidR="00891B67">
          <w:rPr>
            <w:noProof/>
            <w:webHidden/>
          </w:rPr>
          <w:fldChar w:fldCharType="end"/>
        </w:r>
      </w:hyperlink>
    </w:p>
    <w:p w14:paraId="13D8B3EA" w14:textId="7F0F8024"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29" w:history="1">
        <w:r w:rsidR="00891B67" w:rsidRPr="00C85189">
          <w:rPr>
            <w:rStyle w:val="Hyperlink"/>
            <w:noProof/>
          </w:rPr>
          <w:t>Tabla 42: Plan de pruebas</w:t>
        </w:r>
        <w:r w:rsidR="00891B67">
          <w:rPr>
            <w:noProof/>
            <w:webHidden/>
          </w:rPr>
          <w:tab/>
        </w:r>
        <w:r w:rsidR="00891B67">
          <w:rPr>
            <w:noProof/>
            <w:webHidden/>
          </w:rPr>
          <w:fldChar w:fldCharType="begin"/>
        </w:r>
        <w:r w:rsidR="00891B67">
          <w:rPr>
            <w:noProof/>
            <w:webHidden/>
          </w:rPr>
          <w:instrText xml:space="preserve"> PAGEREF _Toc153454229 \h </w:instrText>
        </w:r>
        <w:r w:rsidR="00891B67">
          <w:rPr>
            <w:noProof/>
            <w:webHidden/>
          </w:rPr>
        </w:r>
        <w:r w:rsidR="00891B67">
          <w:rPr>
            <w:noProof/>
            <w:webHidden/>
          </w:rPr>
          <w:fldChar w:fldCharType="separate"/>
        </w:r>
        <w:r w:rsidR="00891B67">
          <w:rPr>
            <w:noProof/>
            <w:webHidden/>
          </w:rPr>
          <w:t>7</w:t>
        </w:r>
        <w:r w:rsidR="00891B67">
          <w:rPr>
            <w:noProof/>
            <w:webHidden/>
          </w:rPr>
          <w:fldChar w:fldCharType="end"/>
        </w:r>
      </w:hyperlink>
    </w:p>
    <w:p w14:paraId="7B7AC629" w14:textId="45970E98"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30" w:history="1">
        <w:r w:rsidR="00891B67" w:rsidRPr="00C85189">
          <w:rPr>
            <w:rStyle w:val="Hyperlink"/>
            <w:noProof/>
          </w:rPr>
          <w:t>Tabla 43: CU-001</w:t>
        </w:r>
        <w:r w:rsidR="00891B67">
          <w:rPr>
            <w:noProof/>
            <w:webHidden/>
          </w:rPr>
          <w:tab/>
        </w:r>
        <w:r w:rsidR="00891B67">
          <w:rPr>
            <w:noProof/>
            <w:webHidden/>
          </w:rPr>
          <w:fldChar w:fldCharType="begin"/>
        </w:r>
        <w:r w:rsidR="00891B67">
          <w:rPr>
            <w:noProof/>
            <w:webHidden/>
          </w:rPr>
          <w:instrText xml:space="preserve"> PAGEREF _Toc153454230 \h </w:instrText>
        </w:r>
        <w:r w:rsidR="00891B67">
          <w:rPr>
            <w:noProof/>
            <w:webHidden/>
          </w:rPr>
        </w:r>
        <w:r w:rsidR="00891B67">
          <w:rPr>
            <w:noProof/>
            <w:webHidden/>
          </w:rPr>
          <w:fldChar w:fldCharType="separate"/>
        </w:r>
        <w:r w:rsidR="00891B67">
          <w:rPr>
            <w:noProof/>
            <w:webHidden/>
          </w:rPr>
          <w:t>8</w:t>
        </w:r>
        <w:r w:rsidR="00891B67">
          <w:rPr>
            <w:noProof/>
            <w:webHidden/>
          </w:rPr>
          <w:fldChar w:fldCharType="end"/>
        </w:r>
      </w:hyperlink>
    </w:p>
    <w:p w14:paraId="30110EE7" w14:textId="7DBFFB30"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31" w:history="1">
        <w:r w:rsidR="00891B67" w:rsidRPr="00C85189">
          <w:rPr>
            <w:rStyle w:val="Hyperlink"/>
            <w:noProof/>
          </w:rPr>
          <w:t>Tabla 44: CU-002</w:t>
        </w:r>
        <w:r w:rsidR="00891B67">
          <w:rPr>
            <w:noProof/>
            <w:webHidden/>
          </w:rPr>
          <w:tab/>
        </w:r>
        <w:r w:rsidR="00891B67">
          <w:rPr>
            <w:noProof/>
            <w:webHidden/>
          </w:rPr>
          <w:fldChar w:fldCharType="begin"/>
        </w:r>
        <w:r w:rsidR="00891B67">
          <w:rPr>
            <w:noProof/>
            <w:webHidden/>
          </w:rPr>
          <w:instrText xml:space="preserve"> PAGEREF _Toc153454231 \h </w:instrText>
        </w:r>
        <w:r w:rsidR="00891B67">
          <w:rPr>
            <w:noProof/>
            <w:webHidden/>
          </w:rPr>
        </w:r>
        <w:r w:rsidR="00891B67">
          <w:rPr>
            <w:noProof/>
            <w:webHidden/>
          </w:rPr>
          <w:fldChar w:fldCharType="separate"/>
        </w:r>
        <w:r w:rsidR="00891B67">
          <w:rPr>
            <w:noProof/>
            <w:webHidden/>
          </w:rPr>
          <w:t>9</w:t>
        </w:r>
        <w:r w:rsidR="00891B67">
          <w:rPr>
            <w:noProof/>
            <w:webHidden/>
          </w:rPr>
          <w:fldChar w:fldCharType="end"/>
        </w:r>
      </w:hyperlink>
    </w:p>
    <w:p w14:paraId="19757F13" w14:textId="130BF73E"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32" w:history="1">
        <w:r w:rsidR="00891B67" w:rsidRPr="00C85189">
          <w:rPr>
            <w:rStyle w:val="Hyperlink"/>
            <w:noProof/>
          </w:rPr>
          <w:t>Tabla 45: CU-003</w:t>
        </w:r>
        <w:r w:rsidR="00891B67">
          <w:rPr>
            <w:noProof/>
            <w:webHidden/>
          </w:rPr>
          <w:tab/>
        </w:r>
        <w:r w:rsidR="00891B67">
          <w:rPr>
            <w:noProof/>
            <w:webHidden/>
          </w:rPr>
          <w:fldChar w:fldCharType="begin"/>
        </w:r>
        <w:r w:rsidR="00891B67">
          <w:rPr>
            <w:noProof/>
            <w:webHidden/>
          </w:rPr>
          <w:instrText xml:space="preserve"> PAGEREF _Toc153454232 \h </w:instrText>
        </w:r>
        <w:r w:rsidR="00891B67">
          <w:rPr>
            <w:noProof/>
            <w:webHidden/>
          </w:rPr>
        </w:r>
        <w:r w:rsidR="00891B67">
          <w:rPr>
            <w:noProof/>
            <w:webHidden/>
          </w:rPr>
          <w:fldChar w:fldCharType="separate"/>
        </w:r>
        <w:r w:rsidR="00891B67">
          <w:rPr>
            <w:noProof/>
            <w:webHidden/>
          </w:rPr>
          <w:t>10</w:t>
        </w:r>
        <w:r w:rsidR="00891B67">
          <w:rPr>
            <w:noProof/>
            <w:webHidden/>
          </w:rPr>
          <w:fldChar w:fldCharType="end"/>
        </w:r>
      </w:hyperlink>
    </w:p>
    <w:p w14:paraId="4B98B67F" w14:textId="143854E0"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33" w:history="1">
        <w:r w:rsidR="00891B67" w:rsidRPr="00C85189">
          <w:rPr>
            <w:rStyle w:val="Hyperlink"/>
            <w:noProof/>
          </w:rPr>
          <w:t>Tabla 46: CU-004</w:t>
        </w:r>
        <w:r w:rsidR="00891B67">
          <w:rPr>
            <w:noProof/>
            <w:webHidden/>
          </w:rPr>
          <w:tab/>
        </w:r>
        <w:r w:rsidR="00891B67">
          <w:rPr>
            <w:noProof/>
            <w:webHidden/>
          </w:rPr>
          <w:fldChar w:fldCharType="begin"/>
        </w:r>
        <w:r w:rsidR="00891B67">
          <w:rPr>
            <w:noProof/>
            <w:webHidden/>
          </w:rPr>
          <w:instrText xml:space="preserve"> PAGEREF _Toc153454233 \h </w:instrText>
        </w:r>
        <w:r w:rsidR="00891B67">
          <w:rPr>
            <w:noProof/>
            <w:webHidden/>
          </w:rPr>
        </w:r>
        <w:r w:rsidR="00891B67">
          <w:rPr>
            <w:noProof/>
            <w:webHidden/>
          </w:rPr>
          <w:fldChar w:fldCharType="separate"/>
        </w:r>
        <w:r w:rsidR="00891B67">
          <w:rPr>
            <w:noProof/>
            <w:webHidden/>
          </w:rPr>
          <w:t>12</w:t>
        </w:r>
        <w:r w:rsidR="00891B67">
          <w:rPr>
            <w:noProof/>
            <w:webHidden/>
          </w:rPr>
          <w:fldChar w:fldCharType="end"/>
        </w:r>
      </w:hyperlink>
    </w:p>
    <w:p w14:paraId="3C9E01A0" w14:textId="098A7FFF"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34" w:history="1">
        <w:r w:rsidR="00891B67" w:rsidRPr="00C85189">
          <w:rPr>
            <w:rStyle w:val="Hyperlink"/>
            <w:noProof/>
          </w:rPr>
          <w:t>Tabla 47: CU-005</w:t>
        </w:r>
        <w:r w:rsidR="00891B67">
          <w:rPr>
            <w:noProof/>
            <w:webHidden/>
          </w:rPr>
          <w:tab/>
        </w:r>
        <w:r w:rsidR="00891B67">
          <w:rPr>
            <w:noProof/>
            <w:webHidden/>
          </w:rPr>
          <w:fldChar w:fldCharType="begin"/>
        </w:r>
        <w:r w:rsidR="00891B67">
          <w:rPr>
            <w:noProof/>
            <w:webHidden/>
          </w:rPr>
          <w:instrText xml:space="preserve"> PAGEREF _Toc153454234 \h </w:instrText>
        </w:r>
        <w:r w:rsidR="00891B67">
          <w:rPr>
            <w:noProof/>
            <w:webHidden/>
          </w:rPr>
        </w:r>
        <w:r w:rsidR="00891B67">
          <w:rPr>
            <w:noProof/>
            <w:webHidden/>
          </w:rPr>
          <w:fldChar w:fldCharType="separate"/>
        </w:r>
        <w:r w:rsidR="00891B67">
          <w:rPr>
            <w:noProof/>
            <w:webHidden/>
          </w:rPr>
          <w:t>13</w:t>
        </w:r>
        <w:r w:rsidR="00891B67">
          <w:rPr>
            <w:noProof/>
            <w:webHidden/>
          </w:rPr>
          <w:fldChar w:fldCharType="end"/>
        </w:r>
      </w:hyperlink>
    </w:p>
    <w:p w14:paraId="14B128A6" w14:textId="0075AA5E"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35" w:history="1">
        <w:r w:rsidR="00891B67" w:rsidRPr="00C85189">
          <w:rPr>
            <w:rStyle w:val="Hyperlink"/>
            <w:noProof/>
          </w:rPr>
          <w:t>Tabla 48: Acrónimos</w:t>
        </w:r>
        <w:r w:rsidR="00891B67">
          <w:rPr>
            <w:noProof/>
            <w:webHidden/>
          </w:rPr>
          <w:tab/>
        </w:r>
        <w:r w:rsidR="00891B67">
          <w:rPr>
            <w:noProof/>
            <w:webHidden/>
          </w:rPr>
          <w:fldChar w:fldCharType="begin"/>
        </w:r>
        <w:r w:rsidR="00891B67">
          <w:rPr>
            <w:noProof/>
            <w:webHidden/>
          </w:rPr>
          <w:instrText xml:space="preserve"> PAGEREF _Toc153454235 \h </w:instrText>
        </w:r>
        <w:r w:rsidR="00891B67">
          <w:rPr>
            <w:noProof/>
            <w:webHidden/>
          </w:rPr>
        </w:r>
        <w:r w:rsidR="00891B67">
          <w:rPr>
            <w:noProof/>
            <w:webHidden/>
          </w:rPr>
          <w:fldChar w:fldCharType="separate"/>
        </w:r>
        <w:r w:rsidR="00891B67">
          <w:rPr>
            <w:noProof/>
            <w:webHidden/>
          </w:rPr>
          <w:t>19</w:t>
        </w:r>
        <w:r w:rsidR="00891B67">
          <w:rPr>
            <w:noProof/>
            <w:webHidden/>
          </w:rPr>
          <w:fldChar w:fldCharType="end"/>
        </w:r>
      </w:hyperlink>
    </w:p>
    <w:p w14:paraId="0972A2C0" w14:textId="6B7133C1" w:rsidR="003F0D61" w:rsidRDefault="005024A7" w:rsidP="005024A7">
      <w:pPr>
        <w:rPr>
          <w:lang w:val="es-ES"/>
        </w:rPr>
      </w:pPr>
      <w:r>
        <w:rPr>
          <w:lang w:val="es-ES"/>
        </w:rPr>
        <w:fldChar w:fldCharType="end"/>
      </w:r>
    </w:p>
    <w:p w14:paraId="02C0F6F3" w14:textId="79E163E5" w:rsidR="005024A7" w:rsidRPr="005024A7" w:rsidRDefault="003F0D61" w:rsidP="003F0D61">
      <w:pPr>
        <w:spacing w:after="160" w:line="259" w:lineRule="auto"/>
        <w:jc w:val="left"/>
        <w:rPr>
          <w:lang w:val="es-ES"/>
        </w:rPr>
      </w:pPr>
      <w:r>
        <w:rPr>
          <w:lang w:val="es-ES"/>
        </w:rPr>
        <w:br w:type="page"/>
      </w:r>
    </w:p>
    <w:p w14:paraId="5D1A50B8" w14:textId="77777777" w:rsidR="00E55EC8" w:rsidRDefault="00E55EC8" w:rsidP="00E55EC8">
      <w:pPr>
        <w:pStyle w:val="TOCHeading"/>
        <w:spacing w:before="0" w:line="480" w:lineRule="auto"/>
        <w:contextualSpacing/>
        <w:rPr>
          <w:rFonts w:ascii="Times New Roman" w:eastAsiaTheme="minorHAnsi" w:hAnsi="Times New Roman" w:cs="Times New Roman"/>
          <w:b/>
          <w:color w:val="auto"/>
          <w:szCs w:val="36"/>
          <w:lang w:val="es-ES" w:eastAsia="en-US"/>
        </w:rPr>
      </w:pPr>
      <w:r w:rsidRPr="00E55EC8">
        <w:rPr>
          <w:rFonts w:ascii="Times New Roman" w:eastAsiaTheme="minorHAnsi" w:hAnsi="Times New Roman" w:cs="Times New Roman"/>
          <w:b/>
          <w:color w:val="auto"/>
          <w:szCs w:val="36"/>
          <w:lang w:val="es-ES" w:eastAsia="en-US"/>
        </w:rPr>
        <w:lastRenderedPageBreak/>
        <w:t>Í</w:t>
      </w:r>
      <w:r>
        <w:rPr>
          <w:rFonts w:ascii="Times New Roman" w:eastAsiaTheme="minorHAnsi" w:hAnsi="Times New Roman" w:cs="Times New Roman"/>
          <w:b/>
          <w:color w:val="auto"/>
          <w:szCs w:val="36"/>
          <w:lang w:val="es-ES" w:eastAsia="en-US"/>
        </w:rPr>
        <w:t>ndice de figuras</w:t>
      </w:r>
    </w:p>
    <w:p w14:paraId="3F84B618" w14:textId="3FD7FF56" w:rsidR="00891B67" w:rsidRDefault="00700A49">
      <w:pPr>
        <w:pStyle w:val="TableofFigures"/>
        <w:tabs>
          <w:tab w:val="right" w:leader="dot" w:pos="8828"/>
        </w:tabs>
        <w:rPr>
          <w:rFonts w:asciiTheme="minorHAnsi" w:eastAsiaTheme="minorEastAsia" w:hAnsiTheme="minorHAnsi"/>
          <w:noProof/>
          <w:kern w:val="2"/>
          <w:szCs w:val="24"/>
          <w:lang w:eastAsia="es-MX"/>
          <w14:ligatures w14:val="standardContextual"/>
        </w:rPr>
      </w:pPr>
      <w:r>
        <w:rPr>
          <w:lang w:val="en-US"/>
        </w:rPr>
        <w:fldChar w:fldCharType="begin"/>
      </w:r>
      <w:r>
        <w:rPr>
          <w:lang w:val="en-US"/>
        </w:rPr>
        <w:instrText xml:space="preserve"> TOC \h \z \c "Figura" </w:instrText>
      </w:r>
      <w:r>
        <w:rPr>
          <w:lang w:val="en-US"/>
        </w:rPr>
        <w:fldChar w:fldCharType="separate"/>
      </w:r>
      <w:hyperlink w:anchor="_Toc153454236" w:history="1">
        <w:r w:rsidR="00891B67" w:rsidRPr="00C7350C">
          <w:rPr>
            <w:rStyle w:val="Hyperlink"/>
            <w:noProof/>
          </w:rPr>
          <w:t>Figura 1. Realidad Aumentada en Ciencias de la Nutrición [13]</w:t>
        </w:r>
        <w:r w:rsidR="00891B67">
          <w:rPr>
            <w:noProof/>
            <w:webHidden/>
          </w:rPr>
          <w:tab/>
        </w:r>
        <w:r w:rsidR="00891B67">
          <w:rPr>
            <w:noProof/>
            <w:webHidden/>
          </w:rPr>
          <w:fldChar w:fldCharType="begin"/>
        </w:r>
        <w:r w:rsidR="00891B67">
          <w:rPr>
            <w:noProof/>
            <w:webHidden/>
          </w:rPr>
          <w:instrText xml:space="preserve"> PAGEREF _Toc153454236 \h </w:instrText>
        </w:r>
        <w:r w:rsidR="00891B67">
          <w:rPr>
            <w:noProof/>
            <w:webHidden/>
          </w:rPr>
        </w:r>
        <w:r w:rsidR="00891B67">
          <w:rPr>
            <w:noProof/>
            <w:webHidden/>
          </w:rPr>
          <w:fldChar w:fldCharType="separate"/>
        </w:r>
        <w:r w:rsidR="00891B67">
          <w:rPr>
            <w:noProof/>
            <w:webHidden/>
          </w:rPr>
          <w:t>6</w:t>
        </w:r>
        <w:r w:rsidR="00891B67">
          <w:rPr>
            <w:noProof/>
            <w:webHidden/>
          </w:rPr>
          <w:fldChar w:fldCharType="end"/>
        </w:r>
      </w:hyperlink>
    </w:p>
    <w:p w14:paraId="614A9F64" w14:textId="133F670F"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37" w:history="1">
        <w:r w:rsidR="00891B67" w:rsidRPr="00C7350C">
          <w:rPr>
            <w:rStyle w:val="Hyperlink"/>
            <w:noProof/>
          </w:rPr>
          <w:t>Figura 2. Ardental [6]</w:t>
        </w:r>
        <w:r w:rsidR="00891B67">
          <w:rPr>
            <w:noProof/>
            <w:webHidden/>
          </w:rPr>
          <w:tab/>
        </w:r>
        <w:r w:rsidR="00891B67">
          <w:rPr>
            <w:noProof/>
            <w:webHidden/>
          </w:rPr>
          <w:fldChar w:fldCharType="begin"/>
        </w:r>
        <w:r w:rsidR="00891B67">
          <w:rPr>
            <w:noProof/>
            <w:webHidden/>
          </w:rPr>
          <w:instrText xml:space="preserve"> PAGEREF _Toc153454237 \h </w:instrText>
        </w:r>
        <w:r w:rsidR="00891B67">
          <w:rPr>
            <w:noProof/>
            <w:webHidden/>
          </w:rPr>
        </w:r>
        <w:r w:rsidR="00891B67">
          <w:rPr>
            <w:noProof/>
            <w:webHidden/>
          </w:rPr>
          <w:fldChar w:fldCharType="separate"/>
        </w:r>
        <w:r w:rsidR="00891B67">
          <w:rPr>
            <w:noProof/>
            <w:webHidden/>
          </w:rPr>
          <w:t>8</w:t>
        </w:r>
        <w:r w:rsidR="00891B67">
          <w:rPr>
            <w:noProof/>
            <w:webHidden/>
          </w:rPr>
          <w:fldChar w:fldCharType="end"/>
        </w:r>
      </w:hyperlink>
    </w:p>
    <w:p w14:paraId="06D1B605" w14:textId="0285EB5B"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38" w:history="1">
        <w:r w:rsidR="00891B67" w:rsidRPr="00C7350C">
          <w:rPr>
            <w:rStyle w:val="Hyperlink"/>
            <w:noProof/>
          </w:rPr>
          <w:t>Figura 3. Atlas Virtual [13]</w:t>
        </w:r>
        <w:r w:rsidR="00891B67">
          <w:rPr>
            <w:noProof/>
            <w:webHidden/>
          </w:rPr>
          <w:tab/>
        </w:r>
        <w:r w:rsidR="00891B67">
          <w:rPr>
            <w:noProof/>
            <w:webHidden/>
          </w:rPr>
          <w:fldChar w:fldCharType="begin"/>
        </w:r>
        <w:r w:rsidR="00891B67">
          <w:rPr>
            <w:noProof/>
            <w:webHidden/>
          </w:rPr>
          <w:instrText xml:space="preserve"> PAGEREF _Toc153454238 \h </w:instrText>
        </w:r>
        <w:r w:rsidR="00891B67">
          <w:rPr>
            <w:noProof/>
            <w:webHidden/>
          </w:rPr>
        </w:r>
        <w:r w:rsidR="00891B67">
          <w:rPr>
            <w:noProof/>
            <w:webHidden/>
          </w:rPr>
          <w:fldChar w:fldCharType="separate"/>
        </w:r>
        <w:r w:rsidR="00891B67">
          <w:rPr>
            <w:noProof/>
            <w:webHidden/>
          </w:rPr>
          <w:t>8</w:t>
        </w:r>
        <w:r w:rsidR="00891B67">
          <w:rPr>
            <w:noProof/>
            <w:webHidden/>
          </w:rPr>
          <w:fldChar w:fldCharType="end"/>
        </w:r>
      </w:hyperlink>
    </w:p>
    <w:p w14:paraId="36408681" w14:textId="3BE93EE0"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39" w:history="1">
        <w:r w:rsidR="00891B67" w:rsidRPr="00C7350C">
          <w:rPr>
            <w:rStyle w:val="Hyperlink"/>
            <w:noProof/>
          </w:rPr>
          <w:t>Figura 4. Modelado 3d [8]</w:t>
        </w:r>
        <w:r w:rsidR="00891B67">
          <w:rPr>
            <w:noProof/>
            <w:webHidden/>
          </w:rPr>
          <w:tab/>
        </w:r>
        <w:r w:rsidR="00891B67">
          <w:rPr>
            <w:noProof/>
            <w:webHidden/>
          </w:rPr>
          <w:fldChar w:fldCharType="begin"/>
        </w:r>
        <w:r w:rsidR="00891B67">
          <w:rPr>
            <w:noProof/>
            <w:webHidden/>
          </w:rPr>
          <w:instrText xml:space="preserve"> PAGEREF _Toc153454239 \h </w:instrText>
        </w:r>
        <w:r w:rsidR="00891B67">
          <w:rPr>
            <w:noProof/>
            <w:webHidden/>
          </w:rPr>
        </w:r>
        <w:r w:rsidR="00891B67">
          <w:rPr>
            <w:noProof/>
            <w:webHidden/>
          </w:rPr>
          <w:fldChar w:fldCharType="separate"/>
        </w:r>
        <w:r w:rsidR="00891B67">
          <w:rPr>
            <w:noProof/>
            <w:webHidden/>
          </w:rPr>
          <w:t>8</w:t>
        </w:r>
        <w:r w:rsidR="00891B67">
          <w:rPr>
            <w:noProof/>
            <w:webHidden/>
          </w:rPr>
          <w:fldChar w:fldCharType="end"/>
        </w:r>
      </w:hyperlink>
    </w:p>
    <w:p w14:paraId="6474CE8A" w14:textId="11A5956D"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40" w:history="1">
        <w:r w:rsidR="00891B67" w:rsidRPr="00C7350C">
          <w:rPr>
            <w:rStyle w:val="Hyperlink"/>
            <w:noProof/>
          </w:rPr>
          <w:t>Figura 5. Prototipo de visualización tridimensional propuesto</w:t>
        </w:r>
        <w:r w:rsidR="00891B67">
          <w:rPr>
            <w:noProof/>
            <w:webHidden/>
          </w:rPr>
          <w:tab/>
        </w:r>
        <w:r w:rsidR="00891B67">
          <w:rPr>
            <w:noProof/>
            <w:webHidden/>
          </w:rPr>
          <w:fldChar w:fldCharType="begin"/>
        </w:r>
        <w:r w:rsidR="00891B67">
          <w:rPr>
            <w:noProof/>
            <w:webHidden/>
          </w:rPr>
          <w:instrText xml:space="preserve"> PAGEREF _Toc153454240 \h </w:instrText>
        </w:r>
        <w:r w:rsidR="00891B67">
          <w:rPr>
            <w:noProof/>
            <w:webHidden/>
          </w:rPr>
        </w:r>
        <w:r w:rsidR="00891B67">
          <w:rPr>
            <w:noProof/>
            <w:webHidden/>
          </w:rPr>
          <w:fldChar w:fldCharType="separate"/>
        </w:r>
        <w:r w:rsidR="00891B67">
          <w:rPr>
            <w:noProof/>
            <w:webHidden/>
          </w:rPr>
          <w:t>8</w:t>
        </w:r>
        <w:r w:rsidR="00891B67">
          <w:rPr>
            <w:noProof/>
            <w:webHidden/>
          </w:rPr>
          <w:fldChar w:fldCharType="end"/>
        </w:r>
      </w:hyperlink>
    </w:p>
    <w:p w14:paraId="70246F81" w14:textId="69EE06A0"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41" w:history="1">
        <w:r w:rsidR="00891B67" w:rsidRPr="00C7350C">
          <w:rPr>
            <w:rStyle w:val="Hyperlink"/>
            <w:noProof/>
          </w:rPr>
          <w:t>Figura 6. Prototipo de visualización tridimensional propuesto.</w:t>
        </w:r>
        <w:r w:rsidR="00891B67">
          <w:rPr>
            <w:noProof/>
            <w:webHidden/>
          </w:rPr>
          <w:tab/>
        </w:r>
        <w:r w:rsidR="00891B67">
          <w:rPr>
            <w:noProof/>
            <w:webHidden/>
          </w:rPr>
          <w:fldChar w:fldCharType="begin"/>
        </w:r>
        <w:r w:rsidR="00891B67">
          <w:rPr>
            <w:noProof/>
            <w:webHidden/>
          </w:rPr>
          <w:instrText xml:space="preserve"> PAGEREF _Toc153454241 \h </w:instrText>
        </w:r>
        <w:r w:rsidR="00891B67">
          <w:rPr>
            <w:noProof/>
            <w:webHidden/>
          </w:rPr>
        </w:r>
        <w:r w:rsidR="00891B67">
          <w:rPr>
            <w:noProof/>
            <w:webHidden/>
          </w:rPr>
          <w:fldChar w:fldCharType="separate"/>
        </w:r>
        <w:r w:rsidR="00891B67">
          <w:rPr>
            <w:noProof/>
            <w:webHidden/>
          </w:rPr>
          <w:t>9</w:t>
        </w:r>
        <w:r w:rsidR="00891B67">
          <w:rPr>
            <w:noProof/>
            <w:webHidden/>
          </w:rPr>
          <w:fldChar w:fldCharType="end"/>
        </w:r>
      </w:hyperlink>
    </w:p>
    <w:p w14:paraId="40D68CDE" w14:textId="73549EEA"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42" w:history="1">
        <w:r w:rsidR="00891B67" w:rsidRPr="00C7350C">
          <w:rPr>
            <w:rStyle w:val="Hyperlink"/>
            <w:noProof/>
          </w:rPr>
          <w:t>Figura 7. Modelo V básico</w:t>
        </w:r>
        <w:r w:rsidR="00891B67">
          <w:rPr>
            <w:noProof/>
            <w:webHidden/>
          </w:rPr>
          <w:tab/>
        </w:r>
        <w:r w:rsidR="00891B67">
          <w:rPr>
            <w:noProof/>
            <w:webHidden/>
          </w:rPr>
          <w:fldChar w:fldCharType="begin"/>
        </w:r>
        <w:r w:rsidR="00891B67">
          <w:rPr>
            <w:noProof/>
            <w:webHidden/>
          </w:rPr>
          <w:instrText xml:space="preserve"> PAGEREF _Toc153454242 \h </w:instrText>
        </w:r>
        <w:r w:rsidR="00891B67">
          <w:rPr>
            <w:noProof/>
            <w:webHidden/>
          </w:rPr>
        </w:r>
        <w:r w:rsidR="00891B67">
          <w:rPr>
            <w:noProof/>
            <w:webHidden/>
          </w:rPr>
          <w:fldChar w:fldCharType="separate"/>
        </w:r>
        <w:r w:rsidR="00891B67">
          <w:rPr>
            <w:noProof/>
            <w:webHidden/>
          </w:rPr>
          <w:t>21</w:t>
        </w:r>
        <w:r w:rsidR="00891B67">
          <w:rPr>
            <w:noProof/>
            <w:webHidden/>
          </w:rPr>
          <w:fldChar w:fldCharType="end"/>
        </w:r>
      </w:hyperlink>
    </w:p>
    <w:p w14:paraId="01E6F4CC" w14:textId="0D14A3B2"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43" w:history="1">
        <w:r w:rsidR="00891B67" w:rsidRPr="00C7350C">
          <w:rPr>
            <w:rStyle w:val="Hyperlink"/>
            <w:noProof/>
          </w:rPr>
          <w:t>Figura 8. Ejemplo de tabla de riesgos</w:t>
        </w:r>
        <w:r w:rsidR="00891B67">
          <w:rPr>
            <w:noProof/>
            <w:webHidden/>
          </w:rPr>
          <w:tab/>
        </w:r>
        <w:r w:rsidR="00891B67">
          <w:rPr>
            <w:noProof/>
            <w:webHidden/>
          </w:rPr>
          <w:fldChar w:fldCharType="begin"/>
        </w:r>
        <w:r w:rsidR="00891B67">
          <w:rPr>
            <w:noProof/>
            <w:webHidden/>
          </w:rPr>
          <w:instrText xml:space="preserve"> PAGEREF _Toc153454243 \h </w:instrText>
        </w:r>
        <w:r w:rsidR="00891B67">
          <w:rPr>
            <w:noProof/>
            <w:webHidden/>
          </w:rPr>
        </w:r>
        <w:r w:rsidR="00891B67">
          <w:rPr>
            <w:noProof/>
            <w:webHidden/>
          </w:rPr>
          <w:fldChar w:fldCharType="separate"/>
        </w:r>
        <w:r w:rsidR="00891B67">
          <w:rPr>
            <w:noProof/>
            <w:webHidden/>
          </w:rPr>
          <w:t>29</w:t>
        </w:r>
        <w:r w:rsidR="00891B67">
          <w:rPr>
            <w:noProof/>
            <w:webHidden/>
          </w:rPr>
          <w:fldChar w:fldCharType="end"/>
        </w:r>
      </w:hyperlink>
    </w:p>
    <w:p w14:paraId="1449E8EA" w14:textId="2AA59437"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44" w:history="1">
        <w:r w:rsidR="00891B67" w:rsidRPr="00C7350C">
          <w:rPr>
            <w:rStyle w:val="Hyperlink"/>
            <w:noProof/>
          </w:rPr>
          <w:t>Figura 9. Modelo 9-box [55]</w:t>
        </w:r>
        <w:r w:rsidR="00891B67">
          <w:rPr>
            <w:noProof/>
            <w:webHidden/>
          </w:rPr>
          <w:tab/>
        </w:r>
        <w:r w:rsidR="00891B67">
          <w:rPr>
            <w:noProof/>
            <w:webHidden/>
          </w:rPr>
          <w:fldChar w:fldCharType="begin"/>
        </w:r>
        <w:r w:rsidR="00891B67">
          <w:rPr>
            <w:noProof/>
            <w:webHidden/>
          </w:rPr>
          <w:instrText xml:space="preserve"> PAGEREF _Toc153454244 \h </w:instrText>
        </w:r>
        <w:r w:rsidR="00891B67">
          <w:rPr>
            <w:noProof/>
            <w:webHidden/>
          </w:rPr>
        </w:r>
        <w:r w:rsidR="00891B67">
          <w:rPr>
            <w:noProof/>
            <w:webHidden/>
          </w:rPr>
          <w:fldChar w:fldCharType="separate"/>
        </w:r>
        <w:r w:rsidR="00891B67">
          <w:rPr>
            <w:noProof/>
            <w:webHidden/>
          </w:rPr>
          <w:t>30</w:t>
        </w:r>
        <w:r w:rsidR="00891B67">
          <w:rPr>
            <w:noProof/>
            <w:webHidden/>
          </w:rPr>
          <w:fldChar w:fldCharType="end"/>
        </w:r>
      </w:hyperlink>
    </w:p>
    <w:p w14:paraId="72791254" w14:textId="25410BE8"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45" w:history="1">
        <w:r w:rsidR="00891B67" w:rsidRPr="00C7350C">
          <w:rPr>
            <w:rStyle w:val="Hyperlink"/>
            <w:noProof/>
          </w:rPr>
          <w:t>Figura 12. Diagrama conceptual del proyecto</w:t>
        </w:r>
        <w:r w:rsidR="00891B67">
          <w:rPr>
            <w:noProof/>
            <w:webHidden/>
          </w:rPr>
          <w:tab/>
        </w:r>
        <w:r w:rsidR="00891B67">
          <w:rPr>
            <w:noProof/>
            <w:webHidden/>
          </w:rPr>
          <w:fldChar w:fldCharType="begin"/>
        </w:r>
        <w:r w:rsidR="00891B67">
          <w:rPr>
            <w:noProof/>
            <w:webHidden/>
          </w:rPr>
          <w:instrText xml:space="preserve"> PAGEREF _Toc153454245 \h </w:instrText>
        </w:r>
        <w:r w:rsidR="00891B67">
          <w:rPr>
            <w:noProof/>
            <w:webHidden/>
          </w:rPr>
        </w:r>
        <w:r w:rsidR="00891B67">
          <w:rPr>
            <w:noProof/>
            <w:webHidden/>
          </w:rPr>
          <w:fldChar w:fldCharType="separate"/>
        </w:r>
        <w:r w:rsidR="00891B67">
          <w:rPr>
            <w:noProof/>
            <w:webHidden/>
          </w:rPr>
          <w:t>36</w:t>
        </w:r>
        <w:r w:rsidR="00891B67">
          <w:rPr>
            <w:noProof/>
            <w:webHidden/>
          </w:rPr>
          <w:fldChar w:fldCharType="end"/>
        </w:r>
      </w:hyperlink>
    </w:p>
    <w:p w14:paraId="29C10FA3" w14:textId="7AA891EF"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46" w:history="1">
        <w:r w:rsidR="00891B67" w:rsidRPr="00C7350C">
          <w:rPr>
            <w:rStyle w:val="Hyperlink"/>
            <w:noProof/>
          </w:rPr>
          <w:t>Figura 13: Arquitectura por capas</w:t>
        </w:r>
        <w:r w:rsidR="00891B67">
          <w:rPr>
            <w:noProof/>
            <w:webHidden/>
          </w:rPr>
          <w:tab/>
        </w:r>
        <w:r w:rsidR="00891B67">
          <w:rPr>
            <w:noProof/>
            <w:webHidden/>
          </w:rPr>
          <w:fldChar w:fldCharType="begin"/>
        </w:r>
        <w:r w:rsidR="00891B67">
          <w:rPr>
            <w:noProof/>
            <w:webHidden/>
          </w:rPr>
          <w:instrText xml:space="preserve"> PAGEREF _Toc153454246 \h </w:instrText>
        </w:r>
        <w:r w:rsidR="00891B67">
          <w:rPr>
            <w:noProof/>
            <w:webHidden/>
          </w:rPr>
        </w:r>
        <w:r w:rsidR="00891B67">
          <w:rPr>
            <w:noProof/>
            <w:webHidden/>
          </w:rPr>
          <w:fldChar w:fldCharType="separate"/>
        </w:r>
        <w:r w:rsidR="00891B67">
          <w:rPr>
            <w:noProof/>
            <w:webHidden/>
          </w:rPr>
          <w:t>47</w:t>
        </w:r>
        <w:r w:rsidR="00891B67">
          <w:rPr>
            <w:noProof/>
            <w:webHidden/>
          </w:rPr>
          <w:fldChar w:fldCharType="end"/>
        </w:r>
      </w:hyperlink>
    </w:p>
    <w:p w14:paraId="6E81A213" w14:textId="13AF9DDE"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47" w:history="1">
        <w:r w:rsidR="00891B67" w:rsidRPr="00C7350C">
          <w:rPr>
            <w:rStyle w:val="Hyperlink"/>
            <w:noProof/>
          </w:rPr>
          <w:t>Figura 14: Diagrama de estructura compuesta</w:t>
        </w:r>
        <w:r w:rsidR="00891B67">
          <w:rPr>
            <w:noProof/>
            <w:webHidden/>
          </w:rPr>
          <w:tab/>
        </w:r>
        <w:r w:rsidR="00891B67">
          <w:rPr>
            <w:noProof/>
            <w:webHidden/>
          </w:rPr>
          <w:fldChar w:fldCharType="begin"/>
        </w:r>
        <w:r w:rsidR="00891B67">
          <w:rPr>
            <w:noProof/>
            <w:webHidden/>
          </w:rPr>
          <w:instrText xml:space="preserve"> PAGEREF _Toc153454247 \h </w:instrText>
        </w:r>
        <w:r w:rsidR="00891B67">
          <w:rPr>
            <w:noProof/>
            <w:webHidden/>
          </w:rPr>
        </w:r>
        <w:r w:rsidR="00891B67">
          <w:rPr>
            <w:noProof/>
            <w:webHidden/>
          </w:rPr>
          <w:fldChar w:fldCharType="separate"/>
        </w:r>
        <w:r w:rsidR="00891B67">
          <w:rPr>
            <w:noProof/>
            <w:webHidden/>
          </w:rPr>
          <w:t>50</w:t>
        </w:r>
        <w:r w:rsidR="00891B67">
          <w:rPr>
            <w:noProof/>
            <w:webHidden/>
          </w:rPr>
          <w:fldChar w:fldCharType="end"/>
        </w:r>
      </w:hyperlink>
    </w:p>
    <w:p w14:paraId="7E33A623" w14:textId="3F21571A"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48" w:history="1">
        <w:r w:rsidR="00891B67" w:rsidRPr="00C7350C">
          <w:rPr>
            <w:rStyle w:val="Hyperlink"/>
            <w:noProof/>
          </w:rPr>
          <w:t>Figura 15: Diagrama de despliegue</w:t>
        </w:r>
        <w:r w:rsidR="00891B67">
          <w:rPr>
            <w:noProof/>
            <w:webHidden/>
          </w:rPr>
          <w:tab/>
        </w:r>
        <w:r w:rsidR="00891B67">
          <w:rPr>
            <w:noProof/>
            <w:webHidden/>
          </w:rPr>
          <w:fldChar w:fldCharType="begin"/>
        </w:r>
        <w:r w:rsidR="00891B67">
          <w:rPr>
            <w:noProof/>
            <w:webHidden/>
          </w:rPr>
          <w:instrText xml:space="preserve"> PAGEREF _Toc153454248 \h </w:instrText>
        </w:r>
        <w:r w:rsidR="00891B67">
          <w:rPr>
            <w:noProof/>
            <w:webHidden/>
          </w:rPr>
        </w:r>
        <w:r w:rsidR="00891B67">
          <w:rPr>
            <w:noProof/>
            <w:webHidden/>
          </w:rPr>
          <w:fldChar w:fldCharType="separate"/>
        </w:r>
        <w:r w:rsidR="00891B67">
          <w:rPr>
            <w:noProof/>
            <w:webHidden/>
          </w:rPr>
          <w:t>51</w:t>
        </w:r>
        <w:r w:rsidR="00891B67">
          <w:rPr>
            <w:noProof/>
            <w:webHidden/>
          </w:rPr>
          <w:fldChar w:fldCharType="end"/>
        </w:r>
      </w:hyperlink>
    </w:p>
    <w:p w14:paraId="1E799ADB" w14:textId="344C10AE"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49" w:history="1">
        <w:r w:rsidR="00891B67" w:rsidRPr="00C7350C">
          <w:rPr>
            <w:rStyle w:val="Hyperlink"/>
            <w:noProof/>
          </w:rPr>
          <w:t>Figura 16: Diagrama de paquetes</w:t>
        </w:r>
        <w:r w:rsidR="00891B67">
          <w:rPr>
            <w:noProof/>
            <w:webHidden/>
          </w:rPr>
          <w:tab/>
        </w:r>
        <w:r w:rsidR="00891B67">
          <w:rPr>
            <w:noProof/>
            <w:webHidden/>
          </w:rPr>
          <w:fldChar w:fldCharType="begin"/>
        </w:r>
        <w:r w:rsidR="00891B67">
          <w:rPr>
            <w:noProof/>
            <w:webHidden/>
          </w:rPr>
          <w:instrText xml:space="preserve"> PAGEREF _Toc153454249 \h </w:instrText>
        </w:r>
        <w:r w:rsidR="00891B67">
          <w:rPr>
            <w:noProof/>
            <w:webHidden/>
          </w:rPr>
        </w:r>
        <w:r w:rsidR="00891B67">
          <w:rPr>
            <w:noProof/>
            <w:webHidden/>
          </w:rPr>
          <w:fldChar w:fldCharType="separate"/>
        </w:r>
        <w:r w:rsidR="00891B67">
          <w:rPr>
            <w:noProof/>
            <w:webHidden/>
          </w:rPr>
          <w:t>52</w:t>
        </w:r>
        <w:r w:rsidR="00891B67">
          <w:rPr>
            <w:noProof/>
            <w:webHidden/>
          </w:rPr>
          <w:fldChar w:fldCharType="end"/>
        </w:r>
      </w:hyperlink>
    </w:p>
    <w:p w14:paraId="3A368D10" w14:textId="2A776525"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50" w:history="1">
        <w:r w:rsidR="00891B67" w:rsidRPr="00C7350C">
          <w:rPr>
            <w:rStyle w:val="Hyperlink"/>
            <w:noProof/>
          </w:rPr>
          <w:t>Figura 17: Diagrama de actividades</w:t>
        </w:r>
        <w:r w:rsidR="00891B67">
          <w:rPr>
            <w:noProof/>
            <w:webHidden/>
          </w:rPr>
          <w:tab/>
        </w:r>
        <w:r w:rsidR="00891B67">
          <w:rPr>
            <w:noProof/>
            <w:webHidden/>
          </w:rPr>
          <w:fldChar w:fldCharType="begin"/>
        </w:r>
        <w:r w:rsidR="00891B67">
          <w:rPr>
            <w:noProof/>
            <w:webHidden/>
          </w:rPr>
          <w:instrText xml:space="preserve"> PAGEREF _Toc153454250 \h </w:instrText>
        </w:r>
        <w:r w:rsidR="00891B67">
          <w:rPr>
            <w:noProof/>
            <w:webHidden/>
          </w:rPr>
        </w:r>
        <w:r w:rsidR="00891B67">
          <w:rPr>
            <w:noProof/>
            <w:webHidden/>
          </w:rPr>
          <w:fldChar w:fldCharType="separate"/>
        </w:r>
        <w:r w:rsidR="00891B67">
          <w:rPr>
            <w:noProof/>
            <w:webHidden/>
          </w:rPr>
          <w:t>53</w:t>
        </w:r>
        <w:r w:rsidR="00891B67">
          <w:rPr>
            <w:noProof/>
            <w:webHidden/>
          </w:rPr>
          <w:fldChar w:fldCharType="end"/>
        </w:r>
      </w:hyperlink>
    </w:p>
    <w:p w14:paraId="59CE7FEB" w14:textId="24D7B81E"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51" w:history="1">
        <w:r w:rsidR="00891B67" w:rsidRPr="00C7350C">
          <w:rPr>
            <w:rStyle w:val="Hyperlink"/>
            <w:noProof/>
          </w:rPr>
          <w:t>Figura 16: Diagrama de secuencia modo de estudio</w:t>
        </w:r>
        <w:r w:rsidR="00891B67">
          <w:rPr>
            <w:noProof/>
            <w:webHidden/>
          </w:rPr>
          <w:tab/>
        </w:r>
        <w:r w:rsidR="00891B67">
          <w:rPr>
            <w:noProof/>
            <w:webHidden/>
          </w:rPr>
          <w:fldChar w:fldCharType="begin"/>
        </w:r>
        <w:r w:rsidR="00891B67">
          <w:rPr>
            <w:noProof/>
            <w:webHidden/>
          </w:rPr>
          <w:instrText xml:space="preserve"> PAGEREF _Toc153454251 \h </w:instrText>
        </w:r>
        <w:r w:rsidR="00891B67">
          <w:rPr>
            <w:noProof/>
            <w:webHidden/>
          </w:rPr>
        </w:r>
        <w:r w:rsidR="00891B67">
          <w:rPr>
            <w:noProof/>
            <w:webHidden/>
          </w:rPr>
          <w:fldChar w:fldCharType="separate"/>
        </w:r>
        <w:r w:rsidR="00891B67">
          <w:rPr>
            <w:noProof/>
            <w:webHidden/>
          </w:rPr>
          <w:t>54</w:t>
        </w:r>
        <w:r w:rsidR="00891B67">
          <w:rPr>
            <w:noProof/>
            <w:webHidden/>
          </w:rPr>
          <w:fldChar w:fldCharType="end"/>
        </w:r>
      </w:hyperlink>
    </w:p>
    <w:p w14:paraId="620E43CB" w14:textId="46DFA0F5"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52" w:history="1">
        <w:r w:rsidR="00891B67" w:rsidRPr="00C7350C">
          <w:rPr>
            <w:rStyle w:val="Hyperlink"/>
            <w:noProof/>
          </w:rPr>
          <w:t>Figura 17: Diagrama de secuencia de modo de práctica</w:t>
        </w:r>
        <w:r w:rsidR="00891B67">
          <w:rPr>
            <w:noProof/>
            <w:webHidden/>
          </w:rPr>
          <w:tab/>
        </w:r>
        <w:r w:rsidR="00891B67">
          <w:rPr>
            <w:noProof/>
            <w:webHidden/>
          </w:rPr>
          <w:fldChar w:fldCharType="begin"/>
        </w:r>
        <w:r w:rsidR="00891B67">
          <w:rPr>
            <w:noProof/>
            <w:webHidden/>
          </w:rPr>
          <w:instrText xml:space="preserve"> PAGEREF _Toc153454252 \h </w:instrText>
        </w:r>
        <w:r w:rsidR="00891B67">
          <w:rPr>
            <w:noProof/>
            <w:webHidden/>
          </w:rPr>
        </w:r>
        <w:r w:rsidR="00891B67">
          <w:rPr>
            <w:noProof/>
            <w:webHidden/>
          </w:rPr>
          <w:fldChar w:fldCharType="separate"/>
        </w:r>
        <w:r w:rsidR="00891B67">
          <w:rPr>
            <w:noProof/>
            <w:webHidden/>
          </w:rPr>
          <w:t>55</w:t>
        </w:r>
        <w:r w:rsidR="00891B67">
          <w:rPr>
            <w:noProof/>
            <w:webHidden/>
          </w:rPr>
          <w:fldChar w:fldCharType="end"/>
        </w:r>
      </w:hyperlink>
    </w:p>
    <w:p w14:paraId="584BB263" w14:textId="1E199407"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53" w:history="1">
        <w:r w:rsidR="00891B67" w:rsidRPr="00C7350C">
          <w:rPr>
            <w:rStyle w:val="Hyperlink"/>
            <w:noProof/>
          </w:rPr>
          <w:t>Figura 18: Diagrama general de casos de uso</w:t>
        </w:r>
        <w:r w:rsidR="00891B67">
          <w:rPr>
            <w:noProof/>
            <w:webHidden/>
          </w:rPr>
          <w:tab/>
        </w:r>
        <w:r w:rsidR="00891B67">
          <w:rPr>
            <w:noProof/>
            <w:webHidden/>
          </w:rPr>
          <w:fldChar w:fldCharType="begin"/>
        </w:r>
        <w:r w:rsidR="00891B67">
          <w:rPr>
            <w:noProof/>
            <w:webHidden/>
          </w:rPr>
          <w:instrText xml:space="preserve"> PAGEREF _Toc153454253 \h </w:instrText>
        </w:r>
        <w:r w:rsidR="00891B67">
          <w:rPr>
            <w:noProof/>
            <w:webHidden/>
          </w:rPr>
        </w:r>
        <w:r w:rsidR="00891B67">
          <w:rPr>
            <w:noProof/>
            <w:webHidden/>
          </w:rPr>
          <w:fldChar w:fldCharType="separate"/>
        </w:r>
        <w:r w:rsidR="00891B67">
          <w:rPr>
            <w:noProof/>
            <w:webHidden/>
          </w:rPr>
          <w:t>56</w:t>
        </w:r>
        <w:r w:rsidR="00891B67">
          <w:rPr>
            <w:noProof/>
            <w:webHidden/>
          </w:rPr>
          <w:fldChar w:fldCharType="end"/>
        </w:r>
      </w:hyperlink>
    </w:p>
    <w:p w14:paraId="6B077287" w14:textId="56024E77"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54" w:history="1">
        <w:r w:rsidR="00891B67" w:rsidRPr="00C7350C">
          <w:rPr>
            <w:rStyle w:val="Hyperlink"/>
            <w:noProof/>
          </w:rPr>
          <w:t>Figura 19: CU-001 Conexión y configuración del sistema</w:t>
        </w:r>
        <w:r w:rsidR="00891B67">
          <w:rPr>
            <w:noProof/>
            <w:webHidden/>
          </w:rPr>
          <w:tab/>
        </w:r>
        <w:r w:rsidR="00891B67">
          <w:rPr>
            <w:noProof/>
            <w:webHidden/>
          </w:rPr>
          <w:fldChar w:fldCharType="begin"/>
        </w:r>
        <w:r w:rsidR="00891B67">
          <w:rPr>
            <w:noProof/>
            <w:webHidden/>
          </w:rPr>
          <w:instrText xml:space="preserve"> PAGEREF _Toc153454254 \h </w:instrText>
        </w:r>
        <w:r w:rsidR="00891B67">
          <w:rPr>
            <w:noProof/>
            <w:webHidden/>
          </w:rPr>
        </w:r>
        <w:r w:rsidR="00891B67">
          <w:rPr>
            <w:noProof/>
            <w:webHidden/>
          </w:rPr>
          <w:fldChar w:fldCharType="separate"/>
        </w:r>
        <w:r w:rsidR="00891B67">
          <w:rPr>
            <w:noProof/>
            <w:webHidden/>
          </w:rPr>
          <w:t>57</w:t>
        </w:r>
        <w:r w:rsidR="00891B67">
          <w:rPr>
            <w:noProof/>
            <w:webHidden/>
          </w:rPr>
          <w:fldChar w:fldCharType="end"/>
        </w:r>
      </w:hyperlink>
    </w:p>
    <w:p w14:paraId="17C19AD5" w14:textId="09639A23"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55" w:history="1">
        <w:r w:rsidR="00891B67" w:rsidRPr="00C7350C">
          <w:rPr>
            <w:rStyle w:val="Hyperlink"/>
            <w:noProof/>
          </w:rPr>
          <w:t>Figura 20. Primera paleta de colores</w:t>
        </w:r>
        <w:r w:rsidR="00891B67">
          <w:rPr>
            <w:noProof/>
            <w:webHidden/>
          </w:rPr>
          <w:tab/>
        </w:r>
        <w:r w:rsidR="00891B67">
          <w:rPr>
            <w:noProof/>
            <w:webHidden/>
          </w:rPr>
          <w:fldChar w:fldCharType="begin"/>
        </w:r>
        <w:r w:rsidR="00891B67">
          <w:rPr>
            <w:noProof/>
            <w:webHidden/>
          </w:rPr>
          <w:instrText xml:space="preserve"> PAGEREF _Toc153454255 \h </w:instrText>
        </w:r>
        <w:r w:rsidR="00891B67">
          <w:rPr>
            <w:noProof/>
            <w:webHidden/>
          </w:rPr>
        </w:r>
        <w:r w:rsidR="00891B67">
          <w:rPr>
            <w:noProof/>
            <w:webHidden/>
          </w:rPr>
          <w:fldChar w:fldCharType="separate"/>
        </w:r>
        <w:r w:rsidR="00891B67">
          <w:rPr>
            <w:noProof/>
            <w:webHidden/>
          </w:rPr>
          <w:t>58</w:t>
        </w:r>
        <w:r w:rsidR="00891B67">
          <w:rPr>
            <w:noProof/>
            <w:webHidden/>
          </w:rPr>
          <w:fldChar w:fldCharType="end"/>
        </w:r>
      </w:hyperlink>
    </w:p>
    <w:p w14:paraId="795DA588" w14:textId="283419D3"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56" w:history="1">
        <w:r w:rsidR="00891B67" w:rsidRPr="00C7350C">
          <w:rPr>
            <w:rStyle w:val="Hyperlink"/>
            <w:noProof/>
          </w:rPr>
          <w:t>Figura 21. Paleta de colores aplicación Material 3</w:t>
        </w:r>
        <w:r w:rsidR="00891B67">
          <w:rPr>
            <w:noProof/>
            <w:webHidden/>
          </w:rPr>
          <w:tab/>
        </w:r>
        <w:r w:rsidR="00891B67">
          <w:rPr>
            <w:noProof/>
            <w:webHidden/>
          </w:rPr>
          <w:fldChar w:fldCharType="begin"/>
        </w:r>
        <w:r w:rsidR="00891B67">
          <w:rPr>
            <w:noProof/>
            <w:webHidden/>
          </w:rPr>
          <w:instrText xml:space="preserve"> PAGEREF _Toc153454256 \h </w:instrText>
        </w:r>
        <w:r w:rsidR="00891B67">
          <w:rPr>
            <w:noProof/>
            <w:webHidden/>
          </w:rPr>
        </w:r>
        <w:r w:rsidR="00891B67">
          <w:rPr>
            <w:noProof/>
            <w:webHidden/>
          </w:rPr>
          <w:fldChar w:fldCharType="separate"/>
        </w:r>
        <w:r w:rsidR="00891B67">
          <w:rPr>
            <w:noProof/>
            <w:webHidden/>
          </w:rPr>
          <w:t>59</w:t>
        </w:r>
        <w:r w:rsidR="00891B67">
          <w:rPr>
            <w:noProof/>
            <w:webHidden/>
          </w:rPr>
          <w:fldChar w:fldCharType="end"/>
        </w:r>
      </w:hyperlink>
    </w:p>
    <w:p w14:paraId="18A44F8A" w14:textId="4547092B"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57" w:history="1">
        <w:r w:rsidR="00891B67" w:rsidRPr="00C7350C">
          <w:rPr>
            <w:rStyle w:val="Hyperlink"/>
            <w:noProof/>
          </w:rPr>
          <w:t>Figura 22. Colores segunda paleta</w:t>
        </w:r>
        <w:r w:rsidR="00891B67">
          <w:rPr>
            <w:noProof/>
            <w:webHidden/>
          </w:rPr>
          <w:tab/>
        </w:r>
        <w:r w:rsidR="00891B67">
          <w:rPr>
            <w:noProof/>
            <w:webHidden/>
          </w:rPr>
          <w:fldChar w:fldCharType="begin"/>
        </w:r>
        <w:r w:rsidR="00891B67">
          <w:rPr>
            <w:noProof/>
            <w:webHidden/>
          </w:rPr>
          <w:instrText xml:space="preserve"> PAGEREF _Toc153454257 \h </w:instrText>
        </w:r>
        <w:r w:rsidR="00891B67">
          <w:rPr>
            <w:noProof/>
            <w:webHidden/>
          </w:rPr>
        </w:r>
        <w:r w:rsidR="00891B67">
          <w:rPr>
            <w:noProof/>
            <w:webHidden/>
          </w:rPr>
          <w:fldChar w:fldCharType="separate"/>
        </w:r>
        <w:r w:rsidR="00891B67">
          <w:rPr>
            <w:noProof/>
            <w:webHidden/>
          </w:rPr>
          <w:t>60</w:t>
        </w:r>
        <w:r w:rsidR="00891B67">
          <w:rPr>
            <w:noProof/>
            <w:webHidden/>
          </w:rPr>
          <w:fldChar w:fldCharType="end"/>
        </w:r>
      </w:hyperlink>
    </w:p>
    <w:p w14:paraId="728C21A5" w14:textId="2FD5D9CC"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58" w:history="1">
        <w:r w:rsidR="00891B67" w:rsidRPr="00C7350C">
          <w:rPr>
            <w:rStyle w:val="Hyperlink"/>
            <w:noProof/>
          </w:rPr>
          <w:t>Figura 23. Paleta de colores final</w:t>
        </w:r>
        <w:r w:rsidR="00891B67">
          <w:rPr>
            <w:noProof/>
            <w:webHidden/>
          </w:rPr>
          <w:tab/>
        </w:r>
        <w:r w:rsidR="00891B67">
          <w:rPr>
            <w:noProof/>
            <w:webHidden/>
          </w:rPr>
          <w:fldChar w:fldCharType="begin"/>
        </w:r>
        <w:r w:rsidR="00891B67">
          <w:rPr>
            <w:noProof/>
            <w:webHidden/>
          </w:rPr>
          <w:instrText xml:space="preserve"> PAGEREF _Toc153454258 \h </w:instrText>
        </w:r>
        <w:r w:rsidR="00891B67">
          <w:rPr>
            <w:noProof/>
            <w:webHidden/>
          </w:rPr>
        </w:r>
        <w:r w:rsidR="00891B67">
          <w:rPr>
            <w:noProof/>
            <w:webHidden/>
          </w:rPr>
          <w:fldChar w:fldCharType="separate"/>
        </w:r>
        <w:r w:rsidR="00891B67">
          <w:rPr>
            <w:noProof/>
            <w:webHidden/>
          </w:rPr>
          <w:t>60</w:t>
        </w:r>
        <w:r w:rsidR="00891B67">
          <w:rPr>
            <w:noProof/>
            <w:webHidden/>
          </w:rPr>
          <w:fldChar w:fldCharType="end"/>
        </w:r>
      </w:hyperlink>
    </w:p>
    <w:p w14:paraId="04F39FD8" w14:textId="60C610F1"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59" w:history="1">
        <w:r w:rsidR="00891B67" w:rsidRPr="00C7350C">
          <w:rPr>
            <w:rStyle w:val="Hyperlink"/>
            <w:noProof/>
          </w:rPr>
          <w:t>Figura 24. Pantalla inicial aplicación</w:t>
        </w:r>
        <w:r w:rsidR="00891B67">
          <w:rPr>
            <w:noProof/>
            <w:webHidden/>
          </w:rPr>
          <w:tab/>
        </w:r>
        <w:r w:rsidR="00891B67">
          <w:rPr>
            <w:noProof/>
            <w:webHidden/>
          </w:rPr>
          <w:fldChar w:fldCharType="begin"/>
        </w:r>
        <w:r w:rsidR="00891B67">
          <w:rPr>
            <w:noProof/>
            <w:webHidden/>
          </w:rPr>
          <w:instrText xml:space="preserve"> PAGEREF _Toc153454259 \h </w:instrText>
        </w:r>
        <w:r w:rsidR="00891B67">
          <w:rPr>
            <w:noProof/>
            <w:webHidden/>
          </w:rPr>
        </w:r>
        <w:r w:rsidR="00891B67">
          <w:rPr>
            <w:noProof/>
            <w:webHidden/>
          </w:rPr>
          <w:fldChar w:fldCharType="separate"/>
        </w:r>
        <w:r w:rsidR="00891B67">
          <w:rPr>
            <w:noProof/>
            <w:webHidden/>
          </w:rPr>
          <w:t>61</w:t>
        </w:r>
        <w:r w:rsidR="00891B67">
          <w:rPr>
            <w:noProof/>
            <w:webHidden/>
          </w:rPr>
          <w:fldChar w:fldCharType="end"/>
        </w:r>
      </w:hyperlink>
    </w:p>
    <w:p w14:paraId="1147E056" w14:textId="0DA4F8C4"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60" w:history="1">
        <w:r w:rsidR="00891B67" w:rsidRPr="00C7350C">
          <w:rPr>
            <w:rStyle w:val="Hyperlink"/>
            <w:noProof/>
          </w:rPr>
          <w:t>Figura 25. Pantalla opciones prácticas</w:t>
        </w:r>
        <w:r w:rsidR="00891B67">
          <w:rPr>
            <w:noProof/>
            <w:webHidden/>
          </w:rPr>
          <w:tab/>
        </w:r>
        <w:r w:rsidR="00891B67">
          <w:rPr>
            <w:noProof/>
            <w:webHidden/>
          </w:rPr>
          <w:fldChar w:fldCharType="begin"/>
        </w:r>
        <w:r w:rsidR="00891B67">
          <w:rPr>
            <w:noProof/>
            <w:webHidden/>
          </w:rPr>
          <w:instrText xml:space="preserve"> PAGEREF _Toc153454260 \h </w:instrText>
        </w:r>
        <w:r w:rsidR="00891B67">
          <w:rPr>
            <w:noProof/>
            <w:webHidden/>
          </w:rPr>
        </w:r>
        <w:r w:rsidR="00891B67">
          <w:rPr>
            <w:noProof/>
            <w:webHidden/>
          </w:rPr>
          <w:fldChar w:fldCharType="separate"/>
        </w:r>
        <w:r w:rsidR="00891B67">
          <w:rPr>
            <w:noProof/>
            <w:webHidden/>
          </w:rPr>
          <w:t>62</w:t>
        </w:r>
        <w:r w:rsidR="00891B67">
          <w:rPr>
            <w:noProof/>
            <w:webHidden/>
          </w:rPr>
          <w:fldChar w:fldCharType="end"/>
        </w:r>
      </w:hyperlink>
    </w:p>
    <w:p w14:paraId="0D7605EF" w14:textId="11104441"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61" w:history="1">
        <w:r w:rsidR="00891B67" w:rsidRPr="00C7350C">
          <w:rPr>
            <w:rStyle w:val="Hyperlink"/>
            <w:noProof/>
          </w:rPr>
          <w:t>Figura 26. Pantalla opción alumnos en prácticas</w:t>
        </w:r>
        <w:r w:rsidR="00891B67">
          <w:rPr>
            <w:noProof/>
            <w:webHidden/>
          </w:rPr>
          <w:tab/>
        </w:r>
        <w:r w:rsidR="00891B67">
          <w:rPr>
            <w:noProof/>
            <w:webHidden/>
          </w:rPr>
          <w:fldChar w:fldCharType="begin"/>
        </w:r>
        <w:r w:rsidR="00891B67">
          <w:rPr>
            <w:noProof/>
            <w:webHidden/>
          </w:rPr>
          <w:instrText xml:space="preserve"> PAGEREF _Toc153454261 \h </w:instrText>
        </w:r>
        <w:r w:rsidR="00891B67">
          <w:rPr>
            <w:noProof/>
            <w:webHidden/>
          </w:rPr>
        </w:r>
        <w:r w:rsidR="00891B67">
          <w:rPr>
            <w:noProof/>
            <w:webHidden/>
          </w:rPr>
          <w:fldChar w:fldCharType="separate"/>
        </w:r>
        <w:r w:rsidR="00891B67">
          <w:rPr>
            <w:noProof/>
            <w:webHidden/>
          </w:rPr>
          <w:t>62</w:t>
        </w:r>
        <w:r w:rsidR="00891B67">
          <w:rPr>
            <w:noProof/>
            <w:webHidden/>
          </w:rPr>
          <w:fldChar w:fldCharType="end"/>
        </w:r>
      </w:hyperlink>
    </w:p>
    <w:p w14:paraId="03CE4844" w14:textId="7956B3A5"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62" w:history="1">
        <w:r w:rsidR="00891B67" w:rsidRPr="00C7350C">
          <w:rPr>
            <w:rStyle w:val="Hyperlink"/>
            <w:noProof/>
          </w:rPr>
          <w:t>Figura 27. Pantalla opción profesores en prácticas</w:t>
        </w:r>
        <w:r w:rsidR="00891B67">
          <w:rPr>
            <w:noProof/>
            <w:webHidden/>
          </w:rPr>
          <w:tab/>
        </w:r>
        <w:r w:rsidR="00891B67">
          <w:rPr>
            <w:noProof/>
            <w:webHidden/>
          </w:rPr>
          <w:fldChar w:fldCharType="begin"/>
        </w:r>
        <w:r w:rsidR="00891B67">
          <w:rPr>
            <w:noProof/>
            <w:webHidden/>
          </w:rPr>
          <w:instrText xml:space="preserve"> PAGEREF _Toc153454262 \h </w:instrText>
        </w:r>
        <w:r w:rsidR="00891B67">
          <w:rPr>
            <w:noProof/>
            <w:webHidden/>
          </w:rPr>
        </w:r>
        <w:r w:rsidR="00891B67">
          <w:rPr>
            <w:noProof/>
            <w:webHidden/>
          </w:rPr>
          <w:fldChar w:fldCharType="separate"/>
        </w:r>
        <w:r w:rsidR="00891B67">
          <w:rPr>
            <w:noProof/>
            <w:webHidden/>
          </w:rPr>
          <w:t>63</w:t>
        </w:r>
        <w:r w:rsidR="00891B67">
          <w:rPr>
            <w:noProof/>
            <w:webHidden/>
          </w:rPr>
          <w:fldChar w:fldCharType="end"/>
        </w:r>
      </w:hyperlink>
    </w:p>
    <w:p w14:paraId="1BB71326" w14:textId="46E22E44"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63" w:history="1">
        <w:r w:rsidR="00891B67" w:rsidRPr="00C7350C">
          <w:rPr>
            <w:rStyle w:val="Hyperlink"/>
            <w:noProof/>
          </w:rPr>
          <w:t>Figura 28. Primera versión de Cronograma primera fase</w:t>
        </w:r>
        <w:r w:rsidR="00891B67">
          <w:rPr>
            <w:noProof/>
            <w:webHidden/>
          </w:rPr>
          <w:tab/>
        </w:r>
        <w:r w:rsidR="00891B67">
          <w:rPr>
            <w:noProof/>
            <w:webHidden/>
          </w:rPr>
          <w:fldChar w:fldCharType="begin"/>
        </w:r>
        <w:r w:rsidR="00891B67">
          <w:rPr>
            <w:noProof/>
            <w:webHidden/>
          </w:rPr>
          <w:instrText xml:space="preserve"> PAGEREF _Toc153454263 \h </w:instrText>
        </w:r>
        <w:r w:rsidR="00891B67">
          <w:rPr>
            <w:noProof/>
            <w:webHidden/>
          </w:rPr>
        </w:r>
        <w:r w:rsidR="00891B67">
          <w:rPr>
            <w:noProof/>
            <w:webHidden/>
          </w:rPr>
          <w:fldChar w:fldCharType="separate"/>
        </w:r>
        <w:r w:rsidR="00891B67">
          <w:rPr>
            <w:noProof/>
            <w:webHidden/>
          </w:rPr>
          <w:t>77</w:t>
        </w:r>
        <w:r w:rsidR="00891B67">
          <w:rPr>
            <w:noProof/>
            <w:webHidden/>
          </w:rPr>
          <w:fldChar w:fldCharType="end"/>
        </w:r>
      </w:hyperlink>
    </w:p>
    <w:p w14:paraId="5966665B" w14:textId="64427051"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64" w:history="1">
        <w:r w:rsidR="00891B67" w:rsidRPr="00C7350C">
          <w:rPr>
            <w:rStyle w:val="Hyperlink"/>
            <w:noProof/>
          </w:rPr>
          <w:t>Figura 29. Primera versión de Cronograma segunda fase</w:t>
        </w:r>
        <w:r w:rsidR="00891B67">
          <w:rPr>
            <w:noProof/>
            <w:webHidden/>
          </w:rPr>
          <w:tab/>
        </w:r>
        <w:r w:rsidR="00891B67">
          <w:rPr>
            <w:noProof/>
            <w:webHidden/>
          </w:rPr>
          <w:fldChar w:fldCharType="begin"/>
        </w:r>
        <w:r w:rsidR="00891B67">
          <w:rPr>
            <w:noProof/>
            <w:webHidden/>
          </w:rPr>
          <w:instrText xml:space="preserve"> PAGEREF _Toc153454264 \h </w:instrText>
        </w:r>
        <w:r w:rsidR="00891B67">
          <w:rPr>
            <w:noProof/>
            <w:webHidden/>
          </w:rPr>
        </w:r>
        <w:r w:rsidR="00891B67">
          <w:rPr>
            <w:noProof/>
            <w:webHidden/>
          </w:rPr>
          <w:fldChar w:fldCharType="separate"/>
        </w:r>
        <w:r w:rsidR="00891B67">
          <w:rPr>
            <w:noProof/>
            <w:webHidden/>
          </w:rPr>
          <w:t>77</w:t>
        </w:r>
        <w:r w:rsidR="00891B67">
          <w:rPr>
            <w:noProof/>
            <w:webHidden/>
          </w:rPr>
          <w:fldChar w:fldCharType="end"/>
        </w:r>
      </w:hyperlink>
    </w:p>
    <w:p w14:paraId="48718AD3" w14:textId="5272B2C9"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65" w:history="1">
        <w:r w:rsidR="00891B67" w:rsidRPr="00C7350C">
          <w:rPr>
            <w:rStyle w:val="Hyperlink"/>
            <w:noProof/>
          </w:rPr>
          <w:t>Figura 30. Primera versión de Cronograma tercera fase</w:t>
        </w:r>
        <w:r w:rsidR="00891B67">
          <w:rPr>
            <w:noProof/>
            <w:webHidden/>
          </w:rPr>
          <w:tab/>
        </w:r>
        <w:r w:rsidR="00891B67">
          <w:rPr>
            <w:noProof/>
            <w:webHidden/>
          </w:rPr>
          <w:fldChar w:fldCharType="begin"/>
        </w:r>
        <w:r w:rsidR="00891B67">
          <w:rPr>
            <w:noProof/>
            <w:webHidden/>
          </w:rPr>
          <w:instrText xml:space="preserve"> PAGEREF _Toc153454265 \h </w:instrText>
        </w:r>
        <w:r w:rsidR="00891B67">
          <w:rPr>
            <w:noProof/>
            <w:webHidden/>
          </w:rPr>
        </w:r>
        <w:r w:rsidR="00891B67">
          <w:rPr>
            <w:noProof/>
            <w:webHidden/>
          </w:rPr>
          <w:fldChar w:fldCharType="separate"/>
        </w:r>
        <w:r w:rsidR="00891B67">
          <w:rPr>
            <w:noProof/>
            <w:webHidden/>
          </w:rPr>
          <w:t>78</w:t>
        </w:r>
        <w:r w:rsidR="00891B67">
          <w:rPr>
            <w:noProof/>
            <w:webHidden/>
          </w:rPr>
          <w:fldChar w:fldCharType="end"/>
        </w:r>
      </w:hyperlink>
    </w:p>
    <w:p w14:paraId="46E78B5B" w14:textId="76B37825"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66" w:history="1">
        <w:r w:rsidR="00891B67" w:rsidRPr="00C7350C">
          <w:rPr>
            <w:rStyle w:val="Hyperlink"/>
            <w:noProof/>
          </w:rPr>
          <w:t>Figura 31. Primera versión de Cronograma últimas etapas</w:t>
        </w:r>
        <w:r w:rsidR="00891B67">
          <w:rPr>
            <w:noProof/>
            <w:webHidden/>
          </w:rPr>
          <w:tab/>
        </w:r>
        <w:r w:rsidR="00891B67">
          <w:rPr>
            <w:noProof/>
            <w:webHidden/>
          </w:rPr>
          <w:fldChar w:fldCharType="begin"/>
        </w:r>
        <w:r w:rsidR="00891B67">
          <w:rPr>
            <w:noProof/>
            <w:webHidden/>
          </w:rPr>
          <w:instrText xml:space="preserve"> PAGEREF _Toc153454266 \h </w:instrText>
        </w:r>
        <w:r w:rsidR="00891B67">
          <w:rPr>
            <w:noProof/>
            <w:webHidden/>
          </w:rPr>
        </w:r>
        <w:r w:rsidR="00891B67">
          <w:rPr>
            <w:noProof/>
            <w:webHidden/>
          </w:rPr>
          <w:fldChar w:fldCharType="separate"/>
        </w:r>
        <w:r w:rsidR="00891B67">
          <w:rPr>
            <w:noProof/>
            <w:webHidden/>
          </w:rPr>
          <w:t>78</w:t>
        </w:r>
        <w:r w:rsidR="00891B67">
          <w:rPr>
            <w:noProof/>
            <w:webHidden/>
          </w:rPr>
          <w:fldChar w:fldCharType="end"/>
        </w:r>
      </w:hyperlink>
    </w:p>
    <w:p w14:paraId="3BD9FF92" w14:textId="235BD006"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67" w:history="1">
        <w:r w:rsidR="00891B67" w:rsidRPr="00C7350C">
          <w:rPr>
            <w:rStyle w:val="Hyperlink"/>
            <w:noProof/>
          </w:rPr>
          <w:t>Figura 32. Segunda versión de Cronograma primera fase</w:t>
        </w:r>
        <w:r w:rsidR="00891B67">
          <w:rPr>
            <w:noProof/>
            <w:webHidden/>
          </w:rPr>
          <w:tab/>
        </w:r>
        <w:r w:rsidR="00891B67">
          <w:rPr>
            <w:noProof/>
            <w:webHidden/>
          </w:rPr>
          <w:fldChar w:fldCharType="begin"/>
        </w:r>
        <w:r w:rsidR="00891B67">
          <w:rPr>
            <w:noProof/>
            <w:webHidden/>
          </w:rPr>
          <w:instrText xml:space="preserve"> PAGEREF _Toc153454267 \h </w:instrText>
        </w:r>
        <w:r w:rsidR="00891B67">
          <w:rPr>
            <w:noProof/>
            <w:webHidden/>
          </w:rPr>
        </w:r>
        <w:r w:rsidR="00891B67">
          <w:rPr>
            <w:noProof/>
            <w:webHidden/>
          </w:rPr>
          <w:fldChar w:fldCharType="separate"/>
        </w:r>
        <w:r w:rsidR="00891B67">
          <w:rPr>
            <w:noProof/>
            <w:webHidden/>
          </w:rPr>
          <w:t>79</w:t>
        </w:r>
        <w:r w:rsidR="00891B67">
          <w:rPr>
            <w:noProof/>
            <w:webHidden/>
          </w:rPr>
          <w:fldChar w:fldCharType="end"/>
        </w:r>
      </w:hyperlink>
    </w:p>
    <w:p w14:paraId="352E51E4" w14:textId="60CF98CC"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68" w:history="1">
        <w:r w:rsidR="00891B67" w:rsidRPr="00C7350C">
          <w:rPr>
            <w:rStyle w:val="Hyperlink"/>
            <w:noProof/>
          </w:rPr>
          <w:t>Figura 33. Segunda versión de Cronograma segunda fase</w:t>
        </w:r>
        <w:r w:rsidR="00891B67">
          <w:rPr>
            <w:noProof/>
            <w:webHidden/>
          </w:rPr>
          <w:tab/>
        </w:r>
        <w:r w:rsidR="00891B67">
          <w:rPr>
            <w:noProof/>
            <w:webHidden/>
          </w:rPr>
          <w:fldChar w:fldCharType="begin"/>
        </w:r>
        <w:r w:rsidR="00891B67">
          <w:rPr>
            <w:noProof/>
            <w:webHidden/>
          </w:rPr>
          <w:instrText xml:space="preserve"> PAGEREF _Toc153454268 \h </w:instrText>
        </w:r>
        <w:r w:rsidR="00891B67">
          <w:rPr>
            <w:noProof/>
            <w:webHidden/>
          </w:rPr>
        </w:r>
        <w:r w:rsidR="00891B67">
          <w:rPr>
            <w:noProof/>
            <w:webHidden/>
          </w:rPr>
          <w:fldChar w:fldCharType="separate"/>
        </w:r>
        <w:r w:rsidR="00891B67">
          <w:rPr>
            <w:noProof/>
            <w:webHidden/>
          </w:rPr>
          <w:t>79</w:t>
        </w:r>
        <w:r w:rsidR="00891B67">
          <w:rPr>
            <w:noProof/>
            <w:webHidden/>
          </w:rPr>
          <w:fldChar w:fldCharType="end"/>
        </w:r>
      </w:hyperlink>
    </w:p>
    <w:p w14:paraId="4D08671A" w14:textId="4DE6FB9F"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69" w:history="1">
        <w:r w:rsidR="00891B67" w:rsidRPr="00C7350C">
          <w:rPr>
            <w:rStyle w:val="Hyperlink"/>
            <w:noProof/>
          </w:rPr>
          <w:t>Figura 34. Segunda versión de Cronograma tercera fase</w:t>
        </w:r>
        <w:r w:rsidR="00891B67">
          <w:rPr>
            <w:noProof/>
            <w:webHidden/>
          </w:rPr>
          <w:tab/>
        </w:r>
        <w:r w:rsidR="00891B67">
          <w:rPr>
            <w:noProof/>
            <w:webHidden/>
          </w:rPr>
          <w:fldChar w:fldCharType="begin"/>
        </w:r>
        <w:r w:rsidR="00891B67">
          <w:rPr>
            <w:noProof/>
            <w:webHidden/>
          </w:rPr>
          <w:instrText xml:space="preserve"> PAGEREF _Toc153454269 \h </w:instrText>
        </w:r>
        <w:r w:rsidR="00891B67">
          <w:rPr>
            <w:noProof/>
            <w:webHidden/>
          </w:rPr>
        </w:r>
        <w:r w:rsidR="00891B67">
          <w:rPr>
            <w:noProof/>
            <w:webHidden/>
          </w:rPr>
          <w:fldChar w:fldCharType="separate"/>
        </w:r>
        <w:r w:rsidR="00891B67">
          <w:rPr>
            <w:noProof/>
            <w:webHidden/>
          </w:rPr>
          <w:t>80</w:t>
        </w:r>
        <w:r w:rsidR="00891B67">
          <w:rPr>
            <w:noProof/>
            <w:webHidden/>
          </w:rPr>
          <w:fldChar w:fldCharType="end"/>
        </w:r>
      </w:hyperlink>
    </w:p>
    <w:p w14:paraId="56683107" w14:textId="088CDC83"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70" w:history="1">
        <w:r w:rsidR="00891B67" w:rsidRPr="00C7350C">
          <w:rPr>
            <w:rStyle w:val="Hyperlink"/>
            <w:noProof/>
          </w:rPr>
          <w:t>Figura 35. Tercera versión de Cronograma segunda fase</w:t>
        </w:r>
        <w:r w:rsidR="00891B67">
          <w:rPr>
            <w:noProof/>
            <w:webHidden/>
          </w:rPr>
          <w:tab/>
        </w:r>
        <w:r w:rsidR="00891B67">
          <w:rPr>
            <w:noProof/>
            <w:webHidden/>
          </w:rPr>
          <w:fldChar w:fldCharType="begin"/>
        </w:r>
        <w:r w:rsidR="00891B67">
          <w:rPr>
            <w:noProof/>
            <w:webHidden/>
          </w:rPr>
          <w:instrText xml:space="preserve"> PAGEREF _Toc153454270 \h </w:instrText>
        </w:r>
        <w:r w:rsidR="00891B67">
          <w:rPr>
            <w:noProof/>
            <w:webHidden/>
          </w:rPr>
        </w:r>
        <w:r w:rsidR="00891B67">
          <w:rPr>
            <w:noProof/>
            <w:webHidden/>
          </w:rPr>
          <w:fldChar w:fldCharType="separate"/>
        </w:r>
        <w:r w:rsidR="00891B67">
          <w:rPr>
            <w:noProof/>
            <w:webHidden/>
          </w:rPr>
          <w:t>80</w:t>
        </w:r>
        <w:r w:rsidR="00891B67">
          <w:rPr>
            <w:noProof/>
            <w:webHidden/>
          </w:rPr>
          <w:fldChar w:fldCharType="end"/>
        </w:r>
      </w:hyperlink>
    </w:p>
    <w:p w14:paraId="762DB88D" w14:textId="30F41EC5"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71" w:history="1">
        <w:r w:rsidR="00891B67" w:rsidRPr="00C7350C">
          <w:rPr>
            <w:rStyle w:val="Hyperlink"/>
            <w:noProof/>
          </w:rPr>
          <w:t>Figura 36. Tercera versión de Cronograma tercera fase</w:t>
        </w:r>
        <w:r w:rsidR="00891B67">
          <w:rPr>
            <w:noProof/>
            <w:webHidden/>
          </w:rPr>
          <w:tab/>
        </w:r>
        <w:r w:rsidR="00891B67">
          <w:rPr>
            <w:noProof/>
            <w:webHidden/>
          </w:rPr>
          <w:fldChar w:fldCharType="begin"/>
        </w:r>
        <w:r w:rsidR="00891B67">
          <w:rPr>
            <w:noProof/>
            <w:webHidden/>
          </w:rPr>
          <w:instrText xml:space="preserve"> PAGEREF _Toc153454271 \h </w:instrText>
        </w:r>
        <w:r w:rsidR="00891B67">
          <w:rPr>
            <w:noProof/>
            <w:webHidden/>
          </w:rPr>
        </w:r>
        <w:r w:rsidR="00891B67">
          <w:rPr>
            <w:noProof/>
            <w:webHidden/>
          </w:rPr>
          <w:fldChar w:fldCharType="separate"/>
        </w:r>
        <w:r w:rsidR="00891B67">
          <w:rPr>
            <w:noProof/>
            <w:webHidden/>
          </w:rPr>
          <w:t>81</w:t>
        </w:r>
        <w:r w:rsidR="00891B67">
          <w:rPr>
            <w:noProof/>
            <w:webHidden/>
          </w:rPr>
          <w:fldChar w:fldCharType="end"/>
        </w:r>
      </w:hyperlink>
    </w:p>
    <w:p w14:paraId="530DDF59" w14:textId="05D35F37"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72" w:history="1">
        <w:r w:rsidR="00891B67" w:rsidRPr="00C7350C">
          <w:rPr>
            <w:rStyle w:val="Hyperlink"/>
            <w:noProof/>
          </w:rPr>
          <w:t>Figura 37. Cuarta versión de Cronograma segunda fase</w:t>
        </w:r>
        <w:r w:rsidR="00891B67">
          <w:rPr>
            <w:noProof/>
            <w:webHidden/>
          </w:rPr>
          <w:tab/>
        </w:r>
        <w:r w:rsidR="00891B67">
          <w:rPr>
            <w:noProof/>
            <w:webHidden/>
          </w:rPr>
          <w:fldChar w:fldCharType="begin"/>
        </w:r>
        <w:r w:rsidR="00891B67">
          <w:rPr>
            <w:noProof/>
            <w:webHidden/>
          </w:rPr>
          <w:instrText xml:space="preserve"> PAGEREF _Toc153454272 \h </w:instrText>
        </w:r>
        <w:r w:rsidR="00891B67">
          <w:rPr>
            <w:noProof/>
            <w:webHidden/>
          </w:rPr>
        </w:r>
        <w:r w:rsidR="00891B67">
          <w:rPr>
            <w:noProof/>
            <w:webHidden/>
          </w:rPr>
          <w:fldChar w:fldCharType="separate"/>
        </w:r>
        <w:r w:rsidR="00891B67">
          <w:rPr>
            <w:noProof/>
            <w:webHidden/>
          </w:rPr>
          <w:t>81</w:t>
        </w:r>
        <w:r w:rsidR="00891B67">
          <w:rPr>
            <w:noProof/>
            <w:webHidden/>
          </w:rPr>
          <w:fldChar w:fldCharType="end"/>
        </w:r>
      </w:hyperlink>
    </w:p>
    <w:p w14:paraId="563E4959" w14:textId="30A68B21"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73" w:history="1">
        <w:r w:rsidR="00891B67" w:rsidRPr="00C7350C">
          <w:rPr>
            <w:rStyle w:val="Hyperlink"/>
            <w:noProof/>
          </w:rPr>
          <w:t>Figura 38. Cronograma final parte 1</w:t>
        </w:r>
        <w:r w:rsidR="00891B67">
          <w:rPr>
            <w:noProof/>
            <w:webHidden/>
          </w:rPr>
          <w:tab/>
        </w:r>
        <w:r w:rsidR="00891B67">
          <w:rPr>
            <w:noProof/>
            <w:webHidden/>
          </w:rPr>
          <w:fldChar w:fldCharType="begin"/>
        </w:r>
        <w:r w:rsidR="00891B67">
          <w:rPr>
            <w:noProof/>
            <w:webHidden/>
          </w:rPr>
          <w:instrText xml:space="preserve"> PAGEREF _Toc153454273 \h </w:instrText>
        </w:r>
        <w:r w:rsidR="00891B67">
          <w:rPr>
            <w:noProof/>
            <w:webHidden/>
          </w:rPr>
        </w:r>
        <w:r w:rsidR="00891B67">
          <w:rPr>
            <w:noProof/>
            <w:webHidden/>
          </w:rPr>
          <w:fldChar w:fldCharType="separate"/>
        </w:r>
        <w:r w:rsidR="00891B67">
          <w:rPr>
            <w:noProof/>
            <w:webHidden/>
          </w:rPr>
          <w:t>82</w:t>
        </w:r>
        <w:r w:rsidR="00891B67">
          <w:rPr>
            <w:noProof/>
            <w:webHidden/>
          </w:rPr>
          <w:fldChar w:fldCharType="end"/>
        </w:r>
      </w:hyperlink>
    </w:p>
    <w:p w14:paraId="2E90CA61" w14:textId="0909973A"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74" w:history="1">
        <w:r w:rsidR="00891B67" w:rsidRPr="00C7350C">
          <w:rPr>
            <w:rStyle w:val="Hyperlink"/>
            <w:noProof/>
          </w:rPr>
          <w:t>Figura 39. Cronograma final primera fase</w:t>
        </w:r>
        <w:r w:rsidR="00891B67">
          <w:rPr>
            <w:noProof/>
            <w:webHidden/>
          </w:rPr>
          <w:tab/>
        </w:r>
        <w:r w:rsidR="00891B67">
          <w:rPr>
            <w:noProof/>
            <w:webHidden/>
          </w:rPr>
          <w:fldChar w:fldCharType="begin"/>
        </w:r>
        <w:r w:rsidR="00891B67">
          <w:rPr>
            <w:noProof/>
            <w:webHidden/>
          </w:rPr>
          <w:instrText xml:space="preserve"> PAGEREF _Toc153454274 \h </w:instrText>
        </w:r>
        <w:r w:rsidR="00891B67">
          <w:rPr>
            <w:noProof/>
            <w:webHidden/>
          </w:rPr>
        </w:r>
        <w:r w:rsidR="00891B67">
          <w:rPr>
            <w:noProof/>
            <w:webHidden/>
          </w:rPr>
          <w:fldChar w:fldCharType="separate"/>
        </w:r>
        <w:r w:rsidR="00891B67">
          <w:rPr>
            <w:noProof/>
            <w:webHidden/>
          </w:rPr>
          <w:t>82</w:t>
        </w:r>
        <w:r w:rsidR="00891B67">
          <w:rPr>
            <w:noProof/>
            <w:webHidden/>
          </w:rPr>
          <w:fldChar w:fldCharType="end"/>
        </w:r>
      </w:hyperlink>
    </w:p>
    <w:p w14:paraId="03B0A610" w14:textId="3F84E764"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75" w:history="1">
        <w:r w:rsidR="00891B67" w:rsidRPr="00C7350C">
          <w:rPr>
            <w:rStyle w:val="Hyperlink"/>
            <w:noProof/>
          </w:rPr>
          <w:t>Figura 40. Cronograma final segunda fase</w:t>
        </w:r>
        <w:r w:rsidR="00891B67">
          <w:rPr>
            <w:noProof/>
            <w:webHidden/>
          </w:rPr>
          <w:tab/>
        </w:r>
        <w:r w:rsidR="00891B67">
          <w:rPr>
            <w:noProof/>
            <w:webHidden/>
          </w:rPr>
          <w:fldChar w:fldCharType="begin"/>
        </w:r>
        <w:r w:rsidR="00891B67">
          <w:rPr>
            <w:noProof/>
            <w:webHidden/>
          </w:rPr>
          <w:instrText xml:space="preserve"> PAGEREF _Toc153454275 \h </w:instrText>
        </w:r>
        <w:r w:rsidR="00891B67">
          <w:rPr>
            <w:noProof/>
            <w:webHidden/>
          </w:rPr>
        </w:r>
        <w:r w:rsidR="00891B67">
          <w:rPr>
            <w:noProof/>
            <w:webHidden/>
          </w:rPr>
          <w:fldChar w:fldCharType="separate"/>
        </w:r>
        <w:r w:rsidR="00891B67">
          <w:rPr>
            <w:noProof/>
            <w:webHidden/>
          </w:rPr>
          <w:t>82</w:t>
        </w:r>
        <w:r w:rsidR="00891B67">
          <w:rPr>
            <w:noProof/>
            <w:webHidden/>
          </w:rPr>
          <w:fldChar w:fldCharType="end"/>
        </w:r>
      </w:hyperlink>
    </w:p>
    <w:p w14:paraId="2ADF577B" w14:textId="4FD8C372"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76" w:history="1">
        <w:r w:rsidR="00891B67" w:rsidRPr="00C7350C">
          <w:rPr>
            <w:rStyle w:val="Hyperlink"/>
            <w:noProof/>
          </w:rPr>
          <w:t>Figura 41. Cronograma final última parte</w:t>
        </w:r>
        <w:r w:rsidR="00891B67">
          <w:rPr>
            <w:noProof/>
            <w:webHidden/>
          </w:rPr>
          <w:tab/>
        </w:r>
        <w:r w:rsidR="00891B67">
          <w:rPr>
            <w:noProof/>
            <w:webHidden/>
          </w:rPr>
          <w:fldChar w:fldCharType="begin"/>
        </w:r>
        <w:r w:rsidR="00891B67">
          <w:rPr>
            <w:noProof/>
            <w:webHidden/>
          </w:rPr>
          <w:instrText xml:space="preserve"> PAGEREF _Toc153454276 \h </w:instrText>
        </w:r>
        <w:r w:rsidR="00891B67">
          <w:rPr>
            <w:noProof/>
            <w:webHidden/>
          </w:rPr>
        </w:r>
        <w:r w:rsidR="00891B67">
          <w:rPr>
            <w:noProof/>
            <w:webHidden/>
          </w:rPr>
          <w:fldChar w:fldCharType="separate"/>
        </w:r>
        <w:r w:rsidR="00891B67">
          <w:rPr>
            <w:noProof/>
            <w:webHidden/>
          </w:rPr>
          <w:t>83</w:t>
        </w:r>
        <w:r w:rsidR="00891B67">
          <w:rPr>
            <w:noProof/>
            <w:webHidden/>
          </w:rPr>
          <w:fldChar w:fldCharType="end"/>
        </w:r>
      </w:hyperlink>
    </w:p>
    <w:p w14:paraId="552BCED7" w14:textId="130047D3"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77" w:history="1">
        <w:r w:rsidR="00891B67" w:rsidRPr="00C7350C">
          <w:rPr>
            <w:rStyle w:val="Hyperlink"/>
            <w:noProof/>
          </w:rPr>
          <w:t>Figura 42: CU-002 Operaciones del sistema</w:t>
        </w:r>
        <w:r w:rsidR="00891B67">
          <w:rPr>
            <w:noProof/>
            <w:webHidden/>
          </w:rPr>
          <w:tab/>
        </w:r>
        <w:r w:rsidR="00891B67">
          <w:rPr>
            <w:noProof/>
            <w:webHidden/>
          </w:rPr>
          <w:fldChar w:fldCharType="begin"/>
        </w:r>
        <w:r w:rsidR="00891B67">
          <w:rPr>
            <w:noProof/>
            <w:webHidden/>
          </w:rPr>
          <w:instrText xml:space="preserve"> PAGEREF _Toc153454277 \h </w:instrText>
        </w:r>
        <w:r w:rsidR="00891B67">
          <w:rPr>
            <w:noProof/>
            <w:webHidden/>
          </w:rPr>
        </w:r>
        <w:r w:rsidR="00891B67">
          <w:rPr>
            <w:noProof/>
            <w:webHidden/>
          </w:rPr>
          <w:fldChar w:fldCharType="separate"/>
        </w:r>
        <w:r w:rsidR="00891B67">
          <w:rPr>
            <w:noProof/>
            <w:webHidden/>
          </w:rPr>
          <w:t>16</w:t>
        </w:r>
        <w:r w:rsidR="00891B67">
          <w:rPr>
            <w:noProof/>
            <w:webHidden/>
          </w:rPr>
          <w:fldChar w:fldCharType="end"/>
        </w:r>
      </w:hyperlink>
    </w:p>
    <w:p w14:paraId="0CAB010D" w14:textId="53AF4C45"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78" w:history="1">
        <w:r w:rsidR="00891B67" w:rsidRPr="00C7350C">
          <w:rPr>
            <w:rStyle w:val="Hyperlink"/>
            <w:noProof/>
          </w:rPr>
          <w:t>Figura 23:CU-003 Interacción con sistemas</w:t>
        </w:r>
        <w:r w:rsidR="00891B67">
          <w:rPr>
            <w:noProof/>
            <w:webHidden/>
          </w:rPr>
          <w:tab/>
        </w:r>
        <w:r w:rsidR="00891B67">
          <w:rPr>
            <w:noProof/>
            <w:webHidden/>
          </w:rPr>
          <w:fldChar w:fldCharType="begin"/>
        </w:r>
        <w:r w:rsidR="00891B67">
          <w:rPr>
            <w:noProof/>
            <w:webHidden/>
          </w:rPr>
          <w:instrText xml:space="preserve"> PAGEREF _Toc153454278 \h </w:instrText>
        </w:r>
        <w:r w:rsidR="00891B67">
          <w:rPr>
            <w:noProof/>
            <w:webHidden/>
          </w:rPr>
        </w:r>
        <w:r w:rsidR="00891B67">
          <w:rPr>
            <w:noProof/>
            <w:webHidden/>
          </w:rPr>
          <w:fldChar w:fldCharType="separate"/>
        </w:r>
        <w:r w:rsidR="00891B67">
          <w:rPr>
            <w:noProof/>
            <w:webHidden/>
          </w:rPr>
          <w:t>17</w:t>
        </w:r>
        <w:r w:rsidR="00891B67">
          <w:rPr>
            <w:noProof/>
            <w:webHidden/>
          </w:rPr>
          <w:fldChar w:fldCharType="end"/>
        </w:r>
      </w:hyperlink>
    </w:p>
    <w:p w14:paraId="1753F544" w14:textId="3E092B67"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79" w:history="1">
        <w:r w:rsidR="00891B67" w:rsidRPr="00C7350C">
          <w:rPr>
            <w:rStyle w:val="Hyperlink"/>
            <w:noProof/>
          </w:rPr>
          <w:t>Figura 44: CU-004 Control de sesión de práctica</w:t>
        </w:r>
        <w:r w:rsidR="00891B67">
          <w:rPr>
            <w:noProof/>
            <w:webHidden/>
          </w:rPr>
          <w:tab/>
        </w:r>
        <w:r w:rsidR="00891B67">
          <w:rPr>
            <w:noProof/>
            <w:webHidden/>
          </w:rPr>
          <w:fldChar w:fldCharType="begin"/>
        </w:r>
        <w:r w:rsidR="00891B67">
          <w:rPr>
            <w:noProof/>
            <w:webHidden/>
          </w:rPr>
          <w:instrText xml:space="preserve"> PAGEREF _Toc153454279 \h </w:instrText>
        </w:r>
        <w:r w:rsidR="00891B67">
          <w:rPr>
            <w:noProof/>
            <w:webHidden/>
          </w:rPr>
        </w:r>
        <w:r w:rsidR="00891B67">
          <w:rPr>
            <w:noProof/>
            <w:webHidden/>
          </w:rPr>
          <w:fldChar w:fldCharType="separate"/>
        </w:r>
        <w:r w:rsidR="00891B67">
          <w:rPr>
            <w:noProof/>
            <w:webHidden/>
          </w:rPr>
          <w:t>18</w:t>
        </w:r>
        <w:r w:rsidR="00891B67">
          <w:rPr>
            <w:noProof/>
            <w:webHidden/>
          </w:rPr>
          <w:fldChar w:fldCharType="end"/>
        </w:r>
      </w:hyperlink>
    </w:p>
    <w:p w14:paraId="0AF4E542" w14:textId="65529387" w:rsidR="00891B67" w:rsidRDefault="00DE4711">
      <w:pPr>
        <w:pStyle w:val="TableofFigures"/>
        <w:tabs>
          <w:tab w:val="right" w:leader="dot" w:pos="8828"/>
        </w:tabs>
        <w:rPr>
          <w:rFonts w:asciiTheme="minorHAnsi" w:eastAsiaTheme="minorEastAsia" w:hAnsiTheme="minorHAnsi"/>
          <w:noProof/>
          <w:kern w:val="2"/>
          <w:szCs w:val="24"/>
          <w:lang w:eastAsia="es-MX"/>
          <w14:ligatures w14:val="standardContextual"/>
        </w:rPr>
      </w:pPr>
      <w:hyperlink w:anchor="_Toc153454280" w:history="1">
        <w:r w:rsidR="00891B67" w:rsidRPr="00C7350C">
          <w:rPr>
            <w:rStyle w:val="Hyperlink"/>
            <w:noProof/>
          </w:rPr>
          <w:t>Figura 45: CU-005 Administración de usuario</w:t>
        </w:r>
        <w:r w:rsidR="00891B67">
          <w:rPr>
            <w:noProof/>
            <w:webHidden/>
          </w:rPr>
          <w:tab/>
        </w:r>
        <w:r w:rsidR="00891B67">
          <w:rPr>
            <w:noProof/>
            <w:webHidden/>
          </w:rPr>
          <w:fldChar w:fldCharType="begin"/>
        </w:r>
        <w:r w:rsidR="00891B67">
          <w:rPr>
            <w:noProof/>
            <w:webHidden/>
          </w:rPr>
          <w:instrText xml:space="preserve"> PAGEREF _Toc153454280 \h </w:instrText>
        </w:r>
        <w:r w:rsidR="00891B67">
          <w:rPr>
            <w:noProof/>
            <w:webHidden/>
          </w:rPr>
        </w:r>
        <w:r w:rsidR="00891B67">
          <w:rPr>
            <w:noProof/>
            <w:webHidden/>
          </w:rPr>
          <w:fldChar w:fldCharType="separate"/>
        </w:r>
        <w:r w:rsidR="00891B67">
          <w:rPr>
            <w:noProof/>
            <w:webHidden/>
          </w:rPr>
          <w:t>19</w:t>
        </w:r>
        <w:r w:rsidR="00891B67">
          <w:rPr>
            <w:noProof/>
            <w:webHidden/>
          </w:rPr>
          <w:fldChar w:fldCharType="end"/>
        </w:r>
      </w:hyperlink>
    </w:p>
    <w:p w14:paraId="33FDE48D" w14:textId="700BC740" w:rsidR="00151BEF" w:rsidRPr="00A05B4A" w:rsidRDefault="00700A49">
      <w:pPr>
        <w:rPr>
          <w:lang w:val="en-US"/>
        </w:rPr>
        <w:sectPr w:rsidR="00151BEF" w:rsidRPr="00A05B4A" w:rsidSect="001F1E47">
          <w:headerReference w:type="default" r:id="rId14"/>
          <w:footerReference w:type="default" r:id="rId15"/>
          <w:pgSz w:w="12240" w:h="15840"/>
          <w:pgMar w:top="1417" w:right="1701" w:bottom="1417" w:left="1701" w:header="708" w:footer="708" w:gutter="0"/>
          <w:pgNumType w:fmt="lowerRoman" w:start="1"/>
          <w:cols w:space="708"/>
          <w:docGrid w:linePitch="360"/>
        </w:sectPr>
      </w:pPr>
      <w:r>
        <w:rPr>
          <w:lang w:val="en-US"/>
        </w:rPr>
        <w:fldChar w:fldCharType="end"/>
      </w:r>
    </w:p>
    <w:p w14:paraId="6FD54B36" w14:textId="4669D13D" w:rsidR="00E60116" w:rsidRPr="004342C7" w:rsidRDefault="00027EA5" w:rsidP="00F0473D">
      <w:pPr>
        <w:pStyle w:val="Title"/>
        <w:spacing w:before="0" w:after="0" w:line="480" w:lineRule="auto"/>
        <w:rPr>
          <w:rFonts w:cs="Times New Roman"/>
          <w:szCs w:val="24"/>
        </w:rPr>
      </w:pPr>
      <w:bookmarkStart w:id="0" w:name="_Toc57276358"/>
      <w:bookmarkStart w:id="1" w:name="_Toc153453895"/>
      <w:r>
        <w:lastRenderedPageBreak/>
        <w:t>Resumen.</w:t>
      </w:r>
      <w:bookmarkEnd w:id="0"/>
      <w:bookmarkEnd w:id="1"/>
    </w:p>
    <w:p w14:paraId="4E67ACAF" w14:textId="54C3996E" w:rsidR="00766C4F" w:rsidRDefault="00F0473D" w:rsidP="00F0473D">
      <w:pPr>
        <w:spacing w:after="0"/>
        <w:contextualSpacing/>
        <w:rPr>
          <w:rFonts w:cs="Times New Roman"/>
          <w:szCs w:val="24"/>
        </w:rPr>
      </w:pPr>
      <w:r w:rsidRPr="00F0473D">
        <w:rPr>
          <w:rFonts w:cs="Times New Roman"/>
          <w:szCs w:val="24"/>
        </w:rPr>
        <w:t>Dada la vertiginosa evolución tecnológica y las restricciones inherentes al método tradicional de enseñanza en ciencias morfológicas, que se fundamenta principalmente en la utilización de microscopios para la observación de tejidos, junto con la dependencia de</w:t>
      </w:r>
      <w:r>
        <w:rPr>
          <w:rFonts w:cs="Times New Roman"/>
          <w:szCs w:val="24"/>
        </w:rPr>
        <w:t xml:space="preserve"> materiales costosos</w:t>
      </w:r>
      <w:r w:rsidRPr="00F0473D">
        <w:rPr>
          <w:rFonts w:cs="Times New Roman"/>
          <w:szCs w:val="24"/>
        </w:rPr>
        <w:t xml:space="preserve"> y la escasez de</w:t>
      </w:r>
      <w:r>
        <w:rPr>
          <w:rFonts w:cs="Times New Roman"/>
          <w:szCs w:val="24"/>
        </w:rPr>
        <w:t xml:space="preserve"> los mismos</w:t>
      </w:r>
      <w:r w:rsidRPr="00F0473D">
        <w:rPr>
          <w:rFonts w:cs="Times New Roman"/>
          <w:szCs w:val="24"/>
        </w:rPr>
        <w:t>, así como la necesidad constante de manipulación por parte de los estudiantes, quienes destacan la importancia de recursos visuales y prácticos para facilitar su aprendizaje; las Tecnologías de la Información y Comunicación (TIC) se presentan como un complemento fundamental para la progresión hacia enfoques educativos innovadores.</w:t>
      </w:r>
      <w:r>
        <w:rPr>
          <w:rFonts w:cs="Times New Roman"/>
          <w:szCs w:val="24"/>
        </w:rPr>
        <w:t xml:space="preserve"> </w:t>
      </w:r>
      <w:r w:rsidRPr="00F0473D">
        <w:rPr>
          <w:rFonts w:cs="Times New Roman"/>
          <w:szCs w:val="24"/>
        </w:rPr>
        <w:t>En este contexto, el propósito de este proyecto es trascender dichas limitaciones mediante la implementación de una aplicación móvil en conjunto con un guante interactivo. Esta solución busca proporcionar a los estudiantes la capacidad de manipular y visualizar modelos tridimensionales, ofreciendo un respaldo valioso en la enseñanza de las ciencias morfológicas. En sintonía con los avances tecnológicos propuestos por la UNESCO para el fomento de las TIC en la educación, este proyecto se posiciona como una iniciativa que abraza y potencia el uso de herramientas tecnológicas para mejorar la calidad y la accesibilidad de la formación en el ámbito morfológico, alineándose con las demandas actuales de un aprendizaje más interactivo y efectivo.</w:t>
      </w:r>
    </w:p>
    <w:p w14:paraId="31ED2DE8" w14:textId="77777777" w:rsidR="00766C4F" w:rsidRPr="004342C7" w:rsidRDefault="00766C4F" w:rsidP="00E60116">
      <w:pPr>
        <w:spacing w:after="0"/>
        <w:contextualSpacing/>
        <w:rPr>
          <w:rFonts w:cs="Times New Roman"/>
          <w:szCs w:val="24"/>
        </w:rPr>
      </w:pPr>
    </w:p>
    <w:p w14:paraId="4F9DA208" w14:textId="09426B30" w:rsidR="00E60116" w:rsidRPr="004342C7" w:rsidRDefault="006F2AED" w:rsidP="00C379B7">
      <w:pPr>
        <w:pStyle w:val="BodyText"/>
        <w:spacing w:line="360" w:lineRule="auto"/>
        <w:ind w:left="301" w:right="299"/>
      </w:pPr>
      <w:r w:rsidRPr="004342C7">
        <w:rPr>
          <w:b/>
        </w:rPr>
        <w:t>Palabras clave:</w:t>
      </w:r>
      <w:r w:rsidRPr="004342C7">
        <w:t xml:space="preserve"> </w:t>
      </w:r>
      <w:r w:rsidR="00C379B7">
        <w:t>Aprendizaje-Enseñanza-Ciencias Morfológicas-Prototipo-Visualización.</w:t>
      </w:r>
    </w:p>
    <w:p w14:paraId="08751909" w14:textId="77777777" w:rsidR="00C379B7" w:rsidRPr="004342C7" w:rsidRDefault="00C379B7" w:rsidP="00C379B7">
      <w:pPr>
        <w:pStyle w:val="BodyText"/>
        <w:spacing w:line="360" w:lineRule="auto"/>
        <w:ind w:left="301" w:right="299"/>
      </w:pPr>
    </w:p>
    <w:p w14:paraId="47BF02BA" w14:textId="77777777" w:rsidR="003002F1" w:rsidRDefault="003002F1">
      <w:pPr>
        <w:spacing w:after="160" w:line="259" w:lineRule="auto"/>
        <w:jc w:val="left"/>
        <w:rPr>
          <w:rFonts w:eastAsiaTheme="majorEastAsia" w:cstheme="majorBidi"/>
          <w:b/>
          <w:spacing w:val="-10"/>
          <w:kern w:val="28"/>
          <w:sz w:val="36"/>
          <w:szCs w:val="56"/>
        </w:rPr>
      </w:pPr>
      <w:bookmarkStart w:id="2" w:name="_Toc57276359"/>
      <w:r>
        <w:br w:type="page"/>
      </w:r>
    </w:p>
    <w:p w14:paraId="300CD8F8" w14:textId="5BD30619" w:rsidR="00E60116" w:rsidRDefault="00743D7D" w:rsidP="00324B3D">
      <w:pPr>
        <w:pStyle w:val="Title"/>
        <w:spacing w:before="0" w:after="0" w:line="480" w:lineRule="auto"/>
      </w:pPr>
      <w:bookmarkStart w:id="3" w:name="_Toc153453896"/>
      <w:r>
        <w:lastRenderedPageBreak/>
        <w:t>Definición del problema</w:t>
      </w:r>
      <w:bookmarkEnd w:id="2"/>
      <w:bookmarkEnd w:id="3"/>
    </w:p>
    <w:p w14:paraId="3A4B3CAA" w14:textId="60FFB341" w:rsidR="00BF19A7" w:rsidRDefault="0056109A" w:rsidP="000F3919">
      <w:pPr>
        <w:pStyle w:val="BodyText"/>
        <w:spacing w:before="2" w:line="360" w:lineRule="auto"/>
      </w:pPr>
      <w:r>
        <w:t xml:space="preserve">Según Fabro et al. </w:t>
      </w:r>
      <w:r>
        <w:fldChar w:fldCharType="begin"/>
      </w:r>
      <w:r w:rsidR="007A6DF4">
        <w:instrText xml:space="preserve"> ADDIN ZOTERO_ITEM CSL_CITATION {"citationID":"kZ9EUwGR","properties":{"formattedCitation":"[1]","plainCitation":"[1]","noteIndex":0},"citationItems":[{"id":"ayzYSt9U/DDrjI9a6","uris":["http://zotero.org/users/local/XmSHv6AK/items/VJ3TDFHC"],"itemData":{"id":"Ngys4hTn/gzf2ftkO","type":"article-journal","abstract":"The purpose of this research was to explore about knowledge, valuation, and practices mediated through ICT in the teaching of Morphological Sciences. Methodological approach corresponds to a case study. As main results, in three courses (“Anatomy and Histology”; “Normal Morphology” and “Human Organism: structural aspects”), teaching proposals consist of a B-Learning model (face-to-face and online) mediated through a technological environment. Face-to-face activities consist in visualizing and identifying organs and tissues under an optical microscope. They are complementary with a group observation of microphotographs of these same samples on a high-resolution LCD display, generating debates and interpretations of the tissues and organs, to promote participation of students. In the “Anatomy and Histology” and “Normal Morphology” courses, workshops are also developed to study bone repairs and internal and external configuration of different organs, through the observation of images, animations and videos from different web sites, Augmented Reality applications and digital 3D histological and anatomical models of own elaboration, that the students consult and analyze through their mobile devices (notebooks and cellphones). In relation to benefits of the incorporation of ICT into the teaching of Morphological Sciences, teachers express that it strengthens teaching and learning processes. Students declare ICT allow to overcome space-time access barriers to the knowledge. In addition, is observed that most teachers and students have not received formal training for the use of ICT in class.","container-title":"Uni-pluriversidad","DOI":"10.17533/udea.unipluri.20.1.04","ISSN":"2665-2730","issue":"1","language":"es","license":"Derechos de autor 2020 Universidad de Antioquia","note":"number: 1","page":"61-79","source":"revistas.udea.edu.co","title":"Integración de las TIC para la enseñanza de las Ciencias Morfológicas en el nivel universitario","volume":"20","author":[{"family":"Vivas","given":"Ana Patricia Fabro"},{"family":"Aró","given":"Carolina"},{"family":"Villafañe","given":"Noelia"},{"family":"Degrave","given":"Valentina"}],"issued":{"date-parts":[["2020",6,30]]}}}],"schema":"https://github.com/citation-style-language/schema/raw/master/csl-citation.json"} </w:instrText>
      </w:r>
      <w:r>
        <w:fldChar w:fldCharType="separate"/>
      </w:r>
      <w:r>
        <w:t>[1]</w:t>
      </w:r>
      <w:r>
        <w:fldChar w:fldCharType="end"/>
      </w:r>
      <w:r>
        <w:t xml:space="preserve"> la formación dentro del área del sector salud desde mediados del siglo XIX se ha estado realizando mediante la observación en microscopios ópticos. Aunque estos medios son los fundamentos del aprendizaje en esta área, éstas traen consigo algunos problemas, ya que dependen de la disponibilidad de espacios que sean adecuados y de una cantidad suficiente de microscopios para un cierto número de estudiantes, lo que conlleva a un costo elevado en infraestructura y mantenimiento de esta misma, aunado a que, la limitada disponibilidad de ciertos tejidos, representan retos grandes para la enseñanza de esta área. </w:t>
      </w:r>
    </w:p>
    <w:p w14:paraId="38F74DD6" w14:textId="77777777" w:rsidR="00BF19A7" w:rsidRDefault="00BF19A7" w:rsidP="000F3919">
      <w:pPr>
        <w:pStyle w:val="BodyText"/>
        <w:spacing w:before="2" w:line="360" w:lineRule="auto"/>
      </w:pPr>
    </w:p>
    <w:p w14:paraId="6774AD20" w14:textId="669FA639" w:rsidR="00BF19A7" w:rsidRDefault="0056109A" w:rsidP="000F3919">
      <w:pPr>
        <w:pStyle w:val="BodyText"/>
        <w:spacing w:before="2" w:line="360" w:lineRule="auto"/>
      </w:pPr>
      <w:r>
        <w:t xml:space="preserve">Además, con los avances tecnológicos recientes, se han logrado numerosos descubrimientos que han impulsado la adopción de innovadoras herramientas, como los microscopios virtuales. </w:t>
      </w:r>
      <w:r w:rsidR="0015283E">
        <w:t>P</w:t>
      </w:r>
      <w:r>
        <w:t xml:space="preserve">or lo que se han replanteado los modelos didácticos, las estrategias y herramientas de enseñanza. Oliveira et al., señala que se han estado implementando las </w:t>
      </w:r>
      <w:r w:rsidR="00065D4B">
        <w:t>TIC</w:t>
      </w:r>
      <w:r>
        <w:t xml:space="preserve"> como complemento para la enseñanza de esta área, mediante el uso de pantallas LCD. Para la observación de los micro tejidos, sin embargo, se podría llegar a considerar un problema que los alumnos no puedan estar realizando la manipulación de estos micro tejidos </w:t>
      </w:r>
      <w:r>
        <w:fldChar w:fldCharType="begin"/>
      </w:r>
      <w:r w:rsidR="007A6DF4">
        <w:instrText xml:space="preserve"> ADDIN ZOTERO_ITEM CSL_CITATION {"citationID":"bsc95jRb","properties":{"formattedCitation":"[2]","plainCitation":"[2]","noteIndex":0},"citationItems":[{"id":"ayzYSt9U/XiCOM2Ph","uris":["http://zotero.org/users/local/XmSHv6AK/items/U6Q973GE"],"itemData":{"id":21,"type":"article-journal","abstract":"We designed a differentiated theoretical-practical class (CTP) after analyzing questionnaires (Qs) answered by Speech-therapy students that attended the course “Sensory Systems”. The Qs showed difficulties related with understanding the practical histology of the sensory systems, as well as problems to correlate it with the learning of the anatomy. We therefore established the to implement an auxiliary didactic activity (CTP). We used a three-dimensional model (3D) AS-001, of the University Extension Project (3D Museum). AS-001, is an enlarged anatomical replica of the human ear which is much more efficient for exploratory manipulation much than anatomical modeling. The assessment of CTP included a questionnaire and a notebook of activities. The CTP was implemented in both semesters during the year 2014. Results showed improvements when compared to 2013’s data, when this type of theoretical-practical contents were not implemented. We conclude that the association of the three - dimensional model along with histological analysis of the parts of the ear effectively improved students’ understanding of the subject. We therefore consider that CTP is a suitable methodology for the teaching-learning process of a complex, important subject for the academic training of Speech-therapy undergraduate students. Our experience allowed us to determine how important the personal and professional relationship between teachers and students is to improve academic work.","container-title":"Revista Chilena de Fonoaudiología","DOI":"10.5354/0719-4692.2018.51639","ISSN":"0719-4692","language":"es","license":"Derechos de autor 2018 Revista Chilena de Fonoaudiología","page":"1-14","source":"revfono.uchile.cl","title":"La enseñanza práctica en Fonoaudiología a través de modelos tridimensionales: una alternativa prometedora","title-short":"La enseñanza práctica en Fonoaudiología a través de modelos tridimensionales","volume":"17","author":[{"family":"Esquível-Oliveira","given":"David"},{"family":"Palmero","given":"Calia"},{"family":"Gonçalves","given":"Bruna"},{"family":"Correa-Gillieron","given":"Elenice"}],"issued":{"date-parts":[["2018",11,22]]}}}],"schema":"https://github.com/citation-style-language/schema/raw/master/csl-citation.json"} </w:instrText>
      </w:r>
      <w:r>
        <w:fldChar w:fldCharType="separate"/>
      </w:r>
      <w:r>
        <w:t>[2]</w:t>
      </w:r>
      <w:r>
        <w:fldChar w:fldCharType="end"/>
      </w:r>
      <w:r>
        <w:t xml:space="preserve">. </w:t>
      </w:r>
    </w:p>
    <w:p w14:paraId="0300E563" w14:textId="77777777" w:rsidR="00BF19A7" w:rsidRDefault="00BF19A7" w:rsidP="000F3919">
      <w:pPr>
        <w:pStyle w:val="BodyText"/>
        <w:spacing w:before="2" w:line="360" w:lineRule="auto"/>
      </w:pPr>
    </w:p>
    <w:p w14:paraId="35FAF5E6" w14:textId="145B7044" w:rsidR="0056109A" w:rsidRPr="000F3919" w:rsidRDefault="0056109A" w:rsidP="000F3919">
      <w:pPr>
        <w:pStyle w:val="BodyText"/>
        <w:spacing w:before="2" w:line="360" w:lineRule="auto"/>
        <w:rPr>
          <w:b/>
          <w:bCs/>
          <w:sz w:val="27"/>
          <w:szCs w:val="27"/>
        </w:rPr>
      </w:pPr>
      <w:r w:rsidRPr="613FC41B">
        <w:rPr>
          <w:lang w:val="es-419" w:eastAsia="es-MX"/>
        </w:rPr>
        <w:t xml:space="preserve">También </w:t>
      </w:r>
      <w:r w:rsidRPr="613FC41B">
        <w:rPr>
          <w:lang w:eastAsia="es-MX"/>
        </w:rPr>
        <w:t xml:space="preserve">de acuerdo con Schencke et al. el aprendizaje de las ciencias morfológicas requiere de la asimilación del concepto, dominio de habilidades y la capacidad de otorgar sentido estableciendo relaciones entre conocimientos y la evidencia práctica </w:t>
      </w:r>
      <w:r w:rsidRPr="613FC41B">
        <w:rPr>
          <w:lang w:eastAsia="es-MX"/>
        </w:rPr>
        <w:fldChar w:fldCharType="begin"/>
      </w:r>
      <w:r w:rsidR="007A6DF4">
        <w:rPr>
          <w:lang w:eastAsia="es-MX"/>
        </w:rPr>
        <w:instrText xml:space="preserve"> ADDIN ZOTERO_ITEM CSL_CITATION {"citationID":"92wC1v3O","properties":{"formattedCitation":"[3]","plainCitation":"[3]","noteIndex":0},"citationItems":[{"id":"ayzYSt9U/Sr39cPnm","uris":["http://zotero.org/users/local/XmSHv6AK/items/4WMQX3T5"],"itemData":{"id":27,"type":"article-journal","container-title":"International Journal of Morphology","DOI":"10.4067/S0717-95022011000400054","ISSN":"0717-9502","issue":"4","note":"publisher: Sociedad Chilena de Anatomía","page":"1388-1393","source":"SciELO","title":"Comparison of Two Human Histology Software as Complementary Use in Traditional Education","volume":"29","author":[{"family":"Schencke","given":"Carolina"},{"family":"Hidalgo","given":"Alejandra"}],"issued":{"date-parts":[["2011",12]]}}}],"schema":"https://github.com/citation-style-language/schema/raw/master/csl-citation.json"} </w:instrText>
      </w:r>
      <w:r w:rsidRPr="613FC41B">
        <w:rPr>
          <w:lang w:eastAsia="es-MX"/>
        </w:rPr>
        <w:fldChar w:fldCharType="separate"/>
      </w:r>
      <w:r>
        <w:t>[3]</w:t>
      </w:r>
      <w:r w:rsidRPr="613FC41B">
        <w:rPr>
          <w:lang w:eastAsia="es-MX"/>
        </w:rPr>
        <w:fldChar w:fldCharType="end"/>
      </w:r>
      <w:r w:rsidRPr="613FC41B">
        <w:rPr>
          <w:lang w:eastAsia="es-MX"/>
        </w:rPr>
        <w:t>, también</w:t>
      </w:r>
      <w:r w:rsidRPr="613FC41B">
        <w:rPr>
          <w:rStyle w:val="citation-content"/>
        </w:rPr>
        <w:t> Fabro</w:t>
      </w:r>
      <w:r w:rsidRPr="613FC41B">
        <w:rPr>
          <w:lang w:eastAsia="es-MX"/>
        </w:rPr>
        <w:t xml:space="preserve"> et al., concluye en el año 2012 que la imagen cobra fundamental importancia, pues logran la participación del estudiante, además de aprendizaje autónomo en la enseñanza presencial de las ciencias morfológicas </w:t>
      </w:r>
      <w:r w:rsidRPr="613FC41B">
        <w:rPr>
          <w:lang w:eastAsia="es-MX"/>
        </w:rPr>
        <w:fldChar w:fldCharType="begin"/>
      </w:r>
      <w:r w:rsidR="007A6DF4">
        <w:rPr>
          <w:lang w:eastAsia="es-MX"/>
        </w:rPr>
        <w:instrText xml:space="preserve"> ADDIN ZOTERO_ITEM CSL_CITATION {"citationID":"H4gGArGm","properties":{"formattedCitation":"[4]","plainCitation":"[4]","noteIndex":0},"citationItems":[{"id":"ayzYSt9U/5mGrXQ6M","uris":["http://zotero.org/users/local/XmSHv6AK/items/2JK8PK8H"],"itemData":{"id":31,"type":"article-journal","container-title":"Aula Universitaria","DOI":"10.14409/au.v1i14.4127","ISSN":"2362-3330","issue":"14","language":"es","license":"Derechos de autor","note":"number: 14","page":"67-75","source":"bibliotecavirtual.unl.edu.ar","title":"Contribución de los entornos virtuales al aprendizaje comprensivo de las Ciencias Morfológicas","author":[{"family":"Fabro","given":"Ana Patricia"},{"family":"Benmelej","given":"Adriana"},{"family":"Costamagna","given":"Alicia"}],"issued":{"date-parts":[["2012",4,28]]}}}],"schema":"https://github.com/citation-style-language/schema/raw/master/csl-citation.json"} </w:instrText>
      </w:r>
      <w:r w:rsidRPr="613FC41B">
        <w:rPr>
          <w:lang w:eastAsia="es-MX"/>
        </w:rPr>
        <w:fldChar w:fldCharType="separate"/>
      </w:r>
      <w:r>
        <w:t>[4]</w:t>
      </w:r>
      <w:r w:rsidRPr="613FC41B">
        <w:rPr>
          <w:lang w:eastAsia="es-MX"/>
        </w:rPr>
        <w:fldChar w:fldCharType="end"/>
      </w:r>
      <w:r w:rsidRPr="613FC41B">
        <w:rPr>
          <w:lang w:eastAsia="es-MX"/>
        </w:rPr>
        <w:t xml:space="preserve">. Finalmente </w:t>
      </w:r>
      <w:r>
        <w:t xml:space="preserve">de acuerdo con Jeyakumar et al., los estudiantes de medicina consideran que les proporcionó experiencia y aprendizaje inmersivos generando habilidades manuales clínicas, además mencionan que las restricciones de estos métodos son mayormente el tiempo </w:t>
      </w:r>
      <w:r>
        <w:fldChar w:fldCharType="begin"/>
      </w:r>
      <w:r w:rsidR="007A6DF4">
        <w:instrText xml:space="preserve"> ADDIN ZOTERO_ITEM CSL_CITATION {"citationID":"cDwClfyb","properties":{"formattedCitation":"[5]","plainCitation":"[5]","noteIndex":0},"citationItems":[{"id":"ayzYSt9U/AlsrYuEe","uris":["http://zotero.org/users/local/XmSHv6AK/items/7EFETJSG"],"itemData":{"id":3,"type":"article-journal","abstract":"For centuries cadaveric dissection has been a cornerstone of medical anatomy education. However, time and financial limitations in modern, compressed medical curricula, coupled with the abundance of alternate modalities, have raised questions about the role of dissection. This study was designed to explore student perceptions of the efficacy of a dissection program for learning musculoskeletal anatomy, and possible adaptations for appropriate inclusion of dissection in the modern medical curricula. A paper-based questionnaire was used to collect data from 174 medical students after completion of cadaveric dissections. Data were analyzed using both quantitative and qualitative methods. Students strongly believed that cadaver-based learning is essential to anatomy education and modern teaching modalities only complement this. Moreover, most students reported that dissection provided an additional, immersive learning experience that facilitated active learning and helped in developing manual competencies. Students with previous dissection experience or an interest in anatomy-related specialties were significantly more likely to attend dissection sessions. Students found that the procedural dissection components enhanced the knowledge of applied anatomy and is beneficial for the development of clinical skills. They welcomed the idea of implementing more procedure-based dissections alongside lectures and prosections-based practical (PBP) sessions. Cadaveric dissection plays an integral role in medical anatomy education. Time restraints and an increased focus on clinical significance, however, demand carefully considered adaptations of existing dissection protocols. The introduction of procedure-based dissection offers an innovative, highly engaging and clinically relevant package that would amalgamate skills essential to medical practice while retaining the benefits that have allowed dissection to stand the test of time.","container-title":"Anatomical Sciences Education","DOI":"10.1002/ase.1905","ISSN":"1935-9780","issue":"3","language":"en","note":"_eprint: https://onlinelibrary.wiley.com/doi/pdf/10.1002/ase.1905","page":"366-380","source":"Wiley Online Library","title":"Dissection in the Modern Medical Curriculum: An Exploration into Student Perception and Adaptions for the Future","title-short":"Dissection in the Modern Medical Curriculum","volume":"13","author":[{"family":"Jeyakumar","given":"Arunan"},{"family":"Dissanayake","given":"Bhanuka"},{"family":"Dissabandara","given":"Lakal"}],"issued":{"date-parts":[["2020"]]}}}],"schema":"https://github.com/citation-style-language/schema/raw/master/csl-citation.json"} </w:instrText>
      </w:r>
      <w:r>
        <w:fldChar w:fldCharType="separate"/>
      </w:r>
      <w:r>
        <w:t>[5]</w:t>
      </w:r>
      <w:r>
        <w:fldChar w:fldCharType="end"/>
      </w:r>
      <w:r>
        <w:t>.</w:t>
      </w:r>
    </w:p>
    <w:p w14:paraId="4FC990C6" w14:textId="4AF7581E" w:rsidR="0056109A" w:rsidRPr="004342C7" w:rsidRDefault="008A7192" w:rsidP="008A7192">
      <w:pPr>
        <w:spacing w:after="160" w:line="259" w:lineRule="auto"/>
        <w:jc w:val="left"/>
      </w:pPr>
      <w:r>
        <w:br w:type="page"/>
      </w:r>
    </w:p>
    <w:p w14:paraId="40C7AA9B" w14:textId="35B6843F" w:rsidR="00E60116" w:rsidRPr="00324B3D" w:rsidRDefault="00693682" w:rsidP="00324B3D">
      <w:pPr>
        <w:pStyle w:val="Subtitle"/>
        <w:spacing w:before="0" w:line="480" w:lineRule="auto"/>
        <w:contextualSpacing/>
        <w:rPr>
          <w:spacing w:val="0"/>
          <w:sz w:val="32"/>
          <w:szCs w:val="32"/>
        </w:rPr>
      </w:pPr>
      <w:bookmarkStart w:id="4" w:name="_Toc57276360"/>
      <w:bookmarkStart w:id="5" w:name="_Toc153453897"/>
      <w:r w:rsidRPr="60AB47D8">
        <w:rPr>
          <w:spacing w:val="0"/>
          <w:sz w:val="32"/>
          <w:szCs w:val="32"/>
        </w:rPr>
        <w:lastRenderedPageBreak/>
        <w:t>Contexto y antecedentes generales del problema</w:t>
      </w:r>
      <w:bookmarkEnd w:id="4"/>
      <w:bookmarkEnd w:id="5"/>
    </w:p>
    <w:p w14:paraId="6E26B72C" w14:textId="2B528887" w:rsidR="00BF19A7" w:rsidRDefault="009B0A3B" w:rsidP="009B0A3B">
      <w:pPr>
        <w:rPr>
          <w:szCs w:val="24"/>
          <w:lang w:val="es-419" w:eastAsia="es-MX"/>
        </w:rPr>
      </w:pPr>
      <w:r w:rsidRPr="6B036449">
        <w:rPr>
          <w:szCs w:val="24"/>
          <w:lang w:val="es-419" w:eastAsia="es-MX"/>
        </w:rPr>
        <w:t xml:space="preserve">Gran variedad de proyectos y trabajos donde se implementan o se explican los usos de las nuevas tecnologías para la enseñanza de las diferentes ramas son publicados, ejemplo de ello es la implementación de la realidad aumentada en el área dental, pues </w:t>
      </w:r>
      <w:r w:rsidRPr="6B036449">
        <w:rPr>
          <w:szCs w:val="24"/>
          <w:lang w:eastAsia="es-MX"/>
        </w:rPr>
        <w:t xml:space="preserve">Folguera et al., en el artículo de la Gaceta Dental, concluyeron que el uso de la realidad aumentada en el campo de la educación dental era una gran herramienta con bastante valor pedagógico, ya que haciendo uso de imágenes impresas y una aplicación instalada en dispositivos móviles, podían mostrar a los alumnos los distintos ángulos de un modelo 3d de las propias figuras impresas, finalizaron describiendo como la implementación despertaba el interés de los alumnos </w:t>
      </w:r>
      <w:r w:rsidRPr="6B036449">
        <w:rPr>
          <w:szCs w:val="24"/>
          <w:lang w:eastAsia="es-MX"/>
        </w:rPr>
        <w:fldChar w:fldCharType="begin"/>
      </w:r>
      <w:r w:rsidR="007A6DF4">
        <w:rPr>
          <w:szCs w:val="24"/>
          <w:lang w:eastAsia="es-MX"/>
        </w:rPr>
        <w:instrText xml:space="preserve"> ADDIN ZOTERO_ITEM CSL_CITATION {"citationID":"FUyIZRRQ","properties":{"formattedCitation":"[6]","plainCitation":"[6]","noteIndex":0},"citationItems":[{"id":"ayzYSt9U/b5SOK6Kx","uris":["http://zotero.org/users/local/XmSHv6AK/items/P59GP8PK"],"itemData":{"id":29,"type":"article-journal","abstract":"In this paper, we present the Augmented Reality (AR), a new technology that is causing a revolution in the way of perceiving the physical environment around us. Moreover, we introduce ARDental (figure 1), which is a new AR application in the dental area developed by the \"University Institute of Control Systems and Industrial Computing (ai2)\" of the \"Technical University of Valencia (UPV)\" and the \"The Center of Higher Vocational Training Folguera-Vicent\". This application is aimed to the dental teaching field. It combines real and virtual elements, it is interactive and the models are in 3D. The 3D models are very important when the learning contents are very difficult to be acquired through 2D images or other classical teaching methods. This is the situation of the dental speciality. By these reasons, this application will make easy the learning of contents and will improve the students� skills with the help of a technology which will result natural and intuitive for them.","container-title":"Gaceta dental: Industria y profesiones","ISSN":"1135-2949","issue":"252","language":"spa","note":"publisher: PUES\nsection: Gaceta dental: Industria y profesiones","page":"200-209","source":"dialnet.unirioja.es","title":"Introducción a una nueva dimensión en la morfología dentaria: ARDental (Realidad Aumentada Dental)","title-short":"Introducción a una nueva dimensión en la morfología dentaria","author":[{"family":"Folguera","given":"Fernando"},{"family":"Juan Lizandra","given":"María Carmen"},{"family":"Herrero","given":"Agustín"},{"family":"Alexandrescu","given":"Lucian"}],"issued":{"date-parts":[["2013"]]}}}],"schema":"https://github.com/citation-style-language/schema/raw/master/csl-citation.json"} </w:instrText>
      </w:r>
      <w:r w:rsidRPr="6B036449">
        <w:rPr>
          <w:szCs w:val="24"/>
          <w:lang w:eastAsia="es-MX"/>
        </w:rPr>
        <w:fldChar w:fldCharType="separate"/>
      </w:r>
      <w:r w:rsidRPr="6B036449">
        <w:rPr>
          <w:szCs w:val="24"/>
        </w:rPr>
        <w:t>[6]</w:t>
      </w:r>
      <w:r w:rsidRPr="6B036449">
        <w:rPr>
          <w:szCs w:val="24"/>
          <w:lang w:eastAsia="es-MX"/>
        </w:rPr>
        <w:fldChar w:fldCharType="end"/>
      </w:r>
      <w:r w:rsidRPr="6B036449">
        <w:rPr>
          <w:szCs w:val="24"/>
          <w:lang w:eastAsia="es-MX"/>
        </w:rPr>
        <w:t>.</w:t>
      </w:r>
      <w:r w:rsidRPr="6B036449">
        <w:rPr>
          <w:szCs w:val="24"/>
          <w:lang w:val="es-419" w:eastAsia="es-MX"/>
        </w:rPr>
        <w:t xml:space="preserve"> </w:t>
      </w:r>
    </w:p>
    <w:p w14:paraId="6FE4BC6A" w14:textId="77777777" w:rsidR="00BF19A7" w:rsidRDefault="00BF19A7" w:rsidP="009B0A3B">
      <w:pPr>
        <w:rPr>
          <w:szCs w:val="24"/>
          <w:lang w:val="es-419" w:eastAsia="es-MX"/>
        </w:rPr>
      </w:pPr>
    </w:p>
    <w:p w14:paraId="1F4F2A41" w14:textId="1760906B" w:rsidR="009B0A3B" w:rsidRPr="00CE2B27" w:rsidRDefault="009B0A3B" w:rsidP="009B0A3B">
      <w:pPr>
        <w:rPr>
          <w:szCs w:val="24"/>
          <w:lang w:val="es-419" w:eastAsia="es-MX"/>
        </w:rPr>
        <w:sectPr w:rsidR="009B0A3B" w:rsidRPr="00CE2B27" w:rsidSect="001F1E47">
          <w:headerReference w:type="default" r:id="rId16"/>
          <w:footerReference w:type="default" r:id="rId17"/>
          <w:pgSz w:w="12240" w:h="15840"/>
          <w:pgMar w:top="1340" w:right="1400" w:bottom="920" w:left="1400" w:header="0" w:footer="736" w:gutter="0"/>
          <w:pgNumType w:start="1"/>
          <w:cols w:space="720"/>
        </w:sectPr>
      </w:pPr>
      <w:r w:rsidRPr="6B036449">
        <w:rPr>
          <w:szCs w:val="24"/>
          <w:lang w:eastAsia="es-MX"/>
        </w:rPr>
        <w:t xml:space="preserve">El desarrollo de softwares con contenidos de anatomía e histología, se ve reflejado en el proyecto presentado por Mena et al., en el año 2013, en el que para su diseño se determinó que se necesitaba el uso de las TIC </w:t>
      </w:r>
      <w:r w:rsidRPr="6B036449">
        <w:rPr>
          <w:szCs w:val="24"/>
          <w:lang w:eastAsia="es-MX"/>
        </w:rPr>
        <w:fldChar w:fldCharType="begin"/>
      </w:r>
      <w:r w:rsidR="007A6DF4">
        <w:rPr>
          <w:szCs w:val="24"/>
          <w:lang w:eastAsia="es-MX"/>
        </w:rPr>
        <w:instrText xml:space="preserve"> ADDIN ZOTERO_ITEM CSL_CITATION {"citationID":"cZqBdHmM","properties":{"formattedCitation":"[7]","plainCitation":"[7]","noteIndex":0},"citationItems":[{"id":"ayzYSt9U/3XRn93qX","uris":["http://zotero.org/users/local/XmSHv6AK/items/YMPLQCKN"],"itemData":{"id":14,"type":"article-journal","abstract":"Resumen\nLa conformación de las estructuras anatómicas es compleja en los 3 planos del espacio. Históricamente, la enseñanza de la anatomía se ha hecho a partir de representaciones bidimensionales, de modelos físicos tridimensionales o de cuerpos reales. Solo recientemente ha sido factible crear modelos anatómicos digitales tridimensionales, que pueden ser explorados en línea a través de Internet. El objetivo del presente trabajo es analizar 2 de las herramientas en línea más conocidas para la visualización anatómica (Anatomography® y BioDigital® Human), y presentar una experiencia docente de uso en el área de neurociencias. Se crearon imágenes de estructuras cerebrales animadas que se usaron en clase posteriormente, y se preguntó a los alumnos sobre su interés y utilidad. Los resultados indicaron que la utilización de este tipo de recursos es interesante por su flexibilidad, atractivo y coste.\nThe conformation of anatomical structures is complex in the 3 spatial planes. Historically, anatomy teaching has been carried out using 2-dimensional representation, 3-dimensional physical models, or real bodies. Only recently has it been possible to create digital 3-dimensional anatomical models that can be explored online or downloaded. The aim of this work is to critically describe two of the best-known online tools for anatomical visualisation (Anatomography® and BioDigital® Human), and to present a teaching experience in the neuroscience domain. Animated images of brain structures were created and later used in class, and students were asked about their interest and usefulness. Results indicated that the use of this kind of resource is interesting, due to its flexibility, attractiveness and cost.","container-title":"Educación Médica","DOI":"10.1016/j.edumed.2016.06.022","ISSN":"1575-1813","issue":"4","journalAbbreviation":"Educación Médica","language":"es","page":"267-269","source":"ScienceDirect","title":"Visualización de modelos digitales tridimensionales en la enseñanza de anatomía: principales recursos y una experiencia docente en neuroanatomía","title-short":"Visualización de modelos digitales tridimensionales en la enseñanza de anatomía","volume":"18","author":[{"family":"Arrondo","given":"Gonzalo"},{"family":"Bernacer","given":"Javier"},{"family":"Díaz Robredo","given":"Luis"}],"issued":{"date-parts":[["2017",10,1]]}}}],"schema":"https://github.com/citation-style-language/schema/raw/master/csl-citation.json"} </w:instrText>
      </w:r>
      <w:r w:rsidRPr="6B036449">
        <w:rPr>
          <w:szCs w:val="24"/>
          <w:lang w:eastAsia="es-MX"/>
        </w:rPr>
        <w:fldChar w:fldCharType="separate"/>
      </w:r>
      <w:r w:rsidRPr="6B036449">
        <w:rPr>
          <w:szCs w:val="24"/>
        </w:rPr>
        <w:t>[7]</w:t>
      </w:r>
      <w:r w:rsidRPr="6B036449">
        <w:rPr>
          <w:szCs w:val="24"/>
          <w:lang w:eastAsia="es-MX"/>
        </w:rPr>
        <w:fldChar w:fldCharType="end"/>
      </w:r>
      <w:r w:rsidRPr="6B036449">
        <w:rPr>
          <w:szCs w:val="24"/>
          <w:lang w:eastAsia="es-MX"/>
        </w:rPr>
        <w:t xml:space="preserve">, además </w:t>
      </w:r>
      <w:r w:rsidRPr="6B036449">
        <w:rPr>
          <w:szCs w:val="24"/>
        </w:rPr>
        <w:t>en el proyecto de Pujol et al., exponen lo que ellos llaman un “atlas anatómico” donde realizaron modelados 3</w:t>
      </w:r>
      <w:r w:rsidR="00FE45B2">
        <w:rPr>
          <w:szCs w:val="24"/>
        </w:rPr>
        <w:t>D</w:t>
      </w:r>
      <w:r w:rsidRPr="6B036449">
        <w:rPr>
          <w:szCs w:val="24"/>
        </w:rPr>
        <w:t xml:space="preserve"> usando de referencia cadáveres donados, concluyendo en que </w:t>
      </w:r>
      <w:r>
        <w:rPr>
          <w:szCs w:val="24"/>
        </w:rPr>
        <w:t>los</w:t>
      </w:r>
      <w:r w:rsidRPr="6B036449">
        <w:rPr>
          <w:szCs w:val="24"/>
        </w:rPr>
        <w:t xml:space="preserve"> datos que generaron cuentan con gran valor en la enseñanza de la anatomía ya que proporcionan comprensión profunda en la forma, orientación y relación de las estructuras importantes del cuerpo a los estudiantes </w:t>
      </w:r>
      <w:r>
        <w:fldChar w:fldCharType="begin"/>
      </w:r>
      <w:r w:rsidR="007A6DF4">
        <w:instrText xml:space="preserve"> ADDIN ZOTERO_ITEM CSL_CITATION {"citationID":"mHrRaclS","properties":{"formattedCitation":"[8]","plainCitation":"[8]","noteIndex":0},"citationItems":[{"id":"ayzYSt9U/72I3ozWL","uris":["http://zotero.org/users/local/XmSHv6AK/items/HUVZUSWC"],"itemData":{"id":7,"type":"article-journal","abstract":"Rationale and Objectives\nAnatomy is an essential component of medical education as it is critical for the accurate diagnosis in organs and human systems. The mental representation of the shape and organization of different anatomical structures is a crucial step in the learning process. The purpose of this pilot study is to demonstrate the feasibility and benefits of developing innovative teaching modules for anatomy education of first-year medical students based on 3D reconstructions from actual patient data.\n\nMaterials and Methods\nA total of 196 models of anatomical structures from 16 anonymized CT datasets were generated using the 3D Slicer open-source software platform. The models focused on three anatomical areas: the mediastinum, the upper abdomen and the pelvis. Online optional quizzes were offered to first-year medical students to assess their comprehension in the areas of interest. Specific tasks were designed for students to complete using the 3D models.\n\nResults\nScores of the quizzes confirmed a lack of understanding of 3D spatial relationships of anatomical structures despite standard instruction including dissection. Written task material and qualitative review by students suggested that interaction with 3D models led to a better understanding of the shape and spatial relationships among structures, and helped illustrate anatomical variations from one body to another.\n\nConclusion\nThe study demonstrates the feasibility of one possible approach to the generation of 3D models of the anatomy from actual patient data. The educational materials developed have the potential to supplement the teaching of complex anatomical regions and help demonstrate the anatomic variation among patients.","container-title":"Academic radiology","DOI":"10.1016/j.acra.2015.12.012","ISSN":"1076-6332","issue":"4","journalAbbreviation":"Acad Radiol","note":"PMID: 26897601\nPMCID: PMC4808571","page":"507-516","source":"PubMed Central","title":"Using 3D modeling techniques to enhance teaching of difficult anatomical concepts","volume":"23","author":[{"family":"Pujol","given":"Sonia"},{"family":"Baldwin","given":"Michael"},{"family":"Nassiri","given":"Joshua"},{"family":"Kikinis","given":"Ron"},{"family":"Shaffer","given":"Kitt"}],"issued":{"date-parts":[["2016",4]]}}}],"schema":"https://github.com/citation-style-language/schema/raw/master/csl-citation.json"} </w:instrText>
      </w:r>
      <w:r>
        <w:fldChar w:fldCharType="separate"/>
      </w:r>
      <w:r>
        <w:t>[8]</w:t>
      </w:r>
      <w:r>
        <w:fldChar w:fldCharType="end"/>
      </w:r>
      <w:r w:rsidR="00C94D38">
        <w:t>.</w:t>
      </w:r>
    </w:p>
    <w:p w14:paraId="7492C4F4" w14:textId="4F30BBD2" w:rsidR="00451D76" w:rsidRPr="00324B3D" w:rsidRDefault="00693682" w:rsidP="00324B3D">
      <w:pPr>
        <w:pStyle w:val="Subtitle"/>
        <w:spacing w:before="0" w:line="480" w:lineRule="auto"/>
        <w:contextualSpacing/>
        <w:rPr>
          <w:spacing w:val="0"/>
          <w:sz w:val="32"/>
          <w:szCs w:val="32"/>
        </w:rPr>
      </w:pPr>
      <w:bookmarkStart w:id="6" w:name="_Toc57276361"/>
      <w:bookmarkStart w:id="7" w:name="_Toc153453898"/>
      <w:r w:rsidRPr="60AB47D8">
        <w:rPr>
          <w:spacing w:val="0"/>
          <w:sz w:val="32"/>
          <w:szCs w:val="32"/>
        </w:rPr>
        <w:lastRenderedPageBreak/>
        <w:t>Situación problemática o problema de investigación</w:t>
      </w:r>
      <w:bookmarkEnd w:id="6"/>
      <w:bookmarkEnd w:id="7"/>
    </w:p>
    <w:p w14:paraId="768D5DCC" w14:textId="77777777" w:rsidR="008A3F7B" w:rsidRDefault="00451D76" w:rsidP="00451D76">
      <w:pPr>
        <w:pStyle w:val="BodyText"/>
        <w:spacing w:before="7" w:line="360" w:lineRule="auto"/>
        <w:rPr>
          <w:lang w:val="es-MX" w:eastAsia="es-MX"/>
        </w:rPr>
      </w:pPr>
      <w:r w:rsidRPr="613FC41B">
        <w:rPr>
          <w:lang w:val="es-MX" w:eastAsia="es-MX"/>
        </w:rPr>
        <w:t xml:space="preserve">Los proyectos anteriores donde se muestran diferentes soluciones para la representación de tejidos y sección que conforman la anatomía humana tienen en común el uso de tecnológicas emergentes como pueden ser los modelados tridimensionales generados y visualizados por computadora o la impresión de estos de modo que los alumnos logren la manipulación de estos, propiciando el dominio de habilidades y asimilación de conceptos. </w:t>
      </w:r>
    </w:p>
    <w:p w14:paraId="46514878" w14:textId="77777777" w:rsidR="008A3F7B" w:rsidRDefault="008A3F7B" w:rsidP="00451D76">
      <w:pPr>
        <w:pStyle w:val="BodyText"/>
        <w:spacing w:before="7" w:line="360" w:lineRule="auto"/>
        <w:rPr>
          <w:lang w:val="es-MX" w:eastAsia="es-MX"/>
        </w:rPr>
      </w:pPr>
    </w:p>
    <w:p w14:paraId="2B6B2558" w14:textId="700C60AD" w:rsidR="00451D76" w:rsidRDefault="007E3CB2" w:rsidP="00451D76">
      <w:pPr>
        <w:pStyle w:val="BodyText"/>
        <w:spacing w:before="7" w:line="360" w:lineRule="auto"/>
        <w:rPr>
          <w:lang w:val="es-MX" w:eastAsia="es-MX"/>
        </w:rPr>
      </w:pPr>
      <w:r>
        <w:rPr>
          <w:lang w:val="es-MX" w:eastAsia="es-MX"/>
        </w:rPr>
        <w:t xml:space="preserve">El presente proyecto </w:t>
      </w:r>
      <w:r w:rsidR="00451D76" w:rsidRPr="613FC41B">
        <w:rPr>
          <w:lang w:val="es-MX" w:eastAsia="es-MX"/>
        </w:rPr>
        <w:t>busca presentar una solución a este problema mediante el desarrollo de un prototipo</w:t>
      </w:r>
      <w:r>
        <w:rPr>
          <w:lang w:val="es-MX" w:eastAsia="es-MX"/>
        </w:rPr>
        <w:t xml:space="preserve"> </w:t>
      </w:r>
      <w:r w:rsidRPr="007E3CB2">
        <w:rPr>
          <w:lang w:val="es-MX" w:eastAsia="es-MX"/>
        </w:rPr>
        <w:t xml:space="preserve">para manipular y visualizar modelos en 3d </w:t>
      </w:r>
      <w:r w:rsidR="00451D76" w:rsidRPr="613FC41B">
        <w:rPr>
          <w:lang w:val="es-MX" w:eastAsia="es-MX"/>
        </w:rPr>
        <w:t xml:space="preserve">para lograr una representación </w:t>
      </w:r>
      <w:r>
        <w:rPr>
          <w:lang w:val="es-MX" w:eastAsia="es-MX"/>
        </w:rPr>
        <w:t xml:space="preserve">y manipulación </w:t>
      </w:r>
      <w:r w:rsidR="00451D76" w:rsidRPr="613FC41B">
        <w:rPr>
          <w:lang w:val="es-MX" w:eastAsia="es-MX"/>
        </w:rPr>
        <w:t xml:space="preserve">más realistas y detalladas del cuerpo humano enfocada principalmente para la enseñanza de las ciencias morfológicas. Como menciona Fabro Vivas et al., una de las principales problemáticas es el desconocimiento general de las </w:t>
      </w:r>
      <w:r w:rsidR="0048246E">
        <w:rPr>
          <w:lang w:val="es-MX" w:eastAsia="es-MX"/>
        </w:rPr>
        <w:t>TIC</w:t>
      </w:r>
      <w:r w:rsidR="00451D76" w:rsidRPr="613FC41B">
        <w:rPr>
          <w:lang w:val="es-MX" w:eastAsia="es-MX"/>
        </w:rPr>
        <w:t xml:space="preserve"> por parte de docentes y alumnos del área de las ciencias morfológicas, uno de los puntos a destacar es la importancia que los alumnos le dan a la implementación de nuevas tecnologías para nuevos modelos de aprendizaje, destacando que se dista de la aplicación de estos nuevos modelos de enseñanza por parte de los docentes debido a su falta de capacitación y conocimientos en el área de las tecnologías de la información, se puede rescatar la contundente aceptación de los alumnos a modelos visuales utilizados por los mismos para su proceso de aprendizaje, la implementación de estos modelos resulta beneficioso para el aprendizaje y enseñanza en el área de las ciencias morfológicas pero se concluye que la calidad educativa no reside en los dispositivos  tecnológicos,  sino  en  la  labor  personal  y  en  el  esfuerzo  de  los  docentes,  en  su  formación  y  en  su  compromiso  con  los  estudiantes, así como en el involucramiento de estos últimos en sus propios procesos de aprendizaje </w:t>
      </w:r>
      <w:r w:rsidR="00451D76" w:rsidRPr="613FC41B">
        <w:rPr>
          <w:lang w:val="es-MX" w:eastAsia="es-MX"/>
        </w:rPr>
        <w:fldChar w:fldCharType="begin"/>
      </w:r>
      <w:r w:rsidR="007A6DF4">
        <w:rPr>
          <w:lang w:val="es-MX" w:eastAsia="es-MX"/>
        </w:rPr>
        <w:instrText xml:space="preserve"> ADDIN ZOTERO_ITEM CSL_CITATION {"citationID":"KvIUdjUM","properties":{"formattedCitation":"[1]","plainCitation":"[1]","noteIndex":0},"citationItems":[{"id":"ayzYSt9U/DDrjI9a6","uris":["http://zotero.org/users/local/XmSHv6AK/items/VJ3TDFHC"],"itemData":{"id":"Ngys4hTn/gzf2ftkO","type":"article-journal","abstract":"The purpose of this research was to explore about knowledge, valuation, and practices mediated through ICT in the teaching of Morphological Sciences. Methodological approach corresponds to a case study. As main results, in three courses (“Anatomy and Histology”; “Normal Morphology” and “Human Organism: structural aspects”), teaching proposals consist of a B-Learning model (face-to-face and online) mediated through a technological environment. Face-to-face activities consist in visualizing and identifying organs and tissues under an optical microscope. They are complementary with a group observation of microphotographs of these same samples on a high-resolution LCD display, generating debates and interpretations of the tissues and organs, to promote participation of students. In the “Anatomy and Histology” and “Normal Morphology” courses, workshops are also developed to study bone repairs and internal and external configuration of different organs, through the observation of images, animations and videos from different web sites, Augmented Reality applications and digital 3D histological and anatomical models of own elaboration, that the students consult and analyze through their mobile devices (notebooks and cellphones). In relation to benefits of the incorporation of ICT into the teaching of Morphological Sciences, teachers express that it strengthens teaching and learning processes. Students declare ICT allow to overcome space-time access barriers to the knowledge. In addition, is observed that most teachers and students have not received formal training for the use of ICT in class.","container-title":"Uni-pluriversidad","DOI":"10.17533/udea.unipluri.20.1.04","ISSN":"2665-2730","issue":"1","language":"es","license":"Derechos de autor 2020 Universidad de Antioquia","note":"number: 1","page":"61-79","source":"revistas.udea.edu.co","title":"Integración de las TIC para la enseñanza de las Ciencias Morfológicas en el nivel universitario","volume":"20","author":[{"family":"Vivas","given":"Ana Patricia Fabro"},{"family":"Aró","given":"Carolina"},{"family":"Villafañe","given":"Noelia"},{"family":"Degrave","given":"Valentina"}],"issued":{"date-parts":[["2020",6,30]]}}}],"schema":"https://github.com/citation-style-language/schema/raw/master/csl-citation.json"} </w:instrText>
      </w:r>
      <w:r w:rsidR="00451D76" w:rsidRPr="613FC41B">
        <w:rPr>
          <w:lang w:val="es-MX" w:eastAsia="es-MX"/>
        </w:rPr>
        <w:fldChar w:fldCharType="separate"/>
      </w:r>
      <w:r w:rsidR="00451D76">
        <w:t>[1]</w:t>
      </w:r>
      <w:r w:rsidR="00451D76" w:rsidRPr="613FC41B">
        <w:rPr>
          <w:lang w:val="es-MX" w:eastAsia="es-MX"/>
        </w:rPr>
        <w:fldChar w:fldCharType="end"/>
      </w:r>
      <w:r w:rsidR="00451D76" w:rsidRPr="613FC41B">
        <w:rPr>
          <w:lang w:val="es-MX" w:eastAsia="es-MX"/>
        </w:rPr>
        <w:t>.</w:t>
      </w:r>
    </w:p>
    <w:p w14:paraId="3E743AFC" w14:textId="77777777" w:rsidR="005A4FB4" w:rsidRPr="00451D76" w:rsidRDefault="005A4FB4" w:rsidP="00451D76">
      <w:pPr>
        <w:pStyle w:val="BodyText"/>
        <w:spacing w:before="7" w:line="360" w:lineRule="auto"/>
        <w:rPr>
          <w:lang w:val="es-MX" w:eastAsia="es-MX"/>
        </w:rPr>
      </w:pPr>
    </w:p>
    <w:p w14:paraId="6E29CD37" w14:textId="77777777" w:rsidR="00E60116" w:rsidRDefault="00E60116" w:rsidP="00E60116">
      <w:pPr>
        <w:pStyle w:val="Textonormal"/>
        <w:spacing w:after="0"/>
        <w:contextualSpacing/>
      </w:pPr>
    </w:p>
    <w:p w14:paraId="44719688" w14:textId="77777777" w:rsidR="003002F1" w:rsidRDefault="003002F1">
      <w:pPr>
        <w:spacing w:after="160" w:line="259" w:lineRule="auto"/>
        <w:jc w:val="left"/>
        <w:rPr>
          <w:rFonts w:eastAsiaTheme="majorEastAsia" w:cstheme="majorBidi"/>
          <w:b/>
          <w:spacing w:val="-10"/>
          <w:kern w:val="28"/>
          <w:sz w:val="36"/>
          <w:szCs w:val="56"/>
        </w:rPr>
      </w:pPr>
      <w:bookmarkStart w:id="8" w:name="_Toc57276362"/>
      <w:r>
        <w:br w:type="page"/>
      </w:r>
    </w:p>
    <w:p w14:paraId="0DF2D745" w14:textId="59FC706B" w:rsidR="00A56266" w:rsidRDefault="008355B2" w:rsidP="00324B3D">
      <w:pPr>
        <w:pStyle w:val="Title"/>
        <w:spacing w:before="0" w:after="0" w:line="480" w:lineRule="auto"/>
      </w:pPr>
      <w:bookmarkStart w:id="9" w:name="_Toc153453899"/>
      <w:r>
        <w:lastRenderedPageBreak/>
        <w:t>Estado del arte</w:t>
      </w:r>
      <w:bookmarkEnd w:id="8"/>
      <w:bookmarkEnd w:id="9"/>
    </w:p>
    <w:p w14:paraId="146F3BFE" w14:textId="7E6F46A7" w:rsidR="008A3F7B" w:rsidRDefault="001643D7" w:rsidP="001643D7">
      <w:pPr>
        <w:rPr>
          <w:szCs w:val="24"/>
        </w:rPr>
      </w:pPr>
      <w:r w:rsidRPr="613FC41B">
        <w:rPr>
          <w:szCs w:val="24"/>
        </w:rPr>
        <w:t xml:space="preserve">Si bien es cierto que las representaciones de objetos usados en la enseñanza de las diferentes ramas académicas se ha caracterizado por la impresión tridimensional de los mismo, o bien del modelado tangible con diferentes materiales, como el alginato usado principalmente en el área odontológica </w:t>
      </w:r>
      <w:r w:rsidRPr="613FC41B">
        <w:rPr>
          <w:szCs w:val="24"/>
        </w:rPr>
        <w:fldChar w:fldCharType="begin"/>
      </w:r>
      <w:r w:rsidR="007A6DF4">
        <w:rPr>
          <w:szCs w:val="24"/>
        </w:rPr>
        <w:instrText xml:space="preserve"> ADDIN ZOTERO_ITEM CSL_CITATION {"citationID":"7m1ANuSy","properties":{"formattedCitation":"[9]","plainCitation":"[9]","noteIndex":0},"citationItems":[{"id":"ayzYSt9U/vhWlPQRK","uris":["http://zotero.org/users/local/XmSHv6AK/items/AGJRFSSM"],"itemData":{"id":45,"type":"article-journal","container-title":"Acta Odontológica Venezolana","ISSN":"0001-6365","issue":"2","language":"es","note":"publisher: Acta Odontológica Venezolana","page":"180-183","source":"ve.scielo.org","title":"Técnica de impresión con alginato: Una propuesta edumática","title-short":"Técnica de impresión con alginato","volume":"46","author":[{"family":"García Herrera","given":"Carmelo"},{"family":"Espinoza Matheus","given":"Norelkys"},{"family":"Noe Orellana","given":"Jaimes"},{"family":"Ramírez","given":"Robert Antonio"},{"family":"Setién Duín","given":"Víctor"}],"issued":{"date-parts":[["2008",6]]}}}],"schema":"https://github.com/citation-style-language/schema/raw/master/csl-citation.json"} </w:instrText>
      </w:r>
      <w:r w:rsidRPr="613FC41B">
        <w:rPr>
          <w:szCs w:val="24"/>
        </w:rPr>
        <w:fldChar w:fldCharType="separate"/>
      </w:r>
      <w:r w:rsidRPr="613FC41B">
        <w:rPr>
          <w:szCs w:val="24"/>
        </w:rPr>
        <w:t>[9]</w:t>
      </w:r>
      <w:r w:rsidRPr="613FC41B">
        <w:rPr>
          <w:szCs w:val="24"/>
        </w:rPr>
        <w:fldChar w:fldCharType="end"/>
      </w:r>
      <w:r w:rsidRPr="613FC41B">
        <w:rPr>
          <w:szCs w:val="24"/>
        </w:rPr>
        <w:t>, sin embargo la comercialización de diferentes marcas y presentaciones de estas sustancias pueden llevar a resultados como los presentados por Braga et al., donde se examinan y comentan los diferentes componentes de algunos alginatos concluyendo en la posibilidad tóxica de estos</w:t>
      </w:r>
      <w:r>
        <w:rPr>
          <w:szCs w:val="24"/>
        </w:rPr>
        <w:t xml:space="preserve"> </w:t>
      </w:r>
      <w:r w:rsidRPr="613FC41B">
        <w:rPr>
          <w:szCs w:val="24"/>
        </w:rPr>
        <w:fldChar w:fldCharType="begin"/>
      </w:r>
      <w:r w:rsidR="007A6DF4">
        <w:rPr>
          <w:szCs w:val="24"/>
        </w:rPr>
        <w:instrText xml:space="preserve"> ADDIN ZOTERO_ITEM CSL_CITATION {"citationID":"uJH1ZqLT","properties":{"formattedCitation":"[10]","plainCitation":"[10]","noteIndex":0},"citationItems":[{"id":"ayzYSt9U/1yDzh8yo","uris":["http://zotero.org/users/local/XmSHv6AK/items/CXE6K3NH"],"itemData":{"id":47,"type":"article-journal","abstract":"O alginato ou hidrocolóide irreversível é um dos materiais de moldagem mais aceitos e utilizados na Odontologia. Muitas substâncias como zinco, cádmio, silicato de chumbo e fluoretos foram adicionadas em algumas marcas de alginatos, com o objetivo de melhorar suas propriedades físicas, químicas, mecânicas e se tornaram causa de preocupação no que se refere à toxicidade desses materiais. Em algumas marcas de alginatos relatou-se a presença de fluoretos, cádmio, silicatos de chumbo e zinco potencialmente tóxicos, isoladamente ou em conjunto, conseqüentemente, cuidados especiais devem ser tomados na preparação desses materiais. É necessário que haja um controle contínuo de metais e substâncias potencialmente tóxicas nos alginatos para se evitar a contaminação dos profissionais da área odontológica e pacientes. Nesta revisão analisou-se o potencial tóxico de alginatos usados em odontologia.","container-title":"Revista de Ciências Farmacêuticas Básica e Aplicada","ISSN":"2179-443X","issue":"2","language":"en","license":"Copyright (c) 2019 Journal of Basic and Applied Pharmaceutical Sciences","note":"number: 2","source":"rcfba.fcfar.unesp.br","title":"Potencial tóxico dos alginatos para uso odontológico","URL":"http://rcfba.fcfar.unesp.br/index.php/ojs/article/view/517","volume":"28","author":[{"family":"Braga","given":"A. S."},{"family":"Braga","given":"S. R. S."},{"family":"Catirse","given":"A. B. C. E. B."},{"family":"Vaz","given":"L. G."},{"family":"Spadaro","given":"A. C. C."}],"accessed":{"date-parts":[["2023",3,16]]},"issued":{"date-parts":[["2007",5,1]]}}}],"schema":"https://github.com/citation-style-language/schema/raw/master/csl-citation.json"} </w:instrText>
      </w:r>
      <w:r w:rsidRPr="613FC41B">
        <w:rPr>
          <w:szCs w:val="24"/>
        </w:rPr>
        <w:fldChar w:fldCharType="separate"/>
      </w:r>
      <w:r w:rsidRPr="613FC41B">
        <w:rPr>
          <w:szCs w:val="24"/>
        </w:rPr>
        <w:t>[10]</w:t>
      </w:r>
      <w:r w:rsidRPr="613FC41B">
        <w:rPr>
          <w:szCs w:val="24"/>
        </w:rPr>
        <w:fldChar w:fldCharType="end"/>
      </w:r>
      <w:r w:rsidRPr="613FC41B">
        <w:rPr>
          <w:szCs w:val="24"/>
        </w:rPr>
        <w:t xml:space="preserve">. </w:t>
      </w:r>
    </w:p>
    <w:p w14:paraId="27070546" w14:textId="77777777" w:rsidR="008A3F7B" w:rsidRDefault="008A3F7B" w:rsidP="001643D7">
      <w:pPr>
        <w:rPr>
          <w:szCs w:val="24"/>
        </w:rPr>
      </w:pPr>
    </w:p>
    <w:p w14:paraId="388FB1F6" w14:textId="74E40C2F" w:rsidR="008A3F7B" w:rsidRDefault="001643D7" w:rsidP="001643D7">
      <w:pPr>
        <w:rPr>
          <w:szCs w:val="24"/>
        </w:rPr>
      </w:pPr>
      <w:r w:rsidRPr="613FC41B">
        <w:rPr>
          <w:szCs w:val="24"/>
        </w:rPr>
        <w:t xml:space="preserve">Los avances en la tecnología de imágenes tridimensional proporciona grandes uso ya que como describe Cazar et al., permiten procesar objetos escaneados previamente, digitalizarlos, modificarlos y reproducirlos con gran nivel de detalle </w:t>
      </w:r>
      <w:r w:rsidRPr="613FC41B">
        <w:rPr>
          <w:szCs w:val="24"/>
        </w:rPr>
        <w:fldChar w:fldCharType="begin"/>
      </w:r>
      <w:r w:rsidR="007A6DF4">
        <w:rPr>
          <w:szCs w:val="24"/>
        </w:rPr>
        <w:instrText xml:space="preserve"> ADDIN ZOTERO_ITEM CSL_CITATION {"citationID":"QeSWAsGq","properties":{"formattedCitation":"[11]","plainCitation":"[11]","noteIndex":0},"citationItems":[{"id":"ayzYSt9U/dSRBpF0m","uris":["http://zotero.org/users/local/XmSHv6AK/items/MAW8TJRA"],"itemData":{"id":43,"type":"article-journal","abstract":"Cone Beam Computed Tomographs (CBCT) provide high-quality 3D images with submillimeter resolutions, fairly short scan times (10 to 70 seconds) and radiation doses up to 15 times lower than classic CT systems. Thanks to this, its use in different areas, both in dentistry and in other areas, has increased significantly. Additionally, the advancement of teleradiology and the compatibility of the resulting DICOM images with different types of planning, simulation and 3D printing software; have made it possible to consolidate a powerful tool for the possible early and accurate diagnosis of different deep lesions, anomalies and the acquisition of deep knowledge about a specific maxillofacial area and its relationship with adjacent structures. However, its resulting measurements with very little error range and the possibility of generating three-dimensional reconstructions make it a clear pedagogical instrument of great utility in modern archaeological, technological, forensic, anthropological and biomedical investigation techniques. This article provides an overview of CBCT systems, their associated computational technologies, and demonstrates their applicability as tools for the analysis, preservation, reconstruction and reproduction of archaeological pieces. As a test, its application in the acquisition of different stereolithographic models of archaeological remains of the Pumapungo Museum in the city of Cuenca, Ecuador is described.","container-title":"Odontología Activa Revista Científica","DOI":"10.31984/oactiva.v5i3.520","ISSN":"2588-0624","issue":"3","language":"es","license":"Derechos de autor 2020 Odontología Activa Revista Científica","note":"number: 3","page":"73-84","source":"oactiva.ucacue.edu.ec","title":"Uso de CBCT y herramientas computacionales odontológicas para la reconstrucción tridimensional de objetos arqueológicos.","volume":"5","author":[{"family":"Cazar","given":"Marcelo Enrique"}],"issued":{"date-parts":[["2020",9,3]]}}}],"schema":"https://github.com/citation-style-language/schema/raw/master/csl-citation.json"} </w:instrText>
      </w:r>
      <w:r w:rsidRPr="613FC41B">
        <w:rPr>
          <w:szCs w:val="24"/>
        </w:rPr>
        <w:fldChar w:fldCharType="separate"/>
      </w:r>
      <w:r w:rsidRPr="613FC41B">
        <w:rPr>
          <w:szCs w:val="24"/>
        </w:rPr>
        <w:t>[11]</w:t>
      </w:r>
      <w:r w:rsidRPr="613FC41B">
        <w:rPr>
          <w:szCs w:val="24"/>
        </w:rPr>
        <w:fldChar w:fldCharType="end"/>
      </w:r>
      <w:r w:rsidRPr="613FC41B">
        <w:rPr>
          <w:szCs w:val="24"/>
        </w:rPr>
        <w:t>.</w:t>
      </w:r>
    </w:p>
    <w:p w14:paraId="6E0AD637" w14:textId="77777777" w:rsidR="008A3F7B" w:rsidRDefault="008A3F7B" w:rsidP="001643D7">
      <w:pPr>
        <w:rPr>
          <w:szCs w:val="24"/>
        </w:rPr>
      </w:pPr>
    </w:p>
    <w:p w14:paraId="4E6ABDF2" w14:textId="2CC980FB" w:rsidR="008A3F7B" w:rsidRDefault="001643D7" w:rsidP="001643D7">
      <w:pPr>
        <w:rPr>
          <w:szCs w:val="24"/>
        </w:rPr>
      </w:pPr>
      <w:r w:rsidRPr="613FC41B">
        <w:rPr>
          <w:szCs w:val="24"/>
        </w:rPr>
        <w:t xml:space="preserve">En las ciencias morfológicas se cuentan con diversas tecnologías para la visualización de las diferentes secciones o secciones específicas de la anatomía humana, ejemplo de esto es la ecografía, ahora tridimensional como la presentada por Alcázar et al., donde la describen como una mejora frente a la ecografía bidimensional ya que posee más detalle lo que facilita el análisis de lesiones </w:t>
      </w:r>
      <w:r w:rsidRPr="613FC41B">
        <w:rPr>
          <w:szCs w:val="24"/>
        </w:rPr>
        <w:fldChar w:fldCharType="begin"/>
      </w:r>
      <w:r w:rsidR="007A6DF4">
        <w:rPr>
          <w:szCs w:val="24"/>
        </w:rPr>
        <w:instrText xml:space="preserve"> ADDIN ZOTERO_ITEM CSL_CITATION {"citationID":"UZxFVPPR","properties":{"formattedCitation":"[12]","plainCitation":"[12]","noteIndex":0},"citationItems":[{"id":"ayzYSt9U/JVRHzQEL","uris":["http://zotero.org/users/local/XmSHv6AK/items/CZ5GXW8T"],"itemData":{"id":51,"type":"article-journal","abstract":"The differential diagnosis of ovarian tumors still represents a clinical challenge. A precise diagnosis is essential to select the best management option for the patients. Such a diagnosis is based on clinical data, physical examination and image techniques, especially two-dimensional ultrasound. Recently, three-dimensional ultrasound has become available. This technique allows a more detailed morphologic and vascular analysis of ovarian tumors. In this article current indications for three-dimensional ultrasound in ovarian tumors will be review.","container-title":"Revista de Medicina de la Universidad de Navarra","DOI":"10.15581/021.49.7589","ISSN":"2444-2836","language":"es","license":"Derechos de autor","page":"23-27","source":"revistas.unav.edu","title":"Ecografía tridimensional en la evaluación de los tumores de ovario","author":[{"family":"Alcázar","given":"Juan Luis"},{"family":"García-Manero","given":"M."},{"family":"Pombo","given":"I."},{"family":"Laparte","given":"C."},{"family":"Jurado","given":"M."}],"issued":{"date-parts":[["2005"]]}}}],"schema":"https://github.com/citation-style-language/schema/raw/master/csl-citation.json"} </w:instrText>
      </w:r>
      <w:r w:rsidRPr="613FC41B">
        <w:rPr>
          <w:szCs w:val="24"/>
        </w:rPr>
        <w:fldChar w:fldCharType="separate"/>
      </w:r>
      <w:r w:rsidRPr="613FC41B">
        <w:rPr>
          <w:szCs w:val="24"/>
        </w:rPr>
        <w:t>[12]</w:t>
      </w:r>
      <w:r w:rsidRPr="613FC41B">
        <w:rPr>
          <w:szCs w:val="24"/>
        </w:rPr>
        <w:fldChar w:fldCharType="end"/>
      </w:r>
      <w:r w:rsidRPr="613FC41B">
        <w:rPr>
          <w:szCs w:val="24"/>
        </w:rPr>
        <w:t xml:space="preserve">. </w:t>
      </w:r>
    </w:p>
    <w:p w14:paraId="26EEDF93" w14:textId="77777777" w:rsidR="008A3F7B" w:rsidRDefault="008A3F7B" w:rsidP="001643D7">
      <w:pPr>
        <w:rPr>
          <w:szCs w:val="24"/>
        </w:rPr>
      </w:pPr>
    </w:p>
    <w:p w14:paraId="00663E7B" w14:textId="1782F224" w:rsidR="001643D7" w:rsidRDefault="001643D7" w:rsidP="001643D7">
      <w:pPr>
        <w:rPr>
          <w:szCs w:val="24"/>
        </w:rPr>
      </w:pPr>
      <w:r w:rsidRPr="613FC41B">
        <w:rPr>
          <w:szCs w:val="24"/>
        </w:rPr>
        <w:t xml:space="preserve">Otra de las implementaciones de las TIC en la resolución del presente problema fue el uso de la realidad aumentada, como antes se mencionaba </w:t>
      </w:r>
      <w:r w:rsidRPr="00476E0E">
        <w:rPr>
          <w:szCs w:val="24"/>
        </w:rPr>
        <w:t xml:space="preserve">ARdental mostraba un proyecto en el que, mediante la combinación de impresiones tradicionales y dispositivos móviles, presentaban imágenes </w:t>
      </w:r>
      <w:r w:rsidR="00561159" w:rsidRPr="00476E0E">
        <w:rPr>
          <w:szCs w:val="24"/>
        </w:rPr>
        <w:t>detalladas</w:t>
      </w:r>
      <w:r w:rsidR="00561159">
        <w:rPr>
          <w:szCs w:val="24"/>
        </w:rPr>
        <w:t xml:space="preserve"> </w:t>
      </w:r>
      <w:r w:rsidR="00561159">
        <w:rPr>
          <w:szCs w:val="24"/>
        </w:rPr>
        <w:fldChar w:fldCharType="begin"/>
      </w:r>
      <w:r w:rsidR="007A6DF4">
        <w:rPr>
          <w:szCs w:val="24"/>
        </w:rPr>
        <w:instrText xml:space="preserve"> ADDIN ZOTERO_ITEM CSL_CITATION {"citationID":"3hlyO3Hn","properties":{"formattedCitation":"[6]","plainCitation":"[6]","noteIndex":0},"citationItems":[{"id":"ayzYSt9U/b5SOK6Kx","uris":["http://zotero.org/users/local/XmSHv6AK/items/P59GP8PK"],"itemData":{"id":"YIZd911h/6nso9xKW","type":"article-journal","abstract":"In this paper, we present the Augmented Reality (AR), a new technology that is causing a revolution in the way of perceiving the physical environment around us. Moreover, we introduce ARDental (figure 1), which is a new AR application in the dental area developed by the \"University Institute of Control Systems and Industrial Computing (ai2)\" of the \"Technical University of Valencia (UPV)\" and the \"The Center of Higher Vocational Training Folguera-Vicent\". This application is aimed to the dental teaching field. It combines real and virtual elements, it is interactive and the models are in 3D. The 3D models are very important when the learning contents are very difficult to be acquired through 2D images or other classical teaching methods. This is the situation of the dental speciality. By these reasons, this application will make easy the learning of contents and will improve the students� skills with the help of a technology which will result natural and intuitive for them.","container-title":"Gaceta dental: Industria y profesiones","ISSN":"1135-2949","issue":"252","language":"spa","note":"publisher: PUES\nsection: Gaceta dental: Industria y profesiones","page":"200-209","source":"dialnet.unirioja.es","title":"Introducción a una nueva dimensión en la morfología dentaria: ARDental (Realidad Aumentada Dental)","title-short":"Introducción a una nueva dimensión en la morfología dentaria","author":[{"family":"Folguera","given":"Fernando"},{"family":"Juan Lizandra","given":"María Carmen"},{"family":"Herrero","given":"Agustín"},{"family":"Alexandrescu","given":"Lucian"}],"issued":{"date-parts":[["2013"]]}}}],"schema":"https://github.com/citation-style-language/schema/raw/master/csl-citation.json"} </w:instrText>
      </w:r>
      <w:r w:rsidR="00561159">
        <w:rPr>
          <w:szCs w:val="24"/>
        </w:rPr>
        <w:fldChar w:fldCharType="separate"/>
      </w:r>
      <w:r w:rsidR="00561159" w:rsidRPr="00561159">
        <w:rPr>
          <w:rFonts w:cs="Times New Roman"/>
        </w:rPr>
        <w:t>[6]</w:t>
      </w:r>
      <w:r w:rsidR="00561159">
        <w:rPr>
          <w:szCs w:val="24"/>
        </w:rPr>
        <w:fldChar w:fldCharType="end"/>
      </w:r>
      <w:r w:rsidR="00561159" w:rsidRPr="00476E0E">
        <w:rPr>
          <w:szCs w:val="24"/>
        </w:rPr>
        <w:t>.</w:t>
      </w:r>
      <w:r w:rsidRPr="613FC41B">
        <w:rPr>
          <w:szCs w:val="24"/>
        </w:rPr>
        <w:t xml:space="preserve"> Existen otros proyectos donde se lleva el mismo concepto a otras ramas de la anatomía como el descrito por Leschiutta en el que se emplearon modelos anatómicos y softwares de realidad aumentada ya existentes para implementarlos en la carrera de Ciencias de la Nutrición</w:t>
      </w:r>
      <w:r w:rsidR="00DF21B1">
        <w:rPr>
          <w:szCs w:val="24"/>
        </w:rPr>
        <w:t xml:space="preserve"> </w:t>
      </w:r>
      <w:r w:rsidR="00DF21B1" w:rsidRPr="613FC41B">
        <w:rPr>
          <w:szCs w:val="24"/>
        </w:rPr>
        <w:fldChar w:fldCharType="begin"/>
      </w:r>
      <w:r w:rsidR="007A6DF4">
        <w:rPr>
          <w:szCs w:val="24"/>
        </w:rPr>
        <w:instrText xml:space="preserve"> ADDIN ZOTERO_ITEM CSL_CITATION {"citationID":"K34pfwoL","properties":{"formattedCitation":"[13]","plainCitation":"[13]","noteIndex":0},"citationItems":[{"id":"ayzYSt9U/LUvQ1w25","uris":["http://zotero.org/users/local/XmSHv6AK/items/TCW9IGRB"],"itemData":{"id":53,"type":"article-journal","ISSN":"2469-1526","language":"spa","license":"http://creativecommons.org/licenses/by-nc-nd/4.0/deed.es","note":"Accepted: 2019-07-01T20:03:53Z","source":"bibliotecavirtual.unl.edu.ar:8443","title":"Recursos emergentes: enseñanza del cuerpo humano mediante aplicaciones de realidad aumentada y atlas virtuales.","title-short":"Recursos emergentes","URL":"https://bibliotecavirtual.unl.edu.ar/handle/11185/1957","author":[{"family":"Leschiutta","given":"Lautaro"}],"accessed":{"date-parts":[["2023",3,16]]},"issued":{"date-parts":[["2017",11,23]]}}}],"schema":"https://github.com/citation-style-language/schema/raw/master/csl-citation.json"} </w:instrText>
      </w:r>
      <w:r w:rsidR="00DF21B1" w:rsidRPr="613FC41B">
        <w:rPr>
          <w:szCs w:val="24"/>
        </w:rPr>
        <w:fldChar w:fldCharType="separate"/>
      </w:r>
      <w:r w:rsidR="00DF21B1" w:rsidRPr="613FC41B">
        <w:rPr>
          <w:szCs w:val="24"/>
        </w:rPr>
        <w:t>[13]</w:t>
      </w:r>
      <w:r w:rsidR="00DF21B1" w:rsidRPr="613FC41B">
        <w:rPr>
          <w:szCs w:val="24"/>
        </w:rPr>
        <w:fldChar w:fldCharType="end"/>
      </w:r>
      <w:r w:rsidRPr="613FC41B">
        <w:rPr>
          <w:szCs w:val="24"/>
        </w:rPr>
        <w:t xml:space="preserve">, resultado de esto se observa en la </w:t>
      </w:r>
      <w:r w:rsidR="000C62DB">
        <w:rPr>
          <w:szCs w:val="24"/>
        </w:rPr>
        <w:fldChar w:fldCharType="begin"/>
      </w:r>
      <w:r w:rsidR="000C62DB">
        <w:rPr>
          <w:szCs w:val="24"/>
        </w:rPr>
        <w:instrText xml:space="preserve"> REF _Ref153217943 \h </w:instrText>
      </w:r>
      <w:r w:rsidR="000C62DB">
        <w:rPr>
          <w:szCs w:val="24"/>
        </w:rPr>
      </w:r>
      <w:r w:rsidR="000C62DB">
        <w:rPr>
          <w:szCs w:val="24"/>
        </w:rPr>
        <w:fldChar w:fldCharType="separate"/>
      </w:r>
      <w:r w:rsidR="000C62DB" w:rsidRPr="00700A49">
        <w:t xml:space="preserve">Figura </w:t>
      </w:r>
      <w:r w:rsidR="000C62DB">
        <w:rPr>
          <w:noProof/>
        </w:rPr>
        <w:t>1</w:t>
      </w:r>
      <w:r w:rsidR="000C62DB">
        <w:rPr>
          <w:szCs w:val="24"/>
        </w:rPr>
        <w:fldChar w:fldCharType="end"/>
      </w:r>
      <w:r w:rsidR="00DF21B1">
        <w:rPr>
          <w:szCs w:val="24"/>
        </w:rPr>
        <w:fldChar w:fldCharType="begin"/>
      </w:r>
      <w:r w:rsidR="00DF21B1">
        <w:rPr>
          <w:szCs w:val="24"/>
        </w:rPr>
        <w:instrText xml:space="preserve"> REF _Ref152847744 \h </w:instrText>
      </w:r>
      <w:r w:rsidR="00DF21B1">
        <w:rPr>
          <w:szCs w:val="24"/>
        </w:rPr>
      </w:r>
      <w:r w:rsidR="00DE4711">
        <w:rPr>
          <w:szCs w:val="24"/>
        </w:rPr>
        <w:fldChar w:fldCharType="separate"/>
      </w:r>
      <w:r w:rsidR="00DF21B1">
        <w:rPr>
          <w:szCs w:val="24"/>
        </w:rPr>
        <w:fldChar w:fldCharType="end"/>
      </w:r>
      <w:r w:rsidRPr="613FC41B">
        <w:rPr>
          <w:szCs w:val="24"/>
        </w:rPr>
        <w:t>.</w:t>
      </w:r>
    </w:p>
    <w:p w14:paraId="78134479" w14:textId="77777777" w:rsidR="00A37CB0" w:rsidRDefault="001643D7" w:rsidP="00A37CB0">
      <w:pPr>
        <w:keepNext/>
        <w:jc w:val="center"/>
      </w:pPr>
      <w:r>
        <w:rPr>
          <w:noProof/>
        </w:rPr>
        <w:lastRenderedPageBreak/>
        <w:drawing>
          <wp:inline distT="0" distB="0" distL="0" distR="0" wp14:anchorId="4FF3592E" wp14:editId="45B111E7">
            <wp:extent cx="3052965" cy="2305050"/>
            <wp:effectExtent l="0" t="0" r="0" b="0"/>
            <wp:docPr id="17" name="Imagen 17" descr="A hand holding a cell pho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7"/>
                    <pic:cNvPicPr/>
                  </pic:nvPicPr>
                  <pic:blipFill>
                    <a:blip r:embed="rId18">
                      <a:extLst>
                        <a:ext uri="{C183D7F6-B498-43B3-948B-1728B52AA6E4}">
                          <adec:decorative xmlns="" xmlns:o="urn:schemas-microsoft-com:office:office" xmlns:v="urn:schemas-microsoft-com:vml" xmlns:w10="urn:schemas-microsoft-com:office:word" xmlns:w="http://schemas.openxmlformats.org/wordprocessingml/2006/main" xmlns:a14="http://schemas.microsoft.com/office/drawing/2010/main" xmlns:adec="http://schemas.microsoft.com/office/drawing/2017/decorative" xmlns:arto="http://schemas.microsoft.com/office/word/2006/arto" xmlns:asvg="http://schemas.microsoft.com/office/drawing/2016/SVG/main" val="0"/>
                        </a:ext>
                      </a:extLst>
                    </a:blip>
                    <a:stretch>
                      <a:fillRect/>
                    </a:stretch>
                  </pic:blipFill>
                  <pic:spPr>
                    <a:xfrm>
                      <a:off x="0" y="0"/>
                      <a:ext cx="3059430" cy="2309931"/>
                    </a:xfrm>
                    <a:prstGeom prst="rect">
                      <a:avLst/>
                    </a:prstGeom>
                  </pic:spPr>
                </pic:pic>
              </a:graphicData>
            </a:graphic>
          </wp:inline>
        </w:drawing>
      </w:r>
    </w:p>
    <w:p w14:paraId="6D7797BF" w14:textId="01AE2AF1" w:rsidR="001643D7" w:rsidRPr="00700A49" w:rsidRDefault="00A37CB0" w:rsidP="00A37CB0">
      <w:pPr>
        <w:pStyle w:val="Caption"/>
        <w:jc w:val="center"/>
      </w:pPr>
      <w:bookmarkStart w:id="10" w:name="_Toc152776780"/>
      <w:bookmarkStart w:id="11" w:name="_Ref152847744"/>
      <w:bookmarkStart w:id="12" w:name="_Ref153217943"/>
      <w:bookmarkStart w:id="13" w:name="_Ref153371818"/>
      <w:bookmarkStart w:id="14" w:name="_Toc153454236"/>
      <w:r w:rsidRPr="00700A49">
        <w:t xml:space="preserve">Figura </w:t>
      </w:r>
      <w:r w:rsidRPr="00700A49">
        <w:fldChar w:fldCharType="begin"/>
      </w:r>
      <w:r w:rsidRPr="00700A49">
        <w:instrText xml:space="preserve"> SEQ Figura \* ARABIC </w:instrText>
      </w:r>
      <w:r w:rsidRPr="00700A49">
        <w:fldChar w:fldCharType="separate"/>
      </w:r>
      <w:r w:rsidR="00C57680">
        <w:rPr>
          <w:noProof/>
        </w:rPr>
        <w:t>1</w:t>
      </w:r>
      <w:r w:rsidRPr="00700A49">
        <w:fldChar w:fldCharType="end"/>
      </w:r>
      <w:bookmarkEnd w:id="10"/>
      <w:bookmarkEnd w:id="11"/>
      <w:bookmarkEnd w:id="12"/>
      <w:bookmarkEnd w:id="13"/>
      <w:r w:rsidRPr="00700A49">
        <w:t xml:space="preserve">. Realidad Aumentada en Ciencias de la Nutrición </w:t>
      </w:r>
      <w:r w:rsidRPr="00700A49">
        <w:fldChar w:fldCharType="begin"/>
      </w:r>
      <w:r w:rsidR="007A6DF4">
        <w:instrText xml:space="preserve"> ADDIN ZOTERO_ITEM CSL_CITATION {"citationID":"vpXDlutU","properties":{"formattedCitation":"[13]","plainCitation":"[13]","noteIndex":0},"citationItems":[{"id":"ayzYSt9U/LUvQ1w25","uris":["http://zotero.org/users/local/XmSHv6AK/items/TCW9IGRB"],"itemData":{"id":53,"type":"article-journal","ISSN":"2469-1526","language":"spa","license":"http://creativecommons.org/licenses/by-nc-nd/4.0/deed.es","note":"Accepted: 2019-07-01T20:03:53Z","source":"bibliotecavirtual.unl.edu.ar:8443","title":"Recursos emergentes: enseñanza del cuerpo humano mediante aplicaciones de realidad aumentada y atlas virtuales.","title-short":"Recursos emergentes","URL":"https://bibliotecavirtual.unl.edu.ar/handle/11185/1957","author":[{"family":"Leschiutta","given":"Lautaro"}],"accessed":{"date-parts":[["2023",3,16]]},"issued":{"date-parts":[["2017",11,23]]}}}],"schema":"https://github.com/citation-style-language/schema/raw/master/csl-citation.json"} </w:instrText>
      </w:r>
      <w:r w:rsidRPr="00700A49">
        <w:fldChar w:fldCharType="separate"/>
      </w:r>
      <w:r w:rsidRPr="00700A49">
        <w:t>[13]</w:t>
      </w:r>
      <w:bookmarkEnd w:id="14"/>
      <w:r w:rsidRPr="00700A49">
        <w:fldChar w:fldCharType="end"/>
      </w:r>
    </w:p>
    <w:p w14:paraId="12B7D472" w14:textId="77777777" w:rsidR="001F0BF5" w:rsidRDefault="001F0BF5" w:rsidP="001643D7">
      <w:pPr>
        <w:rPr>
          <w:szCs w:val="24"/>
        </w:rPr>
      </w:pPr>
    </w:p>
    <w:p w14:paraId="0D485253" w14:textId="576A558D" w:rsidR="001643D7" w:rsidRDefault="001643D7" w:rsidP="001643D7">
      <w:pPr>
        <w:rPr>
          <w:szCs w:val="24"/>
        </w:rPr>
      </w:pPr>
      <w:r w:rsidRPr="613FC41B">
        <w:rPr>
          <w:szCs w:val="24"/>
        </w:rPr>
        <w:t xml:space="preserve">La realidad aumentada como solución se queda bastante corta, </w:t>
      </w:r>
      <w:r w:rsidR="00324B3D" w:rsidRPr="613FC41B">
        <w:rPr>
          <w:szCs w:val="24"/>
        </w:rPr>
        <w:t>pues,</w:t>
      </w:r>
      <w:r w:rsidRPr="613FC41B">
        <w:rPr>
          <w:szCs w:val="24"/>
        </w:rPr>
        <w:t xml:space="preserve"> aunque se puede observar la imagen tridimensional, normalmente no es posible rotar o interactuar con dicha imagen o más recientemente con el video que se proyecta, esto podría solucionarse con dispositivos como el descrito por Jiménez et al., donde hace uso de diversos modelos de sensores fijados en los miembros del cuerpo de una persona. Dichos dispositivos son conectados y leídos por un microcontrolador Arduino Mega, que según el mismo documento es un dispositivo completo y barato, con el que se procesan los diferentes movimientos que detectan los sensores y los envían a una computadora donde se pueden usar para complementar otros proyectos, como los anteriores para mover o modificar estas representaciones tridimensionales </w:t>
      </w:r>
      <w:r w:rsidRPr="613FC41B">
        <w:rPr>
          <w:szCs w:val="24"/>
        </w:rPr>
        <w:fldChar w:fldCharType="begin"/>
      </w:r>
      <w:r w:rsidR="007A6DF4">
        <w:rPr>
          <w:szCs w:val="24"/>
        </w:rPr>
        <w:instrText xml:space="preserve"> ADDIN ZOTERO_ITEM CSL_CITATION {"citationID":"c6vbtZwA","properties":{"formattedCitation":"[14]","plainCitation":"[14]","noteIndex":0},"citationItems":[{"id":"ayzYSt9U/BtO51aEb","uris":["http://zotero.org/users/local/XmSHv6AK/items/ETJUZAX3"],"itemData":{"id":55,"type":"article-journal","abstract":"Resumen\n\t\t\t\t\tEn este artículo se presentan dos modelos de diseño y construcción de un dispositivo para la simulación de los movimientos e interacción de los miembros superiores e inferiores en entornos tridimensionales (dispositivo de Realidad Virtual), mediante el uso de tecnologías libres. Se utiliza la plataforma de hardware Arduino como centro de adquisición de datos físicos. Se realiza la selección de sensores y actuadores, así como un análisis de factibilidad y funcionalidad de los mismos.","archive_location":"2021","container-title":"Innovación y Software","ISSN":"2708-0935","issue":"1","language":"es","license":"Derechos de autor 2021 Innovación y Software","note":"number: 1","page":"53-63","source":"revistas.ulasalle.edu.pe","title":"Construcción de Dispositivo de Hardware Libre para Interacción en Entornos 3D","volume":"2","author":[{"family":"Jiménez","given":"Jorge Enrique Rodríguez"},{"family":"Mallea","given":"Ivan Pérez"},{"family":"Jiménez","given":"Arianna Rodríguez"}],"issued":{"date-parts":[["2021",3,30]]}}}],"schema":"https://github.com/citation-style-language/schema/raw/master/csl-citation.json"} </w:instrText>
      </w:r>
      <w:r w:rsidRPr="613FC41B">
        <w:rPr>
          <w:szCs w:val="24"/>
        </w:rPr>
        <w:fldChar w:fldCharType="separate"/>
      </w:r>
      <w:r w:rsidRPr="613FC41B">
        <w:rPr>
          <w:szCs w:val="24"/>
        </w:rPr>
        <w:t>[14]</w:t>
      </w:r>
      <w:r w:rsidRPr="613FC41B">
        <w:rPr>
          <w:szCs w:val="24"/>
        </w:rPr>
        <w:fldChar w:fldCharType="end"/>
      </w:r>
      <w:r w:rsidRPr="613FC41B">
        <w:rPr>
          <w:szCs w:val="24"/>
        </w:rPr>
        <w:t>.</w:t>
      </w:r>
    </w:p>
    <w:p w14:paraId="2A8AF74C" w14:textId="77777777" w:rsidR="001643D7" w:rsidRDefault="001643D7" w:rsidP="001643D7">
      <w:pPr>
        <w:spacing w:line="352" w:lineRule="auto"/>
      </w:pPr>
    </w:p>
    <w:p w14:paraId="50B3EA25" w14:textId="1DD24980" w:rsidR="005670D7" w:rsidRDefault="001643D7" w:rsidP="001643D7">
      <w:pPr>
        <w:rPr>
          <w:szCs w:val="24"/>
        </w:rPr>
      </w:pPr>
      <w:r w:rsidRPr="122940F6">
        <w:rPr>
          <w:szCs w:val="24"/>
        </w:rPr>
        <w:t xml:space="preserve">Si bien es cierto que existen diferentes métodos para leer y transmitir los movimiento del cuerpo humano a diversos dispositivos estos pueden llegar a ser patentados y/o posiblemente costosos como los descritos en el proyecto de Tejerina que son especializados para entornos gráficos como el software de desarrollo Unity que cuenta con grandes posibilidades de diseño en realidad virtual </w:t>
      </w:r>
      <w:r w:rsidRPr="122940F6">
        <w:rPr>
          <w:szCs w:val="24"/>
        </w:rPr>
        <w:fldChar w:fldCharType="begin"/>
      </w:r>
      <w:r w:rsidR="007A6DF4">
        <w:rPr>
          <w:szCs w:val="24"/>
        </w:rPr>
        <w:instrText xml:space="preserve"> ADDIN ZOTERO_ITEM CSL_CITATION {"citationID":"CyyMvg1H","properties":{"formattedCitation":"[15]","plainCitation":"[15]","noteIndex":0},"citationItems":[{"id":"ayzYSt9U/gbteNAEj","uris":["http://zotero.org/users/local/XmSHv6AK/items/QTVI6WH7"],"itemData":{"id":57,"type":"article-journal","abstract":"El Laboratorio de Captura del Movimiento (HMILab) del Grupo de Sistemas Multisensor y Robótica de la Universidad de Oviedo consta en la actualidad de un sistema óptico de captura del movimiento (Optitrack) de precisión submilimétrica. Actualmente, la tecnología de Realidad Virtual (RV) ofrece el potencial de crear pruebas sistemáticas, entrenamientos y entornos que permiten el control preciso de presentaciones de estímulos 3D complejos, inmersivos y dinámicos, dentro de los cuales es posible una interacción compleja, el seguimiento del comportamiento del sujeto y el registro de su rendimiento. Por ello, la integración de la RV en el HMILab permitirá la medición y valoración del movimiento del sujeto en condiciones difíciles de reproducir en la realidad, extendiendo su funcionalidad actual. En este proyecto se plantea  la implementación y análisis de pruebas de concepto que permitan evaluar sus posibilidades. Estas pruebas de concepto involucrarán, fundamentalmente, la medición del movimiento de las personas con el sistema HMILab durante experiencias inmersivas, usando el sistema HP Reverb G2, sin descartar la generación de experiencias inmersivas completas con las posibilidades avanzadas de medición del movimiento del sujeto proporcionadas por el HMILab.","language":"spa","license":"Attribution-NonCommercial-NoDerivatives 4.0 Internacional","note":"Accepted: 2022-08-22T10:30:01Z","source":"digibuo.uniovi.es","title":"Desarrollo de un sistema de realidad virtual para la monitorización del movimiento humano","URL":"https://digibuo.uniovi.es/dspace/handle/10651/64429","author":[{"family":"Tejerina Gutiérrez","given":"Alba"}],"accessed":{"date-parts":[["2023",3,16]]},"issued":{"date-parts":[["2022",7,25]]}}}],"schema":"https://github.com/citation-style-language/schema/raw/master/csl-citation.json"} </w:instrText>
      </w:r>
      <w:r w:rsidRPr="122940F6">
        <w:rPr>
          <w:szCs w:val="24"/>
        </w:rPr>
        <w:fldChar w:fldCharType="separate"/>
      </w:r>
      <w:r w:rsidRPr="122940F6">
        <w:rPr>
          <w:szCs w:val="24"/>
        </w:rPr>
        <w:t>[15]</w:t>
      </w:r>
      <w:r w:rsidRPr="122940F6">
        <w:rPr>
          <w:szCs w:val="24"/>
        </w:rPr>
        <w:fldChar w:fldCharType="end"/>
      </w:r>
      <w:r w:rsidRPr="122940F6">
        <w:rPr>
          <w:szCs w:val="24"/>
        </w:rPr>
        <w:t xml:space="preserve">, sin embargo estos dispositivos cuentan con una tecnología con pocos años y por lo tanto aún no se logran alternativas libres lo suficientemente potentes como las que se ofrecen en el mercado. A pesar de ello existen métodos libres usando microcontroladores como Arduino, similares al presentado en el proyecto de Jiménez, algunas alternativas a este microcontrolador pueden ser el PIC 18F2550 que es utilizado en </w:t>
      </w:r>
      <w:r w:rsidRPr="122940F6">
        <w:rPr>
          <w:szCs w:val="24"/>
        </w:rPr>
        <w:lastRenderedPageBreak/>
        <w:t xml:space="preserve">el proyecto de Luengas para detectar los movimientos que se pueden realizar con la cabeza humana </w:t>
      </w:r>
      <w:r w:rsidRPr="122940F6">
        <w:rPr>
          <w:szCs w:val="24"/>
        </w:rPr>
        <w:fldChar w:fldCharType="begin"/>
      </w:r>
      <w:r w:rsidR="007A6DF4">
        <w:rPr>
          <w:szCs w:val="24"/>
        </w:rPr>
        <w:instrText xml:space="preserve"> ADDIN ZOTERO_ITEM CSL_CITATION {"citationID":"COEbdw7B","properties":{"formattedCitation":"[16]","plainCitation":"[16]","noteIndex":0},"citationItems":[{"id":"ayzYSt9U/OUZ9FZaH","uris":["http://zotero.org/users/local/XmSHv6AK/items/UQ75SD57"],"itemData":{"id":61,"type":"article-journal","abstract":"&amp;lt;span style=&amp;quot;font-family: arial,helvetica,sans-serif;&amp;quot;&amp;gt;En este documento se presenta el desarrollo de un dispositivo que permite capturar los movimientos de la cabeza y visualizarlos en un entorno gráfico 3D, con el fin de utilizarlos en diferentes aplicaciones, tales como entretenimiento, educación, medicina, bioingeniería, entre otros. Para lograr este fin, los movimientos se detectan con joystick análogos que han sido diseñados para el aplicativo, los datos obtenidos son codificados por un microcontrolador y transmitidos por comunicación USB al PC para ser visualizados.&amp;lt;/span&amp;gt;","container-title":"I","DOI":"10.26620/uniminuto.inventum.5.9.2010.48-53","issue":"9","journalAbbreviation":"I","note":"section: Autor Invitado","page":"48-53","title":"Dispositivo de Detección de los Movimientos de la Cabeza Humana","volume":"5","author":[{"family":"Luengas C.","given":"Lely"},{"family":"Villalba","given":"Iván Darío"},{"family":"Zipa G.","given":"Daniel Fernando"}],"issued":{"date-parts":[["2010",7,5]]}}}],"schema":"https://github.com/citation-style-language/schema/raw/master/csl-citation.json"} </w:instrText>
      </w:r>
      <w:r w:rsidRPr="122940F6">
        <w:rPr>
          <w:szCs w:val="24"/>
        </w:rPr>
        <w:fldChar w:fldCharType="separate"/>
      </w:r>
      <w:r w:rsidRPr="122940F6">
        <w:rPr>
          <w:szCs w:val="24"/>
        </w:rPr>
        <w:t>[16]</w:t>
      </w:r>
      <w:r w:rsidRPr="122940F6">
        <w:rPr>
          <w:szCs w:val="24"/>
        </w:rPr>
        <w:fldChar w:fldCharType="end"/>
      </w:r>
      <w:r w:rsidRPr="122940F6">
        <w:rPr>
          <w:szCs w:val="24"/>
        </w:rPr>
        <w:t xml:space="preserve">,  o el ATmega328P usado en el proyecto de una silla de ruedas motorizada </w:t>
      </w:r>
      <w:r w:rsidRPr="122940F6">
        <w:rPr>
          <w:szCs w:val="24"/>
        </w:rPr>
        <w:fldChar w:fldCharType="begin"/>
      </w:r>
      <w:r w:rsidR="007A6DF4">
        <w:rPr>
          <w:szCs w:val="24"/>
        </w:rPr>
        <w:instrText xml:space="preserve"> ADDIN ZOTERO_ITEM CSL_CITATION {"citationID":"VGpFE2Nb","properties":{"formattedCitation":"[17]","plainCitation":"[17]","noteIndex":0},"citationItems":[{"id":"ayzYSt9U/snvWLU4b","uris":["http://zotero.org/users/local/XmSHv6AK/items/54PF4CN9"],"itemData":{"id":62,"type":"article-journal","abstract":"En el presente documento de tesis se plasma el proceso de desarrollo para instrumentar una silla de ruedas motorizada (SRM) que permita su control inalámbrico a través de diversos dispositivos mediante el protocolo de comunicación Bluetooth, así como su control manual a través de un joystick analógico. Se presenta el proceso realizado para el ensamble mecánico de la silla; el sistema de dirección mecánica está basado en una configuración diferencial ligada a una transmisión de cadena-piñón, con el objetivo de que ambas ruedas proporcionen tracción y direccionamiento, permitiendo así una mayor maniobrabilidad en escenarios pequeños. Se desarrolla la cinemática directa del robot para conocer el punto en el que la silla de ruedas se encuentra en el espacio; mediante la metodología de Euler-Lagrange se obtiene la dinámica del sistema y se toman en cuenta las restricciones de movimiento no holonómicas, para propósitos del estudio de un sistema de control y con fines de simulación y requerimientos físicos de los motores de tracción, lo que conlleva a la elección de las baterías de alimentación. Se realizan el diseño e instrumentación electrónica de la etapa de potencia necesaria para el movimiento del mecanismo, la cual utiliza MOSFET debido al alto consumo de corriente que generan los motores. Para el sistema de control se desarrolla una aplicación móvil que trabaja en el sistema operativo Android, la cual permitirá el control de la SRM de manera inalámbrica; se implementa un brazalete inalámbrico el cual detecta señales electromiográficas (EMG) que generan los músculos al realizar un movimiento de nuestro brazo, y como dispositivo de control final se implementa un control manual mediante un joystick.","language":"spa","license":"http://creativecommons.org/licenses/by-nc-nd/4","note":"Accepted: 2019-05-09T19:02:00Z\npublisher: Benemérita Universidad Autónoma de Puebla","source":"repositorioinstitucional.buap.mx","title":"Desarrollo de un sistema mecatrónico para controlar una silla de ruedas motorizada mediante diversos dispositivos por enlace inalámbrico","URL":"https://repositorioinstitucional.buap.mx/handle/20.500.12371/558","author":[{"family":"Cerino Jiménez","given":"Rigoberto"}],"accessed":{"date-parts":[["2023",3,16]]},"issued":{"date-parts":[["2017",11]]}}}],"schema":"https://github.com/citation-style-language/schema/raw/master/csl-citation.json"} </w:instrText>
      </w:r>
      <w:r w:rsidRPr="122940F6">
        <w:rPr>
          <w:szCs w:val="24"/>
        </w:rPr>
        <w:fldChar w:fldCharType="separate"/>
      </w:r>
      <w:r w:rsidRPr="122940F6">
        <w:rPr>
          <w:szCs w:val="24"/>
        </w:rPr>
        <w:t>[17]</w:t>
      </w:r>
      <w:r w:rsidRPr="122940F6">
        <w:rPr>
          <w:szCs w:val="24"/>
        </w:rPr>
        <w:fldChar w:fldCharType="end"/>
      </w:r>
      <w:r w:rsidRPr="122940F6">
        <w:rPr>
          <w:szCs w:val="24"/>
        </w:rPr>
        <w:t>. Existen diversos microcontroladores que pueden llevar a cabo la tarea de procesar las señales de los sensores que detectan los movimientos, y con la gran cantidad existentes de sensores que normalmente manejan señales analógicas es cuestión de usar los que mejor se acomoden al prototipo a diseñar y que por supuesto estén en existencia. El lenguaje de programación de los diversos microcontroladores puede variar dependiendo el fabricante, sin embargo, el lenguaje ensamblador es uno de los más utilizados s</w:t>
      </w:r>
      <w:r w:rsidR="00CC5358">
        <w:rPr>
          <w:szCs w:val="24"/>
        </w:rPr>
        <w:t>i</w:t>
      </w:r>
      <w:r w:rsidRPr="122940F6">
        <w:rPr>
          <w:szCs w:val="24"/>
        </w:rPr>
        <w:t xml:space="preserve">n importar el fabricante, solo que este cambia de acuerdo a la arquitectura del procesador, también es posible usar el lenguaje C que es  un lenguaje de alto nivel </w:t>
      </w:r>
      <w:r w:rsidRPr="122940F6">
        <w:rPr>
          <w:szCs w:val="24"/>
        </w:rPr>
        <w:fldChar w:fldCharType="begin"/>
      </w:r>
      <w:r w:rsidR="007A6DF4">
        <w:rPr>
          <w:szCs w:val="24"/>
        </w:rPr>
        <w:instrText xml:space="preserve"> ADDIN ZOTERO_ITEM CSL_CITATION {"citationID":"fvsi149T","properties":{"formattedCitation":"[18]","plainCitation":"[18]","noteIndex":0},"citationItems":[{"id":"ayzYSt9U/U0RSk5VR","uris":["http://zotero.org/users/local/XmSHv6AK/items/EFJYNMYH"],"itemData":{"id":64,"type":"webpage","title":"FAEDIS","URL":"http://virtual.umng.edu.co/distancia/ecosistema/odin/odin_desktop.php?path=Li4vb3Zhcy9pbmdlbmllcmlhX2luZm9ybWF0aWNhL2NpcmN1aXRvc19lbGVjdHJpY29zX3lfbWljcm9jb250cm9sYWRvcmVzL3VuaWRhZF8yLw==#slide_6","accessed":{"date-parts":[["2023",3,16]]}}}],"schema":"https://github.com/citation-style-language/schema/raw/master/csl-citation.json"} </w:instrText>
      </w:r>
      <w:r w:rsidRPr="122940F6">
        <w:rPr>
          <w:szCs w:val="24"/>
        </w:rPr>
        <w:fldChar w:fldCharType="separate"/>
      </w:r>
      <w:r w:rsidRPr="122940F6">
        <w:rPr>
          <w:szCs w:val="24"/>
        </w:rPr>
        <w:t>[18]</w:t>
      </w:r>
      <w:r w:rsidRPr="122940F6">
        <w:rPr>
          <w:szCs w:val="24"/>
        </w:rPr>
        <w:fldChar w:fldCharType="end"/>
      </w:r>
      <w:r w:rsidRPr="122940F6">
        <w:rPr>
          <w:szCs w:val="24"/>
        </w:rPr>
        <w:t>.</w:t>
      </w:r>
      <w:r w:rsidR="00B763F6">
        <w:rPr>
          <w:szCs w:val="24"/>
        </w:rPr>
        <w:t xml:space="preserve"> </w:t>
      </w:r>
    </w:p>
    <w:p w14:paraId="023D5A3F" w14:textId="77777777" w:rsidR="002E6176" w:rsidRDefault="002E6176" w:rsidP="001643D7">
      <w:pPr>
        <w:rPr>
          <w:szCs w:val="24"/>
        </w:rPr>
      </w:pPr>
    </w:p>
    <w:p w14:paraId="2FB3F0C5" w14:textId="77777777" w:rsidR="00CE677D" w:rsidRDefault="00CE677D" w:rsidP="001643D7">
      <w:pPr>
        <w:rPr>
          <w:szCs w:val="24"/>
        </w:rPr>
      </w:pPr>
    </w:p>
    <w:p w14:paraId="1D91574C" w14:textId="77777777" w:rsidR="00CE677D" w:rsidRDefault="00CE677D" w:rsidP="001643D7">
      <w:pPr>
        <w:rPr>
          <w:szCs w:val="24"/>
        </w:rPr>
      </w:pPr>
    </w:p>
    <w:p w14:paraId="5CD7B018" w14:textId="77777777" w:rsidR="00CE677D" w:rsidRDefault="00CE677D" w:rsidP="001643D7">
      <w:pPr>
        <w:rPr>
          <w:szCs w:val="24"/>
        </w:rPr>
      </w:pPr>
    </w:p>
    <w:p w14:paraId="5A1A16B7" w14:textId="77777777" w:rsidR="00CE677D" w:rsidRDefault="00CE677D" w:rsidP="001643D7">
      <w:pPr>
        <w:rPr>
          <w:szCs w:val="24"/>
        </w:rPr>
      </w:pPr>
    </w:p>
    <w:p w14:paraId="4EDC0E9A" w14:textId="77777777" w:rsidR="00CE677D" w:rsidRDefault="00CE677D" w:rsidP="001643D7">
      <w:pPr>
        <w:rPr>
          <w:szCs w:val="24"/>
        </w:rPr>
      </w:pPr>
    </w:p>
    <w:p w14:paraId="23CCE7DB" w14:textId="77777777" w:rsidR="00CE677D" w:rsidRDefault="00CE677D" w:rsidP="001643D7">
      <w:pPr>
        <w:rPr>
          <w:szCs w:val="24"/>
        </w:rPr>
      </w:pPr>
    </w:p>
    <w:p w14:paraId="0B793B31" w14:textId="77777777" w:rsidR="00CE677D" w:rsidRDefault="00CE677D" w:rsidP="001643D7">
      <w:pPr>
        <w:rPr>
          <w:szCs w:val="24"/>
        </w:rPr>
      </w:pPr>
    </w:p>
    <w:p w14:paraId="37CD57E0" w14:textId="77777777" w:rsidR="00CE677D" w:rsidRDefault="00CE677D" w:rsidP="001643D7">
      <w:pPr>
        <w:rPr>
          <w:szCs w:val="24"/>
        </w:rPr>
      </w:pPr>
    </w:p>
    <w:p w14:paraId="7EC1F97E" w14:textId="77777777" w:rsidR="00CE677D" w:rsidRDefault="00CE677D" w:rsidP="001643D7">
      <w:pPr>
        <w:rPr>
          <w:szCs w:val="24"/>
        </w:rPr>
      </w:pPr>
    </w:p>
    <w:p w14:paraId="29E5765E" w14:textId="77777777" w:rsidR="00CE677D" w:rsidRDefault="00CE677D" w:rsidP="001643D7">
      <w:pPr>
        <w:rPr>
          <w:szCs w:val="24"/>
        </w:rPr>
      </w:pPr>
    </w:p>
    <w:p w14:paraId="06CA4DE5" w14:textId="77777777" w:rsidR="00CE677D" w:rsidRDefault="00CE677D" w:rsidP="001643D7">
      <w:pPr>
        <w:rPr>
          <w:szCs w:val="24"/>
        </w:rPr>
      </w:pPr>
    </w:p>
    <w:p w14:paraId="59E6D4EA" w14:textId="77777777" w:rsidR="00CE677D" w:rsidRDefault="00CE677D" w:rsidP="001643D7">
      <w:pPr>
        <w:rPr>
          <w:szCs w:val="24"/>
        </w:rPr>
      </w:pPr>
    </w:p>
    <w:p w14:paraId="4ED9FC83" w14:textId="77777777" w:rsidR="00CE677D" w:rsidRDefault="00CE677D" w:rsidP="001643D7">
      <w:pPr>
        <w:rPr>
          <w:szCs w:val="24"/>
        </w:rPr>
      </w:pPr>
    </w:p>
    <w:p w14:paraId="50A4D25F" w14:textId="77777777" w:rsidR="00CE677D" w:rsidRDefault="00CE677D" w:rsidP="001643D7">
      <w:pPr>
        <w:rPr>
          <w:szCs w:val="24"/>
        </w:rPr>
      </w:pPr>
    </w:p>
    <w:p w14:paraId="66E622D0" w14:textId="77777777" w:rsidR="00CE677D" w:rsidRDefault="00CE677D" w:rsidP="001643D7">
      <w:pPr>
        <w:rPr>
          <w:szCs w:val="24"/>
        </w:rPr>
      </w:pPr>
    </w:p>
    <w:p w14:paraId="11B7BACA" w14:textId="77777777" w:rsidR="00CE677D" w:rsidRDefault="00CE677D" w:rsidP="001643D7">
      <w:pPr>
        <w:rPr>
          <w:szCs w:val="24"/>
        </w:rPr>
      </w:pPr>
    </w:p>
    <w:p w14:paraId="0EDF49DD" w14:textId="77777777" w:rsidR="00CE677D" w:rsidRDefault="00CE677D" w:rsidP="001643D7">
      <w:pPr>
        <w:rPr>
          <w:szCs w:val="24"/>
        </w:rPr>
      </w:pPr>
    </w:p>
    <w:p w14:paraId="41A4E43B" w14:textId="77777777" w:rsidR="00CE677D" w:rsidRDefault="00CE677D" w:rsidP="001643D7">
      <w:pPr>
        <w:rPr>
          <w:szCs w:val="24"/>
        </w:rPr>
      </w:pPr>
    </w:p>
    <w:p w14:paraId="33A42AD7" w14:textId="3E6C4ECF" w:rsidR="006E7DD1" w:rsidRPr="00F34EBA" w:rsidRDefault="006E7DD1" w:rsidP="006E7DD1">
      <w:pPr>
        <w:pStyle w:val="Caption"/>
        <w:rPr>
          <w:sz w:val="24"/>
        </w:rPr>
      </w:pPr>
      <w:bookmarkStart w:id="15" w:name="_Toc136552041"/>
      <w:bookmarkStart w:id="16" w:name="_Toc152776557"/>
      <w:bookmarkStart w:id="17" w:name="_Toc153454188"/>
      <w:r w:rsidRPr="00F34EBA">
        <w:lastRenderedPageBreak/>
        <w:t xml:space="preserve">Tabla </w:t>
      </w:r>
      <w:r w:rsidRPr="00F34EBA">
        <w:fldChar w:fldCharType="begin"/>
      </w:r>
      <w:r w:rsidRPr="00F34EBA">
        <w:instrText xml:space="preserve"> SEQ Tabla \* ARABIC </w:instrText>
      </w:r>
      <w:r w:rsidRPr="00F34EBA">
        <w:fldChar w:fldCharType="separate"/>
      </w:r>
      <w:r w:rsidR="00553F75">
        <w:rPr>
          <w:noProof/>
        </w:rPr>
        <w:t>1</w:t>
      </w:r>
      <w:r w:rsidRPr="00F34EBA">
        <w:fldChar w:fldCharType="end"/>
      </w:r>
      <w:r w:rsidRPr="00F34EBA">
        <w:t>: Presentación de Antecedentes y Propuesta</w:t>
      </w:r>
      <w:bookmarkEnd w:id="15"/>
      <w:bookmarkEnd w:id="16"/>
      <w:bookmarkEnd w:id="17"/>
    </w:p>
    <w:tbl>
      <w:tblPr>
        <w:tblStyle w:val="TableGrid"/>
        <w:tblW w:w="0" w:type="auto"/>
        <w:tblLook w:val="04A0" w:firstRow="1" w:lastRow="0" w:firstColumn="1" w:lastColumn="0" w:noHBand="0" w:noVBand="1"/>
      </w:tblPr>
      <w:tblGrid>
        <w:gridCol w:w="1951"/>
        <w:gridCol w:w="3850"/>
        <w:gridCol w:w="3027"/>
      </w:tblGrid>
      <w:tr w:rsidR="006E7DD1" w14:paraId="773BECD6" w14:textId="77777777" w:rsidTr="00805DF9">
        <w:tc>
          <w:tcPr>
            <w:tcW w:w="0" w:type="auto"/>
            <w:shd w:val="clear" w:color="auto" w:fill="ED7D31" w:themeFill="accent2"/>
          </w:tcPr>
          <w:p w14:paraId="3C0C414A" w14:textId="77777777" w:rsidR="006E7DD1" w:rsidRDefault="006E7DD1" w:rsidP="00846918">
            <w:pPr>
              <w:jc w:val="center"/>
            </w:pPr>
            <w:r>
              <w:t>Proyecto/Estudio</w:t>
            </w:r>
          </w:p>
        </w:tc>
        <w:tc>
          <w:tcPr>
            <w:tcW w:w="0" w:type="auto"/>
            <w:shd w:val="clear" w:color="auto" w:fill="ED7D31" w:themeFill="accent2"/>
          </w:tcPr>
          <w:p w14:paraId="3D317CCA" w14:textId="77777777" w:rsidR="006E7DD1" w:rsidRPr="00156DB4" w:rsidRDefault="006E7DD1" w:rsidP="00846918">
            <w:pPr>
              <w:jc w:val="center"/>
              <w:rPr>
                <w:lang w:val="es-419"/>
              </w:rPr>
            </w:pPr>
            <w:r>
              <w:t>Explicaci</w:t>
            </w:r>
            <w:r>
              <w:rPr>
                <w:lang w:val="es-419"/>
              </w:rPr>
              <w:t>ón</w:t>
            </w:r>
          </w:p>
        </w:tc>
        <w:tc>
          <w:tcPr>
            <w:tcW w:w="0" w:type="auto"/>
            <w:shd w:val="clear" w:color="auto" w:fill="ED7D31" w:themeFill="accent2"/>
          </w:tcPr>
          <w:p w14:paraId="2E8D211C" w14:textId="77777777" w:rsidR="006E7DD1" w:rsidRDefault="006E7DD1" w:rsidP="00846918">
            <w:pPr>
              <w:jc w:val="center"/>
            </w:pPr>
            <w:r>
              <w:t>Ilustraciones</w:t>
            </w:r>
          </w:p>
        </w:tc>
      </w:tr>
      <w:tr w:rsidR="006E7DD1" w14:paraId="63663BF5" w14:textId="77777777" w:rsidTr="00805DF9">
        <w:tc>
          <w:tcPr>
            <w:tcW w:w="0" w:type="auto"/>
            <w:vAlign w:val="center"/>
          </w:tcPr>
          <w:p w14:paraId="50F9BA63" w14:textId="77777777" w:rsidR="006E7DD1" w:rsidRDefault="006E7DD1" w:rsidP="00846918">
            <w:pPr>
              <w:jc w:val="center"/>
            </w:pPr>
            <w:r>
              <w:t>ARdental</w:t>
            </w:r>
          </w:p>
        </w:tc>
        <w:tc>
          <w:tcPr>
            <w:tcW w:w="0" w:type="auto"/>
            <w:vMerge w:val="restart"/>
            <w:vAlign w:val="center"/>
          </w:tcPr>
          <w:p w14:paraId="17705058" w14:textId="4AE5D8BB" w:rsidR="006E7DD1" w:rsidRDefault="006E7DD1" w:rsidP="00846918">
            <w:r>
              <w:t>Se trata de diversas impresiones en hojas de papel, que al ser enfocadas con la cámara de los teléfonos celulares y por medio de una aplicación proyectan en el dispositivo un modelo 3D de la impresión original</w:t>
            </w:r>
            <w:r w:rsidR="006F7E23">
              <w:t xml:space="preserve"> </w:t>
            </w:r>
            <w:r w:rsidR="006F7E23" w:rsidRPr="00291669">
              <w:rPr>
                <w:lang w:eastAsia="es-MX"/>
              </w:rPr>
              <w:fldChar w:fldCharType="begin"/>
            </w:r>
            <w:r w:rsidR="007A6DF4">
              <w:rPr>
                <w:lang w:eastAsia="es-MX"/>
              </w:rPr>
              <w:instrText xml:space="preserve"> ADDIN ZOTERO_ITEM CSL_CITATION {"citationID":"TIdlZSuO","properties":{"formattedCitation":"[6]","plainCitation":"[6]","noteIndex":0},"citationItems":[{"id":"ayzYSt9U/b5SOK6Kx","uris":["http://zotero.org/users/local/XmSHv6AK/items/P59GP8PK"],"itemData":{"id":29,"type":"article-journal","abstract":"In this paper, we present the Augmented Reality (AR), a new technology that is causing a revolution in the way of perceiving the physical environment around us. Moreover, we introduce ARDental (figure 1), which is a new AR application in the dental area developed by the \"University Institute of Control Systems and Industrial Computing (ai2)\" of the \"Technical University of Valencia (UPV)\" and the \"The Center of Higher Vocational Training Folguera-Vicent\". This application is aimed to the dental teaching field. It combines real and virtual elements, it is interactive and the models are in 3D. The 3D models are very important when the learning contents are very difficult to be acquired through 2D images or other classical teaching methods. This is the situation of the dental speciality. By these reasons, this application will make easy the learning of contents and will improve the students� skills with the help of a technology which will result natural and intuitive for them.","container-title":"Gaceta dental: Industria y profesiones","ISSN":"1135-2949","issue":"252","language":"spa","note":"publisher: PUES\nsection: Gaceta dental: Industria y profesiones","page":"200-209","source":"dialnet.unirioja.es","title":"Introducción a una nueva dimensión en la morfología dentaria: ARDental (Realidad Aumentada Dental)","title-short":"Introducción a una nueva dimensión en la morfología dentaria","author":[{"family":"Folguera","given":"Fernando"},{"family":"Juan Lizandra","given":"María Carmen"},{"family":"Herrero","given":"Agustín"},{"family":"Alexandrescu","given":"Lucian"}],"issued":{"date-parts":[["2013"]]}}}],"schema":"https://github.com/citation-style-language/schema/raw/master/csl-citation.json"} </w:instrText>
            </w:r>
            <w:r w:rsidR="006F7E23" w:rsidRPr="00291669">
              <w:rPr>
                <w:lang w:eastAsia="es-MX"/>
              </w:rPr>
              <w:fldChar w:fldCharType="separate"/>
            </w:r>
            <w:r w:rsidR="006F7E23" w:rsidRPr="00291669">
              <w:t>[6]</w:t>
            </w:r>
            <w:r w:rsidR="006F7E23" w:rsidRPr="00291669">
              <w:rPr>
                <w:lang w:eastAsia="es-MX"/>
              </w:rPr>
              <w:fldChar w:fldCharType="end"/>
            </w:r>
            <w:r>
              <w:t>.</w:t>
            </w:r>
          </w:p>
        </w:tc>
        <w:tc>
          <w:tcPr>
            <w:tcW w:w="0" w:type="auto"/>
            <w:vAlign w:val="center"/>
          </w:tcPr>
          <w:p w14:paraId="453846AD" w14:textId="77777777" w:rsidR="00700A49" w:rsidRDefault="006E7DD1" w:rsidP="00700A49">
            <w:pPr>
              <w:keepNext/>
              <w:jc w:val="center"/>
            </w:pPr>
            <w:r>
              <w:rPr>
                <w:noProof/>
              </w:rPr>
              <w:drawing>
                <wp:inline distT="0" distB="0" distL="0" distR="0" wp14:anchorId="1F6114CB" wp14:editId="6A67671E">
                  <wp:extent cx="1581150" cy="1255386"/>
                  <wp:effectExtent l="0" t="0" r="0" b="2540"/>
                  <wp:docPr id="178311763" name="Imagen 1783117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584648" cy="1258163"/>
                          </a:xfrm>
                          <a:prstGeom prst="rect">
                            <a:avLst/>
                          </a:prstGeom>
                        </pic:spPr>
                      </pic:pic>
                    </a:graphicData>
                  </a:graphic>
                </wp:inline>
              </w:drawing>
            </w:r>
          </w:p>
          <w:p w14:paraId="4D9B8C67" w14:textId="30AAC10D" w:rsidR="006E7DD1" w:rsidRPr="00291669" w:rsidRDefault="00700A49" w:rsidP="00700A49">
            <w:pPr>
              <w:pStyle w:val="Caption"/>
              <w:jc w:val="center"/>
            </w:pPr>
            <w:bookmarkStart w:id="18" w:name="_Toc153454237"/>
            <w:r w:rsidRPr="00291669">
              <w:t xml:space="preserve">Figura </w:t>
            </w:r>
            <w:r w:rsidRPr="00291669">
              <w:fldChar w:fldCharType="begin"/>
            </w:r>
            <w:r w:rsidRPr="00291669">
              <w:instrText xml:space="preserve"> SEQ Figura \* ARABIC </w:instrText>
            </w:r>
            <w:r w:rsidRPr="00291669">
              <w:fldChar w:fldCharType="separate"/>
            </w:r>
            <w:r w:rsidR="00C57680">
              <w:rPr>
                <w:noProof/>
              </w:rPr>
              <w:t>2</w:t>
            </w:r>
            <w:r w:rsidRPr="00291669">
              <w:fldChar w:fldCharType="end"/>
            </w:r>
            <w:r w:rsidRPr="00291669">
              <w:t xml:space="preserve">. Ardental </w:t>
            </w:r>
            <w:r w:rsidRPr="00291669">
              <w:rPr>
                <w:lang w:eastAsia="es-MX"/>
              </w:rPr>
              <w:fldChar w:fldCharType="begin"/>
            </w:r>
            <w:r w:rsidR="007A6DF4">
              <w:rPr>
                <w:lang w:eastAsia="es-MX"/>
              </w:rPr>
              <w:instrText xml:space="preserve"> ADDIN ZOTERO_ITEM CSL_CITATION {"citationID":"uWAaSYd7","properties":{"formattedCitation":"[6]","plainCitation":"[6]","noteIndex":0},"citationItems":[{"id":"ayzYSt9U/b5SOK6Kx","uris":["http://zotero.org/users/local/XmSHv6AK/items/P59GP8PK"],"itemData":{"id":29,"type":"article-journal","abstract":"In this paper, we present the Augmented Reality (AR), a new technology that is causing a revolution in the way of perceiving the physical environment around us. Moreover, we introduce ARDental (figure 1), which is a new AR application in the dental area developed by the \"University Institute of Control Systems and Industrial Computing (ai2)\" of the \"Technical University of Valencia (UPV)\" and the \"The Center of Higher Vocational Training Folguera-Vicent\". This application is aimed to the dental teaching field. It combines real and virtual elements, it is interactive and the models are in 3D. The 3D models are very important when the learning contents are very difficult to be acquired through 2D images or other classical teaching methods. This is the situation of the dental speciality. By these reasons, this application will make easy the learning of contents and will improve the students� skills with the help of a technology which will result natural and intuitive for them.","container-title":"Gaceta dental: Industria y profesiones","ISSN":"1135-2949","issue":"252","language":"spa","note":"publisher: PUES\nsection: Gaceta dental: Industria y profesiones","page":"200-209","source":"dialnet.unirioja.es","title":"Introducción a una nueva dimensión en la morfología dentaria: ARDental (Realidad Aumentada Dental)","title-short":"Introducción a una nueva dimensión en la morfología dentaria","author":[{"family":"Folguera","given":"Fernando"},{"family":"Juan Lizandra","given":"María Carmen"},{"family":"Herrero","given":"Agustín"},{"family":"Alexandrescu","given":"Lucian"}],"issued":{"date-parts":[["2013"]]}}}],"schema":"https://github.com/citation-style-language/schema/raw/master/csl-citation.json"} </w:instrText>
            </w:r>
            <w:r w:rsidRPr="00291669">
              <w:rPr>
                <w:lang w:eastAsia="es-MX"/>
              </w:rPr>
              <w:fldChar w:fldCharType="separate"/>
            </w:r>
            <w:r w:rsidRPr="00291669">
              <w:t>[6]</w:t>
            </w:r>
            <w:bookmarkEnd w:id="18"/>
            <w:r w:rsidRPr="00291669">
              <w:rPr>
                <w:lang w:eastAsia="es-MX"/>
              </w:rPr>
              <w:fldChar w:fldCharType="end"/>
            </w:r>
          </w:p>
        </w:tc>
      </w:tr>
      <w:tr w:rsidR="006E7DD1" w14:paraId="2C2E1BC2" w14:textId="77777777" w:rsidTr="00805DF9">
        <w:tc>
          <w:tcPr>
            <w:tcW w:w="0" w:type="auto"/>
            <w:vAlign w:val="center"/>
          </w:tcPr>
          <w:p w14:paraId="64171F76" w14:textId="77777777" w:rsidR="006E7DD1" w:rsidRPr="00155675" w:rsidRDefault="006E7DD1" w:rsidP="00846918">
            <w:pPr>
              <w:jc w:val="center"/>
              <w:rPr>
                <w:szCs w:val="24"/>
              </w:rPr>
            </w:pPr>
            <w:r w:rsidRPr="00C91531">
              <w:rPr>
                <w:szCs w:val="24"/>
              </w:rPr>
              <w:t>Atlas</w:t>
            </w:r>
            <w:r>
              <w:rPr>
                <w:szCs w:val="24"/>
              </w:rPr>
              <w:t xml:space="preserve"> </w:t>
            </w:r>
            <w:r w:rsidRPr="00C91531">
              <w:rPr>
                <w:szCs w:val="24"/>
              </w:rPr>
              <w:t>Virtua</w:t>
            </w:r>
            <w:r>
              <w:rPr>
                <w:szCs w:val="24"/>
              </w:rPr>
              <w:t>l</w:t>
            </w:r>
            <w:r w:rsidRPr="00C91531">
              <w:rPr>
                <w:szCs w:val="24"/>
              </w:rPr>
              <w:t xml:space="preserve"> </w:t>
            </w:r>
            <w:r>
              <w:rPr>
                <w:szCs w:val="24"/>
              </w:rPr>
              <w:t xml:space="preserve">por </w:t>
            </w:r>
            <w:r w:rsidRPr="613FC41B">
              <w:rPr>
                <w:szCs w:val="24"/>
              </w:rPr>
              <w:t>Leschiutta</w:t>
            </w:r>
          </w:p>
        </w:tc>
        <w:tc>
          <w:tcPr>
            <w:tcW w:w="0" w:type="auto"/>
            <w:vMerge/>
            <w:vAlign w:val="center"/>
          </w:tcPr>
          <w:p w14:paraId="661EDC90" w14:textId="77777777" w:rsidR="006E7DD1" w:rsidRDefault="006E7DD1" w:rsidP="00846918"/>
        </w:tc>
        <w:tc>
          <w:tcPr>
            <w:tcW w:w="0" w:type="auto"/>
            <w:vAlign w:val="center"/>
          </w:tcPr>
          <w:p w14:paraId="47708939" w14:textId="77777777" w:rsidR="00700A49" w:rsidRDefault="006E7DD1" w:rsidP="00700A49">
            <w:pPr>
              <w:keepNext/>
              <w:jc w:val="center"/>
            </w:pPr>
            <w:r>
              <w:rPr>
                <w:noProof/>
              </w:rPr>
              <w:drawing>
                <wp:inline distT="0" distB="0" distL="0" distR="0" wp14:anchorId="1BEBCCA8" wp14:editId="40170BF1">
                  <wp:extent cx="1666875" cy="1251660"/>
                  <wp:effectExtent l="0" t="0" r="0" b="5715"/>
                  <wp:docPr id="152637961" name="Imagen 1526379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20">
                            <a:extLst>
                              <a:ext uri="{28A0092B-C50C-407E-A947-70E740481C1C}">
                                <a14:useLocalDpi xmlns:a14="http://schemas.microsoft.com/office/drawing/2010/main" val="0"/>
                              </a:ext>
                            </a:extLst>
                          </a:blip>
                          <a:stretch>
                            <a:fillRect/>
                          </a:stretch>
                        </pic:blipFill>
                        <pic:spPr>
                          <a:xfrm>
                            <a:off x="0" y="0"/>
                            <a:ext cx="1666875" cy="1251660"/>
                          </a:xfrm>
                          <a:prstGeom prst="rect">
                            <a:avLst/>
                          </a:prstGeom>
                        </pic:spPr>
                      </pic:pic>
                    </a:graphicData>
                  </a:graphic>
                </wp:inline>
              </w:drawing>
            </w:r>
          </w:p>
          <w:p w14:paraId="31553063" w14:textId="69A8532D" w:rsidR="006E7DD1" w:rsidRPr="00FF150A" w:rsidRDefault="00700A49" w:rsidP="00700A49">
            <w:pPr>
              <w:pStyle w:val="Caption"/>
              <w:jc w:val="center"/>
            </w:pPr>
            <w:bookmarkStart w:id="19" w:name="_Toc153454238"/>
            <w:r w:rsidRPr="00291669">
              <w:t xml:space="preserve">Figura </w:t>
            </w:r>
            <w:r w:rsidRPr="00291669">
              <w:fldChar w:fldCharType="begin"/>
            </w:r>
            <w:r w:rsidRPr="00291669">
              <w:instrText xml:space="preserve"> SEQ Figura \* ARABIC </w:instrText>
            </w:r>
            <w:r w:rsidRPr="00291669">
              <w:fldChar w:fldCharType="separate"/>
            </w:r>
            <w:r w:rsidR="00C57680">
              <w:rPr>
                <w:noProof/>
              </w:rPr>
              <w:t>3</w:t>
            </w:r>
            <w:r w:rsidRPr="00291669">
              <w:fldChar w:fldCharType="end"/>
            </w:r>
            <w:r w:rsidRPr="00291669">
              <w:t xml:space="preserve">. Atlas </w:t>
            </w:r>
            <w:r w:rsidR="00291669" w:rsidRPr="00291669">
              <w:t>Virtual [13]</w:t>
            </w:r>
            <w:bookmarkEnd w:id="19"/>
          </w:p>
        </w:tc>
      </w:tr>
      <w:tr w:rsidR="006E7DD1" w14:paraId="3822FBA9" w14:textId="77777777" w:rsidTr="00805DF9">
        <w:tc>
          <w:tcPr>
            <w:tcW w:w="0" w:type="auto"/>
            <w:vAlign w:val="center"/>
          </w:tcPr>
          <w:p w14:paraId="7FEBBA7D" w14:textId="77777777" w:rsidR="006E7DD1" w:rsidRPr="00C91531" w:rsidRDefault="006E7DD1" w:rsidP="00846918">
            <w:pPr>
              <w:jc w:val="center"/>
              <w:rPr>
                <w:szCs w:val="24"/>
              </w:rPr>
            </w:pPr>
            <w:r>
              <w:rPr>
                <w:szCs w:val="24"/>
              </w:rPr>
              <w:t xml:space="preserve">Modelado 3D por Pujol </w:t>
            </w:r>
          </w:p>
        </w:tc>
        <w:tc>
          <w:tcPr>
            <w:tcW w:w="0" w:type="auto"/>
            <w:vAlign w:val="center"/>
          </w:tcPr>
          <w:p w14:paraId="115E4586" w14:textId="397DB667" w:rsidR="006E7DD1" w:rsidRDefault="006E7DD1" w:rsidP="00846918">
            <w:r>
              <w:t>Se trata de modelos tridimensionales realizados y mostrados en computadores, fueron diseñados en base a diversos conjuntos de datos de personas sanas</w:t>
            </w:r>
            <w:r w:rsidR="006F7E23">
              <w:t xml:space="preserve"> </w:t>
            </w:r>
            <w:r w:rsidR="006F7E23" w:rsidRPr="00291669">
              <w:fldChar w:fldCharType="begin"/>
            </w:r>
            <w:r w:rsidR="007A6DF4">
              <w:instrText xml:space="preserve"> ADDIN ZOTERO_ITEM CSL_CITATION {"citationID":"MwYV8DzP","properties":{"formattedCitation":"[8]","plainCitation":"[8]","noteIndex":0},"citationItems":[{"id":"ayzYSt9U/72I3ozWL","uris":["http://zotero.org/users/local/XmSHv6AK/items/HUVZUSWC"],"itemData":{"id":7,"type":"article-journal","abstract":"Rationale and Objectives\nAnatomy is an essential component of medical education as it is critical for the accurate diagnosis in organs and human systems. The mental representation of the shape and organization of different anatomical structures is a crucial step in the learning process. The purpose of this pilot study is to demonstrate the feasibility and benefits of developing innovative teaching modules for anatomy education of first-year medical students based on 3D reconstructions from actual patient data.\n\nMaterials and Methods\nA total of 196 models of anatomical structures from 16 anonymized CT datasets were generated using the 3D Slicer open-source software platform. The models focused on three anatomical areas: the mediastinum, the upper abdomen and the pelvis. Online optional quizzes were offered to first-year medical students to assess their comprehension in the areas of interest. Specific tasks were designed for students to complete using the 3D models.\n\nResults\nScores of the quizzes confirmed a lack of understanding of 3D spatial relationships of anatomical structures despite standard instruction including dissection. Written task material and qualitative review by students suggested that interaction with 3D models led to a better understanding of the shape and spatial relationships among structures, and helped illustrate anatomical variations from one body to another.\n\nConclusion\nThe study demonstrates the feasibility of one possible approach to the generation of 3D models of the anatomy from actual patient data. The educational materials developed have the potential to supplement the teaching of complex anatomical regions and help demonstrate the anatomic variation among patients.","container-title":"Academic radiology","DOI":"10.1016/j.acra.2015.12.012","ISSN":"1076-6332","issue":"4","journalAbbreviation":"Acad Radiol","note":"PMID: 26897601\nPMCID: PMC4808571","page":"507-516","source":"PubMed Central","title":"Using 3D modeling techniques to enhance teaching of difficult anatomical concepts","volume":"23","author":[{"family":"Pujol","given":"Sonia"},{"family":"Baldwin","given":"Michael"},{"family":"Nassiri","given":"Joshua"},{"family":"Kikinis","given":"Ron"},{"family":"Shaffer","given":"Kitt"}],"issued":{"date-parts":[["2016",4]]}}}],"schema":"https://github.com/citation-style-language/schema/raw/master/csl-citation.json"} </w:instrText>
            </w:r>
            <w:r w:rsidR="006F7E23" w:rsidRPr="00291669">
              <w:fldChar w:fldCharType="separate"/>
            </w:r>
            <w:r w:rsidR="006F7E23" w:rsidRPr="00291669">
              <w:t>[8]</w:t>
            </w:r>
            <w:r w:rsidR="006F7E23" w:rsidRPr="00291669">
              <w:fldChar w:fldCharType="end"/>
            </w:r>
            <w:r>
              <w:t>.</w:t>
            </w:r>
          </w:p>
        </w:tc>
        <w:tc>
          <w:tcPr>
            <w:tcW w:w="0" w:type="auto"/>
            <w:vAlign w:val="center"/>
          </w:tcPr>
          <w:p w14:paraId="1560383C" w14:textId="77777777" w:rsidR="00291669" w:rsidRDefault="006E7DD1" w:rsidP="00291669">
            <w:pPr>
              <w:keepNext/>
              <w:jc w:val="center"/>
            </w:pPr>
            <w:r>
              <w:rPr>
                <w:noProof/>
              </w:rPr>
              <w:drawing>
                <wp:inline distT="0" distB="0" distL="0" distR="0" wp14:anchorId="4F31FE42" wp14:editId="5D4A67F1">
                  <wp:extent cx="1266825" cy="1536830"/>
                  <wp:effectExtent l="0" t="0" r="0" b="6350"/>
                  <wp:docPr id="1965170256" name="Imagen 1965170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170256" name=""/>
                          <pic:cNvPicPr/>
                        </pic:nvPicPr>
                        <pic:blipFill>
                          <a:blip r:embed="rId21"/>
                          <a:stretch>
                            <a:fillRect/>
                          </a:stretch>
                        </pic:blipFill>
                        <pic:spPr>
                          <a:xfrm>
                            <a:off x="0" y="0"/>
                            <a:ext cx="1266825" cy="1536830"/>
                          </a:xfrm>
                          <a:prstGeom prst="rect">
                            <a:avLst/>
                          </a:prstGeom>
                        </pic:spPr>
                      </pic:pic>
                    </a:graphicData>
                  </a:graphic>
                </wp:inline>
              </w:drawing>
            </w:r>
          </w:p>
          <w:p w14:paraId="0B9D99D3" w14:textId="5928E191" w:rsidR="006E7DD1" w:rsidRDefault="00291669" w:rsidP="00291669">
            <w:pPr>
              <w:pStyle w:val="Caption"/>
              <w:jc w:val="center"/>
            </w:pPr>
            <w:bookmarkStart w:id="20" w:name="_Toc153454239"/>
            <w:r w:rsidRPr="00291669">
              <w:t xml:space="preserve">Figura </w:t>
            </w:r>
            <w:r w:rsidRPr="00291669">
              <w:fldChar w:fldCharType="begin"/>
            </w:r>
            <w:r w:rsidRPr="00291669">
              <w:instrText xml:space="preserve"> SEQ Figura \* ARABIC </w:instrText>
            </w:r>
            <w:r w:rsidRPr="00291669">
              <w:fldChar w:fldCharType="separate"/>
            </w:r>
            <w:r w:rsidR="00C57680">
              <w:rPr>
                <w:noProof/>
              </w:rPr>
              <w:t>4</w:t>
            </w:r>
            <w:r w:rsidRPr="00291669">
              <w:fldChar w:fldCharType="end"/>
            </w:r>
            <w:r w:rsidRPr="00291669">
              <w:t xml:space="preserve">. Modelado 3d </w:t>
            </w:r>
            <w:commentRangeStart w:id="21"/>
            <w:r w:rsidRPr="00291669">
              <w:fldChar w:fldCharType="begin"/>
            </w:r>
            <w:r w:rsidR="007A6DF4">
              <w:instrText xml:space="preserve"> ADDIN ZOTERO_ITEM CSL_CITATION {"citationID":"gAcfQ4yZ","properties":{"formattedCitation":"[8]","plainCitation":"[8]","noteIndex":0},"citationItems":[{"id":"ayzYSt9U/72I3ozWL","uris":["http://zotero.org/users/local/XmSHv6AK/items/HUVZUSWC"],"itemData":{"id":7,"type":"article-journal","abstract":"Rationale and Objectives\nAnatomy is an essential component of medical education as it is critical for the accurate diagnosis in organs and human systems. The mental representation of the shape and organization of different anatomical structures is a crucial step in the learning process. The purpose of this pilot study is to demonstrate the feasibility and benefits of developing innovative teaching modules for anatomy education of first-year medical students based on 3D reconstructions from actual patient data.\n\nMaterials and Methods\nA total of 196 models of anatomical structures from 16 anonymized CT datasets were generated using the 3D Slicer open-source software platform. The models focused on three anatomical areas: the mediastinum, the upper abdomen and the pelvis. Online optional quizzes were offered to first-year medical students to assess their comprehension in the areas of interest. Specific tasks were designed for students to complete using the 3D models.\n\nResults\nScores of the quizzes confirmed a lack of understanding of 3D spatial relationships of anatomical structures despite standard instruction including dissection. Written task material and qualitative review by students suggested that interaction with 3D models led to a better understanding of the shape and spatial relationships among structures, and helped illustrate anatomical variations from one body to another.\n\nConclusion\nThe study demonstrates the feasibility of one possible approach to the generation of 3D models of the anatomy from actual patient data. The educational materials developed have the potential to supplement the teaching of complex anatomical regions and help demonstrate the anatomic variation among patients.","container-title":"Academic radiology","DOI":"10.1016/j.acra.2015.12.012","ISSN":"1076-6332","issue":"4","journalAbbreviation":"Acad Radiol","note":"PMID: 26897601\nPMCID: PMC4808571","page":"507-516","source":"PubMed Central","title":"Using 3D modeling techniques to enhance teaching of difficult anatomical concepts","volume":"23","author":[{"family":"Pujol","given":"Sonia"},{"family":"Baldwin","given":"Michael"},{"family":"Nassiri","given":"Joshua"},{"family":"Kikinis","given":"Ron"},{"family":"Shaffer","given":"Kitt"}],"issued":{"date-parts":[["2016",4]]}}}],"schema":"https://github.com/citation-style-language/schema/raw/master/csl-citation.json"} </w:instrText>
            </w:r>
            <w:r w:rsidRPr="00291669">
              <w:fldChar w:fldCharType="separate"/>
            </w:r>
            <w:r w:rsidRPr="00291669">
              <w:t>[8]</w:t>
            </w:r>
            <w:r w:rsidRPr="00291669">
              <w:fldChar w:fldCharType="end"/>
            </w:r>
            <w:commentRangeEnd w:id="21"/>
            <w:r w:rsidR="00637E21">
              <w:rPr>
                <w:rStyle w:val="CommentReference"/>
                <w:rFonts w:eastAsiaTheme="minorHAnsi" w:cstheme="minorBidi"/>
                <w:i w:val="0"/>
                <w:iCs w:val="0"/>
                <w:lang w:val="es-MX"/>
              </w:rPr>
              <w:commentReference w:id="21"/>
            </w:r>
            <w:bookmarkEnd w:id="20"/>
          </w:p>
        </w:tc>
      </w:tr>
      <w:tr w:rsidR="006E7DD1" w14:paraId="6E49C6EB" w14:textId="77777777" w:rsidTr="00805DF9">
        <w:tc>
          <w:tcPr>
            <w:tcW w:w="0" w:type="auto"/>
            <w:vAlign w:val="center"/>
          </w:tcPr>
          <w:p w14:paraId="311D4B3A" w14:textId="77777777" w:rsidR="006E7DD1" w:rsidRDefault="006E7DD1" w:rsidP="00846918">
            <w:pPr>
              <w:jc w:val="center"/>
            </w:pPr>
            <w:r>
              <w:t>Propuesta</w:t>
            </w:r>
          </w:p>
        </w:tc>
        <w:tc>
          <w:tcPr>
            <w:tcW w:w="0" w:type="auto"/>
            <w:vAlign w:val="center"/>
          </w:tcPr>
          <w:p w14:paraId="4BDBB8D3" w14:textId="7F93A597" w:rsidR="006E7DD1" w:rsidRDefault="006E7DD1" w:rsidP="00846918">
            <w:pPr>
              <w:rPr>
                <w:szCs w:val="24"/>
              </w:rPr>
            </w:pPr>
            <w:r w:rsidRPr="52EA6315">
              <w:rPr>
                <w:szCs w:val="24"/>
              </w:rPr>
              <w:t xml:space="preserve">Consta de un </w:t>
            </w:r>
            <w:r>
              <w:rPr>
                <w:szCs w:val="24"/>
              </w:rPr>
              <w:t>dispositivo que muestre un código qr de enlace a la sesión de la clase donde se muestre por medio de realidad aumentada la estructura anatómica o animación de la clase</w:t>
            </w:r>
            <w:r w:rsidR="006F7E23">
              <w:rPr>
                <w:szCs w:val="24"/>
              </w:rPr>
              <w:t xml:space="preserve">, la </w:t>
            </w:r>
            <w:r w:rsidR="006F7E23">
              <w:rPr>
                <w:szCs w:val="24"/>
              </w:rPr>
              <w:fldChar w:fldCharType="begin"/>
            </w:r>
            <w:r w:rsidR="006F7E23">
              <w:rPr>
                <w:szCs w:val="24"/>
              </w:rPr>
              <w:instrText xml:space="preserve"> REF _Ref153054337 \h </w:instrText>
            </w:r>
            <w:r w:rsidR="006F7E23">
              <w:rPr>
                <w:szCs w:val="24"/>
              </w:rPr>
            </w:r>
            <w:r w:rsidR="006F7E23">
              <w:rPr>
                <w:szCs w:val="24"/>
              </w:rPr>
              <w:fldChar w:fldCharType="separate"/>
            </w:r>
            <w:r w:rsidR="006F7E23" w:rsidRPr="00291669">
              <w:t xml:space="preserve">Figura </w:t>
            </w:r>
            <w:r w:rsidR="006F7E23">
              <w:rPr>
                <w:noProof/>
              </w:rPr>
              <w:t>5</w:t>
            </w:r>
            <w:r w:rsidR="006F7E23">
              <w:rPr>
                <w:szCs w:val="24"/>
              </w:rPr>
              <w:fldChar w:fldCharType="end"/>
            </w:r>
            <w:r w:rsidR="006F7E23">
              <w:rPr>
                <w:szCs w:val="24"/>
              </w:rPr>
              <w:t xml:space="preserve">, muestra la </w:t>
            </w:r>
            <w:r w:rsidR="00E22D92">
              <w:t>representación generada con inteligencia artificial utilizando el modelo Dall-E 2.</w:t>
            </w:r>
          </w:p>
        </w:tc>
        <w:tc>
          <w:tcPr>
            <w:tcW w:w="0" w:type="auto"/>
            <w:vAlign w:val="center"/>
          </w:tcPr>
          <w:p w14:paraId="1B8FE715" w14:textId="3CD980B4" w:rsidR="00291669" w:rsidRDefault="00DE3C27" w:rsidP="00291669">
            <w:pPr>
              <w:pStyle w:val="BodyText"/>
              <w:keepNext/>
              <w:spacing w:line="360" w:lineRule="auto"/>
              <w:jc w:val="center"/>
            </w:pPr>
            <w:r>
              <w:rPr>
                <w:rFonts w:eastAsiaTheme="minorHAnsi" w:cstheme="minorBidi"/>
                <w:noProof/>
                <w:sz w:val="16"/>
                <w:szCs w:val="16"/>
                <w:lang w:val="es-MX"/>
              </w:rPr>
              <w:drawing>
                <wp:inline distT="0" distB="0" distL="0" distR="0" wp14:anchorId="7F2B4AAF" wp14:editId="03321BFE">
                  <wp:extent cx="1440000" cy="1440000"/>
                  <wp:effectExtent l="0" t="0" r="8255" b="8255"/>
                  <wp:docPr id="1192491489" name="Imagen 1192491489" descr="A person wearing virtual reality gog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491489" name="Picture 1" descr="A person wearing virtual reality goggles&#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p w14:paraId="2497CABF" w14:textId="2C5E9541" w:rsidR="006E7DD1" w:rsidRPr="00C4528F" w:rsidRDefault="00291669" w:rsidP="00291669">
            <w:pPr>
              <w:pStyle w:val="Caption"/>
              <w:jc w:val="center"/>
            </w:pPr>
            <w:bookmarkStart w:id="22" w:name="_Ref153054337"/>
            <w:bookmarkStart w:id="23" w:name="_Toc153454240"/>
            <w:r w:rsidRPr="00291669">
              <w:t xml:space="preserve">Figura </w:t>
            </w:r>
            <w:r w:rsidRPr="00291669">
              <w:fldChar w:fldCharType="begin"/>
            </w:r>
            <w:r w:rsidRPr="00291669">
              <w:instrText xml:space="preserve"> SEQ Figura \* ARABIC </w:instrText>
            </w:r>
            <w:r w:rsidRPr="00291669">
              <w:fldChar w:fldCharType="separate"/>
            </w:r>
            <w:r w:rsidR="00C57680">
              <w:rPr>
                <w:noProof/>
              </w:rPr>
              <w:t>5</w:t>
            </w:r>
            <w:r w:rsidRPr="00291669">
              <w:fldChar w:fldCharType="end"/>
            </w:r>
            <w:bookmarkEnd w:id="22"/>
            <w:r w:rsidRPr="00291669">
              <w:t>. Prototipo de visualización tridimensional propuesto</w:t>
            </w:r>
            <w:bookmarkEnd w:id="23"/>
            <w:r w:rsidR="006E7DD1" w:rsidRPr="00291669">
              <w:t xml:space="preserve"> </w:t>
            </w:r>
          </w:p>
        </w:tc>
      </w:tr>
    </w:tbl>
    <w:p w14:paraId="06E5E457" w14:textId="203408C5" w:rsidR="001643D7" w:rsidRDefault="001643D7" w:rsidP="0027135F">
      <w:pPr>
        <w:spacing w:after="160" w:line="259" w:lineRule="auto"/>
        <w:jc w:val="left"/>
      </w:pPr>
    </w:p>
    <w:p w14:paraId="38391941" w14:textId="170473C4" w:rsidR="008C6D1C" w:rsidRDefault="008C6D1C" w:rsidP="00A56266">
      <w:pPr>
        <w:pStyle w:val="Title"/>
        <w:spacing w:before="0" w:after="0" w:line="480" w:lineRule="auto"/>
      </w:pPr>
      <w:bookmarkStart w:id="24" w:name="_Toc57276363"/>
      <w:bookmarkStart w:id="25" w:name="_Toc153453900"/>
      <w:r>
        <w:lastRenderedPageBreak/>
        <w:t>Descripción del proyecto</w:t>
      </w:r>
      <w:bookmarkEnd w:id="24"/>
      <w:bookmarkEnd w:id="25"/>
    </w:p>
    <w:p w14:paraId="6E3B339F" w14:textId="26C6A08F" w:rsidR="009B2665" w:rsidRPr="009B2665" w:rsidRDefault="009B2665" w:rsidP="009B2665">
      <w:pPr>
        <w:pStyle w:val="BodyText"/>
        <w:spacing w:line="360" w:lineRule="auto"/>
        <w:rPr>
          <w:lang w:val="es-MX"/>
        </w:rPr>
      </w:pPr>
      <w:r w:rsidRPr="009B2665">
        <w:rPr>
          <w:lang w:val="es-MX"/>
        </w:rPr>
        <w:t xml:space="preserve">Este proyecto se centra en la </w:t>
      </w:r>
      <w:r>
        <w:rPr>
          <w:lang w:val="es-MX"/>
        </w:rPr>
        <w:t>visualización</w:t>
      </w:r>
      <w:r w:rsidRPr="009B2665">
        <w:rPr>
          <w:lang w:val="es-MX"/>
        </w:rPr>
        <w:t xml:space="preserve"> y manipulación de modelos 3D a través de</w:t>
      </w:r>
      <w:r>
        <w:rPr>
          <w:lang w:val="es-MX"/>
        </w:rPr>
        <w:t xml:space="preserve"> una aplicación y un</w:t>
      </w:r>
      <w:r w:rsidRPr="009B2665">
        <w:rPr>
          <w:lang w:val="es-MX"/>
        </w:rPr>
        <w:t xml:space="preserve"> guante prototipo</w:t>
      </w:r>
      <w:r>
        <w:rPr>
          <w:lang w:val="es-MX"/>
        </w:rPr>
        <w:t xml:space="preserve">, usando </w:t>
      </w:r>
      <w:r w:rsidRPr="009B2665">
        <w:rPr>
          <w:lang w:val="es-MX"/>
        </w:rPr>
        <w:t>tecnologías accesibles y componentes fácilmente disponibles para crear un sistema repetible. La propuesta incluye una aplicación móvil diseñada para guardar y proyectar modelos en una pantalla dividida, compatible con lentes de realidad virtual para teléfonos inteligentes.</w:t>
      </w:r>
    </w:p>
    <w:p w14:paraId="703844EF" w14:textId="77777777" w:rsidR="009B2665" w:rsidRPr="009B2665" w:rsidRDefault="009B2665" w:rsidP="009B2665">
      <w:pPr>
        <w:pStyle w:val="BodyText"/>
        <w:spacing w:line="360" w:lineRule="auto"/>
        <w:rPr>
          <w:lang w:val="es-MX"/>
        </w:rPr>
      </w:pPr>
    </w:p>
    <w:p w14:paraId="39B96D80" w14:textId="120AFD00" w:rsidR="009B2665" w:rsidRPr="009B2665" w:rsidRDefault="009B2665" w:rsidP="009B2665">
      <w:pPr>
        <w:pStyle w:val="BodyText"/>
        <w:spacing w:line="360" w:lineRule="auto"/>
        <w:rPr>
          <w:lang w:val="es-MX"/>
        </w:rPr>
      </w:pPr>
      <w:r w:rsidRPr="009B2665">
        <w:rPr>
          <w:lang w:val="es-MX"/>
        </w:rPr>
        <w:t xml:space="preserve">El guante interactivo estará fabricado con materiales flexibles, como poliuretano o nylon, e incorporará una serie de sensores para permitir a los usuarios manipular los modelos proyectados en la aplicación. Este enfoque busca proporcionar una experiencia </w:t>
      </w:r>
      <w:r>
        <w:rPr>
          <w:lang w:val="es-MX"/>
        </w:rPr>
        <w:t xml:space="preserve">interactiva </w:t>
      </w:r>
      <w:r w:rsidRPr="009B2665">
        <w:rPr>
          <w:lang w:val="es-MX"/>
        </w:rPr>
        <w:t>y práctica en la manipulación de entornos virtuales.</w:t>
      </w:r>
    </w:p>
    <w:p w14:paraId="19AA97E7" w14:textId="77777777" w:rsidR="009B2665" w:rsidRPr="009B2665" w:rsidRDefault="009B2665" w:rsidP="009B2665">
      <w:pPr>
        <w:pStyle w:val="BodyText"/>
        <w:spacing w:line="360" w:lineRule="auto"/>
        <w:rPr>
          <w:lang w:val="es-MX"/>
        </w:rPr>
      </w:pPr>
    </w:p>
    <w:p w14:paraId="2FD012ED" w14:textId="40922893" w:rsidR="00102EBA" w:rsidRDefault="009B2665" w:rsidP="009B2665">
      <w:pPr>
        <w:pStyle w:val="BodyText"/>
        <w:spacing w:line="360" w:lineRule="auto"/>
        <w:rPr>
          <w:lang w:val="es-MX"/>
        </w:rPr>
      </w:pPr>
      <w:r w:rsidRPr="009B2665">
        <w:rPr>
          <w:lang w:val="es-MX"/>
        </w:rPr>
        <w:t>Adicionalmente, el proyecto contempla la creación de un manual de funcionamiento detallado. Este manual estará dividido en secciones que abordarán el diseño y la manipulación de la aplicación móvil, el sistema de sensores, y otros aspectos generales del prototipo. El propósito es facilitar tanto el uso como la adaptación del prototipo para los usuarios, permitiendo una comprensión clara de cada componente y su funcionalidad.</w:t>
      </w:r>
    </w:p>
    <w:p w14:paraId="310C50F0" w14:textId="7ACE9AE3" w:rsidR="00AD6791" w:rsidRPr="009B2665" w:rsidRDefault="00AD6791" w:rsidP="009B2665">
      <w:pPr>
        <w:pStyle w:val="BodyText"/>
        <w:spacing w:line="360" w:lineRule="auto"/>
        <w:rPr>
          <w:lang w:val="es-MX"/>
        </w:rPr>
      </w:pPr>
      <w:r>
        <w:rPr>
          <w:lang w:val="es-MX"/>
        </w:rPr>
        <w:t xml:space="preserve">La </w:t>
      </w:r>
      <w:r>
        <w:rPr>
          <w:lang w:val="es-MX"/>
        </w:rPr>
        <w:fldChar w:fldCharType="begin"/>
      </w:r>
      <w:r>
        <w:rPr>
          <w:lang w:val="es-MX"/>
        </w:rPr>
        <w:instrText xml:space="preserve"> REF _Ref153309855 \h </w:instrText>
      </w:r>
      <w:r>
        <w:rPr>
          <w:lang w:val="es-MX"/>
        </w:rPr>
      </w:r>
      <w:r>
        <w:rPr>
          <w:lang w:val="es-MX"/>
        </w:rPr>
        <w:fldChar w:fldCharType="separate"/>
      </w:r>
      <w:r w:rsidRPr="005024A7">
        <w:t xml:space="preserve">Figura </w:t>
      </w:r>
      <w:r>
        <w:rPr>
          <w:noProof/>
        </w:rPr>
        <w:t>6</w:t>
      </w:r>
      <w:r>
        <w:rPr>
          <w:lang w:val="es-MX"/>
        </w:rPr>
        <w:fldChar w:fldCharType="end"/>
      </w:r>
      <w:r w:rsidRPr="00AD6791">
        <w:t xml:space="preserve"> </w:t>
      </w:r>
      <w:r>
        <w:t>muestra la representación del proyecto, generada con inteligencia artificial utilizando el modelo Dall-E 2.</w:t>
      </w:r>
    </w:p>
    <w:p w14:paraId="3FA1B580" w14:textId="57987F4C" w:rsidR="00291669" w:rsidRDefault="00291669" w:rsidP="00291669">
      <w:pPr>
        <w:pStyle w:val="BodyText"/>
        <w:keepNext/>
        <w:spacing w:line="360" w:lineRule="auto"/>
        <w:jc w:val="center"/>
      </w:pPr>
    </w:p>
    <w:p w14:paraId="39835BA1" w14:textId="733B1D3B" w:rsidR="00482CE1" w:rsidRDefault="00AD6791" w:rsidP="00291669">
      <w:pPr>
        <w:pStyle w:val="BodyText"/>
        <w:keepNext/>
        <w:spacing w:line="360" w:lineRule="auto"/>
        <w:jc w:val="center"/>
      </w:pPr>
      <w:r>
        <w:rPr>
          <w:noProof/>
        </w:rPr>
        <w:drawing>
          <wp:inline distT="0" distB="0" distL="0" distR="0" wp14:anchorId="3DDD4729" wp14:editId="3BCE215B">
            <wp:extent cx="2302328" cy="2302328"/>
            <wp:effectExtent l="0" t="0" r="0" b="0"/>
            <wp:docPr id="84484245" name="Imagen 84484245" descr="A person wearing virtual reality gog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84245" name="Picture 2" descr="A person wearing virtual reality goggles&#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337745" cy="2337745"/>
                    </a:xfrm>
                    <a:prstGeom prst="rect">
                      <a:avLst/>
                    </a:prstGeom>
                  </pic:spPr>
                </pic:pic>
              </a:graphicData>
            </a:graphic>
          </wp:inline>
        </w:drawing>
      </w:r>
      <w:r w:rsidR="00482CE1">
        <w:fldChar w:fldCharType="begin"/>
      </w:r>
      <w:r w:rsidR="00482CE1">
        <w:instrText xml:space="preserve"> INCLUDEPICTURE "https://media.istockphoto.com/id/587514006/es/foto/aplicaci%C3%B3n-de-im%C3%A1genes-m%C3%A9dicas-de-realidad-aumentada.jpg?s=1024x1024&amp;w=is&amp;k=20&amp;c=9cLLglXWRZmWHOkTQsloKPH0AQDcqeqQLJuPdWZCzjE=" \* MERGEFORMATINET </w:instrText>
      </w:r>
      <w:r w:rsidR="00DE4711">
        <w:fldChar w:fldCharType="separate"/>
      </w:r>
      <w:r w:rsidR="00482CE1">
        <w:fldChar w:fldCharType="end"/>
      </w:r>
    </w:p>
    <w:p w14:paraId="1555E9C2" w14:textId="5AF18E25" w:rsidR="00102EBA" w:rsidRPr="00CE677D" w:rsidRDefault="00291669" w:rsidP="00CE677D">
      <w:pPr>
        <w:pStyle w:val="Caption"/>
        <w:jc w:val="center"/>
        <w:rPr>
          <w:highlight w:val="yellow"/>
        </w:rPr>
      </w:pPr>
      <w:bookmarkStart w:id="26" w:name="_Ref153309855"/>
      <w:bookmarkStart w:id="27" w:name="_Toc153454241"/>
      <w:r w:rsidRPr="005024A7">
        <w:t xml:space="preserve">Figura </w:t>
      </w:r>
      <w:r w:rsidRPr="005024A7">
        <w:fldChar w:fldCharType="begin"/>
      </w:r>
      <w:r w:rsidRPr="005024A7">
        <w:instrText xml:space="preserve"> SEQ Figura \* ARABIC </w:instrText>
      </w:r>
      <w:r w:rsidRPr="005024A7">
        <w:fldChar w:fldCharType="separate"/>
      </w:r>
      <w:r w:rsidR="00C57680">
        <w:rPr>
          <w:noProof/>
        </w:rPr>
        <w:t>6</w:t>
      </w:r>
      <w:r w:rsidRPr="005024A7">
        <w:fldChar w:fldCharType="end"/>
      </w:r>
      <w:bookmarkEnd w:id="26"/>
      <w:r w:rsidRPr="005024A7">
        <w:t xml:space="preserve">. Prototipo de visualización tridimensional </w:t>
      </w:r>
      <w:commentRangeStart w:id="28"/>
      <w:r w:rsidRPr="005024A7">
        <w:t>propuesto</w:t>
      </w:r>
      <w:commentRangeEnd w:id="28"/>
      <w:r w:rsidR="00651DE1">
        <w:rPr>
          <w:rStyle w:val="CommentReference"/>
          <w:rFonts w:eastAsiaTheme="minorHAnsi" w:cstheme="minorBidi"/>
          <w:i w:val="0"/>
          <w:iCs w:val="0"/>
          <w:lang w:val="es-MX"/>
        </w:rPr>
        <w:commentReference w:id="28"/>
      </w:r>
      <w:r w:rsidRPr="005024A7">
        <w:t>.</w:t>
      </w:r>
      <w:bookmarkEnd w:id="27"/>
    </w:p>
    <w:p w14:paraId="2A509D9A" w14:textId="30F1B9C4" w:rsidR="00A56266" w:rsidRDefault="008C6D1C" w:rsidP="00324B3D">
      <w:pPr>
        <w:pStyle w:val="Title"/>
        <w:spacing w:before="0" w:after="0" w:line="480" w:lineRule="auto"/>
      </w:pPr>
      <w:bookmarkStart w:id="29" w:name="_Toc57276364"/>
      <w:bookmarkStart w:id="30" w:name="_Toc153453901"/>
      <w:r>
        <w:lastRenderedPageBreak/>
        <w:t>Objetivo general del proyecto</w:t>
      </w:r>
      <w:bookmarkEnd w:id="29"/>
      <w:bookmarkEnd w:id="30"/>
    </w:p>
    <w:p w14:paraId="4C877338" w14:textId="3A84D018" w:rsidR="002A761E" w:rsidRPr="002A761E" w:rsidRDefault="003C1C88" w:rsidP="00475A8C">
      <w:pPr>
        <w:pStyle w:val="BodyText"/>
        <w:spacing w:before="2" w:line="360" w:lineRule="auto"/>
      </w:pPr>
      <w:r>
        <w:t xml:space="preserve">Manipular </w:t>
      </w:r>
      <w:r w:rsidR="00834204">
        <w:t>modelos en 3</w:t>
      </w:r>
      <w:r w:rsidR="004F677F">
        <w:t>D</w:t>
      </w:r>
      <w:r w:rsidR="00834204">
        <w:t xml:space="preserve"> de</w:t>
      </w:r>
      <w:r w:rsidR="005D574D">
        <w:t>l</w:t>
      </w:r>
      <w:r w:rsidR="00834204">
        <w:t xml:space="preserve"> laboratorio de ciencias morfológicas de la </w:t>
      </w:r>
      <w:r w:rsidR="00A51525">
        <w:t>UAZ</w:t>
      </w:r>
      <w:r w:rsidR="00834204">
        <w:t xml:space="preserve"> </w:t>
      </w:r>
      <w:r w:rsidR="00EE4DFF">
        <w:t>a través de un prototipo de un guante interactivo.</w:t>
      </w:r>
    </w:p>
    <w:p w14:paraId="3E992988" w14:textId="1ECED49D" w:rsidR="00A56266" w:rsidRDefault="00DF1B9F" w:rsidP="00324B3D">
      <w:pPr>
        <w:pStyle w:val="Title"/>
        <w:spacing w:before="0" w:after="0" w:line="480" w:lineRule="auto"/>
      </w:pPr>
      <w:bookmarkStart w:id="31" w:name="_Toc57276365"/>
      <w:bookmarkStart w:id="32" w:name="_Toc153453902"/>
      <w:r>
        <w:t xml:space="preserve">Objetivos </w:t>
      </w:r>
      <w:bookmarkEnd w:id="31"/>
      <w:r w:rsidR="00AE7F31">
        <w:t>específicos</w:t>
      </w:r>
      <w:bookmarkEnd w:id="32"/>
    </w:p>
    <w:p w14:paraId="6AA91606" w14:textId="01C54682" w:rsidR="00626D0C" w:rsidRPr="00AF6E43" w:rsidRDefault="002B308E" w:rsidP="00EA22A1">
      <w:pPr>
        <w:pStyle w:val="BodyText"/>
        <w:numPr>
          <w:ilvl w:val="0"/>
          <w:numId w:val="8"/>
        </w:numPr>
        <w:spacing w:line="360" w:lineRule="auto"/>
      </w:pPr>
      <w:r>
        <w:t>Capturar</w:t>
      </w:r>
      <w:r w:rsidR="00CC450B">
        <w:t xml:space="preserve"> </w:t>
      </w:r>
      <w:r>
        <w:t>movimientos de dedos y mano</w:t>
      </w:r>
      <w:r w:rsidR="00A248B2">
        <w:t xml:space="preserve"> </w:t>
      </w:r>
      <w:r w:rsidR="00CC450B">
        <w:t>con sensores de movimiento y posición</w:t>
      </w:r>
      <w:r w:rsidR="00843418">
        <w:t xml:space="preserve"> para generar un</w:t>
      </w:r>
      <w:r w:rsidR="00C57AED">
        <w:t xml:space="preserve"> prototipo de guante interactivo</w:t>
      </w:r>
      <w:r w:rsidR="00750171">
        <w:t>.</w:t>
      </w:r>
    </w:p>
    <w:p w14:paraId="7B0D6F23" w14:textId="533D88B1" w:rsidR="00626D0C" w:rsidRPr="00AF6E43" w:rsidRDefault="000115F1" w:rsidP="00EA22A1">
      <w:pPr>
        <w:pStyle w:val="BodyText"/>
        <w:numPr>
          <w:ilvl w:val="0"/>
          <w:numId w:val="8"/>
        </w:numPr>
        <w:spacing w:line="360" w:lineRule="auto"/>
      </w:pPr>
      <w:bookmarkStart w:id="33" w:name="Justificación."/>
      <w:bookmarkEnd w:id="33"/>
      <w:r>
        <w:t>Usar</w:t>
      </w:r>
      <w:r w:rsidR="00626D0C" w:rsidRPr="00AF6E43">
        <w:t xml:space="preserve"> realidad </w:t>
      </w:r>
      <w:r w:rsidR="003F3F07">
        <w:t>virtual</w:t>
      </w:r>
      <w:r w:rsidR="009C3A37">
        <w:t xml:space="preserve"> </w:t>
      </w:r>
      <w:r w:rsidR="00732F73">
        <w:t xml:space="preserve">para visualizar </w:t>
      </w:r>
      <w:r w:rsidR="007C03F1">
        <w:t xml:space="preserve">en una aplicación móvil </w:t>
      </w:r>
      <w:r w:rsidR="00732F73">
        <w:t>los</w:t>
      </w:r>
      <w:r w:rsidR="00435E78">
        <w:t xml:space="preserve"> sistemas del cuerpo humano</w:t>
      </w:r>
      <w:r w:rsidR="00626D0C" w:rsidRPr="00AF6E43">
        <w:t xml:space="preserve"> </w:t>
      </w:r>
      <w:r w:rsidR="00B15CBE">
        <w:t>basados en la</w:t>
      </w:r>
      <w:r w:rsidR="007C03F1">
        <w:t>s</w:t>
      </w:r>
      <w:r w:rsidR="00B15CBE">
        <w:t xml:space="preserve"> práctica</w:t>
      </w:r>
      <w:r w:rsidR="007C03F1">
        <w:t>s</w:t>
      </w:r>
      <w:r w:rsidR="00B15CBE">
        <w:t xml:space="preserve"> del manual de laboratorio de las ciencias morfológicas de la </w:t>
      </w:r>
      <w:r w:rsidR="00704AB8">
        <w:t>UAZ</w:t>
      </w:r>
      <w:r w:rsidR="00626D0C" w:rsidRPr="00AF6E43">
        <w:t>.</w:t>
      </w:r>
    </w:p>
    <w:p w14:paraId="1C158AC9" w14:textId="7710B78E" w:rsidR="0033754A" w:rsidRDefault="001A1738" w:rsidP="0033754A">
      <w:pPr>
        <w:pStyle w:val="BodyText"/>
        <w:numPr>
          <w:ilvl w:val="0"/>
          <w:numId w:val="8"/>
        </w:numPr>
        <w:spacing w:line="360" w:lineRule="auto"/>
      </w:pPr>
      <w:r>
        <w:t>Implementa</w:t>
      </w:r>
      <w:r w:rsidR="00580613">
        <w:t>r</w:t>
      </w:r>
      <w:r>
        <w:t xml:space="preserve"> </w:t>
      </w:r>
      <w:r w:rsidR="00580613">
        <w:t>e</w:t>
      </w:r>
      <w:r>
        <w:t xml:space="preserve">l guante </w:t>
      </w:r>
      <w:r w:rsidR="00580613">
        <w:t xml:space="preserve">interactivo </w:t>
      </w:r>
      <w:r>
        <w:t>para man</w:t>
      </w:r>
      <w:r w:rsidR="00580613">
        <w:t>i</w:t>
      </w:r>
      <w:r>
        <w:t>p</w:t>
      </w:r>
      <w:r w:rsidR="00580613">
        <w:t>u</w:t>
      </w:r>
      <w:r>
        <w:t>lar lo</w:t>
      </w:r>
      <w:r w:rsidR="00580613">
        <w:t>s modelos en 3</w:t>
      </w:r>
      <w:r w:rsidR="00130FB7">
        <w:t>D</w:t>
      </w:r>
      <w:r w:rsidR="00580613">
        <w:t xml:space="preserve"> que se </w:t>
      </w:r>
      <w:r w:rsidR="004C221A">
        <w:t>visualizan</w:t>
      </w:r>
      <w:r w:rsidR="00580613">
        <w:t xml:space="preserve"> en </w:t>
      </w:r>
      <w:r w:rsidR="00A248B2">
        <w:t xml:space="preserve">la </w:t>
      </w:r>
      <w:r w:rsidR="00382446">
        <w:t>aplicación móvil</w:t>
      </w:r>
      <w:r w:rsidR="00E97CE8">
        <w:t>.</w:t>
      </w:r>
    </w:p>
    <w:p w14:paraId="67A0455B" w14:textId="77777777" w:rsidR="0033754A" w:rsidRPr="0077465C" w:rsidRDefault="0033754A" w:rsidP="0033754A">
      <w:pPr>
        <w:pStyle w:val="BodyText"/>
        <w:spacing w:line="360" w:lineRule="auto"/>
        <w:ind w:left="360"/>
      </w:pPr>
    </w:p>
    <w:p w14:paraId="298D72D9" w14:textId="2FA95E54" w:rsidR="00A56266" w:rsidRDefault="00DF1B9F" w:rsidP="00324B3D">
      <w:pPr>
        <w:pStyle w:val="Title"/>
        <w:spacing w:before="0" w:after="0" w:line="480" w:lineRule="auto"/>
      </w:pPr>
      <w:bookmarkStart w:id="34" w:name="_Toc57276366"/>
      <w:bookmarkStart w:id="35" w:name="_Toc153453903"/>
      <w:r>
        <w:t>Justificación.</w:t>
      </w:r>
      <w:bookmarkEnd w:id="34"/>
      <w:bookmarkEnd w:id="35"/>
    </w:p>
    <w:p w14:paraId="3D2AC27D" w14:textId="798F4FD7" w:rsidR="006C02F4" w:rsidRDefault="003569D1" w:rsidP="003569D1">
      <w:pPr>
        <w:pStyle w:val="BodyText"/>
        <w:spacing w:line="360" w:lineRule="auto"/>
      </w:pPr>
      <w:r>
        <w:t xml:space="preserve">El área de las ciencias de la salud es uno de los sectores de mayor impacto, ya que se encarga del cuidado y mantenimiento de la salud de las personas, por lo que, la formación de los profesionales de esta área es de suma importancia ya que tiene que ser muy completa y de calidad. Sin embargo, en la actualidad existen muchas carencias para la enseñanza del área de las ciencias morfológicas según Fabro et al. </w:t>
      </w:r>
      <w:r w:rsidR="00DC4D1E">
        <w:t xml:space="preserve">la </w:t>
      </w:r>
      <w:r>
        <w:t>adquisición de los tejidos o incluso de los microscopios y su mantenimiento, son costosos, por lo que resulta en una labor muy difícil la enseñanza de esta área</w:t>
      </w:r>
      <w:r w:rsidR="00585D64">
        <w:t xml:space="preserve"> </w:t>
      </w:r>
      <w:r w:rsidR="00585D64">
        <w:fldChar w:fldCharType="begin"/>
      </w:r>
      <w:r w:rsidR="007A6DF4">
        <w:instrText xml:space="preserve"> ADDIN ZOTERO_ITEM CSL_CITATION {"citationID":"3pPO4Nso","properties":{"formattedCitation":"[4]","plainCitation":"[4]","noteIndex":0},"citationItems":[{"id":"ayzYSt9U/5mGrXQ6M","uris":["http://zotero.org/users/local/XmSHv6AK/items/2JK8PK8H"],"itemData":{"id":"YIZd911h/YwYKEyuv","type":"article-journal","container-title":"Aula Universitaria","DOI":"10.14409/au.v1i14.4127","ISSN":"2362-3330","issue":"14","language":"es","license":"Derechos de autor","note":"number: 14","page":"67-75","source":"bibliotecavirtual.unl.edu.ar","title":"Contribución de los entornos virtuales al aprendizaje comprensivo de las Ciencias Morfológicas","author":[{"family":"Fabro","given":"Ana Patricia"},{"family":"Benmelej","given":"Adriana"},{"family":"Costamagna","given":"Alicia"}],"issued":{"date-parts":[["2012",4,28]]}}}],"schema":"https://github.com/citation-style-language/schema/raw/master/csl-citation.json"} </w:instrText>
      </w:r>
      <w:r w:rsidR="00585D64">
        <w:fldChar w:fldCharType="separate"/>
      </w:r>
      <w:r w:rsidR="00585D64" w:rsidRPr="00045375">
        <w:t>[4]</w:t>
      </w:r>
      <w:r w:rsidR="00585D64">
        <w:fldChar w:fldCharType="end"/>
      </w:r>
      <w:r>
        <w:t>.</w:t>
      </w:r>
    </w:p>
    <w:p w14:paraId="0DF8055D" w14:textId="77777777" w:rsidR="00696D41" w:rsidRDefault="00696D41" w:rsidP="003569D1">
      <w:pPr>
        <w:pStyle w:val="BodyText"/>
        <w:spacing w:line="360" w:lineRule="auto"/>
      </w:pPr>
    </w:p>
    <w:p w14:paraId="22BA508D" w14:textId="78ED8722" w:rsidR="008B76A5" w:rsidRDefault="003A7EE9" w:rsidP="003569D1">
      <w:pPr>
        <w:pStyle w:val="BodyText"/>
        <w:spacing w:line="360" w:lineRule="auto"/>
      </w:pPr>
      <w:r>
        <w:t xml:space="preserve">Sin </w:t>
      </w:r>
      <w:r w:rsidR="008B76A5">
        <w:t>embargo,</w:t>
      </w:r>
      <w:r>
        <w:t xml:space="preserve"> </w:t>
      </w:r>
      <w:r w:rsidR="0083743F">
        <w:t xml:space="preserve">las </w:t>
      </w:r>
      <w:r w:rsidR="00796B08">
        <w:t>TIC</w:t>
      </w:r>
      <w:r w:rsidR="003E7885">
        <w:t>, como menciona Alejandro Sal</w:t>
      </w:r>
      <w:r w:rsidR="004C31D2">
        <w:t>m</w:t>
      </w:r>
      <w:r w:rsidR="003E7885">
        <w:t>erón</w:t>
      </w:r>
      <w:r w:rsidR="00796B08">
        <w:t xml:space="preserve">, </w:t>
      </w:r>
      <w:r w:rsidR="0098701D">
        <w:t xml:space="preserve">la implementación de las TIC en la educación </w:t>
      </w:r>
      <w:r w:rsidR="00796B08">
        <w:t>puede</w:t>
      </w:r>
      <w:r w:rsidR="0098701D">
        <w:t>n</w:t>
      </w:r>
      <w:r w:rsidR="00796B08">
        <w:t xml:space="preserve"> ayudar a enriquecer, transformar y complementar la trayectoria académica del alumnado</w:t>
      </w:r>
      <w:r w:rsidR="007A6DF4">
        <w:t xml:space="preserve"> </w:t>
      </w:r>
      <w:r w:rsidR="007A6DF4">
        <w:fldChar w:fldCharType="begin"/>
      </w:r>
      <w:r w:rsidR="007A6DF4">
        <w:instrText xml:space="preserve"> ADDIN ZOTERO_ITEM CSL_CITATION {"citationID":"Sw6zfK6L","properties":{"formattedCitation":"[19]","plainCitation":"[19]","noteIndex":0},"citationItems":[{"id":146,"uris":["http://zotero.org/users/local/tHZDUqki/items/5EGRL6UT"],"itemData":{"id":146,"type":"webpage","abstract":"Las nuevas tecnologías ofrecen el acceso a una gran cantidad de información. Esta ventaja hace que el uso de las TIC facilite el aprendizaje.","container-title":"MEDAC - Instituto Oficial de Formación Profesional","language":"es_ES","title":"La importancia de las TIC en la educación - MEDAC","URL":"https://medac.es/blogs/sociocultural/las-herramientas-tic-en-la-educacion","author":[{"literal":"Alejandro Salmerón Navarro"}],"accessed":{"date-parts":[["2023",12,14]]}}}],"schema":"https://github.com/citation-style-language/schema/raw/master/csl-citation.json"} </w:instrText>
      </w:r>
      <w:r w:rsidR="007A6DF4">
        <w:fldChar w:fldCharType="separate"/>
      </w:r>
      <w:r w:rsidR="007A6DF4">
        <w:rPr>
          <w:noProof/>
        </w:rPr>
        <w:t>[19]</w:t>
      </w:r>
      <w:r w:rsidR="007A6DF4">
        <w:fldChar w:fldCharType="end"/>
      </w:r>
      <w:r w:rsidR="00E97CE9">
        <w:t>,</w:t>
      </w:r>
      <w:r w:rsidR="009307B8">
        <w:t xml:space="preserve"> la</w:t>
      </w:r>
      <w:r w:rsidR="002042F6">
        <w:t xml:space="preserve"> Organización de las Naciones Unidas para la Educación, la Ciencia y la Cultura (UNESCO)</w:t>
      </w:r>
      <w:r w:rsidR="00D74602">
        <w:t xml:space="preserve">, menciona que </w:t>
      </w:r>
      <w:r w:rsidR="00CA7CB8">
        <w:t>en l</w:t>
      </w:r>
      <w:r w:rsidR="00D74602">
        <w:t xml:space="preserve">a reciente pandemia </w:t>
      </w:r>
      <w:r w:rsidR="004C5450">
        <w:t>de</w:t>
      </w:r>
      <w:r w:rsidR="00D74602">
        <w:t xml:space="preserve"> COVID-19</w:t>
      </w:r>
      <w:r w:rsidR="0037679B">
        <w:t>, los países con una infraestructura deficiente en las TIC</w:t>
      </w:r>
      <w:r w:rsidR="0035403B">
        <w:t xml:space="preserve"> sufrieron interrupciones educativas y pérdidas de aprendizaje</w:t>
      </w:r>
      <w:r w:rsidR="00CD44A4">
        <w:t>, por ello,</w:t>
      </w:r>
      <w:r w:rsidR="00633D69">
        <w:t xml:space="preserve"> la organización se enfoca en apoyar </w:t>
      </w:r>
      <w:r w:rsidR="003436BC">
        <w:t xml:space="preserve">a sus estados miembros para que diseñen, integren y apliquen políticas y planes eficaces en el ámbito educativo a </w:t>
      </w:r>
      <w:r w:rsidR="003436BC">
        <w:lastRenderedPageBreak/>
        <w:t>escala nacional sobre el aprendizaje digital</w:t>
      </w:r>
      <w:r w:rsidR="00592F90">
        <w:t xml:space="preserve"> </w:t>
      </w:r>
      <w:r w:rsidR="0081280B">
        <w:fldChar w:fldCharType="begin"/>
      </w:r>
      <w:r w:rsidR="007A6DF4">
        <w:instrText xml:space="preserve"> ADDIN ZOTERO_ITEM CSL_CITATION {"citationID":"FzWSUQPs","properties":{"formattedCitation":"[20]","plainCitation":"[20]","noteIndex":0},"citationItems":[{"id":143,"uris":["http://zotero.org/users/local/tHZDUqki/items/5XBLTFQM"],"itemData":{"id":143,"type":"webpage","language":"es","title":"Qué necesita saber acerca del aprendizaje digital y la transformación de la educación | UNESCO","URL":"https://www.unesco.org/es/digital-education/need-know","accessed":{"date-parts":[["2023",12,12]]}}}],"schema":"https://github.com/citation-style-language/schema/raw/master/csl-citation.json"} </w:instrText>
      </w:r>
      <w:r w:rsidR="0081280B">
        <w:fldChar w:fldCharType="separate"/>
      </w:r>
      <w:r w:rsidR="007A6DF4">
        <w:rPr>
          <w:noProof/>
        </w:rPr>
        <w:t>[20]</w:t>
      </w:r>
      <w:r w:rsidR="0081280B">
        <w:fldChar w:fldCharType="end"/>
      </w:r>
      <w:r w:rsidR="0035403B">
        <w:t>.</w:t>
      </w:r>
    </w:p>
    <w:p w14:paraId="5E6CFFDD" w14:textId="77777777" w:rsidR="005F0D24" w:rsidRDefault="005F0D24" w:rsidP="003569D1">
      <w:pPr>
        <w:pStyle w:val="BodyText"/>
        <w:spacing w:line="360" w:lineRule="auto"/>
      </w:pPr>
    </w:p>
    <w:p w14:paraId="016CE8B9" w14:textId="044AB10B" w:rsidR="008B76A5" w:rsidRDefault="006F4DC6" w:rsidP="00195F48">
      <w:pPr>
        <w:pStyle w:val="BodyText"/>
        <w:spacing w:line="360" w:lineRule="auto"/>
      </w:pPr>
      <w:r>
        <w:t xml:space="preserve">Complementar la educación con </w:t>
      </w:r>
      <w:r w:rsidR="00A07D78">
        <w:t xml:space="preserve">las </w:t>
      </w:r>
      <w:r w:rsidR="00792475">
        <w:t>TIC,</w:t>
      </w:r>
      <w:r w:rsidR="00AE6E04">
        <w:t xml:space="preserve"> presenta una gran oportunidad para el </w:t>
      </w:r>
      <w:r w:rsidR="008C6705">
        <w:t xml:space="preserve">desarrollo de nuevas formas de aprendizaje, tal como lo </w:t>
      </w:r>
      <w:r w:rsidR="00B4603A">
        <w:t xml:space="preserve">menciona </w:t>
      </w:r>
      <w:r w:rsidR="00B35F20">
        <w:t xml:space="preserve">imascono, </w:t>
      </w:r>
      <w:r w:rsidR="00B4603A">
        <w:t xml:space="preserve">el </w:t>
      </w:r>
      <w:r w:rsidR="006C371B">
        <w:t xml:space="preserve">surgir de </w:t>
      </w:r>
      <w:r w:rsidR="006C371B" w:rsidRPr="006C371B">
        <w:t xml:space="preserve">nuevos recursos educativos, entornos de aprendizaje inmersivos e interactivos que buscan atraer a las nuevas generaciones, </w:t>
      </w:r>
      <w:r w:rsidR="006C371B">
        <w:t xml:space="preserve">permiten </w:t>
      </w:r>
      <w:r w:rsidR="006C371B" w:rsidRPr="006C371B">
        <w:t>complementa</w:t>
      </w:r>
      <w:r w:rsidR="006C371B">
        <w:t xml:space="preserve">r </w:t>
      </w:r>
      <w:r w:rsidR="006C371B" w:rsidRPr="006C371B">
        <w:t>a los métodos de enseñanza tradicionales para que la experiencia educativa sea lo más completa posible</w:t>
      </w:r>
      <w:r w:rsidR="00DB6D9C">
        <w:t xml:space="preserve"> </w:t>
      </w:r>
      <w:r w:rsidR="00F23141">
        <w:fldChar w:fldCharType="begin"/>
      </w:r>
      <w:r w:rsidR="007A6DF4">
        <w:instrText xml:space="preserve"> ADDIN ZOTERO_ITEM CSL_CITATION {"citationID":"ZcosIGY0","properties":{"formattedCitation":"[21]","plainCitation":"[21]","noteIndex":0},"citationItems":[{"id":145,"uris":["http://zotero.org/users/local/tHZDUqki/items/ADB6YFF4"],"itemData":{"id":145,"type":"webpage","abstract":"¿Conoces cómo se puede implementar la Realidad Virtual en la educación? Descubre todas sus aplicaciones y beneficios en este post","container-title":"Imascono | Estudio de tecnologías creativas líder en Realidad Extendida y Metaverso","language":"es-ES","title":"</w:instrText>
      </w:r>
      <w:r w:rsidR="007A6DF4">
        <w:rPr>
          <w:rFonts w:ascii="Segoe UI Symbol" w:hAnsi="Segoe UI Symbol" w:cs="Segoe UI Symbol"/>
        </w:rPr>
        <w:instrText>▷</w:instrText>
      </w:r>
      <w:r w:rsidR="007A6DF4">
        <w:instrText xml:space="preserve"> El futuro de la Realidad Virtual en la educación - Imascono","URL":"https://imascono.com/realidad-virtual-educacion/","author":[{"family":"admin","given":""}],"accessed":{"date-parts":[["2023",12,12]]}}}],"schema":"https://github.com/citation-style-language/schema/raw/master/csl-citation.json"} </w:instrText>
      </w:r>
      <w:r w:rsidR="00F23141">
        <w:fldChar w:fldCharType="separate"/>
      </w:r>
      <w:r w:rsidR="007A6DF4">
        <w:rPr>
          <w:noProof/>
        </w:rPr>
        <w:t>[21]</w:t>
      </w:r>
      <w:r w:rsidR="00F23141">
        <w:fldChar w:fldCharType="end"/>
      </w:r>
      <w:r w:rsidR="00DB6D9C">
        <w:t>.</w:t>
      </w:r>
      <w:r w:rsidR="00F73E28">
        <w:t xml:space="preserve"> </w:t>
      </w:r>
    </w:p>
    <w:p w14:paraId="28B27B6A" w14:textId="77777777" w:rsidR="00195F48" w:rsidRDefault="00195F48" w:rsidP="00195F48">
      <w:pPr>
        <w:pStyle w:val="BodyText"/>
        <w:spacing w:line="360" w:lineRule="auto"/>
      </w:pPr>
    </w:p>
    <w:p w14:paraId="000DE31F" w14:textId="7B7F5D82" w:rsidR="00195247" w:rsidRPr="00195247" w:rsidRDefault="00195247" w:rsidP="00195F48">
      <w:r w:rsidRPr="00195247">
        <w:t>Por lo tanto, considerando las limitaciones existentes en la enseñanza de las ciencias morfológicas, especialmente en lo relacionado con la adquisición costosa de tejidos y microscopios, y reconociendo la importancia crucial de una formación integral y de calidad en el área de la salud, se propone la integración de las</w:t>
      </w:r>
      <w:r w:rsidR="009B14B8">
        <w:t xml:space="preserve"> TIC</w:t>
      </w:r>
      <w:r w:rsidRPr="00195247">
        <w:t xml:space="preserve"> como una solución innovadora y accesible.</w:t>
      </w:r>
    </w:p>
    <w:p w14:paraId="2FCEC9AB" w14:textId="77777777" w:rsidR="00195247" w:rsidRPr="00195247" w:rsidRDefault="00195247" w:rsidP="00195F48"/>
    <w:p w14:paraId="2B1B81CF" w14:textId="77777777" w:rsidR="00195247" w:rsidRPr="00195247" w:rsidRDefault="00195247" w:rsidP="00195F48">
      <w:r w:rsidRPr="00195247">
        <w:t>En línea con las recomendaciones de Alejandro Salmerón y la UNESCO sobre el papel fundamental de las TIC en la educación, nuestro proyecto aborda estas carencias mediante el desarrollo de una aplicación móvil y un guante interactivo. Este sistema aprovecha tecnologías accesibles y componentes fácilmente disponibles para ofrecer una solución replicable y eficiente.</w:t>
      </w:r>
    </w:p>
    <w:p w14:paraId="594FBDC3" w14:textId="77777777" w:rsidR="00195247" w:rsidRPr="00195247" w:rsidRDefault="00195247" w:rsidP="00195F48"/>
    <w:p w14:paraId="6B627F7D" w14:textId="36185B8A" w:rsidR="00195247" w:rsidRPr="00195F48" w:rsidRDefault="00195247" w:rsidP="00195F48">
      <w:r w:rsidRPr="00195247">
        <w:t>La aplicación móvil diseñada permitirá a los estudiantes visualizar y manipular modelos en 3D del laboratorio de ciencias morfológicas de la</w:t>
      </w:r>
      <w:r w:rsidR="004C34E4">
        <w:t xml:space="preserve"> UAZ</w:t>
      </w:r>
      <w:r w:rsidRPr="00195247">
        <w:t>. Además, se implementará realidad aumentada para proyectar sistemas del cuerpo humano basados en las prácticas del manual de laboratorio.</w:t>
      </w:r>
      <w:r w:rsidR="00195F48">
        <w:t xml:space="preserve"> Mientra que e</w:t>
      </w:r>
      <w:r w:rsidRPr="00195247">
        <w:t xml:space="preserve">l guante interactivo, fabricado con materiales flexibles y equipado con sensores de movimiento y posición, permitirá a los usuarios manipular los modelos en 3D proyectados por la aplicación móvil. </w:t>
      </w:r>
    </w:p>
    <w:p w14:paraId="23C3AB51" w14:textId="77081FC2" w:rsidR="00C16534" w:rsidRPr="00D47682" w:rsidRDefault="00D47682" w:rsidP="00D47682">
      <w:pPr>
        <w:spacing w:after="160" w:line="259" w:lineRule="auto"/>
        <w:jc w:val="left"/>
        <w:rPr>
          <w:rFonts w:eastAsia="Times New Roman" w:cs="Times New Roman"/>
          <w:szCs w:val="24"/>
          <w:lang w:val="es-ES"/>
        </w:rPr>
      </w:pPr>
      <w:r>
        <w:br w:type="page"/>
      </w:r>
    </w:p>
    <w:p w14:paraId="55B9FD30" w14:textId="289E83E0" w:rsidR="002C2A39" w:rsidRDefault="002C2A39" w:rsidP="00A56266">
      <w:pPr>
        <w:pStyle w:val="Title"/>
        <w:spacing w:before="0" w:after="0" w:line="480" w:lineRule="auto"/>
      </w:pPr>
      <w:bookmarkStart w:id="36" w:name="_Toc57276368"/>
      <w:bookmarkStart w:id="37" w:name="_Toc153453904"/>
      <w:r>
        <w:t>Marco teórico.</w:t>
      </w:r>
      <w:bookmarkEnd w:id="36"/>
      <w:bookmarkEnd w:id="37"/>
    </w:p>
    <w:p w14:paraId="2C67915C" w14:textId="3DD6C80F" w:rsidR="00A56266" w:rsidRPr="008F1315" w:rsidRDefault="008F1315" w:rsidP="00300941">
      <w:pPr>
        <w:pStyle w:val="Subtitle"/>
        <w:numPr>
          <w:ilvl w:val="0"/>
          <w:numId w:val="34"/>
        </w:numPr>
      </w:pPr>
      <w:bookmarkStart w:id="38" w:name="_Toc153453905"/>
      <w:r w:rsidRPr="008F1315">
        <w:t>Ciencias Morfológicas</w:t>
      </w:r>
      <w:bookmarkEnd w:id="38"/>
    </w:p>
    <w:p w14:paraId="04082BE5" w14:textId="0E4B4BFC" w:rsidR="008F1315" w:rsidRDefault="005E41DD" w:rsidP="00253662">
      <w:pPr>
        <w:pStyle w:val="BodyText"/>
        <w:spacing w:line="360" w:lineRule="auto"/>
      </w:pPr>
      <w:r w:rsidRPr="00A73F91">
        <w:t>Gerhard Scholtz</w:t>
      </w:r>
      <w:r w:rsidR="00D63C30">
        <w:t xml:space="preserve"> menciona que la morfología,</w:t>
      </w:r>
      <w:r w:rsidR="004C1537">
        <w:t xml:space="preserve"> fue</w:t>
      </w:r>
      <w:r w:rsidR="00D63C30">
        <w:t xml:space="preserve"> inicialmente definida como la “ciencia de la forma”</w:t>
      </w:r>
      <w:r w:rsidR="004C1537">
        <w:t xml:space="preserve">, empleándose </w:t>
      </w:r>
      <w:r w:rsidR="008D1E03">
        <w:t xml:space="preserve">inicialmente para buscar leyes generales y abstractas de las formas, no solo de los organismos, sino de todas las </w:t>
      </w:r>
      <w:r w:rsidR="001B6C74">
        <w:t xml:space="preserve">cosas y objetos naturales y culturales, </w:t>
      </w:r>
      <w:r w:rsidR="00720972">
        <w:t>generando así morfología en campos diferentes como la botánica, zoología, a</w:t>
      </w:r>
      <w:r w:rsidR="00EE4FE4">
        <w:t xml:space="preserve">stronomía, lingüística, entre otros </w:t>
      </w:r>
      <w:r w:rsidR="003F01F3">
        <w:fldChar w:fldCharType="begin"/>
      </w:r>
      <w:r w:rsidR="007A6DF4">
        <w:instrText xml:space="preserve"> ADDIN ZOTERO_ITEM CSL_CITATION {"citationID":"y1yEwy0u","properties":{"formattedCitation":"[22]","plainCitation":"[22]","noteIndex":0},"citationItems":[{"id":"ayzYSt9U/yMvbCivP","uris":["http://zotero.org/users/local/5HXqhgG0/items/D2FFWARR"],"itemData":{"id":157,"type":"article-journal","abstract":"Abstract\n            \n              Scholtz, G. 2010. Deconstructing morphology. —\n              Acta Zoologica\n              (Stockholm)\n              91\n              : 44–63\n            \n            Morphology as the science of form is, in particular, related to the overwhelming diversity of animal forms. Due to its long pre‐Darwinian tradition, organismic morphology is partly burdened by ahistorical typological views. On the other hand, the study of organismic form has always implied concepts of transformation, which helped to pave the way for evolutionary theories. This contradictory history and the fact that we need words to describe organismic form lead in many cases to morphological concepts implying a mixture of structural, functional, developmental, ecological, typological, and evolutionary aspects in current morphological approaches. Because these mixed views lead to contradictory and misleading interpretations of animal form, I stress the need to deconstruct morphological concepts at all levels. I propose a morphology that analyses transformation of animal forms strictly at the structural level in combination with genealogical thinking. Function and other biological aspects of form should be considered in an independent second analytical step. A comparative pattern approach, including developmental patterns, of animal structure in an evolutionary framework allows for the analysis of morphological change, in particular, phylogenetic reconstructions, homology assessment, and the recognition of evolutionary independent morphological units.","container-title":"Acta Zoologica","DOI":"10.1111/j.1463-6395.2009.00424.x","ISSN":"0001-7272, 1463-6395","issue":"1","journalAbbreviation":"Acta Zoologica","language":"en","page":"44-63","source":"DOI.org (Crossref)","title":"Deconstructing morphology","volume":"91","author":[{"family":"Scholtz","given":"Gerhard"}],"issued":{"date-parts":[["2010",1]]}}}],"schema":"https://github.com/citation-style-language/schema/raw/master/csl-citation.json"} </w:instrText>
      </w:r>
      <w:r w:rsidR="003F01F3">
        <w:fldChar w:fldCharType="separate"/>
      </w:r>
      <w:r w:rsidR="007A6DF4">
        <w:t>[22]</w:t>
      </w:r>
      <w:r w:rsidR="003F01F3">
        <w:fldChar w:fldCharType="end"/>
      </w:r>
      <w:r w:rsidR="00EE4FE4">
        <w:t xml:space="preserve">, </w:t>
      </w:r>
      <w:r w:rsidR="001660C4">
        <w:t>sin embargo</w:t>
      </w:r>
      <w:r w:rsidR="003A52D4">
        <w:t>,</w:t>
      </w:r>
      <w:r w:rsidR="001660C4">
        <w:t xml:space="preserve"> con </w:t>
      </w:r>
      <w:r w:rsidR="003A52D4">
        <w:t xml:space="preserve">las diferentes aportaciones a lo largo de los años, </w:t>
      </w:r>
      <w:r w:rsidR="00253662" w:rsidRPr="0040670F">
        <w:t>Rosell</w:t>
      </w:r>
      <w:r w:rsidR="000B35DF">
        <w:t>, Dovale y Álvarez,</w:t>
      </w:r>
      <w:r w:rsidR="00253662" w:rsidRPr="0040670F">
        <w:t xml:space="preserve"> </w:t>
      </w:r>
      <w:r w:rsidR="003A52D4">
        <w:t xml:space="preserve">mencionan que </w:t>
      </w:r>
      <w:r w:rsidR="00253662" w:rsidRPr="0040670F">
        <w:t>el estudio de las ciencias morfológicas</w:t>
      </w:r>
      <w:r w:rsidR="00253662">
        <w:t xml:space="preserve"> en la actualidad no sólo </w:t>
      </w:r>
      <w:r w:rsidR="00253662" w:rsidRPr="0040670F">
        <w:t xml:space="preserve">se </w:t>
      </w:r>
      <w:r w:rsidR="00253662">
        <w:t>centran en el estudio de la estructura del organismo, sino que adoptan conceptos como el funcionamiento, el desarrollo y las relaciones con el entorno con un enfoque metodológico, estas se desglosan</w:t>
      </w:r>
      <w:r w:rsidR="00253662" w:rsidRPr="0040670F">
        <w:t xml:space="preserve"> en diferentes ramas de aplicación</w:t>
      </w:r>
      <w:r w:rsidR="009C1133">
        <w:t xml:space="preserve"> como la anatomía, </w:t>
      </w:r>
      <w:r w:rsidR="00133042">
        <w:t xml:space="preserve">histología y embriología, </w:t>
      </w:r>
      <w:r w:rsidR="00253662" w:rsidRPr="0040670F">
        <w:t xml:space="preserve"> que se enfocan en el estudio </w:t>
      </w:r>
      <w:r w:rsidR="00253662">
        <w:t xml:space="preserve">de los </w:t>
      </w:r>
      <w:r w:rsidR="00253662" w:rsidRPr="0040670F">
        <w:t>organismos</w:t>
      </w:r>
      <w:r w:rsidR="00133042">
        <w:t xml:space="preserve"> desde diferentes puntos de vista</w:t>
      </w:r>
      <w:r>
        <w:t xml:space="preserve"> </w:t>
      </w:r>
      <w:r>
        <w:fldChar w:fldCharType="begin"/>
      </w:r>
      <w:r w:rsidR="007A6DF4">
        <w:instrText xml:space="preserve"> ADDIN ZOTERO_ITEM CSL_CITATION {"citationID":"tS9vrJGs","properties":{"formattedCitation":"[23]","plainCitation":"[23]","noteIndex":0},"citationItems":[{"id":"ayzYSt9U/EvB6Va2I","uris":["http://zotero.org/users/local/XmSHv6AK/items/UR642PQ7"],"itemData":{"id":"YIZd911h/1KzfANip","type":"book","call-number":"BMG-LCB 611018 PUIm","event-place":"La Habana","language":"spa","note":"ISSN: 959-7132-72-9","number-of-pages":"1","publisher":"Ciencias Médicas","publisher-place":"La Habana","source":"Library Catalog (Koha)","title":"Morfología humana I: generalidades y sistemas somáticos","title-short":"Morfología humana I","author":[{"family":"Rosell Puig","given":"Washington"},{"family":"Alvarez Torres","given":"Isabel"},{"family":"Dovale Borjas","given":"Caridad"}],"issued":{"date-parts":[["2001"]]}}}],"schema":"https://github.com/citation-style-language/schema/raw/master/csl-citation.json"} </w:instrText>
      </w:r>
      <w:r>
        <w:fldChar w:fldCharType="separate"/>
      </w:r>
      <w:r w:rsidR="007A6DF4">
        <w:t>[23]</w:t>
      </w:r>
      <w:r>
        <w:fldChar w:fldCharType="end"/>
      </w:r>
      <w:r w:rsidR="00253662">
        <w:t xml:space="preserve">. </w:t>
      </w:r>
    </w:p>
    <w:p w14:paraId="28D7EA4F" w14:textId="77777777" w:rsidR="00D06F99" w:rsidRPr="003A52D4" w:rsidRDefault="00D06F99" w:rsidP="00253662">
      <w:pPr>
        <w:pStyle w:val="BodyText"/>
        <w:spacing w:line="360" w:lineRule="auto"/>
      </w:pPr>
    </w:p>
    <w:p w14:paraId="3E7157FB" w14:textId="48389DE9" w:rsidR="008F1315" w:rsidRPr="002E31BF" w:rsidRDefault="008F1315" w:rsidP="002E31BF">
      <w:pPr>
        <w:pStyle w:val="Sub-Subtitle"/>
      </w:pPr>
      <w:bookmarkStart w:id="39" w:name="_Toc153453906"/>
      <w:r w:rsidRPr="002E31BF">
        <w:t>Anatomía</w:t>
      </w:r>
      <w:bookmarkEnd w:id="39"/>
    </w:p>
    <w:p w14:paraId="724A7236" w14:textId="52D7F62F" w:rsidR="008F1315" w:rsidRDefault="00213717" w:rsidP="008E0035">
      <w:pPr>
        <w:pStyle w:val="BodyText"/>
        <w:spacing w:line="360" w:lineRule="auto"/>
      </w:pPr>
      <w:r>
        <w:t>Retomando las ramas de aplicación de las ciencias morfológicas, se</w:t>
      </w:r>
      <w:r w:rsidR="00AD576F">
        <w:t xml:space="preserve"> encuentra</w:t>
      </w:r>
      <w:r>
        <w:t xml:space="preserve"> </w:t>
      </w:r>
      <w:r w:rsidR="00AD576F">
        <w:t>l</w:t>
      </w:r>
      <w:r w:rsidR="00253662" w:rsidRPr="0040670F">
        <w:t>a anatomía</w:t>
      </w:r>
      <w:r w:rsidR="00AD576F">
        <w:t xml:space="preserve">, </w:t>
      </w:r>
      <w:r w:rsidR="00253662" w:rsidRPr="0040670F">
        <w:t>que</w:t>
      </w:r>
      <w:r w:rsidR="00253662">
        <w:t xml:space="preserve"> según N. Marieb Eliane</w:t>
      </w:r>
      <w:r w:rsidR="00122533">
        <w:t>,</w:t>
      </w:r>
      <w:r w:rsidR="00253662">
        <w:t xml:space="preserve"> se centra en el estudio de la estructura y la forma del cuerpo y sus partes, además de cómo se relacionan entre sí, </w:t>
      </w:r>
      <w:r w:rsidR="00C568AF">
        <w:t xml:space="preserve">cuando se </w:t>
      </w:r>
      <w:r w:rsidR="00253662">
        <w:t>enfoca</w:t>
      </w:r>
      <w:r w:rsidR="00C568AF">
        <w:t xml:space="preserve"> </w:t>
      </w:r>
      <w:r w:rsidR="008E0035">
        <w:t>a</w:t>
      </w:r>
      <w:r w:rsidR="00253662">
        <w:t xml:space="preserve">l estudio </w:t>
      </w:r>
      <w:r w:rsidR="008E0035">
        <w:t>de grandes estructuras corporales</w:t>
      </w:r>
      <w:r w:rsidR="00253662">
        <w:t xml:space="preserve"> se le hace llamar anatomía macroscópica </w:t>
      </w:r>
      <w:r w:rsidR="00643772">
        <w:fldChar w:fldCharType="begin"/>
      </w:r>
      <w:r w:rsidR="007A6DF4">
        <w:instrText xml:space="preserve"> ADDIN ZOTERO_ITEM CSL_CITATION {"citationID":"otocnjXq","properties":{"formattedCitation":"[24]","plainCitation":"[24]","noteIndex":0},"citationItems":[{"id":"ayzYSt9U/oc5npaIC","uris":["http://zotero.org/users/local/5HXqhgG0/items/FJY7R9V9"],"itemData":{"id":158,"type":"book","event-place":"Madrid","ISBN":"978-84-7829-094-9","language":"spa","note":"OCLC: 934369764","publisher":"Pearson Addison Wesley","publisher-place":"Madrid","source":"Open WorldCat","title":"Anatomía y fisiología humana","author":[{"family":"Marieb","given":"Elaine Nicpon"}],"issued":{"date-parts":[["2012"]]}}}],"schema":"https://github.com/citation-style-language/schema/raw/master/csl-citation.json"} </w:instrText>
      </w:r>
      <w:r w:rsidR="00643772">
        <w:fldChar w:fldCharType="separate"/>
      </w:r>
      <w:r w:rsidR="007A6DF4">
        <w:t>[24]</w:t>
      </w:r>
      <w:r w:rsidR="00643772">
        <w:fldChar w:fldCharType="end"/>
      </w:r>
      <w:r w:rsidR="00253662">
        <w:t>;</w:t>
      </w:r>
      <w:r w:rsidR="00293085">
        <w:t xml:space="preserve"> para </w:t>
      </w:r>
      <w:r w:rsidR="00293085">
        <w:rPr>
          <w:rStyle w:val="author-name"/>
        </w:rPr>
        <w:t xml:space="preserve">Rodríguez, </w:t>
      </w:r>
      <w:r w:rsidR="008B2AD1">
        <w:rPr>
          <w:rStyle w:val="author-name"/>
        </w:rPr>
        <w:t>Losardo y Binvignat,</w:t>
      </w:r>
      <w:r w:rsidR="00253662" w:rsidRPr="0040670F">
        <w:t xml:space="preserve"> la anatomía fue el comienzo de las ciencias biológicas y de igual forma de las ciencias</w:t>
      </w:r>
      <w:r w:rsidR="00122533">
        <w:t xml:space="preserve">, además </w:t>
      </w:r>
      <w:r w:rsidR="00D25B80" w:rsidRPr="0040670F">
        <w:t>es una materia compleja y extensa</w:t>
      </w:r>
      <w:r w:rsidR="002463C4">
        <w:t>, pues abarca</w:t>
      </w:r>
      <w:r w:rsidR="008123FA">
        <w:t xml:space="preserve"> disciplinas como </w:t>
      </w:r>
      <w:r w:rsidR="003D038E">
        <w:t xml:space="preserve">anatomía sistémica, regional, </w:t>
      </w:r>
      <w:r w:rsidR="00C40C88">
        <w:t>funcional, entre otras</w:t>
      </w:r>
      <w:r w:rsidR="00D25B80" w:rsidRPr="0040670F">
        <w:t xml:space="preserve">, </w:t>
      </w:r>
      <w:r w:rsidR="00C40C88">
        <w:t xml:space="preserve">además mencionan que </w:t>
      </w:r>
      <w:r w:rsidR="00D25B80" w:rsidRPr="0040670F">
        <w:t>es una ciencia, empírica, positiva y objetiva</w:t>
      </w:r>
      <w:r w:rsidR="008A7184">
        <w:t xml:space="preserve"> </w:t>
      </w:r>
      <w:r w:rsidR="00D25B80" w:rsidRPr="0040670F">
        <w:fldChar w:fldCharType="begin"/>
      </w:r>
      <w:r w:rsidR="007A6DF4">
        <w:instrText xml:space="preserve"> ADDIN ZOTERO_ITEM CSL_CITATION {"citationID":"YjcjefZv","properties":{"formattedCitation":"[25]","plainCitation":"[25]","noteIndex":0},"citationItems":[{"id":"ayzYSt9U/wTgIT5wh","uris":["http://zotero.org/users/local/XmSHv6AK/items/AFLW6VAQ"],"itemData":{"id":66,"type":"article-journal","abstract":":En este artículo se resaltó la importancia que tiene un buen conocimiento de la anatomía humana para una mejor práctica médica, brindando al paciente una mayor seguridad.PALABRAS CLAVE: Anatomía humana; Seguridad del paciente; Error médico; Educación médica","container-title":"International Journal of Morphology","DOI":"10.4067/S0717-95022019000100241","ISSN":"0717-9502","issue":"1","note":"publisher: Sociedad Chilena de Anatomía","page":"241-250","source":"SciELO","title":"Human Anatomy an Essential Discipline for Patient Safety","volume":"37","author":[{"family":"Rodríguez-Herrera","given":"Robinson"},{"family":"Losardo","given":"Ricardo J."},{"family":"Binvignat","given":"Octavio"},{"family":"Rodríguez-Herrera","given":"Robinson"},{"family":"Losardo","given":"Ricardo J."},{"family":"Binvignat","given":"Octavio"}],"issued":{"date-parts":[["2019"]]}}}],"schema":"https://github.com/citation-style-language/schema/raw/master/csl-citation.json"} </w:instrText>
      </w:r>
      <w:r w:rsidR="00D25B80" w:rsidRPr="0040670F">
        <w:fldChar w:fldCharType="separate"/>
      </w:r>
      <w:r w:rsidR="007A6DF4">
        <w:t>[25]</w:t>
      </w:r>
      <w:r w:rsidR="00D25B80" w:rsidRPr="0040670F">
        <w:fldChar w:fldCharType="end"/>
      </w:r>
      <w:r w:rsidR="00122533">
        <w:t>.</w:t>
      </w:r>
      <w:r w:rsidR="00632F7C">
        <w:t xml:space="preserve"> </w:t>
      </w:r>
    </w:p>
    <w:p w14:paraId="0CA0DB20" w14:textId="77777777" w:rsidR="00D06F99" w:rsidRDefault="00D06F99" w:rsidP="008E0035">
      <w:pPr>
        <w:pStyle w:val="BodyText"/>
        <w:spacing w:line="360" w:lineRule="auto"/>
      </w:pPr>
    </w:p>
    <w:p w14:paraId="2151ED3C" w14:textId="2ECFDA99" w:rsidR="008F1315" w:rsidRPr="008F1315" w:rsidRDefault="008F1315" w:rsidP="002E31BF">
      <w:pPr>
        <w:pStyle w:val="Sub-Subtitle"/>
      </w:pPr>
      <w:bookmarkStart w:id="40" w:name="_Toc153453907"/>
      <w:r w:rsidRPr="008F1315">
        <w:t>Histología</w:t>
      </w:r>
      <w:bookmarkEnd w:id="40"/>
    </w:p>
    <w:p w14:paraId="399D9129" w14:textId="74EEB422" w:rsidR="008F1315" w:rsidRDefault="00345678" w:rsidP="004104A0">
      <w:pPr>
        <w:pStyle w:val="BodyText"/>
        <w:spacing w:line="360" w:lineRule="auto"/>
      </w:pPr>
      <w:r>
        <w:t xml:space="preserve">Para </w:t>
      </w:r>
      <w:r w:rsidRPr="00345678">
        <w:t>Duarte</w:t>
      </w:r>
      <w:r>
        <w:t xml:space="preserve">, </w:t>
      </w:r>
      <w:r w:rsidR="00253662" w:rsidRPr="0040670F">
        <w:t xml:space="preserve">la histología humana es la ciencia encargada del estudio de los tejidos humanos y se identifica a veces con lo que se ha llamado anatomía microscópica porque su estudio va más allá de los tejidos </w:t>
      </w:r>
      <w:r w:rsidR="00253662" w:rsidRPr="0040670F">
        <w:fldChar w:fldCharType="begin"/>
      </w:r>
      <w:r w:rsidR="007A6DF4">
        <w:instrText xml:space="preserve"> ADDIN ZOTERO_ITEM CSL_CITATION {"citationID":"mJu1CL3F","properties":{"formattedCitation":"[26]","plainCitation":"[26]","noteIndex":0},"citationItems":[{"id":"ayzYSt9U/gGdezIGX","uris":["http://zotero.org/users/local/XmSHv6AK/items/47N89KX2"],"itemData":{"id":74,"type":"article-journal","abstract":"There is no doubt that the most important advances throughout the history of histology were the discovery of the microscope by the Jensens, its reinvention by the scientist Leeuwenhoek and the historical milestones related to the development of the cell theory by Schwann, Schleiden and Virchow which marked the studies of tissues. The theoretical classification of tissues made by Bichat, and his histopathologic linking out line an important generation of the tissue theory subsequently allowing Virchow to provide the ultimate classification of tissues that is even used nowadays for studies. It is important to mention some important discoveries made known by Malpighi’s descriptions which helped to develop cell and tissue theory, which is why he is considered as the father of histology. Virchow led the tissue theory of Bichat to a citopathologic theory in the genesis and development of illnesses. The advances in citogenetics were highlighted until after Mendel proposed his theories and afterwards the mutational theory was discovered. Golgi and Cajal gave an important twist in the development of the neurosciences when they postulated their theory about neuronism and they mentioned the important functions of the sensory systems. Everything was improved with the invention of the electronic microscope by Ruska which allowed the exponential growth of the development of basic sciences up to the present day.","container-title":"Revista Médica Hondureña","ISSN":"1995-7068","issue":"1-2","language":"es","license":"Derechos de autor 2021","note":"number: 1-2","page":"77-81","source":"lamjol.info","title":"Historia de la histología","volume":"83","author":[{"family":"Duarte","given":"Adoni J."}],"issued":{"date-parts":[["2015",6,20]]}}}],"schema":"https://github.com/citation-style-language/schema/raw/master/csl-citation.json"} </w:instrText>
      </w:r>
      <w:r w:rsidR="00253662" w:rsidRPr="0040670F">
        <w:fldChar w:fldCharType="separate"/>
      </w:r>
      <w:r w:rsidR="007A6DF4">
        <w:t>[26]</w:t>
      </w:r>
      <w:r w:rsidR="00253662" w:rsidRPr="0040670F">
        <w:fldChar w:fldCharType="end"/>
      </w:r>
      <w:r w:rsidR="00253662">
        <w:t xml:space="preserve"> </w:t>
      </w:r>
      <w:r w:rsidR="00F03509">
        <w:t>de forma similar</w:t>
      </w:r>
      <w:r w:rsidR="004256AE">
        <w:t xml:space="preserve"> </w:t>
      </w:r>
      <w:r w:rsidR="004256AE" w:rsidRPr="004256AE">
        <w:t>Mejía</w:t>
      </w:r>
      <w:r w:rsidR="004256AE">
        <w:t xml:space="preserve"> et al.</w:t>
      </w:r>
      <w:r w:rsidR="004230F0">
        <w:t xml:space="preserve"> </w:t>
      </w:r>
      <w:r w:rsidR="00F03509">
        <w:t xml:space="preserve">mencionan que </w:t>
      </w:r>
      <w:r w:rsidR="00253662">
        <w:t xml:space="preserve">la histología es comúnmente utilizada como sinónimo de anatomía microscópica ya que sus estudios no sólo se centran en la estructura microscópica de tejidos animales y vegetales, de igual forma incluye las células, órganos y sistemas </w:t>
      </w:r>
      <w:r w:rsidR="007455C2">
        <w:fldChar w:fldCharType="begin"/>
      </w:r>
      <w:r w:rsidR="007A6DF4">
        <w:instrText xml:space="preserve"> ADDIN ZOTERO_ITEM CSL_CITATION {"citationID":"EAnf8OOm","properties":{"formattedCitation":"[27]","plainCitation":"[27]","noteIndex":0},"citationItems":[{"id":"ayzYSt9U/GYORSAsr","uris":["http://zotero.org/users/local/5HXqhgG0/items/KX8PGXUA"],"itemData":{"id":161,"type":"article-journal","abstract":"Histología, es la rama de la anatomía que estudia los tejidos de animales y plantas. Aunque el término anatomía microscópica no es sinónimo, se utilizan indistintamente para referirse al estudio de la estructura microscópica de células, tejidos y órganos o sistemas. Para ello, ha sido indispensable el invento del microscopio que sucedió a partir del descubrimiento de vidrios, cristales y lentes que llevaron a inventar los microscopios simples luego los compuestos, evolucionando en el siglo pasado a la invención del microscopio electrónico con mayor poder de resolución de 250 o ångström (A). Para observar un tejido al microscopio es fundamental el uso de técnicas histológicas y colorantes. Han sido muchos los personajes de la historia de la medicina que han participado en describir histológicamente el cuerpo humano, es por ello que diferentes estructuras histológicas llevan epóni- mos o términos constituidos por los nombres propios de sus descubridores, ejemplo los “corpúsculo de Malphigie.” El Comité Internacional Federativo de Terminología Anatómica (FICAT) bajo los auspicios de la Federación Internacio- nal de Asociaciones de Anatomistas (IFAA), recibió el encargo de unificar la terminología morfológica internacional, publicando dicha terminología histológica el año 2008. La Asociación Panamericana de Anatomía (APA), fue fundada en 1966 en la ciudad de México y desde el año 2009 se realizan los Simposios Iberolatinoamericanos de terminología Anatómica, Embriológica e Histológica, (SILAT) con el objetivo de traducir al castellano la TERMINOLOGÍA MORFOLÓGICA INTERNACIONAL, para que las instituciones educativas de medicina y de otras áreas de la salud, de habla hispana y portuguesa, la empleen cotidianamente.\r\nPalabras clave\r\nColorantes, Histología, Microscopía","container-title":"Revista Científica de la Escuela Universitaria de las Ciencias de la Salud","DOI":"10.5377/rceucs.v3i1.7025","ISSN":"2411-6289, 2409-9759","issue":"1","journalAbbreviation":"Rev. Cient. Esc. Univ. Cienc. Salud","page":"47-57","source":"DOI.org (Crossref)","title":"HISTOLOGÍA: DESDE SU ORIGEN HASTA LA ACTUALIDAD","title-short":"HISTOLOGÍA","volume":"3","author":[{"family":"Mejía Verdial","given":"Diana Alejandra"},{"family":"Paredes Moreno","given":"Felipe Alejandro"},{"family":"Licona Rivera","given":"Tania Soledad"},{"family":"Salinas Gómez","given":"Luis Roberto"}],"issued":{"date-parts":[["2019",1,16]]}}}],"schema":"https://github.com/citation-style-language/schema/raw/master/csl-citation.json"} </w:instrText>
      </w:r>
      <w:r w:rsidR="007455C2">
        <w:fldChar w:fldCharType="separate"/>
      </w:r>
      <w:r w:rsidR="007A6DF4">
        <w:t>[27]</w:t>
      </w:r>
      <w:r w:rsidR="007455C2">
        <w:fldChar w:fldCharType="end"/>
      </w:r>
      <w:r w:rsidR="008F1315">
        <w:t>.</w:t>
      </w:r>
      <w:r w:rsidR="005B34A2">
        <w:t xml:space="preserve"> Dado que ambos autores otorgan definiciones similares, es necesario complementar </w:t>
      </w:r>
      <w:r w:rsidR="004104A0">
        <w:t xml:space="preserve">que </w:t>
      </w:r>
      <w:r w:rsidR="004104A0" w:rsidRPr="00294343">
        <w:t>Musumeci</w:t>
      </w:r>
      <w:r w:rsidR="004104A0">
        <w:t xml:space="preserve"> menciona que el estudio de estos detalles y estructuras </w:t>
      </w:r>
      <w:r w:rsidR="005B34A2" w:rsidRPr="004A1C9B">
        <w:t xml:space="preserve">microscópicas de células y tejidos biológicos, </w:t>
      </w:r>
      <w:r w:rsidR="004104A0">
        <w:t xml:space="preserve">se realiza </w:t>
      </w:r>
      <w:r w:rsidR="005B34A2" w:rsidRPr="004A1C9B">
        <w:t>utilizando microscopios ópticos, de fluorescencia o electrónicos, examinando una fina rebanada de tejidos, que han sido previamente preparados mediante procesos apropiados llamados “técnicas histológicas”</w:t>
      </w:r>
      <w:r w:rsidR="004104A0">
        <w:t xml:space="preserve"> </w:t>
      </w:r>
      <w:r w:rsidR="00F71CDD">
        <w:fldChar w:fldCharType="begin"/>
      </w:r>
      <w:r w:rsidR="007A6DF4">
        <w:instrText xml:space="preserve"> ADDIN ZOTERO_ITEM CSL_CITATION {"citationID":"Rlq9lBew","properties":{"formattedCitation":"[28]","plainCitation":"[28]","noteIndex":0},"citationItems":[{"id":"ayzYSt9U/XXQyU2sv","uris":["http://zotero.org/users/local/5HXqhgG0/items/UU4ES8FR"],"itemData":{"id":159,"type":"article-journal","container-title":"Journal of Histology and Histopathology","DOI":"10.7243/2055-091X-1-5","ISSN":"2055-091X","issue":"1","journalAbbreviation":"J Histol Histopathol","language":"en","page":"5","source":"DOI.org (Crossref)","title":"Past, present and future: overview on histology and histopathology","title-short":"Past, present and future","volume":"1","author":[{"family":"Musumeci","given":"Giuseppe"}],"issued":{"date-parts":[["2014"]]}}}],"schema":"https://github.com/citation-style-language/schema/raw/master/csl-citation.json"} </w:instrText>
      </w:r>
      <w:r w:rsidR="00F71CDD">
        <w:fldChar w:fldCharType="separate"/>
      </w:r>
      <w:r w:rsidR="007A6DF4">
        <w:t>[28]</w:t>
      </w:r>
      <w:r w:rsidR="00F71CDD">
        <w:fldChar w:fldCharType="end"/>
      </w:r>
      <w:r w:rsidR="005B34A2">
        <w:t>.</w:t>
      </w:r>
    </w:p>
    <w:p w14:paraId="5E3440AE" w14:textId="77777777" w:rsidR="00D06F99" w:rsidRDefault="00D06F99" w:rsidP="004104A0">
      <w:pPr>
        <w:pStyle w:val="BodyText"/>
        <w:spacing w:line="360" w:lineRule="auto"/>
      </w:pPr>
    </w:p>
    <w:p w14:paraId="10B2B7A4" w14:textId="0B2A73F5" w:rsidR="008F1315" w:rsidRPr="008F1315" w:rsidRDefault="008F1315" w:rsidP="002E31BF">
      <w:pPr>
        <w:pStyle w:val="Sub-Subtitle"/>
      </w:pPr>
      <w:bookmarkStart w:id="41" w:name="_Toc153453908"/>
      <w:r w:rsidRPr="008F1315">
        <w:t>Embriología</w:t>
      </w:r>
      <w:bookmarkEnd w:id="41"/>
    </w:p>
    <w:p w14:paraId="3BF8771D" w14:textId="7B670263" w:rsidR="008F1315" w:rsidRDefault="008F1315" w:rsidP="00253662">
      <w:pPr>
        <w:pStyle w:val="BodyText"/>
        <w:spacing w:line="360" w:lineRule="auto"/>
      </w:pPr>
      <w:r>
        <w:t>F</w:t>
      </w:r>
      <w:r w:rsidR="00253662">
        <w:t xml:space="preserve">inalmente está la rama de la embriología según Sadler Thomas W. estudia el desarrollo del cuerpo desde la formación del cigoto hasta el nacimiento, se incluye el análisis de la placenta y las estructuras que se vinculan con la madre, estudia los cambios morfológicos y los mecanismos biológicos que los provocan, esto con la finalidad de explicar la distribución de estructuras, la relación entre el feto y la madre, el desarrollo de malformaciones congénitas, orientar a la conducción del parto y conocer entidades patológicas ajenas a la embriogénesis </w:t>
      </w:r>
      <w:r w:rsidR="00E84E95">
        <w:fldChar w:fldCharType="begin"/>
      </w:r>
      <w:r w:rsidR="007A6DF4">
        <w:instrText xml:space="preserve"> ADDIN ZOTERO_ITEM CSL_CITATION {"citationID":"OI26rrmq","properties":{"formattedCitation":"[29]","plainCitation":"[29]","noteIndex":0},"citationItems":[{"id":"ayzYSt9U/4gHIsJOQ","uris":["http://zotero.org/users/local/5HXqhgG0/items/X2FW9QFB"],"itemData":{"id":163,"type":"book","abstract":"Reaching far beyond the 9 months of gestation and the first year of life, embryonic development has ramifications for health throughout the human lifespan. Improved reproductive outcomes and healthier babies, while the specific goals of obstetricians, are areas of clinical relevance for all healthcare professionals. This book facilitates understanding of the molecular, cellular, and structural factors contributing to human development. With its trademark approach combining economy of text with exceptional artwork, this revised 12th edition clearly and effectively presents embryology in a clinical context for students of medicine and the health professions. Enhancements to the 12th edition include: An all-new introduction that covers the history and clinical relevance of embryology; Current research and detailed coverage of molecular regulation and signaling, the cardiovascular and digestive system, and the limbs; and each chapter includes overview figures that provide a visual introduction to the material. -- from Back Cover","edition":"12th ed.","event-place":"Philadelphia","ISBN":"978-1-4511-1342-6","language":"eng","note":"OCLC: 732776409","publisher":"Wolters Kluwer Health/Lippincott Williams &amp; Wilkins","publisher-place":"Philadelphia","source":"Open WorldCat","title":"Langman's medical embryology","author":[{"family":"Sadler","given":"T. W."},{"family":"Langman","given":"Jan"}],"issued":{"date-parts":[["2012"]]}}}],"schema":"https://github.com/citation-style-language/schema/raw/master/csl-citation.json"} </w:instrText>
      </w:r>
      <w:r w:rsidR="00E84E95">
        <w:fldChar w:fldCharType="separate"/>
      </w:r>
      <w:r w:rsidR="007A6DF4">
        <w:t>[29]</w:t>
      </w:r>
      <w:r w:rsidR="00E84E95">
        <w:fldChar w:fldCharType="end"/>
      </w:r>
      <w:r w:rsidR="00253662">
        <w:t>.</w:t>
      </w:r>
      <w:r w:rsidR="00253662" w:rsidRPr="0040670F">
        <w:t xml:space="preserve"> </w:t>
      </w:r>
      <w:r w:rsidR="00665DDB">
        <w:t>De acuerdo con la información recogida por K</w:t>
      </w:r>
      <w:r w:rsidR="00C77418">
        <w:t>aren Wellner la embriología es la disciplina que estudia el desarrollo de organismos desde la concepción hasta la formación completa del individuo,</w:t>
      </w:r>
      <w:r w:rsidR="006C7597">
        <w:t xml:space="preserve"> a</w:t>
      </w:r>
      <w:r w:rsidR="00C77418">
        <w:t>demás, subraya cómo la colaboración de pensamiento especulativo, observaciones precisas y experimentos controlados ha dado coherencia a la embriología a lo largo de la historia</w:t>
      </w:r>
      <w:r w:rsidR="006C7597">
        <w:t xml:space="preserve"> </w:t>
      </w:r>
      <w:r w:rsidR="006C7597">
        <w:fldChar w:fldCharType="begin"/>
      </w:r>
      <w:r w:rsidR="007A6DF4">
        <w:instrText xml:space="preserve"> ADDIN ZOTERO_ITEM CSL_CITATION {"citationID":"zzD7Yi0G","properties":{"formattedCitation":"[30]","plainCitation":"[30]","noteIndex":0},"citationItems":[{"id":"ayzYSt9U/tgijHnS3","uris":["http://zotero.org/users/local/5HXqhgG0/items/38VZNM3B"],"itemData":{"id":164,"type":"entry-encyclopedia","container-title":"Embryo Project Encyclopedia","title":"A History of Embryology (1959), by Joseph Needham | Embryo Project Encyclopedia","URL":"https://hdl.handle.net/10776/2031","author":[{"literal":"Karen Wellner"}],"accessed":{"date-parts":[["2023",12,12]]}}}],"schema":"https://github.com/citation-style-language/schema/raw/master/csl-citation.json"} </w:instrText>
      </w:r>
      <w:r w:rsidR="006C7597">
        <w:fldChar w:fldCharType="separate"/>
      </w:r>
      <w:r w:rsidR="007A6DF4">
        <w:t>[30]</w:t>
      </w:r>
      <w:r w:rsidR="006C7597">
        <w:fldChar w:fldCharType="end"/>
      </w:r>
      <w:r w:rsidR="00C77418">
        <w:t>.</w:t>
      </w:r>
    </w:p>
    <w:p w14:paraId="173DFA5A" w14:textId="77777777" w:rsidR="00D06F99" w:rsidRDefault="00D06F99" w:rsidP="00253662">
      <w:pPr>
        <w:pStyle w:val="BodyText"/>
        <w:spacing w:line="360" w:lineRule="auto"/>
      </w:pPr>
    </w:p>
    <w:p w14:paraId="34C193CC" w14:textId="0B881AC2" w:rsidR="00702E36" w:rsidRPr="00CA23FB" w:rsidRDefault="00702E36" w:rsidP="00B44402">
      <w:pPr>
        <w:pStyle w:val="Subtitle"/>
        <w:numPr>
          <w:ilvl w:val="0"/>
          <w:numId w:val="34"/>
        </w:numPr>
      </w:pPr>
      <w:bookmarkStart w:id="42" w:name="_Toc153453909"/>
      <w:r w:rsidRPr="00CA23FB">
        <w:t>Enseñanza de las Ciencias Morfológicas</w:t>
      </w:r>
      <w:bookmarkEnd w:id="42"/>
    </w:p>
    <w:p w14:paraId="001F3B07" w14:textId="56973CA8" w:rsidR="008E4A46" w:rsidRDefault="009733F9" w:rsidP="00A7631C">
      <w:pPr>
        <w:pStyle w:val="BodyText"/>
        <w:spacing w:line="360" w:lineRule="auto"/>
      </w:pPr>
      <w:r w:rsidRPr="009733F9">
        <w:t>Las universidades, a pesar de expresar en sus documentos oficiales un compromiso firme con la formación en análisis, pensamiento crítico y resolución de problemas, se ven afectadas por deficiencias en la implementación de este compromiso, como señala García Duque</w:t>
      </w:r>
      <w:r>
        <w:t xml:space="preserve"> </w:t>
      </w:r>
      <w:r w:rsidR="003D4C14">
        <w:fldChar w:fldCharType="begin"/>
      </w:r>
      <w:r w:rsidR="007A6DF4">
        <w:instrText xml:space="preserve"> ADDIN ZOTERO_ITEM CSL_CITATION {"citationID":"oxIjQVay","properties":{"formattedCitation":"[31]","plainCitation":"[31]","noteIndex":0},"citationItems":[{"id":"ayzYSt9U/BwgAyVFc","uris":["http://zotero.org/users/local/5HXqhgG0/items/NGWBIVCC"],"itemData":{"id":166,"type":"article-journal","abstract":"Pese a que en los documentos oficiales de casi todas las instituciones universitarias colombianas se declara un firme compromiso con la formación para el análisis, el pensamiento crítico y la capacidad de resolución de problemas de los estudiantes (a lo cual denominaremos el compromiso esencial de laeducación superior), en este artículo defiendo la tesis de que en las universidades regionales pocas veces se logra materializar dicho planteamiento. También ofrezco un análisis del compromiso esencialy de las razones que impiden su completa realización y hago algunas recomendaciones que contribuirían a su obtención.","container-title":"Revista Guillermo de Ockham","DOI":"10.21500/22563202.4830","ISSN":"2256-3202, 1794-192X","issue":"2","journalAbbreviation":"Rev. Guillermo Ockham","page":"127-136","source":"DOI.org (Crossref)","title":"Formación para el análisis, el pensamiento crítico y la solución de problemas en las universidades regionales","volume":"18","author":[{"family":"García-Duque","given":"Carlos Emilio"}],"issued":{"date-parts":[["2021",10,30]]}}}],"schema":"https://github.com/citation-style-language/schema/raw/master/csl-citation.json"} </w:instrText>
      </w:r>
      <w:r w:rsidR="003D4C14">
        <w:fldChar w:fldCharType="separate"/>
      </w:r>
      <w:r w:rsidR="007A6DF4">
        <w:t>[31]</w:t>
      </w:r>
      <w:r w:rsidR="003D4C14">
        <w:fldChar w:fldCharType="end"/>
      </w:r>
      <w:r w:rsidR="00253662">
        <w:t>.</w:t>
      </w:r>
      <w:r w:rsidR="00253662" w:rsidRPr="0040670F">
        <w:t xml:space="preserve"> </w:t>
      </w:r>
      <w:r w:rsidR="004463EC">
        <w:t>Este problema se evidencia especialmente cuando l</w:t>
      </w:r>
      <w:r w:rsidR="00253662" w:rsidRPr="0040670F">
        <w:t xml:space="preserve">os estudiantes de medicina demandan más tiempo de estudio, especialmente en las actividades prácticas </w:t>
      </w:r>
      <w:r w:rsidR="00253662" w:rsidRPr="0040670F">
        <w:fldChar w:fldCharType="begin"/>
      </w:r>
      <w:r w:rsidR="007A6DF4">
        <w:instrText xml:space="preserve"> ADDIN ZOTERO_ITEM CSL_CITATION {"citationID":"jNhXvexW","properties":{"formattedCitation":"[25]","plainCitation":"[25]","noteIndex":0},"citationItems":[{"id":"ayzYSt9U/wTgIT5wh","uris":["http://zotero.org/users/local/XmSHv6AK/items/AFLW6VAQ"],"itemData":{"id":66,"type":"article-journal","abstract":":En este artículo se resaltó la importancia que tiene un buen conocimiento de la anatomía humana para una mejor práctica médica, brindando al paciente una mayor seguridad.PALABRAS CLAVE: Anatomía humana; Seguridad del paciente; Error médico; Educación médica","container-title":"International Journal of Morphology","DOI":"10.4067/S0717-95022019000100241","ISSN":"0717-9502","issue":"1","note":"publisher: Sociedad Chilena de Anatomía","page":"241-250","source":"SciELO","title":"Human Anatomy an Essential Discipline for Patient Safety","volume":"37","author":[{"family":"Rodríguez-Herrera","given":"Robinson"},{"family":"Losardo","given":"Ricardo J."},{"family":"Binvignat","given":"Octavio"},{"family":"Rodríguez-Herrera","given":"Robinson"},{"family":"Losardo","given":"Ricardo J."},{"family":"Binvignat","given":"Octavio"}],"issued":{"date-parts":[["2019"]]}}}],"schema":"https://github.com/citation-style-language/schema/raw/master/csl-citation.json"} </w:instrText>
      </w:r>
      <w:r w:rsidR="00253662" w:rsidRPr="0040670F">
        <w:fldChar w:fldCharType="separate"/>
      </w:r>
      <w:r w:rsidR="007A6DF4">
        <w:t>[25]</w:t>
      </w:r>
      <w:r w:rsidR="00253662" w:rsidRPr="0040670F">
        <w:fldChar w:fldCharType="end"/>
      </w:r>
      <w:r w:rsidR="00253662" w:rsidRPr="0040670F">
        <w:t>.</w:t>
      </w:r>
      <w:r w:rsidR="00D25B80">
        <w:t xml:space="preserve"> </w:t>
      </w:r>
    </w:p>
    <w:p w14:paraId="428F6031" w14:textId="77777777" w:rsidR="00250139" w:rsidRDefault="00250139" w:rsidP="00A7631C">
      <w:pPr>
        <w:pStyle w:val="BodyText"/>
        <w:spacing w:line="360" w:lineRule="auto"/>
      </w:pPr>
    </w:p>
    <w:p w14:paraId="057E7221" w14:textId="77777777" w:rsidR="00DB7F6B" w:rsidRPr="00B44402" w:rsidRDefault="00DB7F6B" w:rsidP="00DB7F6B">
      <w:pPr>
        <w:pStyle w:val="Sub-Subtitle"/>
      </w:pPr>
      <w:bookmarkStart w:id="43" w:name="_Toc153453910"/>
      <w:r w:rsidRPr="00B44402">
        <w:rPr>
          <w:rStyle w:val="Strong"/>
          <w:b/>
          <w:bCs w:val="0"/>
        </w:rPr>
        <w:t>Tecnologías de la Información y la Comunicación (TIC)</w:t>
      </w:r>
      <w:bookmarkEnd w:id="43"/>
      <w:r w:rsidRPr="00B44402">
        <w:t xml:space="preserve"> </w:t>
      </w:r>
    </w:p>
    <w:p w14:paraId="36451BDD" w14:textId="08CA88A3" w:rsidR="008E4A46" w:rsidRDefault="00DB7F6B" w:rsidP="00DB7F6B">
      <w:pPr>
        <w:pStyle w:val="BodyText"/>
        <w:spacing w:line="360" w:lineRule="auto"/>
      </w:pPr>
      <w:r w:rsidRPr="0040670F">
        <w:t xml:space="preserve">Las TIC se conciben por las Tecnologías de la Comunicación (TC) y por las Tecnologías de la Información (TI) caracterizadas por la digitalización de las tecnologías de registros de contenidos (informática, de las comunicaciones, telemática y de las interfaces) </w:t>
      </w:r>
      <w:r w:rsidRPr="0040670F">
        <w:fldChar w:fldCharType="begin"/>
      </w:r>
      <w:r w:rsidR="007A6DF4">
        <w:instrText xml:space="preserve"> ADDIN ZOTERO_ITEM CSL_CITATION {"citationID":"BCGmC6oj","properties":{"formattedCitation":"[32]","plainCitation":"[32]","noteIndex":0},"citationItems":[{"id":"ayzYSt9U/VTkFsbrw","uris":["http://zotero.org/users/local/XmSHv6AK/items/VWKVNLFX"],"itemData":{"id":71,"type":"article-journal","abstract":"The intention of the article is to announce the needs of a curriculum Identified in the NicaraguanThis article analyses the potential of information and communication technologies from a rural social context approach. The author approaches the advantages of the social incorporation of this resource, its menaces and risks as well as the aspects that have to be valued when an impact on social development is expected. This perspective allows tackling the relation between ICTs and social concerns such as social inequality, gender equity, and community participation, among others. The article ends up presenting a reflection about some challenges in this matter.","container-title":"Revista Electrónica Educare","DOI":"10.15359/ree.12-Ext.13","ISSN":"1409-4258","language":"es","license":"Copyright (c) 1970","page":"155-162","source":"www.revistas.una.ac.cr","title":"Las tecnologías de información y comunicación (TIC) desde una perspectiva social","volume":"12","author":[{"family":"Duarte","given":"Esmeralda Sánchez"}],"issued":{"date-parts":[["2008",12,20]]}}}],"schema":"https://github.com/citation-style-language/schema/raw/master/csl-citation.json"} </w:instrText>
      </w:r>
      <w:r w:rsidRPr="0040670F">
        <w:fldChar w:fldCharType="separate"/>
      </w:r>
      <w:r w:rsidR="007A6DF4">
        <w:t>[32]</w:t>
      </w:r>
      <w:r w:rsidRPr="0040670F">
        <w:fldChar w:fldCharType="end"/>
      </w:r>
      <w:r w:rsidRPr="0040670F">
        <w:t xml:space="preserve">. </w:t>
      </w:r>
      <w:r w:rsidR="0017685F">
        <w:t xml:space="preserve">Se </w:t>
      </w:r>
      <w:r>
        <w:t>desarrollan por el avance científico en el área de la informática y telecomunicaciones usada para crear, almacenar, intercambiar y procesar información, como lo menciona Cruz Pérez, M.A. et al. las TIC</w:t>
      </w:r>
      <w:r w:rsidR="00570378">
        <w:t xml:space="preserve">, además </w:t>
      </w:r>
      <w:r w:rsidR="001C185D">
        <w:t>de que</w:t>
      </w:r>
      <w:r>
        <w:t xml:space="preserve"> se enlazan a cuatro medios básicos: la informática, la microelectrónica, los multimedia y las telecomunicaciones [22]. </w:t>
      </w:r>
      <w:r w:rsidRPr="0040670F">
        <w:t xml:space="preserve">Como menciona Sánchez Duarte las tecnologías están cada vez más presentes en </w:t>
      </w:r>
      <w:r>
        <w:t>el</w:t>
      </w:r>
      <w:r w:rsidRPr="0040670F">
        <w:t xml:space="preserve"> entorno y es deber general hacer uso de estas de forma efectiva que proporcionen beneficios sociales y que se plantee un acceso generalizado a las tecnologías y las aplicaciones que se le den a la misma</w:t>
      </w:r>
      <w:r w:rsidR="00402E53">
        <w:t xml:space="preserve"> </w:t>
      </w:r>
      <w:r w:rsidR="00402E53">
        <w:fldChar w:fldCharType="begin"/>
      </w:r>
      <w:r w:rsidR="007A6DF4">
        <w:instrText xml:space="preserve"> ADDIN ZOTERO_ITEM CSL_CITATION {"citationID":"EYEdpiXF","properties":{"formattedCitation":"[32]","plainCitation":"[32]","noteIndex":0},"citationItems":[{"id":"ayzYSt9U/VTkFsbrw","uris":["http://zotero.org/users/local/XmSHv6AK/items/VWKVNLFX"],"itemData":{"id":"YIZd911h/ni12lMcu","type":"article-journal","abstract":"The intention of the article is to announce the needs of a curriculum Identified in the NicaraguanThis article analyses the potential of information and communication technologies from a rural social context approach. The author approaches the advantages of the social incorporation of this resource, its menaces and risks as well as the aspects that have to be valued when an impact on social development is expected. This perspective allows tackling the relation between ICTs and social concerns such as social inequality, gender equity, and community participation, among others. The article ends up presenting a reflection about some challenges in this matter.","container-title":"Revista Electrónica Educare","DOI":"10.15359/ree.12-Ext.13","ISSN":"1409-4258","language":"es","license":"Copyright (c) 1970","page":"155-162","source":"www.revistas.una.ac.cr","title":"Las tecnologías de información y comunicación (TIC) desde una perspectiva social","volume":"12","author":[{"family":"Duarte","given":"Esmeralda Sánchez"}],"issued":{"date-parts":[["2008",12,20]]}}}],"schema":"https://github.com/citation-style-language/schema/raw/master/csl-citation.json"} </w:instrText>
      </w:r>
      <w:r w:rsidR="00402E53">
        <w:fldChar w:fldCharType="separate"/>
      </w:r>
      <w:r w:rsidR="007A6DF4">
        <w:t>[32]</w:t>
      </w:r>
      <w:r w:rsidR="00402E53">
        <w:fldChar w:fldCharType="end"/>
      </w:r>
      <w:r w:rsidRPr="0040670F">
        <w:t>.</w:t>
      </w:r>
    </w:p>
    <w:p w14:paraId="2EB630E5" w14:textId="77777777" w:rsidR="00250139" w:rsidRDefault="00250139" w:rsidP="00DB7F6B">
      <w:pPr>
        <w:pStyle w:val="BodyText"/>
        <w:spacing w:line="360" w:lineRule="auto"/>
      </w:pPr>
    </w:p>
    <w:p w14:paraId="58B813AE" w14:textId="24FF61B5" w:rsidR="00DB7F6B" w:rsidRPr="00DB7F6B" w:rsidRDefault="0017685F" w:rsidP="00606EAA">
      <w:pPr>
        <w:pStyle w:val="Sub-Subtitle"/>
      </w:pPr>
      <w:bookmarkStart w:id="44" w:name="_Toc153453911"/>
      <w:r>
        <w:rPr>
          <w:rStyle w:val="Strong"/>
          <w:b/>
          <w:bCs w:val="0"/>
        </w:rPr>
        <w:t>TIC</w:t>
      </w:r>
      <w:r w:rsidR="00606EAA">
        <w:t xml:space="preserve"> en la enseñanza</w:t>
      </w:r>
      <w:bookmarkEnd w:id="44"/>
    </w:p>
    <w:p w14:paraId="5B9892DC" w14:textId="3D38F635" w:rsidR="008E4A46" w:rsidRDefault="00AD4A2E" w:rsidP="00E32072">
      <w:r>
        <w:t xml:space="preserve">La integración de las TIC en los sistemas educativos actuales presenta una marcada deficiencia. Aunque </w:t>
      </w:r>
      <w:r w:rsidR="0017685F">
        <w:t>estas</w:t>
      </w:r>
      <w:r>
        <w:t xml:space="preserve"> ofrecen oportunidades significativas para mejorar el acceso al conocimiento, tanto docentes como alumnos enfrentan la carencia de una capacitación formal que permita su implementación efectiva en el entorno educativo </w:t>
      </w:r>
      <w:r w:rsidR="00253662" w:rsidRPr="0040670F">
        <w:fldChar w:fldCharType="begin"/>
      </w:r>
      <w:r w:rsidR="007A6DF4">
        <w:instrText xml:space="preserve"> ADDIN ZOTERO_ITEM CSL_CITATION {"citationID":"EsnRP5kP","properties":{"formattedCitation":"[1]","plainCitation":"[1]","noteIndex":0},"citationItems":[{"id":"ayzYSt9U/DDrjI9a6","uris":["http://zotero.org/users/local/XmSHv6AK/items/VJ3TDFHC"],"itemData":{"id":"wojPCgZh/6UQEKhTb","type":"article-journal","abstract":"The purpose of this research was to explore about knowledge, valuation, and practices mediated through ICT in the teaching of Morphological Sciences. Methodological approach corresponds to a case study. As main results, in three courses (“Anatomy and Histology”; “Normal Morphology” and “Human Organism: structural aspects”), teaching proposals consist of a B-Learning model (face-to-face and online) mediated through a technological environment. Face-to-face activities consist in visualizing and identifying organs and tissues under an optical microscope. They are complementary with a group observation of microphotographs of these same samples on a high-resolution LCD display, generating debates and interpretations of the tissues and organs, to promote participation of students. In the “Anatomy and Histology” and “Normal Morphology” courses, workshops are also developed to study bone repairs and internal and external configuration of different organs, through the observation of images, animations and videos from different web sites, Augmented Reality applications and digital 3D histological and anatomical models of own elaboration, that the students consult and analyze through their mobile devices (notebooks and cellphones). In relation to benefits of the incorporation of ICT into the teaching of Morphological Sciences, teachers express that it strengthens teaching and learning processes. Students declare ICT allow to overcome space-time access barriers to the knowledge. In addition, is observed that most teachers and students have not received formal training for the use of ICT in class.","container-title":"Uni-pluriversidad","DOI":"10.17533/udea.unipluri.20.1.04","ISSN":"2665-2730","issue":"1","language":"es","license":"Derechos de autor 2020 Universidad de Antioquia","note":"number: 1","page":"61-79","source":"revistas.udea.edu.co","title":"Integración de las TIC para la enseñanza de las Ciencias Morfológicas en el nivel universitario","volume":"20","author":[{"family":"Vivas","given":"Ana Patricia Fabro"},{"family":"Aró","given":"Carolina"},{"family":"Villafañe","given":"Noelia"},{"family":"Degrave","given":"Valentina"}],"issued":{"date-parts":[["2020",6,30]]}}}],"schema":"https://github.com/citation-style-language/schema/raw/master/csl-citation.json"} </w:instrText>
      </w:r>
      <w:r w:rsidR="00253662" w:rsidRPr="0040670F">
        <w:fldChar w:fldCharType="separate"/>
      </w:r>
      <w:r w:rsidR="00253662" w:rsidRPr="0040670F">
        <w:t>[1]</w:t>
      </w:r>
      <w:r w:rsidR="00253662" w:rsidRPr="0040670F">
        <w:fldChar w:fldCharType="end"/>
      </w:r>
      <w:r w:rsidR="00C25DBB">
        <w:t xml:space="preserve">. </w:t>
      </w:r>
      <w:r w:rsidR="00C25DBB" w:rsidRPr="00C25DBB">
        <w:t>Como señalan Castro, Guzmán y Casado, la educación debe afrontar los desafíos y aprovechar las nuevas oportunidades que las tecnologías brindan, ya que estas mejoran la producción, organización, difusión y control del conocimiento</w:t>
      </w:r>
      <w:r w:rsidR="00C25DBB">
        <w:t xml:space="preserve"> </w:t>
      </w:r>
      <w:r w:rsidR="00A63816">
        <w:fldChar w:fldCharType="begin"/>
      </w:r>
      <w:r w:rsidR="007A6DF4">
        <w:instrText xml:space="preserve"> ADDIN ZOTERO_ITEM CSL_CITATION {"citationID":"q9uXHyJj","properties":{"formattedCitation":"[33]","plainCitation":"[33]","noteIndex":0},"citationItems":[{"id":"ayzYSt9U/GDSRS5zO","uris":["http://zotero.org/users/local/5HXqhgG0/items/RKNMDT79"],"itemData":{"id":170,"type":"article-journal","abstract":"Este artículo presenta las diversas definiciones de las Tecnologías de la Información y la Comunicación (TIC) propuesta por varios autores, para el análisis de las TIC en el ámbito educativo. La incorporación de las tecnologías en la educación es un llamado que hace la sociedad y surge de la necesidad cada vez mayor del uso de la información. Se establecen así algunas características resaltantes de las TIC que permiten seleccionarlas como medio de instrucción y hasta en ocasiones como un ambiente ideal para el desarrollo del acto educativo, dependiendo del tipo de tecnología que se utilice. Finalmente se hace referencia a las ventajas y limitaciones que ellas presentan, donde el fin último de cualquier medio, estrategia o ambiente debe responder a la formación de los individuos con competencias necesarias para la vida, para el trabajo y el mundo; basado en habilidades comunicativas, incrementando la participación activa, crítica y reflexiva del sujeto. This article shows a review of different concepts about Technologies of Information and Communication (ICT), proposed by various authors for the analysis of ICT in the educational area. The inclusion of technology in education is a request from society and it comes from the growing necessity of information use. Due to this, some punctual characteristics of ICT are established, which allow selecting them as a way of instruction an even as an ideal environment to develop the educational act, depending on the type of technology used. Finally, reference is made to the advantages and restrictions of ICT, where the goal of any medium, strategies or environment must answer to the formation of individuals with necessary competencies to life, job and world, based in communicative abilities, increasing the active, critical and reflexive participation of the subject.","container-title":"Laurus","ISSN":"1315-883X","language":"Español","page":"213-234","title":"Las Tic en los procesos de enseñanza y aprendizaje","volume":"13","author":[{"literal":"Castro, Santiago"},{"literal":"Guzmán, Belkys"},{"literal":"Casado, Dayanara"}],"issued":{"date-parts":[["2007"]]}}}],"schema":"https://github.com/citation-style-language/schema/raw/master/csl-citation.json"} </w:instrText>
      </w:r>
      <w:r w:rsidR="00A63816">
        <w:fldChar w:fldCharType="separate"/>
      </w:r>
      <w:r w:rsidR="007A6DF4">
        <w:rPr>
          <w:rFonts w:cs="Times New Roman"/>
        </w:rPr>
        <w:t>[33]</w:t>
      </w:r>
      <w:r w:rsidR="00A63816">
        <w:fldChar w:fldCharType="end"/>
      </w:r>
      <w:r w:rsidR="00C25DBB">
        <w:t>.</w:t>
      </w:r>
      <w:r w:rsidR="003202D5">
        <w:t xml:space="preserve"> Pacios</w:t>
      </w:r>
      <w:r w:rsidR="001436D7">
        <w:t xml:space="preserve"> Dorado</w:t>
      </w:r>
      <w:r w:rsidR="003202D5">
        <w:t xml:space="preserve"> menciona que l</w:t>
      </w:r>
      <w:r w:rsidR="003220F2">
        <w:t xml:space="preserve">as instituciones </w:t>
      </w:r>
      <w:r w:rsidR="000E419E" w:rsidRPr="000E419E">
        <w:t>educativas están asumiendo el desafío de utilizar las TIC</w:t>
      </w:r>
      <w:r w:rsidR="00E6379A">
        <w:t xml:space="preserve">, mientras que </w:t>
      </w:r>
      <w:r w:rsidR="00E6379A" w:rsidRPr="00E6379A">
        <w:t>la calidad de la educación no radica en la oferta técnica, sino en el trabajo y esfuerzo personal de los docentes, en su formación y compromiso con los alumnos y la participación</w:t>
      </w:r>
      <w:r w:rsidR="00E6379A">
        <w:t xml:space="preserve"> </w:t>
      </w:r>
      <w:r w:rsidR="00E6379A">
        <w:fldChar w:fldCharType="begin"/>
      </w:r>
      <w:r w:rsidR="007A6DF4">
        <w:instrText xml:space="preserve"> ADDIN ZOTERO_ITEM CSL_CITATION {"citationID":"sUodc3An","properties":{"formattedCitation":"[34]","plainCitation":"[34]","noteIndex":0},"citationItems":[{"id":"ayzYSt9U/uKIE5fNo","uris":["http://zotero.org/users/local/5HXqhgG0/items/X36DF7W6"],"itemData":{"id":172,"type":"paper-conference","abstract":"Resumen Introducción: El siglo XXI es el siglo de las telecomunicaciones y de las tecnologías digitales. Los últimos datos señalan que más de 5.000 millones de individuos en el orbe son usuarios de estas. La extensión de las tecnologías digitales en sus distintas formas está produciendo profundos cambios en todos los aspectos de la vida, entre la que se encuentra la educación. Objetivo: El objetivo de la investigación fue explorar acerca del uso de las TICs en el campo de la enseñanza de las Ciencias Morfológicas. Métodos: Se realizó una revisión bibliográfica narrativa. Se ejecutó el análisis de artículos originales y revisiones sistemáticas que incluyeron información en relación con el uso de las TICs en la enseñanza de las Ciencias Morfológicas. Las búsquedas se efectuaron consultando las bases de datos Pubmed, Infomed, Medline Plus y SciELO, sin restricción de fecha, en los idiomas español e inglés. Resultados: se sistematizaron referentes que sustentan el uso de las TICs en el campo de la enseñanza de las Ciencias Morfológicas Conclusiones: se revela y argumenta las ventajas de la incorporación de TIC a la enseñanza de Ciencias Morfológicas, las potencialidades del uso de las tecnologías en el proceso enseñanza aprendizaje y superar las barreras espacio-temporales de acceso al conocimiento. Palabras claves: TICs, Ciencias Morfológicas, Proceso enseñanza aprendizaje   Abstract Introduction: The 21st century is the century of telecommunications and digital technologies. The latest data indicates that more than 5,000 million individuals in the world are users of these. The extension of digital technologies in their different forms is producing profound changes in all aspects of life, including education. Objective: The objective of the research was to explore the use of ICTs in the field of teaching Morphological Sciences. Methods: A narrative bibliographic review was carried out. The analysis of original articles and systematic reviews that included information regarding the use of ICTs in the teaching of Morphological Sciences was carried out. The searches were carried out consulting the Pubmed, Infomed, Medline Plus and SciELO databases, without date restriction, in Spanish and English. Results: references that support the use of ICTs in the field of teaching Morphological Sciences were systematized. Conclusions: the advantages of incorporating ICT to the teaching of Morphological Sciences, the potential of using technologies in the teaching-learning process and overcoming spatio-temporal barriers to access knowledge are revealed and argued. Keywords: ICTs, Morphological Sciences, Teaching-learning process","event-place":"Cuba","event-title":"Morfovirtual 2022","language":"es","publisher":"Centro Virtual de Convenciones de Salud","publisher-place":"Cuba","title":"LAS TICS EN  LAS  CIENCIAS  MORFOLOGICAS","URL":"https://morfovirtual.sld.cu/index.php/morfovirtual22/2022/paper/view/564/73","author":[{"literal":"Juan Leonardo Pacios Dorado"}],"issued":{"date-parts":[["2022"]]}}}],"schema":"https://github.com/citation-style-language/schema/raw/master/csl-citation.json"} </w:instrText>
      </w:r>
      <w:r w:rsidR="00E6379A">
        <w:fldChar w:fldCharType="separate"/>
      </w:r>
      <w:r w:rsidR="007A6DF4">
        <w:rPr>
          <w:rFonts w:cs="Times New Roman"/>
        </w:rPr>
        <w:t>[34]</w:t>
      </w:r>
      <w:r w:rsidR="00E6379A">
        <w:fldChar w:fldCharType="end"/>
      </w:r>
      <w:r w:rsidR="00FA7A1B">
        <w:t>.</w:t>
      </w:r>
    </w:p>
    <w:p w14:paraId="3652177D" w14:textId="77777777" w:rsidR="00250139" w:rsidRDefault="00250139" w:rsidP="00E32072"/>
    <w:p w14:paraId="03B60E14" w14:textId="2DC9CF7C" w:rsidR="00E67E87" w:rsidRDefault="00F80A55" w:rsidP="00F80A55">
      <w:pPr>
        <w:pStyle w:val="Subtitle"/>
        <w:numPr>
          <w:ilvl w:val="0"/>
          <w:numId w:val="34"/>
        </w:numPr>
      </w:pPr>
      <w:bookmarkStart w:id="45" w:name="_Toc153453912"/>
      <w:r>
        <w:t>Realidad virtual</w:t>
      </w:r>
      <w:bookmarkEnd w:id="45"/>
    </w:p>
    <w:p w14:paraId="476365A0" w14:textId="41A5E3F1" w:rsidR="008E4A46" w:rsidRDefault="008D588C" w:rsidP="00BE3D88">
      <w:pPr>
        <w:pStyle w:val="Textonormal"/>
      </w:pPr>
      <w:r>
        <w:t xml:space="preserve">De acuerdo con </w:t>
      </w:r>
      <w:r w:rsidR="004E25EA" w:rsidRPr="004E25EA">
        <w:t>Anthes</w:t>
      </w:r>
      <w:r w:rsidR="004E25EA">
        <w:t xml:space="preserve"> et al. y </w:t>
      </w:r>
      <w:r w:rsidR="004E25EA" w:rsidRPr="004E25EA">
        <w:t>Machover</w:t>
      </w:r>
      <w:r w:rsidR="004E25EA">
        <w:t xml:space="preserve">, el término </w:t>
      </w:r>
      <w:r w:rsidR="00A5442D">
        <w:t xml:space="preserve">realidad virtual o “virtual reality” fue acuñado por </w:t>
      </w:r>
      <w:r w:rsidR="00A5442D" w:rsidRPr="00A5442D">
        <w:t>Jaron Lanier</w:t>
      </w:r>
      <w:r w:rsidR="00A5442D">
        <w:t xml:space="preserve"> </w:t>
      </w:r>
      <w:r w:rsidR="003E0D17">
        <w:fldChar w:fldCharType="begin"/>
      </w:r>
      <w:r w:rsidR="007A6DF4">
        <w:instrText xml:space="preserve"> ADDIN ZOTERO_ITEM CSL_CITATION {"citationID":"NLZlWhdl","properties":{"formattedCitation":"[35]","plainCitation":"[35]","noteIndex":0},"citationItems":[{"id":"ayzYSt9U/Hrz1JQdZ","uris":["http://zotero.org/users/local/5HXqhgG0/items/9ZT6NN7U"],"itemData":{"id":174,"type":"paper-conference","container-title":"2016 IEEE Aerospace Conference","DOI":"10.1109/AERO.2016.7500674","event-place":"Big Sky, MT, USA","event-title":"2016 IEEE Aerospace Conference","ISBN":"978-1-4673-7676-1","page":"1-19","publisher":"IEEE","publisher-place":"Big Sky, MT, USA","source":"DOI.org (Crossref)","title":"State of the art of virtual reality technology","URL":"http://ieeexplore.ieee.org/document/7500674/","author":[{"family":"Anthes","given":"Christoph"},{"family":"Garcia-Hernandez","given":"Ruben Jesus"},{"family":"Wiedemann","given":"Markus"},{"family":"Kranzlmuller","given":"Dieter"}],"accessed":{"date-parts":[["2023",12,12]]},"issued":{"date-parts":[["2016",3]]}}}],"schema":"https://github.com/citation-style-language/schema/raw/master/csl-citation.json"} </w:instrText>
      </w:r>
      <w:r w:rsidR="003E0D17">
        <w:fldChar w:fldCharType="separate"/>
      </w:r>
      <w:r w:rsidR="007A6DF4">
        <w:rPr>
          <w:rFonts w:cs="Times New Roman"/>
        </w:rPr>
        <w:t>[35]</w:t>
      </w:r>
      <w:r w:rsidR="003E0D17">
        <w:fldChar w:fldCharType="end"/>
      </w:r>
      <w:r w:rsidR="000D6BC6">
        <w:t xml:space="preserve"> </w:t>
      </w:r>
      <w:r w:rsidR="000D6BC6">
        <w:fldChar w:fldCharType="begin"/>
      </w:r>
      <w:r w:rsidR="007A6DF4">
        <w:instrText xml:space="preserve"> ADDIN ZOTERO_ITEM CSL_CITATION {"citationID":"0AD69Rdi","properties":{"formattedCitation":"[36]","plainCitation":"[36]","noteIndex":0},"citationItems":[{"id":"ayzYSt9U/RnnkUhlq","uris":["http://zotero.org/users/local/5HXqhgG0/items/538L5I23"],"itemData":{"id":173,"type":"article-journal","container-title":"IEEE Computer Graphics and Applications","DOI":"10.1109/38.250913","ISSN":"0272-1716","issue":"1","journalAbbreviation":"IEEE Comput. Grap. Appl.","page":"15-16","source":"DOI.org (Crossref)","title":"Virtual reality","volume":"14","author":[{"family":"Machover","given":"C."},{"family":"Tice","given":"S.E."}],"issued":{"date-parts":[["1994",1]]}}}],"schema":"https://github.com/citation-style-language/schema/raw/master/csl-citation.json"} </w:instrText>
      </w:r>
      <w:r w:rsidR="000D6BC6">
        <w:fldChar w:fldCharType="separate"/>
      </w:r>
      <w:r w:rsidR="007A6DF4">
        <w:rPr>
          <w:rFonts w:cs="Times New Roman"/>
        </w:rPr>
        <w:t>[36]</w:t>
      </w:r>
      <w:r w:rsidR="000D6BC6">
        <w:fldChar w:fldCharType="end"/>
      </w:r>
      <w:r w:rsidR="000D6BC6">
        <w:t xml:space="preserve">, </w:t>
      </w:r>
      <w:r w:rsidR="00162E45">
        <w:t xml:space="preserve">sin embargo algunos autores usaban frases como “artificial reality” o </w:t>
      </w:r>
      <w:r w:rsidR="00F71893">
        <w:t>“cyberspace”</w:t>
      </w:r>
      <w:r w:rsidR="00975043">
        <w:t xml:space="preserve">, </w:t>
      </w:r>
      <w:r w:rsidR="000315DC">
        <w:t xml:space="preserve">inicialmente la realidad virtual era más una convergencia de disciplinas previas que una rama de la tecnología, </w:t>
      </w:r>
      <w:r w:rsidR="00BF3D81">
        <w:t>usando una evolución del diseño de interfaces</w:t>
      </w:r>
      <w:r w:rsidR="007E2C45">
        <w:t xml:space="preserve"> y simulación visual</w:t>
      </w:r>
      <w:r w:rsidR="00141E71">
        <w:t xml:space="preserve"> </w:t>
      </w:r>
      <w:r w:rsidR="00142B5E">
        <w:fldChar w:fldCharType="begin"/>
      </w:r>
      <w:r w:rsidR="007A6DF4">
        <w:instrText xml:space="preserve"> ADDIN ZOTERO_ITEM CSL_CITATION {"citationID":"rOB2CXgM","properties":{"formattedCitation":"[36]","plainCitation":"[36]","noteIndex":0},"citationItems":[{"id":"ayzYSt9U/RnnkUhlq","uris":["http://zotero.org/users/local/5HXqhgG0/items/538L5I23"],"itemData":{"id":173,"type":"article-journal","container-title":"IEEE Computer Graphics and Applications","DOI":"10.1109/38.250913","ISSN":"0272-1716","issue":"1","journalAbbreviation":"IEEE Comput. Grap. Appl.","page":"15-16","source":"DOI.org (Crossref)","title":"Virtual reality","volume":"14","author":[{"family":"Machover","given":"C."},{"family":"Tice","given":"S.E."}],"issued":{"date-parts":[["1994",1]]}}}],"schema":"https://github.com/citation-style-language/schema/raw/master/csl-citation.json"} </w:instrText>
      </w:r>
      <w:r w:rsidR="00142B5E">
        <w:fldChar w:fldCharType="separate"/>
      </w:r>
      <w:r w:rsidR="007A6DF4">
        <w:rPr>
          <w:rFonts w:cs="Times New Roman"/>
        </w:rPr>
        <w:t>[36]</w:t>
      </w:r>
      <w:r w:rsidR="00142B5E">
        <w:fldChar w:fldCharType="end"/>
      </w:r>
      <w:r w:rsidR="00FF01CE">
        <w:t xml:space="preserve">. La realidad virtual, de acuerdo con </w:t>
      </w:r>
      <w:r w:rsidR="00FF01CE" w:rsidRPr="00FF01CE">
        <w:t>Wohlgenannt</w:t>
      </w:r>
      <w:r w:rsidR="00FF01CE">
        <w:t xml:space="preserve">, </w:t>
      </w:r>
      <w:r w:rsidR="00FF01CE" w:rsidRPr="00FF01CE">
        <w:t>Simons</w:t>
      </w:r>
      <w:r w:rsidR="00FF01CE">
        <w:t xml:space="preserve"> y </w:t>
      </w:r>
      <w:r w:rsidR="00FF01CE" w:rsidRPr="00FF01CE">
        <w:t>Stieglitz</w:t>
      </w:r>
      <w:r w:rsidR="00FF01CE">
        <w:t xml:space="preserve"> es la representación </w:t>
      </w:r>
      <w:r w:rsidR="00162C0C">
        <w:t>en software de agentes, objetos</w:t>
      </w:r>
      <w:r w:rsidR="00D06D10">
        <w:t xml:space="preserve"> y procesos reales o imaginarios, así como la interfaz de usuario para mostrar </w:t>
      </w:r>
      <w:r w:rsidR="00A743A8">
        <w:t>e interactuar con dichos modelos</w:t>
      </w:r>
      <w:r w:rsidR="003A1745">
        <w:t xml:space="preserve"> o representaciones</w:t>
      </w:r>
      <w:r w:rsidR="00142B5E">
        <w:t xml:space="preserve"> </w:t>
      </w:r>
      <w:r w:rsidR="00E41338">
        <w:fldChar w:fldCharType="begin"/>
      </w:r>
      <w:r w:rsidR="007A6DF4">
        <w:instrText xml:space="preserve"> ADDIN ZOTERO_ITEM CSL_CITATION {"citationID":"I5aYfIAg","properties":{"formattedCitation":"[37]","plainCitation":"[37]","noteIndex":0},"citationItems":[{"id":"ayzYSt9U/XpIpeyU3","uris":["http://zotero.org/users/local/5HXqhgG0/items/A8SNH2PN"],"itemData":{"id":175,"type":"article-journal","container-title":"Business &amp; Information Systems Engineering","DOI":"10.1007/s12599-020-00658-9","ISSN":"2363-7005, 1867-0202","issue":"5","journalAbbreviation":"Bus Inf Syst Eng","language":"en","page":"455-461","source":"DOI.org (Crossref)","title":"Virtual Reality","volume":"62","author":[{"family":"Wohlgenannt","given":"Isabell"},{"family":"Simons","given":"Alexander"},{"family":"Stieglitz","given":"Stefan"}],"issued":{"date-parts":[["2020",10]]}}}],"schema":"https://github.com/citation-style-language/schema/raw/master/csl-citation.json"} </w:instrText>
      </w:r>
      <w:r w:rsidR="00E41338">
        <w:fldChar w:fldCharType="separate"/>
      </w:r>
      <w:r w:rsidR="007A6DF4">
        <w:rPr>
          <w:rFonts w:cs="Times New Roman"/>
        </w:rPr>
        <w:t>[37]</w:t>
      </w:r>
      <w:r w:rsidR="00E41338">
        <w:fldChar w:fldCharType="end"/>
      </w:r>
      <w:r w:rsidR="00A743A8">
        <w:t>.</w:t>
      </w:r>
      <w:r w:rsidR="00162C0C">
        <w:t xml:space="preserve"> </w:t>
      </w:r>
    </w:p>
    <w:p w14:paraId="4AA6F8D8" w14:textId="1BF02BAC" w:rsidR="00154E02" w:rsidRDefault="00154E02" w:rsidP="00154E02">
      <w:pPr>
        <w:pStyle w:val="Sub-Subtitle"/>
      </w:pPr>
      <w:bookmarkStart w:id="46" w:name="_Toc153453913"/>
      <w:r>
        <w:t>Visores de realidad virtual</w:t>
      </w:r>
      <w:bookmarkEnd w:id="46"/>
    </w:p>
    <w:p w14:paraId="150D9370" w14:textId="7E6F1D90" w:rsidR="00250139" w:rsidRDefault="006244E2" w:rsidP="00BE3D88">
      <w:pPr>
        <w:pStyle w:val="Textonormal"/>
      </w:pPr>
      <w:r>
        <w:t>De acuerdo con Yúbal Fernández</w:t>
      </w:r>
      <w:r w:rsidR="00AA5205">
        <w:t xml:space="preserve">, </w:t>
      </w:r>
      <w:r w:rsidR="00686C7E">
        <w:t>Sensorama, fue el primer dispositivo de realidad virtual, prestaba una experiencia inmersiva cinematográfica</w:t>
      </w:r>
      <w:r w:rsidR="00280D83">
        <w:t xml:space="preserve"> multisensorial</w:t>
      </w:r>
      <w:r w:rsidR="00382267">
        <w:t xml:space="preserve"> que fue creado por Morton Heilig en 195</w:t>
      </w:r>
      <w:r w:rsidR="0053768F">
        <w:t>7</w:t>
      </w:r>
      <w:r w:rsidR="00283215">
        <w:t xml:space="preserve"> </w:t>
      </w:r>
      <w:r w:rsidR="0002221F">
        <w:fldChar w:fldCharType="begin"/>
      </w:r>
      <w:r w:rsidR="0002221F">
        <w:instrText xml:space="preserve"> ADDIN ZOTERO_ITEM CSL_CITATION {"citationID":"t8mfjorp","properties":{"formattedCitation":"[38]","plainCitation":"[38]","noteIndex":0},"citationItems":[{"id":148,"uris":["http://zotero.org/users/local/tHZDUqki/items/3PJUZTAE"],"itemData":{"id":148,"type":"webpage","abstract":"Aunque a día de hoy estamos acostumbrados a hablar de realidad virtual, aumentada y mixta, hubo un tiempo en el que todo esto era pura ciencia ficción....","container-title":"Xataka","language":"es","note":"section: historia-tecnologica","title":"El primer simulador VR de la historia tenía forma de recreativa, y se inventó a finales de los 50","URL":"https://www.xataka.com/historia-tecnologica/el-primer-simulador-vr-de-la-historia-tenia-forma-de-recreativa-y-se-invento-a-finales-de-los-50","author":[{"family":"Fernández","given":"Yúbal"}],"accessed":{"date-parts":[["2023",12,14]]},"issued":{"date-parts":[["2018",4,21]]}}}],"schema":"https://github.com/citation-style-language/schema/raw/master/csl-citation.json"} </w:instrText>
      </w:r>
      <w:r w:rsidR="0002221F">
        <w:fldChar w:fldCharType="separate"/>
      </w:r>
      <w:r w:rsidR="0002221F">
        <w:rPr>
          <w:noProof/>
        </w:rPr>
        <w:t>[38]</w:t>
      </w:r>
      <w:r w:rsidR="0002221F">
        <w:fldChar w:fldCharType="end"/>
      </w:r>
      <w:r w:rsidR="00283215">
        <w:t xml:space="preserve">, </w:t>
      </w:r>
      <w:r w:rsidR="004B7CD2">
        <w:t xml:space="preserve">este dispositivo fue </w:t>
      </w:r>
      <w:r w:rsidR="00C3589B">
        <w:t xml:space="preserve">la base para la creación de </w:t>
      </w:r>
      <w:r w:rsidR="007F4FBA">
        <w:t xml:space="preserve">gafas o visores de realidad virtual, </w:t>
      </w:r>
      <w:r w:rsidR="00C814D1">
        <w:t>el primer desarrollo de estos visores</w:t>
      </w:r>
      <w:r w:rsidR="00990D2A">
        <w:t xml:space="preserve"> fue por el mismo Morton Heilig en </w:t>
      </w:r>
      <w:r w:rsidR="00C96DDA">
        <w:t xml:space="preserve">1960, con su patente de </w:t>
      </w:r>
      <w:r w:rsidR="009E4461">
        <w:t xml:space="preserve">Telesphere Mask </w:t>
      </w:r>
      <w:r w:rsidR="0002221F">
        <w:fldChar w:fldCharType="begin"/>
      </w:r>
      <w:r w:rsidR="0002221F">
        <w:instrText xml:space="preserve"> ADDIN ZOTERO_ITEM CSL_CITATION {"citationID":"NmfrOOkp","properties":{"formattedCitation":"[38]","plainCitation":"[38]","noteIndex":0},"citationItems":[{"id":148,"uris":["http://zotero.org/users/local/tHZDUqki/items/3PJUZTAE"],"itemData":{"id":148,"type":"webpage","abstract":"Aunque a día de hoy estamos acostumbrados a hablar de realidad virtual, aumentada y mixta, hubo un tiempo en el que todo esto era pura ciencia ficción....","container-title":"Xataka","language":"es","note":"section: historia-tecnologica","title":"El primer simulador VR de la historia tenía forma de recreativa, y se inventó a finales de los 50","URL":"https://www.xataka.com/historia-tecnologica/el-primer-simulador-vr-de-la-historia-tenia-forma-de-recreativa-y-se-invento-a-finales-de-los-50","author":[{"family":"Fernández","given":"Yúbal"}],"accessed":{"date-parts":[["2023",12,14]]},"issued":{"date-parts":[["2018",4,21]]}}}],"schema":"https://github.com/citation-style-language/schema/raw/master/csl-citation.json"} </w:instrText>
      </w:r>
      <w:r w:rsidR="0002221F">
        <w:fldChar w:fldCharType="separate"/>
      </w:r>
      <w:r w:rsidR="0002221F">
        <w:rPr>
          <w:noProof/>
        </w:rPr>
        <w:t>[38]</w:t>
      </w:r>
      <w:r w:rsidR="0002221F">
        <w:fldChar w:fldCharType="end"/>
      </w:r>
      <w:r w:rsidR="009E4461">
        <w:t xml:space="preserve">. </w:t>
      </w:r>
    </w:p>
    <w:p w14:paraId="0F35ABE4" w14:textId="77777777" w:rsidR="00DD7385" w:rsidRDefault="00DD7385" w:rsidP="00BE3D88">
      <w:pPr>
        <w:pStyle w:val="Textonormal"/>
      </w:pPr>
    </w:p>
    <w:p w14:paraId="37632A55" w14:textId="2FA50B45" w:rsidR="00105046" w:rsidRDefault="00393852" w:rsidP="00BE3D88">
      <w:pPr>
        <w:pStyle w:val="Textonormal"/>
      </w:pPr>
      <w:r>
        <w:t>Javier Marquez</w:t>
      </w:r>
      <w:r w:rsidR="00D7779B">
        <w:t xml:space="preserve"> menciona que </w:t>
      </w:r>
      <w:r w:rsidR="00CA6348">
        <w:t>el primer intento de comercialización</w:t>
      </w:r>
      <w:r w:rsidR="001053E1">
        <w:t>, de gafas de realidad virtual, fue realizada por Sega</w:t>
      </w:r>
      <w:r w:rsidR="00912D35">
        <w:t xml:space="preserve"> en 199</w:t>
      </w:r>
      <w:r w:rsidR="00671FA0">
        <w:t>1</w:t>
      </w:r>
      <w:r w:rsidR="00912D35">
        <w:t xml:space="preserve">, </w:t>
      </w:r>
      <w:r w:rsidR="00CA6348">
        <w:t xml:space="preserve">este se trataba de una </w:t>
      </w:r>
      <w:r w:rsidR="00D6319A">
        <w:t xml:space="preserve">propuesta de </w:t>
      </w:r>
      <w:r w:rsidR="00035F0C">
        <w:t>consola de videojuegos,</w:t>
      </w:r>
      <w:r w:rsidR="00441142">
        <w:t xml:space="preserve"> que abarcaba los 360 grados en un mundo 3D, </w:t>
      </w:r>
      <w:r w:rsidR="00671FA0">
        <w:t xml:space="preserve">sin embargo </w:t>
      </w:r>
      <w:r w:rsidR="00C329B1">
        <w:t>el lanzamiento se pospuso de 1993 a 1994 y fin</w:t>
      </w:r>
      <w:r w:rsidR="00B722FC">
        <w:t xml:space="preserve">almente fue cancelado </w:t>
      </w:r>
      <w:r w:rsidR="00DB0FE8">
        <w:fldChar w:fldCharType="begin"/>
      </w:r>
      <w:r w:rsidR="00DB0FE8">
        <w:instrText xml:space="preserve"> ADDIN ZOTERO_ITEM CSL_CITATION {"citationID":"YBpjI4dO","properties":{"formattedCitation":"[39]","plainCitation":"[39]","noteIndex":0},"citationItems":[{"id":150,"uris":["http://zotero.org/users/local/tHZDUqki/items/Z4LF3LTN"],"itemData":{"id":150,"type":"webpage","abstract":"El reciente lanzamiento de las gafas Vision Pro de Apple ha hecho que, en medio del auge de la inteligencia artificial impulsado por ChatGPT, la realidad...","container-title":"Xataka","language":"es","note":"section: realidad-virtual-aumentada","title":"Qué fue de las SEGA VR, las gafas de realidad virtual que la compañía de videojuegos imaginó antes que nadie","URL":"https://www.xataka.com/realidad-virtual-aumentada/que-fue-sega-vr-concepto-gafas-realidad-virtual-que-japoneses-imaginaron-nadie","author":[{"family":"Marquez","given":"Javier"}],"accessed":{"date-parts":[["2023",12,14]]},"issued":{"date-parts":[["2023",6,11]]}}}],"schema":"https://github.com/citation-style-language/schema/raw/master/csl-citation.json"} </w:instrText>
      </w:r>
      <w:r w:rsidR="00DB0FE8">
        <w:fldChar w:fldCharType="separate"/>
      </w:r>
      <w:r w:rsidR="00DB0FE8">
        <w:rPr>
          <w:noProof/>
        </w:rPr>
        <w:t>[39]</w:t>
      </w:r>
      <w:r w:rsidR="00DB0FE8">
        <w:fldChar w:fldCharType="end"/>
      </w:r>
      <w:r w:rsidR="00B722FC">
        <w:t xml:space="preserve">. </w:t>
      </w:r>
      <w:r w:rsidR="00732C58">
        <w:t xml:space="preserve">No fue sino hasta 2016, con el lanzamiento de Oculus Rift, que se logró una comercialización genuina, este dispositivo </w:t>
      </w:r>
      <w:r w:rsidR="00E374A1">
        <w:t>se trataba de un periférico de computadora,</w:t>
      </w:r>
      <w:r w:rsidR="00C6036D">
        <w:t xml:space="preserve"> por ello,</w:t>
      </w:r>
      <w:r w:rsidR="00E374A1">
        <w:t xml:space="preserve"> </w:t>
      </w:r>
      <w:r w:rsidR="00C94F1C">
        <w:t>compañias como HTC, Sony, entre otras, comenzaron con el lanzamiento y desarrollo de dispositios similares</w:t>
      </w:r>
      <w:r w:rsidR="00C6036D">
        <w:t xml:space="preserve"> </w:t>
      </w:r>
      <w:r w:rsidR="000C55C3">
        <w:fldChar w:fldCharType="begin"/>
      </w:r>
      <w:r w:rsidR="000C55C3">
        <w:instrText xml:space="preserve"> ADDIN ZOTERO_ITEM CSL_CITATION {"citationID":"75tqOb5U","properties":{"formattedCitation":"[40]","plainCitation":"[40]","noteIndex":0},"citationItems":[{"id":152,"uris":["http://zotero.org/users/local/tHZDUqki/items/NMSHVW8Z"],"itemData":{"id":152,"type":"article-newspaper","abstract":"The headset from Facebook’s company is pricey. Setup is clunky, use is taxing and content could use more inspiration. But the technology transports.","container-title":"The New York Times","ISSN":"0362-4331","language":"en-US","section":"Technology","source":"NYTimes.com","title":"Oculus Rift Review: A Clunky Portal to a Promising Virtual Reality","title-short":"Oculus Rift Review","URL":"https://www.nytimes.com/2016/03/31/technology/personaltech/oculus-rift-virtual-reality-review.html","author":[{"family":"Chen","given":"Brian X."}],"accessed":{"date-parts":[["2023",12,14]]},"issued":{"date-parts":[["2016",3,28]]}}}],"schema":"https://github.com/citation-style-language/schema/raw/master/csl-citation.json"} </w:instrText>
      </w:r>
      <w:r w:rsidR="000C55C3">
        <w:fldChar w:fldCharType="separate"/>
      </w:r>
      <w:r w:rsidR="000C55C3">
        <w:rPr>
          <w:noProof/>
        </w:rPr>
        <w:t>[40]</w:t>
      </w:r>
      <w:r w:rsidR="000C55C3">
        <w:fldChar w:fldCharType="end"/>
      </w:r>
      <w:r w:rsidR="00C94F1C">
        <w:t xml:space="preserve">. </w:t>
      </w:r>
    </w:p>
    <w:p w14:paraId="7970F1B5" w14:textId="77777777" w:rsidR="00105046" w:rsidRDefault="00105046" w:rsidP="00BE3D88">
      <w:pPr>
        <w:pStyle w:val="Textonormal"/>
      </w:pPr>
    </w:p>
    <w:p w14:paraId="1E944ED5" w14:textId="6CF34786" w:rsidR="00E5546C" w:rsidRDefault="00105046" w:rsidP="00BE3D88">
      <w:pPr>
        <w:pStyle w:val="Textonormal"/>
      </w:pPr>
      <w:r>
        <w:t xml:space="preserve">El desarrollo de estos dispositivos contaba con grandes equipos y compañias, dando como resultado costos elevados </w:t>
      </w:r>
      <w:r w:rsidR="00E9156A">
        <w:t>para su adquisición, s</w:t>
      </w:r>
      <w:r w:rsidR="00253639">
        <w:t xml:space="preserve">in embargo, </w:t>
      </w:r>
      <w:r w:rsidR="00503596">
        <w:t>Google presentó en 2014</w:t>
      </w:r>
      <w:r w:rsidR="00253639">
        <w:t xml:space="preserve"> un dispositivo de bajo costo para visualización de contenido de realidad virtual, </w:t>
      </w:r>
      <w:r w:rsidR="00E409B9">
        <w:t>diseñado en cartón, se nombró CardBoard</w:t>
      </w:r>
      <w:r w:rsidR="00DB021D">
        <w:t>, con su lanzamiento se desarrollo una aplicación para Android con contenido de realidad virtual</w:t>
      </w:r>
      <w:r w:rsidR="00AC4ADD">
        <w:t xml:space="preserve"> para 2016 se lanzó una versión mejorada de este dispositivo </w:t>
      </w:r>
      <w:r w:rsidR="00894D9E">
        <w:t xml:space="preserve">similar al </w:t>
      </w:r>
      <w:r w:rsidR="009C400C">
        <w:t xml:space="preserve">Oculus Rift </w:t>
      </w:r>
      <w:r w:rsidR="00184038">
        <w:fldChar w:fldCharType="begin"/>
      </w:r>
      <w:r w:rsidR="00184038">
        <w:instrText xml:space="preserve"> ADDIN ZOTERO_ITEM CSL_CITATION {"citationID":"Pz8Vl63z","properties":{"formattedCitation":"[41]","plainCitation":"[41]","noteIndex":0},"citationItems":[{"id":154,"uris":["http://zotero.org/users/local/tHZDUqki/items/PQI2M7PP"],"itemData":{"id":154,"type":"webpage","abstract":"Google Cardboard is still open source, but Google is done with the project.","container-title":"Ars Technica","language":"en-us","title":"Google’s VR dreams are dead: Google Cardboard is no longer for sale","title-short":"Google’s VR dreams are dead","URL":"https://arstechnica.com/gadgets/2021/03/googles-vr-dreams-are-dead-google-cardboard-is-no-longer-for-sale/","author":[{"family":"Amadeo","given":"Ron"}],"accessed":{"date-parts":[["2023",12,14]]},"issued":{"date-parts":[["2021",3,3]]}}}],"schema":"https://github.com/citation-style-language/schema/raw/master/csl-citation.json"} </w:instrText>
      </w:r>
      <w:r w:rsidR="00184038">
        <w:fldChar w:fldCharType="separate"/>
      </w:r>
      <w:r w:rsidR="00184038">
        <w:rPr>
          <w:noProof/>
        </w:rPr>
        <w:t>[41]</w:t>
      </w:r>
      <w:r w:rsidR="00184038">
        <w:fldChar w:fldCharType="end"/>
      </w:r>
      <w:r w:rsidR="009C400C">
        <w:t>.</w:t>
      </w:r>
      <w:r w:rsidR="00AC4ADD">
        <w:t xml:space="preserve"> </w:t>
      </w:r>
    </w:p>
    <w:p w14:paraId="7B617CF0" w14:textId="77777777" w:rsidR="00E5546C" w:rsidRDefault="00E5546C" w:rsidP="00BE3D88">
      <w:pPr>
        <w:pStyle w:val="Textonormal"/>
      </w:pPr>
    </w:p>
    <w:p w14:paraId="7E5A5F7E" w14:textId="782BBF8D" w:rsidR="00F80A55" w:rsidRDefault="00CD6DA3" w:rsidP="00631625">
      <w:pPr>
        <w:pStyle w:val="Sub-Subtitle"/>
      </w:pPr>
      <w:bookmarkStart w:id="47" w:name="_Toc153453914"/>
      <w:r>
        <w:t>Interacción y manipulación</w:t>
      </w:r>
      <w:bookmarkEnd w:id="47"/>
    </w:p>
    <w:p w14:paraId="5999052C" w14:textId="7DADED55" w:rsidR="008F3ADA" w:rsidRDefault="00677354" w:rsidP="00447995">
      <w:pPr>
        <w:rPr>
          <w:rStyle w:val="rynqvb"/>
          <w:lang w:val="es-ES"/>
        </w:rPr>
      </w:pPr>
      <w:r>
        <w:rPr>
          <w:rStyle w:val="ls7"/>
        </w:rPr>
        <w:t xml:space="preserve">Anthes menciona </w:t>
      </w:r>
      <w:r w:rsidR="0077342E">
        <w:rPr>
          <w:rStyle w:val="ls7"/>
        </w:rPr>
        <w:t xml:space="preserve">que los dispositivos de realidad virtual cuentan con </w:t>
      </w:r>
      <w:r w:rsidR="00055019">
        <w:rPr>
          <w:rStyle w:val="ls7"/>
        </w:rPr>
        <w:t>aparatos de entrada que pueden ser</w:t>
      </w:r>
      <w:r w:rsidR="00AD5714">
        <w:rPr>
          <w:rStyle w:val="ls7"/>
        </w:rPr>
        <w:t xml:space="preserve"> controles,</w:t>
      </w:r>
      <w:r w:rsidR="004D6DD6">
        <w:rPr>
          <w:rStyle w:val="ls7"/>
        </w:rPr>
        <w:t xml:space="preserve"> </w:t>
      </w:r>
      <w:r w:rsidR="00A900D8">
        <w:rPr>
          <w:rStyle w:val="ls7"/>
        </w:rPr>
        <w:t xml:space="preserve">dispositivos de navegación que permiten una </w:t>
      </w:r>
      <w:r w:rsidR="00AB3F0F">
        <w:rPr>
          <w:rStyle w:val="ls7"/>
        </w:rPr>
        <w:t>ilusión del movimiento y finalmente</w:t>
      </w:r>
      <w:r w:rsidR="00E230CA">
        <w:rPr>
          <w:rStyle w:val="ls7"/>
        </w:rPr>
        <w:t xml:space="preserve"> dispositivos de seguimiento corporal</w:t>
      </w:r>
      <w:r w:rsidR="00055019">
        <w:rPr>
          <w:rStyle w:val="ls7"/>
        </w:rPr>
        <w:t xml:space="preserve"> </w:t>
      </w:r>
      <w:r w:rsidR="005E4380">
        <w:rPr>
          <w:rStyle w:val="ls7"/>
        </w:rPr>
        <w:fldChar w:fldCharType="begin"/>
      </w:r>
      <w:r w:rsidR="007A6DF4">
        <w:rPr>
          <w:rStyle w:val="ls7"/>
        </w:rPr>
        <w:instrText xml:space="preserve"> ADDIN ZOTERO_ITEM CSL_CITATION {"citationID":"qNhyVEaq","properties":{"formattedCitation":"[35]","plainCitation":"[35]","noteIndex":0},"citationItems":[{"id":"ayzYSt9U/Hrz1JQdZ","uris":["http://zotero.org/users/local/5HXqhgG0/items/9ZT6NN7U"],"itemData":{"id":174,"type":"paper-conference","container-title":"2016 IEEE Aerospace Conference","DOI":"10.1109/AERO.2016.7500674","event-place":"Big Sky, MT, USA","event-title":"2016 IEEE Aerospace Conference","ISBN":"978-1-4673-7676-1","page":"1-19","publisher":"IEEE","publisher-place":"Big Sky, MT, USA","source":"DOI.org (Crossref)","title":"State of the art of virtual reality technology","URL":"http://ieeexplore.ieee.org/document/7500674/","author":[{"family":"Anthes","given":"Christoph"},{"family":"Garcia-Hernandez","given":"Ruben Jesus"},{"family":"Wiedemann","given":"Markus"},{"family":"Kranzlmuller","given":"Dieter"}],"accessed":{"date-parts":[["2023",12,12]]},"issued":{"date-parts":[["2016",3]]}}}],"schema":"https://github.com/citation-style-language/schema/raw/master/csl-citation.json"} </w:instrText>
      </w:r>
      <w:r w:rsidR="005E4380">
        <w:rPr>
          <w:rStyle w:val="ls7"/>
        </w:rPr>
        <w:fldChar w:fldCharType="separate"/>
      </w:r>
      <w:r w:rsidR="007A6DF4">
        <w:rPr>
          <w:rStyle w:val="ls7"/>
          <w:noProof/>
        </w:rPr>
        <w:t>[35]</w:t>
      </w:r>
      <w:r w:rsidR="005E4380">
        <w:rPr>
          <w:rStyle w:val="ls7"/>
        </w:rPr>
        <w:fldChar w:fldCharType="end"/>
      </w:r>
      <w:r w:rsidR="00E230CA">
        <w:rPr>
          <w:rStyle w:val="ls7"/>
        </w:rPr>
        <w:t xml:space="preserve">. El inicio de estos dispositivos se remonta a la publicación de </w:t>
      </w:r>
      <w:r w:rsidR="008C7776">
        <w:rPr>
          <w:rStyle w:val="ls7"/>
        </w:rPr>
        <w:t xml:space="preserve">Zimmerman et al. </w:t>
      </w:r>
      <w:r w:rsidR="00E230CA">
        <w:rPr>
          <w:rStyle w:val="ls7"/>
        </w:rPr>
        <w:t xml:space="preserve">donde </w:t>
      </w:r>
      <w:r w:rsidR="00C65D9F">
        <w:rPr>
          <w:rStyle w:val="ls7"/>
        </w:rPr>
        <w:t xml:space="preserve">presentaron por primera vez </w:t>
      </w:r>
      <w:r w:rsidR="00851F42">
        <w:rPr>
          <w:rStyle w:val="ls7"/>
        </w:rPr>
        <w:t xml:space="preserve">dos </w:t>
      </w:r>
      <w:r w:rsidR="005D086B">
        <w:rPr>
          <w:rStyle w:val="ls7"/>
        </w:rPr>
        <w:t>dispositivo</w:t>
      </w:r>
      <w:r w:rsidR="00091C18">
        <w:rPr>
          <w:rStyle w:val="ls7"/>
        </w:rPr>
        <w:t>s</w:t>
      </w:r>
      <w:r w:rsidR="005D086B">
        <w:rPr>
          <w:rStyle w:val="ls7"/>
        </w:rPr>
        <w:t xml:space="preserve"> de interfaz mano-máquina</w:t>
      </w:r>
      <w:r w:rsidR="000F0B5B">
        <w:rPr>
          <w:rStyle w:val="ls7"/>
        </w:rPr>
        <w:t>,</w:t>
      </w:r>
      <w:r w:rsidR="00091C18">
        <w:rPr>
          <w:rStyle w:val="ls7"/>
        </w:rPr>
        <w:t xml:space="preserve"> fabricados con guantes de algodón incorporados con sensor</w:t>
      </w:r>
      <w:r w:rsidR="0094738D">
        <w:rPr>
          <w:rStyle w:val="ls7"/>
        </w:rPr>
        <w:t xml:space="preserve">es </w:t>
      </w:r>
      <w:r w:rsidR="00D236F2">
        <w:rPr>
          <w:rStyle w:val="rynqvb"/>
          <w:lang w:val="es-ES"/>
        </w:rPr>
        <w:t>de flexión que miden la flexión de los dedos, los sistemas de posicionamiento y orientación, y vibradores de retroalimentación táctil</w:t>
      </w:r>
      <w:r w:rsidR="00850607">
        <w:rPr>
          <w:rStyle w:val="rynqvb"/>
          <w:lang w:val="es-ES"/>
        </w:rPr>
        <w:t>, usando sensores</w:t>
      </w:r>
      <w:r w:rsidR="00C13C56">
        <w:rPr>
          <w:rStyle w:val="rynqvb"/>
          <w:lang w:val="es-ES"/>
        </w:rPr>
        <w:t xml:space="preserve"> de posición magnéticos o </w:t>
      </w:r>
      <w:r w:rsidR="00D14343">
        <w:rPr>
          <w:rStyle w:val="rynqvb"/>
          <w:lang w:val="es-ES"/>
        </w:rPr>
        <w:t xml:space="preserve">ultrasónicos </w:t>
      </w:r>
      <w:r w:rsidR="006F026C">
        <w:rPr>
          <w:rStyle w:val="rynqvb"/>
          <w:lang w:val="es-ES"/>
        </w:rPr>
        <w:fldChar w:fldCharType="begin"/>
      </w:r>
      <w:r w:rsidR="00184038">
        <w:rPr>
          <w:rStyle w:val="rynqvb"/>
          <w:lang w:val="es-ES"/>
        </w:rPr>
        <w:instrText xml:space="preserve"> ADDIN ZOTERO_ITEM CSL_CITATION {"citationID":"XnNbD5Uf","properties":{"formattedCitation":"[42]","plainCitation":"[42]","noteIndex":0},"citationItems":[{"id":132,"uris":["http://zotero.org/users/local/tHZDUqki/items/MMQQIJMI"],"itemData":{"id":132,"type":"article-journal","abstract":"This paper reports on the development of a hand to machine interface device that provides real-time gesture, position and orientation information. The key element is a glove and the device as a whole incorporates a collection of technologies. Analog flex sensors on the glove measure finger bending. Hand position and orientation are measured either by ultrasonics, providing five degrees of freedom, or magnetic flux sensors, which provide six degrees of freedom. Piezoceramic benders provide the wearer of the glove with tactile feedback. These sensors are mounted on the light-weight glove and connected to the driving hardware via a small cable.\n            Applications of the glove and its component technologies include its use in conjunction with a host computer which drives a real-time 3-dimensional model of the hand allowing the glove wearer to manipulate computer-generated objects as if they were real, interpretation of finger-spelling, evaluation of hand impairment in addition to providing an interface to a visual programming language.","container-title":"ACM SIGCHI Bulletin","DOI":"10.1145/30851.275628","ISSN":"0736-6906","issue":"SI","journalAbbreviation":"SIGCHI Bull.","language":"en","page":"189-192","source":"DOI.org (Crossref)","title":"A hand gesture interface device","URL":"https://dl.acm.org/doi/10.1145/30851.275628","volume":"17","author":[{"family":"Zimmerman","given":"Thomas G."},{"family":"Lanier","given":"Jaron"},{"family":"Blanchard","given":"Chuck"},{"family":"Bryson","given":"Steve"},{"family":"Harvill","given":"Young"}],"accessed":{"date-parts":[["2023",12,12]]},"issued":{"date-parts":[["1986",5]]}}}],"schema":"https://github.com/citation-style-language/schema/raw/master/csl-citation.json"} </w:instrText>
      </w:r>
      <w:r w:rsidR="006F026C">
        <w:rPr>
          <w:rStyle w:val="rynqvb"/>
          <w:lang w:val="es-ES"/>
        </w:rPr>
        <w:fldChar w:fldCharType="separate"/>
      </w:r>
      <w:r w:rsidR="00184038">
        <w:rPr>
          <w:rStyle w:val="rynqvb"/>
          <w:noProof/>
          <w:lang w:val="es-ES"/>
        </w:rPr>
        <w:t>[42]</w:t>
      </w:r>
      <w:r w:rsidR="006F026C">
        <w:rPr>
          <w:rStyle w:val="rynqvb"/>
          <w:lang w:val="es-ES"/>
        </w:rPr>
        <w:fldChar w:fldCharType="end"/>
      </w:r>
      <w:r w:rsidR="00D236F2">
        <w:rPr>
          <w:rStyle w:val="rynqvb"/>
          <w:lang w:val="es-ES"/>
        </w:rPr>
        <w:t>.</w:t>
      </w:r>
      <w:r w:rsidR="006F026C">
        <w:rPr>
          <w:rStyle w:val="rynqvb"/>
          <w:lang w:val="es-ES"/>
        </w:rPr>
        <w:t xml:space="preserve"> </w:t>
      </w:r>
    </w:p>
    <w:p w14:paraId="6E26014C" w14:textId="77777777" w:rsidR="006D02F5" w:rsidRDefault="006D02F5" w:rsidP="00447995">
      <w:pPr>
        <w:rPr>
          <w:rStyle w:val="rynqvb"/>
          <w:lang w:val="es-ES"/>
        </w:rPr>
      </w:pPr>
    </w:p>
    <w:p w14:paraId="7E73E75D" w14:textId="6C4D55A1" w:rsidR="00F455C2" w:rsidRDefault="001443BD" w:rsidP="00447995">
      <w:pPr>
        <w:rPr>
          <w:rStyle w:val="rynqvb"/>
          <w:lang w:val="es-ES"/>
        </w:rPr>
      </w:pPr>
      <w:r>
        <w:rPr>
          <w:rStyle w:val="rynqvb"/>
          <w:lang w:val="es-ES"/>
        </w:rPr>
        <w:t xml:space="preserve">El desarrollo de los dispositivos de interfaz para manipulación en entornos virtuales se ve impulsado principalmente en el ámbito de los videojuegos, pues en </w:t>
      </w:r>
      <w:r w:rsidR="00833180">
        <w:rPr>
          <w:rStyle w:val="rynqvb"/>
          <w:lang w:val="es-ES"/>
        </w:rPr>
        <w:t xml:space="preserve">1989, Nintendo </w:t>
      </w:r>
      <w:r w:rsidR="00CB5280">
        <w:rPr>
          <w:rStyle w:val="rynqvb"/>
          <w:lang w:val="es-ES"/>
        </w:rPr>
        <w:t xml:space="preserve">lanzó el “Power Glove”, </w:t>
      </w:r>
      <w:r w:rsidR="001847FD">
        <w:rPr>
          <w:rStyle w:val="rynqvb"/>
          <w:lang w:val="es-ES"/>
        </w:rPr>
        <w:t>se</w:t>
      </w:r>
      <w:r w:rsidR="00632FEA">
        <w:rPr>
          <w:rStyle w:val="rynqvb"/>
          <w:lang w:val="es-ES"/>
        </w:rPr>
        <w:t xml:space="preserve"> trataba</w:t>
      </w:r>
      <w:r w:rsidR="001847FD">
        <w:rPr>
          <w:rStyle w:val="rynqvb"/>
          <w:lang w:val="es-ES"/>
        </w:rPr>
        <w:t xml:space="preserve"> de un guante con </w:t>
      </w:r>
      <w:r w:rsidR="00632FEA">
        <w:rPr>
          <w:rStyle w:val="rynqvb"/>
          <w:lang w:val="es-ES"/>
        </w:rPr>
        <w:t>un control de NES que se conectaba a la consola en conjunto con un dispositivo</w:t>
      </w:r>
      <w:r w:rsidR="00B6576B">
        <w:rPr>
          <w:rStyle w:val="rynqvb"/>
          <w:lang w:val="es-ES"/>
        </w:rPr>
        <w:t>, que al apuntarlo con el guante</w:t>
      </w:r>
      <w:r w:rsidR="00632FEA">
        <w:rPr>
          <w:rStyle w:val="rynqvb"/>
          <w:lang w:val="es-ES"/>
        </w:rPr>
        <w:t xml:space="preserve"> permitía </w:t>
      </w:r>
      <w:r w:rsidR="00B6576B">
        <w:rPr>
          <w:rStyle w:val="rynqvb"/>
          <w:lang w:val="es-ES"/>
        </w:rPr>
        <w:t xml:space="preserve">detectar el movimiento </w:t>
      </w:r>
      <w:r w:rsidR="00DC234A">
        <w:rPr>
          <w:rStyle w:val="rynqvb"/>
          <w:lang w:val="es-ES"/>
        </w:rPr>
        <w:fldChar w:fldCharType="begin"/>
      </w:r>
      <w:r w:rsidR="00184038">
        <w:rPr>
          <w:rStyle w:val="rynqvb"/>
          <w:lang w:val="es-ES"/>
        </w:rPr>
        <w:instrText xml:space="preserve"> ADDIN ZOTERO_ITEM CSL_CITATION {"citationID":"4eQjdzso","properties":{"formattedCitation":"[43]","plainCitation":"[43]","noteIndex":0},"citationItems":[{"id":133,"uris":["http://zotero.org/users/local/tHZDUqki/items/YF9U6I82"],"itemData":{"id":133,"type":"webpage","title":"Mattel's Power Glove Instructions for NES","URL":"http://home.hiwaay.net/~lkseitz/cvg/power_glove.shtml","author":[{"literal":"Nintendo"}],"accessed":{"date-parts":[["2023",12,12]]}}}],"schema":"https://github.com/citation-style-language/schema/raw/master/csl-citation.json"} </w:instrText>
      </w:r>
      <w:r w:rsidR="00DC234A">
        <w:rPr>
          <w:rStyle w:val="rynqvb"/>
          <w:lang w:val="es-ES"/>
        </w:rPr>
        <w:fldChar w:fldCharType="separate"/>
      </w:r>
      <w:r w:rsidR="00184038">
        <w:rPr>
          <w:rStyle w:val="rynqvb"/>
          <w:noProof/>
          <w:lang w:val="es-ES"/>
        </w:rPr>
        <w:t>[43]</w:t>
      </w:r>
      <w:r w:rsidR="00DC234A">
        <w:rPr>
          <w:rStyle w:val="rynqvb"/>
          <w:lang w:val="es-ES"/>
        </w:rPr>
        <w:fldChar w:fldCharType="end"/>
      </w:r>
      <w:r w:rsidR="00AA14CF">
        <w:rPr>
          <w:rStyle w:val="rynqvb"/>
          <w:lang w:val="es-ES"/>
        </w:rPr>
        <w:t>; el siguiente gran hito del desarrollo de estos dispositivos fue el Razer Hydra</w:t>
      </w:r>
      <w:r w:rsidR="00F03E98">
        <w:rPr>
          <w:rStyle w:val="rynqvb"/>
          <w:lang w:val="es-ES"/>
        </w:rPr>
        <w:t xml:space="preserve"> en 2011, </w:t>
      </w:r>
      <w:r w:rsidR="003420C8">
        <w:rPr>
          <w:rStyle w:val="rynqvb"/>
          <w:lang w:val="es-ES"/>
        </w:rPr>
        <w:t xml:space="preserve">que </w:t>
      </w:r>
      <w:r w:rsidR="00717312" w:rsidRPr="00717312">
        <w:rPr>
          <w:rStyle w:val="rynqvb"/>
          <w:lang w:val="es-ES"/>
        </w:rPr>
        <w:t>permite extender el movimiento natural de</w:t>
      </w:r>
      <w:r w:rsidR="003420C8">
        <w:rPr>
          <w:rStyle w:val="rynqvb"/>
          <w:lang w:val="es-ES"/>
        </w:rPr>
        <w:t>l</w:t>
      </w:r>
      <w:r w:rsidR="00717312" w:rsidRPr="00717312">
        <w:rPr>
          <w:rStyle w:val="rynqvb"/>
          <w:lang w:val="es-ES"/>
        </w:rPr>
        <w:t xml:space="preserve"> cuerpo directamente al juego</w:t>
      </w:r>
      <w:r w:rsidR="003420C8">
        <w:rPr>
          <w:rStyle w:val="rynqvb"/>
          <w:lang w:val="es-ES"/>
        </w:rPr>
        <w:t xml:space="preserve">, permitiendo una </w:t>
      </w:r>
      <w:r w:rsidR="00717312" w:rsidRPr="00717312">
        <w:rPr>
          <w:rStyle w:val="rynqvb"/>
          <w:lang w:val="es-ES"/>
        </w:rPr>
        <w:t>nueva forma de jugar e interactuar intuitivamente con el mundo virtual en tres dimensiones completas</w:t>
      </w:r>
      <w:r w:rsidR="003420C8">
        <w:rPr>
          <w:rStyle w:val="rynqvb"/>
          <w:lang w:val="es-ES"/>
        </w:rPr>
        <w:t xml:space="preserve"> </w:t>
      </w:r>
      <w:r w:rsidR="0020777E">
        <w:rPr>
          <w:rStyle w:val="rynqvb"/>
          <w:lang w:val="es-ES"/>
        </w:rPr>
        <w:fldChar w:fldCharType="begin"/>
      </w:r>
      <w:r w:rsidR="00184038">
        <w:rPr>
          <w:rStyle w:val="rynqvb"/>
          <w:lang w:val="es-ES"/>
        </w:rPr>
        <w:instrText xml:space="preserve"> ADDIN ZOTERO_ITEM CSL_CITATION {"citationID":"580xh7wV","properties":{"formattedCitation":"[44]","plainCitation":"[44]","noteIndex":0},"citationItems":[{"id":136,"uris":["http://zotero.org/users/local/tHZDUqki/items/LNII4URH"],"itemData":{"id":136,"type":"report","event-place":"United States","genre":"Quick Start Guide","language":"en","publisher-place":"United States","source":"Zotero","title":"Razer Hydra","URL":"https://dl.razerzone.com/master-guides/Hydra/HydraOMG-ENG.pdf","author":[{"literal":"Razer USA"}],"issued":{"date-parts":[["2011"]]}}}],"schema":"https://github.com/citation-style-language/schema/raw/master/csl-citation.json"} </w:instrText>
      </w:r>
      <w:r w:rsidR="0020777E">
        <w:rPr>
          <w:rStyle w:val="rynqvb"/>
          <w:lang w:val="es-ES"/>
        </w:rPr>
        <w:fldChar w:fldCharType="separate"/>
      </w:r>
      <w:r w:rsidR="00184038">
        <w:rPr>
          <w:rStyle w:val="rynqvb"/>
          <w:noProof/>
          <w:lang w:val="es-ES"/>
        </w:rPr>
        <w:t>[44]</w:t>
      </w:r>
      <w:r w:rsidR="0020777E">
        <w:rPr>
          <w:rStyle w:val="rynqvb"/>
          <w:lang w:val="es-ES"/>
        </w:rPr>
        <w:fldChar w:fldCharType="end"/>
      </w:r>
      <w:r w:rsidR="0064620C">
        <w:rPr>
          <w:rStyle w:val="rynqvb"/>
          <w:lang w:val="es-ES"/>
        </w:rPr>
        <w:t xml:space="preserve">, continuando con el desarrollo en 2015 se presentaron los Oculus Touch, lanzados posteriormente en 2016, </w:t>
      </w:r>
      <w:r w:rsidR="00FA323C">
        <w:rPr>
          <w:rStyle w:val="rynqvb"/>
          <w:lang w:val="es-ES"/>
        </w:rPr>
        <w:t xml:space="preserve">se trataba </w:t>
      </w:r>
      <w:r w:rsidR="007B1DA1">
        <w:rPr>
          <w:rStyle w:val="rynqvb"/>
          <w:lang w:val="es-ES"/>
        </w:rPr>
        <w:t xml:space="preserve">de un control para los lentes de realidad virtual </w:t>
      </w:r>
      <w:r w:rsidR="00BC3057">
        <w:rPr>
          <w:rStyle w:val="rynqvb"/>
          <w:lang w:val="es-ES"/>
        </w:rPr>
        <w:t xml:space="preserve">Oculus Rift CV 1, usando la misma tecnología de </w:t>
      </w:r>
      <w:r w:rsidR="00463EBD">
        <w:rPr>
          <w:rStyle w:val="rynqvb"/>
          <w:lang w:val="es-ES"/>
        </w:rPr>
        <w:t xml:space="preserve">leds </w:t>
      </w:r>
      <w:r w:rsidR="00002B72">
        <w:rPr>
          <w:rStyle w:val="rynqvb"/>
          <w:lang w:val="es-ES"/>
        </w:rPr>
        <w:t>infrarrojos</w:t>
      </w:r>
      <w:r w:rsidR="00463EBD">
        <w:rPr>
          <w:rStyle w:val="rynqvb"/>
          <w:lang w:val="es-ES"/>
        </w:rPr>
        <w:t xml:space="preserve"> que usaba este último dispositivo </w:t>
      </w:r>
      <w:r w:rsidR="008F3ADA">
        <w:rPr>
          <w:rStyle w:val="rynqvb"/>
          <w:lang w:val="es-ES"/>
        </w:rPr>
        <w:fldChar w:fldCharType="begin"/>
      </w:r>
      <w:r w:rsidR="00184038">
        <w:rPr>
          <w:rStyle w:val="rynqvb"/>
          <w:lang w:val="es-ES"/>
        </w:rPr>
        <w:instrText xml:space="preserve"> ADDIN ZOTERO_ITEM CSL_CITATION {"citationID":"Nc7iTzVI","properties":{"formattedCitation":"[45]","plainCitation":"[45]","noteIndex":0},"citationItems":[{"id":137,"uris":["http://zotero.org/users/local/tHZDUqki/items/X45KX93Y"],"itemData":{"id":137,"type":"post-weblog","abstract":"Today at the company’s ‘Step into the Rift’ pre-E3 event in San Francisco, Oculus revealed what they’re calling ‘Oculus Touch’, the company’s VR-specific input controller. The prototype revealed at the event was dubbed ‘Half Moon’ by Oculus and uses the same “constellation” IR LED tracking technology as used by the Rift headset. The unit also …","container-title":"Road to VR","language":"en-US","note":"section: Motion Sensing Peripherals","title":"Oculus Reveals 'Oculus Touch' Half Moon Prototype VR Input Controller","URL":"https://www.roadtovr.com/oculus-reveals-oculus-touch-half-moon-prototype-vr-input-controller-breaking/","author":[{"family":"Lang","given":"Ben"}],"accessed":{"date-parts":[["2023",12,12]]},"issued":{"date-parts":[["2015",6,11]]}}}],"schema":"https://github.com/citation-style-language/schema/raw/master/csl-citation.json"} </w:instrText>
      </w:r>
      <w:r w:rsidR="008F3ADA">
        <w:rPr>
          <w:rStyle w:val="rynqvb"/>
          <w:lang w:val="es-ES"/>
        </w:rPr>
        <w:fldChar w:fldCharType="separate"/>
      </w:r>
      <w:r w:rsidR="00184038">
        <w:rPr>
          <w:rStyle w:val="rynqvb"/>
          <w:noProof/>
          <w:lang w:val="es-ES"/>
        </w:rPr>
        <w:t>[45]</w:t>
      </w:r>
      <w:r w:rsidR="008F3ADA">
        <w:rPr>
          <w:rStyle w:val="rynqvb"/>
          <w:lang w:val="es-ES"/>
        </w:rPr>
        <w:fldChar w:fldCharType="end"/>
      </w:r>
      <w:r w:rsidR="008F3ADA">
        <w:rPr>
          <w:rStyle w:val="rynqvb"/>
          <w:lang w:val="es-ES"/>
        </w:rPr>
        <w:t>.</w:t>
      </w:r>
    </w:p>
    <w:p w14:paraId="5984B1CC" w14:textId="77777777" w:rsidR="006D02F5" w:rsidRDefault="006D02F5" w:rsidP="00327A0C">
      <w:pPr>
        <w:rPr>
          <w:rStyle w:val="rynqvb"/>
          <w:lang w:val="es-ES"/>
        </w:rPr>
      </w:pPr>
    </w:p>
    <w:p w14:paraId="3E9757D4" w14:textId="5F652222" w:rsidR="00EA3255" w:rsidRDefault="008F3ADA" w:rsidP="00A86D6B">
      <w:r>
        <w:rPr>
          <w:rStyle w:val="rynqvb"/>
          <w:lang w:val="es-ES"/>
        </w:rPr>
        <w:t xml:space="preserve">Desde la salida de Oculus Touch, el lanzamiento de dispositivos similares </w:t>
      </w:r>
      <w:r w:rsidR="00705D5D">
        <w:rPr>
          <w:rStyle w:val="rynqvb"/>
          <w:lang w:val="es-ES"/>
        </w:rPr>
        <w:t xml:space="preserve">se </w:t>
      </w:r>
      <w:r w:rsidR="00002B72">
        <w:rPr>
          <w:rStyle w:val="rynqvb"/>
          <w:lang w:val="es-ES"/>
        </w:rPr>
        <w:t>vio</w:t>
      </w:r>
      <w:r w:rsidR="00705D5D">
        <w:rPr>
          <w:rStyle w:val="rynqvb"/>
          <w:lang w:val="es-ES"/>
        </w:rPr>
        <w:t xml:space="preserve"> aumentado, con compañías como HTC, Microsoft, Sony</w:t>
      </w:r>
      <w:r w:rsidR="001D22E0">
        <w:rPr>
          <w:rStyle w:val="rynqvb"/>
          <w:lang w:val="es-ES"/>
        </w:rPr>
        <w:t>, Valve, entre otras,</w:t>
      </w:r>
      <w:r w:rsidR="00002B72">
        <w:rPr>
          <w:rStyle w:val="rynqvb"/>
          <w:lang w:val="es-ES"/>
        </w:rPr>
        <w:t xml:space="preserve"> la mayoría de estos lanzamientos funcionaban solamente </w:t>
      </w:r>
      <w:r w:rsidR="001F532F">
        <w:rPr>
          <w:rStyle w:val="rynqvb"/>
          <w:lang w:val="es-ES"/>
        </w:rPr>
        <w:t xml:space="preserve">en el ecosistema propio, sin embargo, surgieron iniciativas como Gloveone, en Kickstarter, </w:t>
      </w:r>
      <w:r w:rsidR="0093661D">
        <w:rPr>
          <w:rStyle w:val="rynqvb"/>
          <w:lang w:val="es-ES"/>
        </w:rPr>
        <w:t xml:space="preserve">se trataba de un guante háptico, que permitía </w:t>
      </w:r>
      <w:r w:rsidR="000C1442">
        <w:rPr>
          <w:rStyle w:val="rynqvb"/>
          <w:lang w:val="es-ES"/>
        </w:rPr>
        <w:t>tocar y sentir objetos virtuales</w:t>
      </w:r>
      <w:r w:rsidR="006A2886">
        <w:rPr>
          <w:rStyle w:val="rynqvb"/>
          <w:lang w:val="es-ES"/>
        </w:rPr>
        <w:t>, la idea de este prototipo surgió en 2014, y se planeaba lanzar en 2016 como un dispositivo final</w:t>
      </w:r>
      <w:r w:rsidR="009638A5">
        <w:rPr>
          <w:rStyle w:val="rynqvb"/>
          <w:lang w:val="es-ES"/>
        </w:rPr>
        <w:t xml:space="preserve"> </w:t>
      </w:r>
      <w:r w:rsidR="009638A5">
        <w:rPr>
          <w:rStyle w:val="rynqvb"/>
          <w:lang w:val="es-ES"/>
        </w:rPr>
        <w:fldChar w:fldCharType="begin"/>
      </w:r>
      <w:r w:rsidR="00184038">
        <w:rPr>
          <w:rStyle w:val="rynqvb"/>
          <w:lang w:val="es-ES"/>
        </w:rPr>
        <w:instrText xml:space="preserve"> ADDIN ZOTERO_ITEM CSL_CITATION {"citationID":"jbX7vh1m","properties":{"formattedCitation":"[46]","plainCitation":"[46]","noteIndex":0},"citationItems":[{"id":139,"uris":["http://zotero.org/users/local/tHZDUqki/items/2H5ZC42G"],"itemData":{"id":139,"type":"webpage","abstract":"What if you could feel Virtual Reality? Gloveone lets you use both hands to sense &amp; interact with virtual objects on screen/VR glasses","container-title":"Kickstarter","language":"es","title":"Gloveone: Feel Virtual Reality","title-short":"Gloveone","URL":"https://www.kickstarter.com/projects/gloveone/gloveone-feel-virtual-reality","accessed":{"date-parts":[["2023",12,12]]},"issued":{"date-parts":[["2018",7,29]]}}}],"schema":"https://github.com/citation-style-language/schema/raw/master/csl-citation.json"} </w:instrText>
      </w:r>
      <w:r w:rsidR="009638A5">
        <w:rPr>
          <w:rStyle w:val="rynqvb"/>
          <w:lang w:val="es-ES"/>
        </w:rPr>
        <w:fldChar w:fldCharType="separate"/>
      </w:r>
      <w:r w:rsidR="00184038">
        <w:rPr>
          <w:rStyle w:val="rynqvb"/>
          <w:noProof/>
          <w:lang w:val="es-ES"/>
        </w:rPr>
        <w:t>[46]</w:t>
      </w:r>
      <w:r w:rsidR="009638A5">
        <w:rPr>
          <w:rStyle w:val="rynqvb"/>
          <w:lang w:val="es-ES"/>
        </w:rPr>
        <w:fldChar w:fldCharType="end"/>
      </w:r>
      <w:r w:rsidR="006A2886">
        <w:rPr>
          <w:rStyle w:val="rynqvb"/>
          <w:lang w:val="es-ES"/>
        </w:rPr>
        <w:t xml:space="preserve">, </w:t>
      </w:r>
      <w:r w:rsidR="002534BB">
        <w:rPr>
          <w:rStyle w:val="rynqvb"/>
          <w:lang w:val="es-ES"/>
        </w:rPr>
        <w:t xml:space="preserve">desarrollos similares y de código abierto también fueron lanzados, tal es el caso de </w:t>
      </w:r>
      <w:r w:rsidR="00D359FE">
        <w:rPr>
          <w:rStyle w:val="rynqvb"/>
          <w:lang w:val="es-ES"/>
        </w:rPr>
        <w:t>OpenGlove</w:t>
      </w:r>
      <w:r w:rsidR="0042657B">
        <w:rPr>
          <w:rStyle w:val="rynqvb"/>
          <w:lang w:val="es-ES"/>
        </w:rPr>
        <w:t xml:space="preserve">, que de manera similar a Gloveone, permitía interactuar con entornos virtuales y era compatible con </w:t>
      </w:r>
      <w:r w:rsidR="00186592">
        <w:t>Oculus Rift, Kinect y Leap Motion</w:t>
      </w:r>
      <w:r w:rsidR="003550D0">
        <w:t xml:space="preserve"> </w:t>
      </w:r>
      <w:r w:rsidR="003550D0">
        <w:fldChar w:fldCharType="begin"/>
      </w:r>
      <w:r w:rsidR="00184038">
        <w:instrText xml:space="preserve"> ADDIN ZOTERO_ITEM CSL_CITATION {"citationID":"EB1a7o2i","properties":{"formattedCitation":"[47]","plainCitation":"[47]","noteIndex":0},"citationItems":[{"id":141,"uris":["http://zotero.org/users/local/tHZDUqki/items/WQEZDATW"],"itemData":{"id":141,"type":"webpage","title":"OpenGlove","URL":"https://www.openglove.org/es/index.html?","accessed":{"date-parts":[["2023",12,12]]}}}],"schema":"https://github.com/citation-style-language/schema/raw/master/csl-citation.json"} </w:instrText>
      </w:r>
      <w:r w:rsidR="003550D0">
        <w:fldChar w:fldCharType="separate"/>
      </w:r>
      <w:r w:rsidR="00184038">
        <w:rPr>
          <w:noProof/>
        </w:rPr>
        <w:t>[47]</w:t>
      </w:r>
      <w:r w:rsidR="003550D0">
        <w:fldChar w:fldCharType="end"/>
      </w:r>
      <w:r w:rsidR="00186592">
        <w:t>.</w:t>
      </w:r>
      <w:bookmarkStart w:id="48" w:name="_Toc57276369"/>
    </w:p>
    <w:p w14:paraId="5C2A5754" w14:textId="37F61DF0" w:rsidR="005A1DE8" w:rsidRDefault="00EA3255" w:rsidP="00EA3255">
      <w:pPr>
        <w:spacing w:after="160" w:line="259" w:lineRule="auto"/>
        <w:jc w:val="left"/>
      </w:pPr>
      <w:r>
        <w:br w:type="page"/>
      </w:r>
    </w:p>
    <w:p w14:paraId="7332D8BD" w14:textId="7FE2C9DF" w:rsidR="000A15A2" w:rsidRDefault="00F64F8D" w:rsidP="00324B3D">
      <w:pPr>
        <w:pStyle w:val="Title"/>
        <w:spacing w:before="0" w:after="0" w:line="480" w:lineRule="auto"/>
      </w:pPr>
      <w:bookmarkStart w:id="49" w:name="_Toc153453915"/>
      <w:r>
        <w:t>Marco Metodológico</w:t>
      </w:r>
      <w:r w:rsidR="00C8124A">
        <w:t>.</w:t>
      </w:r>
      <w:bookmarkEnd w:id="48"/>
      <w:bookmarkEnd w:id="49"/>
    </w:p>
    <w:p w14:paraId="4E072B48" w14:textId="2D4EBA6C" w:rsidR="00071C50" w:rsidRDefault="00071C50" w:rsidP="00071C50">
      <w:pPr>
        <w:pStyle w:val="Textonormal"/>
      </w:pPr>
      <w:r>
        <w:t xml:space="preserve">De acuerdo con Maida y Pacienzia, el software se conceptualiza como el componente lógico e intangible de un sistema informático, constituido por los elementos lógicos necesarios que permiten la ejecución de tareas específicas, en contraste con los componentes físicos conocidos como hardware </w:t>
      </w:r>
      <w:r>
        <w:fldChar w:fldCharType="begin"/>
      </w:r>
      <w:r w:rsidR="00184038">
        <w:instrText xml:space="preserve"> ADDIN ZOTERO_ITEM CSL_CITATION {"citationID":"VvP7Daor","properties":{"formattedCitation":"[48]","plainCitation":"[48]","noteIndex":0},"citationItems":[{"id":121,"uris":["http://zotero.org/users/local/tHZDUqki/items/G8S5X9FM"],"itemData":{"id":121,"type":"thesis","abstract":"Resumen: En la actualidad la rapidez y el dinamismo en la industria del software han hecho replantear los cimientos sobre los que se sustenta el desarrollo de software tradicional. Estudios recientes y el mismo mercado actual está marcando la tendencia en la ingeniería del software teniendo como características principales atender a las necesidades de rapidez, flexibilidad y variantes externas que hacen de nuestro entorno una ventaja más competitiva al aumentar la productividad y satisfacer las necesidades del cliente en el menor tiempo posible para proporcionar mayor valor al negocio. Ante esta situación, el grado de adaptación de las metodologías tradicionales a estos entornos de trabajo no eran del todo eficientes y no cubrían las necesidades del mercado actual. En la actualidad existen una gran cantidad de metodologías para el desarrollo de software, separadas en dos grandes grupos; las metodologías tradicionales o pesadas y las metodologías agiles. Las metodologías tradicionales se basan en las buenas prácticas dentro de la ingeniería del software, siguiendo un marco de disciplina estricto y un riguroso proceso de aplicación. Las metodologías agiles, en cambio, representan una solución a los problemas que requieren una respuesta rápida en un ambiente flexible y con cambios constantes, haciendo caso omiso de la documentación rigurosa y los métodos formales. El objetivo de esta investigación es presentar e introducir sobre las existentes metodologías para el desarrollo de software y los paradigmas que marcan la diferencia entre un método estructurado y un método ágil para así poder identificar cual se adapta de manera más eficiente a un proyecto determinado","event-place":"Argentina","genre":"Tesis de Licenciatura en Sistemas y Computación","language":"spa","license":"Acceso Abierto","note":"Accepted: 2019-04-02T22:36:35Z","publisher":"Universidad Católica Argentina","publisher-place":"Argentina","source":"repositorio.uca.edu.ar","title":"Metodologías de desarrollo de software","URL":"https://repositorio.uca.edu.ar/handle/123456789/522","author":[{"family":"Maida","given":"Esteban Gabriel"},{"literal":"Pacienzia, Julián"}],"accessed":{"date-parts":[["2023",12,7]]},"issued":{"date-parts":[["2015"]]}}}],"schema":"https://github.com/citation-style-language/schema/raw/master/csl-citation.json"} </w:instrText>
      </w:r>
      <w:r>
        <w:fldChar w:fldCharType="separate"/>
      </w:r>
      <w:r w:rsidR="00184038">
        <w:rPr>
          <w:rFonts w:cs="Times New Roman"/>
        </w:rPr>
        <w:t>[48]</w:t>
      </w:r>
      <w:r>
        <w:fldChar w:fldCharType="end"/>
      </w:r>
      <w:r w:rsidR="009C2DE7">
        <w:t xml:space="preserve">, </w:t>
      </w:r>
      <w:r w:rsidR="00221C3F">
        <w:t xml:space="preserve">definición similar a la proporcionada por </w:t>
      </w:r>
      <w:r w:rsidR="003617EE">
        <w:t>el</w:t>
      </w:r>
      <w:r w:rsidR="00221C3F">
        <w:t xml:space="preserve"> </w:t>
      </w:r>
      <w:r w:rsidR="00E8787C" w:rsidRPr="00E8787C">
        <w:t>Institute of Electrical and Electronics Engineers</w:t>
      </w:r>
      <w:r w:rsidR="00E8787C">
        <w:t xml:space="preserve"> (IEEE)</w:t>
      </w:r>
      <w:r w:rsidR="007070F7">
        <w:t>, e</w:t>
      </w:r>
      <w:r w:rsidR="00221C3F" w:rsidRPr="00221C3F">
        <w:t>l software son los subsistemas o elementos de un sistema que consisten en programas de computadora, procedimientos relacionados, documentación asociada y datos relacionados con la operación del subsistema o elemento</w:t>
      </w:r>
      <w:r w:rsidR="007070F7">
        <w:t xml:space="preserve"> </w:t>
      </w:r>
      <w:r w:rsidR="00810DB6">
        <w:fldChar w:fldCharType="begin"/>
      </w:r>
      <w:r w:rsidR="00184038">
        <w:instrText xml:space="preserve"> ADDIN ZOTERO_ITEM CSL_CITATION {"citationID":"dg2ePMBK","properties":{"formattedCitation":"[49]","plainCitation":"[49]","noteIndex":0},"citationItems":[{"id":128,"uris":["http://zotero.org/users/local/tHZDUqki/items/7UU6WYD4"],"itemData":{"id":128,"type":"report","note":"ISBN: 9781504471725\nDOI: 10.1109/IEEESTD.2020.9238526","publisher":"IEEE","source":"DOI.org (Crossref)","title":"ISO/IEC/IEEE International Standard - Systems and software engineering--Life cycle management--Part 3: Guidelines for the application of ISO/IEC/IEEE 12207 (software life cycle processes)","title-short":"ISO/IEC/IEEE International Standard - Systems and software engineering--Life cycle management--Part 3","URL":"https://ieeexplore.ieee.org/document/9238526/","accessed":{"date-parts":[["2023",12,7]]}}}],"schema":"https://github.com/citation-style-language/schema/raw/master/csl-citation.json"} </w:instrText>
      </w:r>
      <w:r w:rsidR="00810DB6">
        <w:fldChar w:fldCharType="separate"/>
      </w:r>
      <w:r w:rsidR="00184038">
        <w:rPr>
          <w:rFonts w:cs="Times New Roman"/>
        </w:rPr>
        <w:t>[49]</w:t>
      </w:r>
      <w:r w:rsidR="00810DB6">
        <w:fldChar w:fldCharType="end"/>
      </w:r>
      <w:r>
        <w:t xml:space="preserve">. En </w:t>
      </w:r>
      <w:r w:rsidR="003617EE">
        <w:t>la obra de Maida y Pacienzia</w:t>
      </w:r>
      <w:r>
        <w:t xml:space="preserve">, también se establece que el software abarca los programas internos, los procedimientos, las reglas y los datos internos que, en conjunto, configuran un sistema de computación </w:t>
      </w:r>
      <w:r>
        <w:fldChar w:fldCharType="begin"/>
      </w:r>
      <w:r w:rsidR="00184038">
        <w:instrText xml:space="preserve"> ADDIN ZOTERO_ITEM CSL_CITATION {"citationID":"uiedbIXa","properties":{"formattedCitation":"[48]","plainCitation":"[48]","noteIndex":0},"citationItems":[{"id":121,"uris":["http://zotero.org/users/local/tHZDUqki/items/G8S5X9FM"],"itemData":{"id":121,"type":"thesis","abstract":"Resumen: En la actualidad la rapidez y el dinamismo en la industria del software han hecho replantear los cimientos sobre los que se sustenta el desarrollo de software tradicional. Estudios recientes y el mismo mercado actual está marcando la tendencia en la ingeniería del software teniendo como características principales atender a las necesidades de rapidez, flexibilidad y variantes externas que hacen de nuestro entorno una ventaja más competitiva al aumentar la productividad y satisfacer las necesidades del cliente en el menor tiempo posible para proporcionar mayor valor al negocio. Ante esta situación, el grado de adaptación de las metodologías tradicionales a estos entornos de trabajo no eran del todo eficientes y no cubrían las necesidades del mercado actual. En la actualidad existen una gran cantidad de metodologías para el desarrollo de software, separadas en dos grandes grupos; las metodologías tradicionales o pesadas y las metodologías agiles. Las metodologías tradicionales se basan en las buenas prácticas dentro de la ingeniería del software, siguiendo un marco de disciplina estricto y un riguroso proceso de aplicación. Las metodologías agiles, en cambio, representan una solución a los problemas que requieren una respuesta rápida en un ambiente flexible y con cambios constantes, haciendo caso omiso de la documentación rigurosa y los métodos formales. El objetivo de esta investigación es presentar e introducir sobre las existentes metodologías para el desarrollo de software y los paradigmas que marcan la diferencia entre un método estructurado y un método ágil para así poder identificar cual se adapta de manera más eficiente a un proyecto determinado","event-place":"Argentina","genre":"Tesis de Licenciatura en Sistemas y Computación","language":"spa","license":"Acceso Abierto","note":"Accepted: 2019-04-02T22:36:35Z","publisher":"Universidad Católica Argentina","publisher-place":"Argentina","source":"repositorio.uca.edu.ar","title":"Metodologías de desarrollo de software","URL":"https://repositorio.uca.edu.ar/handle/123456789/522","author":[{"family":"Maida","given":"Esteban Gabriel"},{"literal":"Pacienzia, Julián"}],"accessed":{"date-parts":[["2023",12,7]]},"issued":{"date-parts":[["2015"]]}}}],"schema":"https://github.com/citation-style-language/schema/raw/master/csl-citation.json"} </w:instrText>
      </w:r>
      <w:r>
        <w:fldChar w:fldCharType="separate"/>
      </w:r>
      <w:r w:rsidR="00184038">
        <w:rPr>
          <w:rFonts w:cs="Times New Roman"/>
        </w:rPr>
        <w:t>[48]</w:t>
      </w:r>
      <w:r>
        <w:fldChar w:fldCharType="end"/>
      </w:r>
      <w:r w:rsidR="007A489C">
        <w:t xml:space="preserve">, </w:t>
      </w:r>
      <w:r w:rsidR="00A750FF">
        <w:t xml:space="preserve">para complementar, la IEEE menciona que un sistema </w:t>
      </w:r>
      <w:r w:rsidR="00A750FF">
        <w:rPr>
          <w:rStyle w:val="rynqvb"/>
          <w:lang w:val="es-ES"/>
        </w:rPr>
        <w:t xml:space="preserve">puede ser considerado como un producto o como los servicios que presta </w:t>
      </w:r>
      <w:r w:rsidR="00A750FF">
        <w:fldChar w:fldCharType="begin"/>
      </w:r>
      <w:r w:rsidR="00184038">
        <w:instrText xml:space="preserve"> ADDIN ZOTERO_ITEM CSL_CITATION {"citationID":"nlj1PIJl","properties":{"formattedCitation":"[49]","plainCitation":"[49]","noteIndex":0},"citationItems":[{"id":128,"uris":["http://zotero.org/users/local/tHZDUqki/items/7UU6WYD4"],"itemData":{"id":128,"type":"report","note":"ISBN: 9781504471725\nDOI: 10.1109/IEEESTD.2020.9238526","publisher":"IEEE","source":"DOI.org (Crossref)","title":"ISO/IEC/IEEE International Standard - Systems and software engineering--Life cycle management--Part 3: Guidelines for the application of ISO/IEC/IEEE 12207 (software life cycle processes)","title-short":"ISO/IEC/IEEE International Standard - Systems and software engineering--Life cycle management--Part 3","URL":"https://ieeexplore.ieee.org/document/9238526/","accessed":{"date-parts":[["2023",12,7]]}}}],"schema":"https://github.com/citation-style-language/schema/raw/master/csl-citation.json"} </w:instrText>
      </w:r>
      <w:r w:rsidR="00A750FF">
        <w:fldChar w:fldCharType="separate"/>
      </w:r>
      <w:r w:rsidR="00184038">
        <w:rPr>
          <w:rFonts w:cs="Times New Roman"/>
        </w:rPr>
        <w:t>[49]</w:t>
      </w:r>
      <w:r w:rsidR="00A750FF">
        <w:fldChar w:fldCharType="end"/>
      </w:r>
      <w:r w:rsidR="00A750FF">
        <w:rPr>
          <w:rStyle w:val="rynqvb"/>
          <w:lang w:val="es-ES"/>
        </w:rPr>
        <w:t>.</w:t>
      </w:r>
    </w:p>
    <w:p w14:paraId="04145009" w14:textId="77777777" w:rsidR="00071C50" w:rsidRDefault="00071C50" w:rsidP="00071C50">
      <w:pPr>
        <w:pStyle w:val="Textonormal"/>
      </w:pPr>
    </w:p>
    <w:p w14:paraId="0AC5E2B3" w14:textId="603DED8E" w:rsidR="003B774C" w:rsidRDefault="00071C50" w:rsidP="00C0602C">
      <w:pPr>
        <w:pStyle w:val="Textonormal"/>
      </w:pPr>
      <w:r>
        <w:t xml:space="preserve">La comprensión del software y su ciclo de vida es esencial para abordar la definición de metodologías y su relación con el desarrollo del software. En este contexto, se puede conceptualizar el ciclo de vida de un proyecto de desarrollo de software, que comprende diversas etapas con actividades específicas. Maida y Pacienzia identifican las principales etapas de este ciclo como la recopilación de requerimientos, el análisis, las limitaciones, la especificación, el diseño y la arquitectura, la programación, las pruebas de software, la implementación, la documentación y el mantenimiento </w:t>
      </w:r>
      <w:r>
        <w:fldChar w:fldCharType="begin"/>
      </w:r>
      <w:r w:rsidR="00184038">
        <w:instrText xml:space="preserve"> ADDIN ZOTERO_ITEM CSL_CITATION {"citationID":"QB8UfJSR","properties":{"formattedCitation":"[48]","plainCitation":"[48]","noteIndex":0},"citationItems":[{"id":121,"uris":["http://zotero.org/users/local/tHZDUqki/items/G8S5X9FM"],"itemData":{"id":121,"type":"thesis","abstract":"Resumen: En la actualidad la rapidez y el dinamismo en la industria del software han hecho replantear los cimientos sobre los que se sustenta el desarrollo de software tradicional. Estudios recientes y el mismo mercado actual está marcando la tendencia en la ingeniería del software teniendo como características principales atender a las necesidades de rapidez, flexibilidad y variantes externas que hacen de nuestro entorno una ventaja más competitiva al aumentar la productividad y satisfacer las necesidades del cliente en el menor tiempo posible para proporcionar mayor valor al negocio. Ante esta situación, el grado de adaptación de las metodologías tradicionales a estos entornos de trabajo no eran del todo eficientes y no cubrían las necesidades del mercado actual. En la actualidad existen una gran cantidad de metodologías para el desarrollo de software, separadas en dos grandes grupos; las metodologías tradicionales o pesadas y las metodologías agiles. Las metodologías tradicionales se basan en las buenas prácticas dentro de la ingeniería del software, siguiendo un marco de disciplina estricto y un riguroso proceso de aplicación. Las metodologías agiles, en cambio, representan una solución a los problemas que requieren una respuesta rápida en un ambiente flexible y con cambios constantes, haciendo caso omiso de la documentación rigurosa y los métodos formales. El objetivo de esta investigación es presentar e introducir sobre las existentes metodologías para el desarrollo de software y los paradigmas que marcan la diferencia entre un método estructurado y un método ágil para así poder identificar cual se adapta de manera más eficiente a un proyecto determinado","event-place":"Argentina","genre":"Tesis de Licenciatura en Sistemas y Computación","language":"spa","license":"Acceso Abierto","note":"Accepted: 2019-04-02T22:36:35Z","publisher":"Universidad Católica Argentina","publisher-place":"Argentina","source":"repositorio.uca.edu.ar","title":"Metodologías de desarrollo de software","URL":"https://repositorio.uca.edu.ar/handle/123456789/522","author":[{"family":"Maida","given":"Esteban Gabriel"},{"literal":"Pacienzia, Julián"}],"accessed":{"date-parts":[["2023",12,7]]},"issued":{"date-parts":[["2015"]]}}}],"schema":"https://github.com/citation-style-language/schema/raw/master/csl-citation.json"} </w:instrText>
      </w:r>
      <w:r>
        <w:fldChar w:fldCharType="separate"/>
      </w:r>
      <w:r w:rsidR="00184038">
        <w:rPr>
          <w:rFonts w:cs="Times New Roman"/>
        </w:rPr>
        <w:t>[48]</w:t>
      </w:r>
      <w:r>
        <w:fldChar w:fldCharType="end"/>
      </w:r>
      <w:r>
        <w:t>.</w:t>
      </w:r>
      <w:r w:rsidR="00424008">
        <w:t xml:space="preserve"> </w:t>
      </w:r>
      <w:r w:rsidR="00CF4CEE" w:rsidRPr="00896359">
        <w:t>Según</w:t>
      </w:r>
      <w:r w:rsidR="00C0602C" w:rsidRPr="00896359">
        <w:t xml:space="preserve"> Darniame,</w:t>
      </w:r>
      <w:r w:rsidR="00C0602C">
        <w:t xml:space="preserve"> un modelo de procesos es una representación del mundo real, que captura el estado de actual de las actividades para guiar, reforzar o automatizar partes de la producción de los procesos</w:t>
      </w:r>
      <w:r w:rsidR="002457D2">
        <w:t xml:space="preserve"> </w:t>
      </w:r>
      <w:r w:rsidR="002457D2">
        <w:fldChar w:fldCharType="begin"/>
      </w:r>
      <w:r w:rsidR="00184038">
        <w:instrText xml:space="preserve"> ADDIN ZOTERO_ITEM CSL_CITATION {"citationID":"TOP1Tfup","properties":{"formattedCitation":"[50]","plainCitation":"[50]","noteIndex":0},"citationItems":[{"id":123,"uris":["http://zotero.org/users/local/tHZDUqki/items/N8GDW9IU"],"itemData":{"id":123,"type":"book","collection-number":"1500","collection-title":"Lecture notes in computer science","event-place":"Berlin Heidelberg","ISBN":"978-3-540-65516-9","language":"eng","number-of-pages":"307","publisher":"Springer","publisher-place":"Berlin Heidelberg","source":"K10plus ISBN","title":"Software process: principles, methodology, and technology","title-short":"Software process","editor":[{"family":"Derniame","given":"Jean-Claude"}],"issued":{"date-parts":[["1999"]]}}}],"schema":"https://github.com/citation-style-language/schema/raw/master/csl-citation.json"} </w:instrText>
      </w:r>
      <w:r w:rsidR="002457D2">
        <w:fldChar w:fldCharType="separate"/>
      </w:r>
      <w:r w:rsidR="00184038">
        <w:rPr>
          <w:rFonts w:cs="Times New Roman"/>
        </w:rPr>
        <w:t>[50]</w:t>
      </w:r>
      <w:r w:rsidR="002457D2">
        <w:fldChar w:fldCharType="end"/>
      </w:r>
      <w:r w:rsidR="00C0602C">
        <w:t xml:space="preserve">. </w:t>
      </w:r>
    </w:p>
    <w:p w14:paraId="3D63EDDF" w14:textId="77777777" w:rsidR="00FD0FF4" w:rsidRPr="00680035" w:rsidRDefault="00FD0FF4" w:rsidP="00C0602C">
      <w:pPr>
        <w:pStyle w:val="Textonormal"/>
      </w:pPr>
    </w:p>
    <w:p w14:paraId="76C695EA" w14:textId="77777777" w:rsidR="00C0602C" w:rsidRDefault="00C0602C" w:rsidP="00F94EF2">
      <w:pPr>
        <w:pStyle w:val="Subtitle"/>
        <w:numPr>
          <w:ilvl w:val="0"/>
          <w:numId w:val="42"/>
        </w:numPr>
      </w:pPr>
      <w:bookmarkStart w:id="50" w:name="_Toc153453916"/>
      <w:commentRangeStart w:id="51"/>
      <w:r>
        <w:t>Metodología tradicional</w:t>
      </w:r>
      <w:commentRangeEnd w:id="51"/>
      <w:r w:rsidR="00B95F56">
        <w:rPr>
          <w:rStyle w:val="CommentReference"/>
        </w:rPr>
        <w:commentReference w:id="51"/>
      </w:r>
      <w:bookmarkEnd w:id="50"/>
    </w:p>
    <w:p w14:paraId="3B721F41" w14:textId="116784CD" w:rsidR="00C0602C" w:rsidRDefault="00C0602C" w:rsidP="00C0602C">
      <w:pPr>
        <w:shd w:val="clear" w:color="auto" w:fill="FFFFFF"/>
        <w:spacing w:after="0"/>
        <w:rPr>
          <w:rFonts w:eastAsia="Times New Roman" w:cs="Times New Roman"/>
          <w:szCs w:val="24"/>
          <w:lang w:val="es-ES_tradnl"/>
        </w:rPr>
      </w:pPr>
      <w:r w:rsidRPr="00032826">
        <w:rPr>
          <w:rFonts w:eastAsia="Times New Roman" w:cs="Times New Roman"/>
          <w:szCs w:val="24"/>
        </w:rPr>
        <w:t>Las metodologías tradicionales de desarrollo de software son orientadas por planeación. Inician el desarrollo de un proyecto con un riguroso proceso de elicitación de requerimientos,  previo  a  etapas  de  análisis  y  diseño</w:t>
      </w:r>
      <w:r>
        <w:rPr>
          <w:rFonts w:eastAsia="Times New Roman" w:cs="Times New Roman"/>
          <w:szCs w:val="24"/>
        </w:rPr>
        <w:t xml:space="preserve"> </w:t>
      </w:r>
      <w:r>
        <w:rPr>
          <w:rFonts w:eastAsia="Times New Roman" w:cs="Times New Roman"/>
          <w:szCs w:val="24"/>
        </w:rPr>
        <w:fldChar w:fldCharType="begin"/>
      </w:r>
      <w:r w:rsidR="00184038">
        <w:rPr>
          <w:rFonts w:eastAsia="Times New Roman" w:cs="Times New Roman"/>
          <w:szCs w:val="24"/>
        </w:rPr>
        <w:instrText xml:space="preserve"> ADDIN ZOTERO_ITEM CSL_CITATION {"citationID":"2rSbrQ6c","properties":{"formattedCitation":"[51]","plainCitation":"[51]","noteIndex":0},"citationItems":[{"id":126,"uris":["http://zotero.org/users/local/tHZDUqki/items/3CBJD5CT"],"itemData":{"id":126,"type":"article-journal","container-title":"Prospectiva","DOI":"10.15665/rp.v11i2.36","ISSN":"22161368, 16928261","issue":"2","journalAbbreviation":"prospect","page":"30","source":"DOI.org (Crossref)","title":"Revisión de metodologías ágiles para el desarrollo de software","URL":"http://ojs.uac.edu.co/index.php/prospectiva/article/view/36","volume":"11","author":[{"family":"Cadavid","given":"Andrés Navarro"}],"accessed":{"date-parts":[["2023",12,7]]},"issued":{"date-parts":[["2013",9,20]]}}}],"schema":"https://github.com/citation-style-language/schema/raw/master/csl-citation.json"} </w:instrText>
      </w:r>
      <w:r>
        <w:rPr>
          <w:rFonts w:eastAsia="Times New Roman" w:cs="Times New Roman"/>
          <w:szCs w:val="24"/>
        </w:rPr>
        <w:fldChar w:fldCharType="separate"/>
      </w:r>
      <w:r w:rsidR="00184038">
        <w:rPr>
          <w:rFonts w:cs="Times New Roman"/>
        </w:rPr>
        <w:t>[51]</w:t>
      </w:r>
      <w:r>
        <w:rPr>
          <w:rFonts w:eastAsia="Times New Roman" w:cs="Times New Roman"/>
          <w:szCs w:val="24"/>
        </w:rPr>
        <w:fldChar w:fldCharType="end"/>
      </w:r>
      <w:r w:rsidRPr="00032826">
        <w:rPr>
          <w:rFonts w:eastAsia="Times New Roman" w:cs="Times New Roman"/>
          <w:szCs w:val="24"/>
        </w:rPr>
        <w:t xml:space="preserve">.  Con esto tratan de asegurar resultados con alta calidad circunscritos a un calendario. </w:t>
      </w:r>
      <w:r w:rsidRPr="00816954">
        <w:rPr>
          <w:rFonts w:eastAsia="Times New Roman" w:cs="Times New Roman"/>
          <w:szCs w:val="24"/>
          <w:lang w:val="es-ES_tradnl"/>
        </w:rPr>
        <w:t xml:space="preserve"> </w:t>
      </w:r>
      <w:r w:rsidRPr="00032826">
        <w:rPr>
          <w:rFonts w:eastAsia="Times New Roman" w:cs="Times New Roman"/>
          <w:szCs w:val="24"/>
        </w:rPr>
        <w:t>En las metodologías tradicionales se concibe un solo proyecto, de grandes dimensiones y estructura definida; se sigue  un  proceso  secuencial  en  una  sola  dirección  y  sin  marcha atrás; el proceso es rígido y no cambia; los requerimientos son acordados de una vez y para todo el proyecto, demandando grandes plazos de planeación previa y poca comunicación con el cliente una vez ha terminado ésta</w:t>
      </w:r>
      <w:r>
        <w:rPr>
          <w:rFonts w:eastAsia="Times New Roman" w:cs="Times New Roman"/>
          <w:szCs w:val="24"/>
          <w:lang w:val="es-ES_tradnl"/>
        </w:rPr>
        <w:t xml:space="preserve"> </w:t>
      </w:r>
      <w:r>
        <w:rPr>
          <w:rFonts w:eastAsia="Times New Roman" w:cs="Times New Roman"/>
          <w:szCs w:val="24"/>
        </w:rPr>
        <w:fldChar w:fldCharType="begin"/>
      </w:r>
      <w:r w:rsidR="00184038">
        <w:rPr>
          <w:rFonts w:eastAsia="Times New Roman" w:cs="Times New Roman"/>
          <w:szCs w:val="24"/>
        </w:rPr>
        <w:instrText xml:space="preserve"> ADDIN ZOTERO_ITEM CSL_CITATION {"citationID":"sGwdHXh1","properties":{"formattedCitation":"[51]","plainCitation":"[51]","noteIndex":0},"citationItems":[{"id":126,"uris":["http://zotero.org/users/local/tHZDUqki/items/3CBJD5CT"],"itemData":{"id":126,"type":"article-journal","container-title":"Prospectiva","DOI":"10.15665/rp.v11i2.36","ISSN":"22161368, 16928261","issue":"2","journalAbbreviation":"prospect","page":"30","source":"DOI.org (Crossref)","title":"Revisión de metodologías ágiles para el desarrollo de software","URL":"http://ojs.uac.edu.co/index.php/prospectiva/article/view/36","volume":"11","author":[{"family":"Cadavid","given":"Andrés Navarro"}],"accessed":{"date-parts":[["2023",12,7]]},"issued":{"date-parts":[["2013",9,20]]}}}],"schema":"https://github.com/citation-style-language/schema/raw/master/csl-citation.json"} </w:instrText>
      </w:r>
      <w:r>
        <w:rPr>
          <w:rFonts w:eastAsia="Times New Roman" w:cs="Times New Roman"/>
          <w:szCs w:val="24"/>
        </w:rPr>
        <w:fldChar w:fldCharType="separate"/>
      </w:r>
      <w:r w:rsidR="00184038">
        <w:rPr>
          <w:rFonts w:cs="Times New Roman"/>
        </w:rPr>
        <w:t>[51]</w:t>
      </w:r>
      <w:r>
        <w:rPr>
          <w:rFonts w:eastAsia="Times New Roman" w:cs="Times New Roman"/>
          <w:szCs w:val="24"/>
        </w:rPr>
        <w:fldChar w:fldCharType="end"/>
      </w:r>
      <w:r w:rsidRPr="00816954">
        <w:rPr>
          <w:rFonts w:eastAsia="Times New Roman" w:cs="Times New Roman"/>
          <w:szCs w:val="24"/>
          <w:lang w:val="es-ES_tradnl"/>
        </w:rPr>
        <w:t>.</w:t>
      </w:r>
    </w:p>
    <w:p w14:paraId="26E0F617" w14:textId="77777777" w:rsidR="00FD0FF4" w:rsidRPr="00032826" w:rsidRDefault="00FD0FF4" w:rsidP="00C0602C">
      <w:pPr>
        <w:shd w:val="clear" w:color="auto" w:fill="FFFFFF"/>
        <w:spacing w:after="0"/>
        <w:rPr>
          <w:rFonts w:eastAsia="Times New Roman" w:cs="Times New Roman"/>
          <w:szCs w:val="24"/>
        </w:rPr>
      </w:pPr>
    </w:p>
    <w:p w14:paraId="2425D403" w14:textId="77777777" w:rsidR="00C0602C" w:rsidRDefault="00C0602C" w:rsidP="00F94EF2">
      <w:pPr>
        <w:pStyle w:val="Subtitle"/>
        <w:numPr>
          <w:ilvl w:val="0"/>
          <w:numId w:val="41"/>
        </w:numPr>
      </w:pPr>
      <w:bookmarkStart w:id="52" w:name="_Toc153453917"/>
      <w:r>
        <w:t>Metodologías ágiles</w:t>
      </w:r>
      <w:bookmarkEnd w:id="52"/>
    </w:p>
    <w:p w14:paraId="5A4330EF" w14:textId="6B7A7886" w:rsidR="00C0602C" w:rsidRDefault="00C0602C" w:rsidP="00C0602C">
      <w:pPr>
        <w:shd w:val="clear" w:color="auto" w:fill="FFFFFF"/>
        <w:rPr>
          <w:rFonts w:eastAsia="Times New Roman" w:cs="Times New Roman"/>
          <w:sz w:val="25"/>
          <w:szCs w:val="25"/>
        </w:rPr>
      </w:pPr>
      <w:r w:rsidRPr="00032826">
        <w:rPr>
          <w:rFonts w:eastAsia="Times New Roman" w:cs="Times New Roman"/>
          <w:sz w:val="25"/>
          <w:szCs w:val="25"/>
        </w:rPr>
        <w:t>Las metodologías ágiles son flexibles, pueden ser modificadas para que se ajusten a la realidad de cada equipo y proyecto.</w:t>
      </w:r>
      <w:r>
        <w:rPr>
          <w:rFonts w:eastAsia="Times New Roman" w:cs="Times New Roman"/>
          <w:sz w:val="25"/>
          <w:szCs w:val="25"/>
          <w:lang w:val="es-ES_tradnl"/>
        </w:rPr>
        <w:t xml:space="preserve"> </w:t>
      </w:r>
      <w:r w:rsidRPr="00032826">
        <w:rPr>
          <w:rFonts w:eastAsia="Times New Roman" w:cs="Times New Roman"/>
          <w:sz w:val="25"/>
          <w:szCs w:val="25"/>
        </w:rPr>
        <w:t>Los proyectos ágiles se subdividen en proyectos más pequeños mediante una lista ordenada de características. Cada proyecto es tratado de manera independiente y desarrolla un subconjunto de características durante un periodo de tiempo corto, de entre dos y seis semanas. La comunicación con el cliente es constante al punto de requerir un representante de él durante el desarrollo</w:t>
      </w:r>
      <w:r>
        <w:rPr>
          <w:rFonts w:eastAsia="Times New Roman" w:cs="Times New Roman"/>
          <w:sz w:val="25"/>
          <w:szCs w:val="25"/>
          <w:lang w:val="es-ES_tradnl"/>
        </w:rPr>
        <w:t xml:space="preserve"> </w:t>
      </w:r>
      <w:r>
        <w:rPr>
          <w:rFonts w:eastAsia="Times New Roman" w:cs="Times New Roman"/>
          <w:szCs w:val="24"/>
        </w:rPr>
        <w:fldChar w:fldCharType="begin"/>
      </w:r>
      <w:r w:rsidR="00184038">
        <w:rPr>
          <w:rFonts w:eastAsia="Times New Roman" w:cs="Times New Roman"/>
          <w:szCs w:val="24"/>
        </w:rPr>
        <w:instrText xml:space="preserve"> ADDIN ZOTERO_ITEM CSL_CITATION {"citationID":"7lZnHscB","properties":{"formattedCitation":"[51]","plainCitation":"[51]","noteIndex":0},"citationItems":[{"id":126,"uris":["http://zotero.org/users/local/tHZDUqki/items/3CBJD5CT"],"itemData":{"id":126,"type":"article-journal","container-title":"Prospectiva","DOI":"10.15665/rp.v11i2.36","ISSN":"22161368, 16928261","issue":"2","journalAbbreviation":"prospect","page":"30","source":"DOI.org (Crossref)","title":"Revisión de metodologías ágiles para el desarrollo de software","URL":"http://ojs.uac.edu.co/index.php/prospectiva/article/view/36","volume":"11","author":[{"family":"Cadavid","given":"Andrés Navarro"}],"accessed":{"date-parts":[["2023",12,7]]},"issued":{"date-parts":[["2013",9,20]]}}}],"schema":"https://github.com/citation-style-language/schema/raw/master/csl-citation.json"} </w:instrText>
      </w:r>
      <w:r>
        <w:rPr>
          <w:rFonts w:eastAsia="Times New Roman" w:cs="Times New Roman"/>
          <w:szCs w:val="24"/>
        </w:rPr>
        <w:fldChar w:fldCharType="separate"/>
      </w:r>
      <w:r w:rsidR="00184038">
        <w:rPr>
          <w:rFonts w:cs="Times New Roman"/>
        </w:rPr>
        <w:t>[51]</w:t>
      </w:r>
      <w:r>
        <w:rPr>
          <w:rFonts w:eastAsia="Times New Roman" w:cs="Times New Roman"/>
          <w:szCs w:val="24"/>
        </w:rPr>
        <w:fldChar w:fldCharType="end"/>
      </w:r>
      <w:r w:rsidRPr="00032826">
        <w:rPr>
          <w:rFonts w:eastAsia="Times New Roman" w:cs="Times New Roman"/>
          <w:sz w:val="25"/>
          <w:szCs w:val="25"/>
        </w:rPr>
        <w:t xml:space="preserve">.  </w:t>
      </w:r>
    </w:p>
    <w:p w14:paraId="00DA999A" w14:textId="77777777" w:rsidR="00FD0FF4" w:rsidRPr="00032826" w:rsidRDefault="00FD0FF4" w:rsidP="00C0602C">
      <w:pPr>
        <w:shd w:val="clear" w:color="auto" w:fill="FFFFFF"/>
        <w:rPr>
          <w:rFonts w:eastAsia="Times New Roman" w:cs="Times New Roman"/>
          <w:sz w:val="25"/>
          <w:szCs w:val="25"/>
        </w:rPr>
      </w:pPr>
    </w:p>
    <w:p w14:paraId="5EB9235A" w14:textId="115E5991" w:rsidR="00C0602C" w:rsidRPr="00032826" w:rsidRDefault="00C0602C" w:rsidP="00C0602C">
      <w:pPr>
        <w:shd w:val="clear" w:color="auto" w:fill="FFFFFF"/>
        <w:rPr>
          <w:rFonts w:eastAsia="Times New Roman" w:cs="Times New Roman"/>
          <w:sz w:val="25"/>
          <w:szCs w:val="25"/>
        </w:rPr>
      </w:pPr>
      <w:r w:rsidRPr="00032826">
        <w:rPr>
          <w:rFonts w:eastAsia="Times New Roman" w:cs="Times New Roman"/>
          <w:sz w:val="25"/>
          <w:szCs w:val="25"/>
        </w:rPr>
        <w:t xml:space="preserve">Los proyectos son altamente colaborativos y se adaptan mejor a los cambios; de hecho, el cambio en los requerimientos es una característica esperada y deseada, al igual que las entregas constantes al cliente y la retroalimentación por parte de él. Tanto el producto como el proceso son mejorados frecuentemente </w:t>
      </w:r>
      <w:r>
        <w:rPr>
          <w:rFonts w:eastAsia="Times New Roman" w:cs="Times New Roman"/>
          <w:szCs w:val="24"/>
        </w:rPr>
        <w:fldChar w:fldCharType="begin"/>
      </w:r>
      <w:r w:rsidR="00184038">
        <w:rPr>
          <w:rFonts w:eastAsia="Times New Roman" w:cs="Times New Roman"/>
          <w:szCs w:val="24"/>
        </w:rPr>
        <w:instrText xml:space="preserve"> ADDIN ZOTERO_ITEM CSL_CITATION {"citationID":"CLFUXScS","properties":{"formattedCitation":"[51]","plainCitation":"[51]","noteIndex":0},"citationItems":[{"id":126,"uris":["http://zotero.org/users/local/tHZDUqki/items/3CBJD5CT"],"itemData":{"id":126,"type":"article-journal","container-title":"Prospectiva","DOI":"10.15665/rp.v11i2.36","ISSN":"22161368, 16928261","issue":"2","journalAbbreviation":"prospect","page":"30","source":"DOI.org (Crossref)","title":"Revisión de metodologías ágiles para el desarrollo de software","URL":"http://ojs.uac.edu.co/index.php/prospectiva/article/view/36","volume":"11","author":[{"family":"Cadavid","given":"Andrés Navarro"}],"accessed":{"date-parts":[["2023",12,7]]},"issued":{"date-parts":[["2013",9,20]]}}}],"schema":"https://github.com/citation-style-language/schema/raw/master/csl-citation.json"} </w:instrText>
      </w:r>
      <w:r>
        <w:rPr>
          <w:rFonts w:eastAsia="Times New Roman" w:cs="Times New Roman"/>
          <w:szCs w:val="24"/>
        </w:rPr>
        <w:fldChar w:fldCharType="separate"/>
      </w:r>
      <w:r w:rsidR="00184038">
        <w:rPr>
          <w:rFonts w:cs="Times New Roman"/>
        </w:rPr>
        <w:t>[51]</w:t>
      </w:r>
      <w:r>
        <w:rPr>
          <w:rFonts w:eastAsia="Times New Roman" w:cs="Times New Roman"/>
          <w:szCs w:val="24"/>
        </w:rPr>
        <w:fldChar w:fldCharType="end"/>
      </w:r>
      <w:r w:rsidRPr="00032826">
        <w:rPr>
          <w:rFonts w:eastAsia="Times New Roman" w:cs="Times New Roman"/>
          <w:sz w:val="25"/>
          <w:szCs w:val="25"/>
        </w:rPr>
        <w:t>.</w:t>
      </w:r>
    </w:p>
    <w:p w14:paraId="0C97F9AC" w14:textId="69FC8266" w:rsidR="00C0602C" w:rsidRPr="00FD0FF4" w:rsidRDefault="00C0602C" w:rsidP="00FD0FF4">
      <w:pPr>
        <w:pStyle w:val="Textonormal"/>
        <w:rPr>
          <w:rFonts w:cs="Times New Roman"/>
          <w:szCs w:val="24"/>
          <w:lang w:val="es-ES_tradnl"/>
        </w:rPr>
      </w:pPr>
      <w:r w:rsidRPr="006057D1">
        <w:rPr>
          <w:rFonts w:cs="Times New Roman"/>
          <w:szCs w:val="24"/>
          <w:lang w:val="es-ES_tradnl"/>
        </w:rPr>
        <w:t>En la</w:t>
      </w:r>
      <w:r w:rsidR="008C1EA3">
        <w:rPr>
          <w:rFonts w:cs="Times New Roman"/>
          <w:szCs w:val="24"/>
          <w:lang w:val="es-ES_tradnl"/>
        </w:rPr>
        <w:t xml:space="preserve"> </w:t>
      </w:r>
      <w:r w:rsidR="008C1EA3">
        <w:rPr>
          <w:rFonts w:cs="Times New Roman"/>
          <w:szCs w:val="24"/>
          <w:lang w:val="es-ES_tradnl"/>
        </w:rPr>
        <w:fldChar w:fldCharType="begin"/>
      </w:r>
      <w:r w:rsidR="008C1EA3">
        <w:rPr>
          <w:rFonts w:cs="Times New Roman"/>
          <w:szCs w:val="24"/>
          <w:lang w:val="es-ES_tradnl"/>
        </w:rPr>
        <w:instrText xml:space="preserve"> REF _Ref152853828 \h </w:instrText>
      </w:r>
      <w:r w:rsidR="008C1EA3">
        <w:rPr>
          <w:rFonts w:cs="Times New Roman"/>
          <w:szCs w:val="24"/>
          <w:lang w:val="es-ES_tradnl"/>
        </w:rPr>
      </w:r>
      <w:r w:rsidR="008C1EA3">
        <w:rPr>
          <w:rFonts w:cs="Times New Roman"/>
          <w:szCs w:val="24"/>
          <w:lang w:val="es-ES_tradnl"/>
        </w:rPr>
        <w:fldChar w:fldCharType="separate"/>
      </w:r>
      <w:r w:rsidR="00EC46CA">
        <w:t xml:space="preserve">Tabla </w:t>
      </w:r>
      <w:r w:rsidR="00EC46CA">
        <w:rPr>
          <w:noProof/>
        </w:rPr>
        <w:t>2</w:t>
      </w:r>
      <w:r w:rsidR="008C1EA3">
        <w:rPr>
          <w:rFonts w:cs="Times New Roman"/>
          <w:szCs w:val="24"/>
          <w:lang w:val="es-ES_tradnl"/>
        </w:rPr>
        <w:fldChar w:fldCharType="end"/>
      </w:r>
      <w:r w:rsidR="008C1EA3">
        <w:rPr>
          <w:rFonts w:cs="Times New Roman"/>
          <w:szCs w:val="24"/>
          <w:lang w:val="es-ES_tradnl"/>
        </w:rPr>
        <w:t xml:space="preserve"> </w:t>
      </w:r>
      <w:r w:rsidRPr="006057D1">
        <w:rPr>
          <w:rFonts w:cs="Times New Roman"/>
          <w:szCs w:val="24"/>
          <w:lang w:val="es-ES_tradnl"/>
        </w:rPr>
        <w:t xml:space="preserve">se describen las metodologías ágiles más características que se describen por </w:t>
      </w:r>
      <w:r w:rsidRPr="006057D1">
        <w:rPr>
          <w:rFonts w:cs="Times New Roman"/>
          <w:color w:val="000000"/>
          <w:szCs w:val="24"/>
        </w:rPr>
        <w:t>A. N. Cadavid</w:t>
      </w:r>
      <w:r>
        <w:rPr>
          <w:rFonts w:cs="Times New Roman"/>
          <w:color w:val="000000"/>
          <w:szCs w:val="24"/>
        </w:rPr>
        <w:t xml:space="preserve"> </w:t>
      </w:r>
      <w:r>
        <w:rPr>
          <w:rFonts w:eastAsia="Times New Roman" w:cs="Times New Roman"/>
          <w:szCs w:val="24"/>
        </w:rPr>
        <w:fldChar w:fldCharType="begin"/>
      </w:r>
      <w:r w:rsidR="00184038">
        <w:rPr>
          <w:rFonts w:eastAsia="Times New Roman" w:cs="Times New Roman"/>
          <w:szCs w:val="24"/>
        </w:rPr>
        <w:instrText xml:space="preserve"> ADDIN ZOTERO_ITEM CSL_CITATION {"citationID":"DZMAF0jr","properties":{"formattedCitation":"[51]","plainCitation":"[51]","noteIndex":0},"citationItems":[{"id":126,"uris":["http://zotero.org/users/local/tHZDUqki/items/3CBJD5CT"],"itemData":{"id":126,"type":"article-journal","container-title":"Prospectiva","DOI":"10.15665/rp.v11i2.36","ISSN":"22161368, 16928261","issue":"2","journalAbbreviation":"prospect","page":"30","source":"DOI.org (Crossref)","title":"Revisión de metodologías ágiles para el desarrollo de software","URL":"http://ojs.uac.edu.co/index.php/prospectiva/article/view/36","volume":"11","author":[{"family":"Cadavid","given":"Andrés Navarro"}],"accessed":{"date-parts":[["2023",12,7]]},"issued":{"date-parts":[["2013",9,20]]}}}],"schema":"https://github.com/citation-style-language/schema/raw/master/csl-citation.json"} </w:instrText>
      </w:r>
      <w:r>
        <w:rPr>
          <w:rFonts w:eastAsia="Times New Roman" w:cs="Times New Roman"/>
          <w:szCs w:val="24"/>
        </w:rPr>
        <w:fldChar w:fldCharType="separate"/>
      </w:r>
      <w:r w:rsidR="00184038">
        <w:rPr>
          <w:rFonts w:cs="Times New Roman"/>
        </w:rPr>
        <w:t>[51]</w:t>
      </w:r>
      <w:r>
        <w:rPr>
          <w:rFonts w:eastAsia="Times New Roman" w:cs="Times New Roman"/>
          <w:szCs w:val="24"/>
        </w:rPr>
        <w:fldChar w:fldCharType="end"/>
      </w:r>
      <w:r w:rsidRPr="006057D1">
        <w:rPr>
          <w:rFonts w:cs="Times New Roman"/>
          <w:color w:val="000000"/>
          <w:szCs w:val="24"/>
        </w:rPr>
        <w:t>:</w:t>
      </w:r>
    </w:p>
    <w:p w14:paraId="4F2862FE" w14:textId="416D599D" w:rsidR="00FD0FF4" w:rsidRPr="00254664" w:rsidRDefault="00254664" w:rsidP="00254664">
      <w:pPr>
        <w:spacing w:after="160" w:line="259" w:lineRule="auto"/>
        <w:jc w:val="left"/>
        <w:rPr>
          <w:rFonts w:eastAsia="Times New Roman" w:cs="Times New Roman"/>
          <w:i/>
          <w:iCs/>
          <w:sz w:val="20"/>
          <w:szCs w:val="18"/>
          <w:lang w:val="es-ES"/>
        </w:rPr>
      </w:pPr>
      <w:r>
        <w:br w:type="page"/>
      </w:r>
    </w:p>
    <w:p w14:paraId="0D7C7FAF" w14:textId="56F7063B" w:rsidR="008C1EA3" w:rsidRDefault="008C1EA3" w:rsidP="008C1EA3">
      <w:pPr>
        <w:pStyle w:val="Caption"/>
        <w:keepNext/>
      </w:pPr>
      <w:bookmarkStart w:id="53" w:name="_Ref152853828"/>
      <w:bookmarkStart w:id="54" w:name="_Toc153454189"/>
      <w:r>
        <w:t xml:space="preserve">Tabla </w:t>
      </w:r>
      <w:r>
        <w:fldChar w:fldCharType="begin"/>
      </w:r>
      <w:r>
        <w:instrText xml:space="preserve"> SEQ Tabla \* ARABIC </w:instrText>
      </w:r>
      <w:r>
        <w:fldChar w:fldCharType="separate"/>
      </w:r>
      <w:r w:rsidR="00553F75">
        <w:rPr>
          <w:noProof/>
        </w:rPr>
        <w:t>2</w:t>
      </w:r>
      <w:r>
        <w:fldChar w:fldCharType="end"/>
      </w:r>
      <w:bookmarkEnd w:id="53"/>
      <w:r>
        <w:t>. Metodologías ágiles</w:t>
      </w:r>
      <w:bookmarkEnd w:id="54"/>
    </w:p>
    <w:tbl>
      <w:tblPr>
        <w:tblStyle w:val="TableGrid"/>
        <w:tblW w:w="0" w:type="auto"/>
        <w:tblLook w:val="04A0" w:firstRow="1" w:lastRow="0" w:firstColumn="1" w:lastColumn="0" w:noHBand="0" w:noVBand="1"/>
      </w:tblPr>
      <w:tblGrid>
        <w:gridCol w:w="2263"/>
        <w:gridCol w:w="6565"/>
      </w:tblGrid>
      <w:tr w:rsidR="00C0602C" w:rsidRPr="00674AF7" w14:paraId="0477376E" w14:textId="77777777" w:rsidTr="006C326A">
        <w:tc>
          <w:tcPr>
            <w:tcW w:w="2263" w:type="dxa"/>
            <w:shd w:val="clear" w:color="auto" w:fill="ED7D31" w:themeFill="accent2"/>
          </w:tcPr>
          <w:p w14:paraId="3D51E884" w14:textId="77777777" w:rsidR="00C0602C" w:rsidRPr="00674AF7" w:rsidRDefault="00C0602C" w:rsidP="00AA3F75">
            <w:pPr>
              <w:pStyle w:val="Textonormal"/>
              <w:rPr>
                <w:rFonts w:cs="Times New Roman"/>
                <w:b/>
                <w:bCs/>
              </w:rPr>
            </w:pPr>
            <w:r w:rsidRPr="00674AF7">
              <w:rPr>
                <w:rFonts w:cs="Times New Roman"/>
                <w:b/>
                <w:bCs/>
              </w:rPr>
              <w:t>Metodología</w:t>
            </w:r>
          </w:p>
        </w:tc>
        <w:tc>
          <w:tcPr>
            <w:tcW w:w="6565" w:type="dxa"/>
            <w:shd w:val="clear" w:color="auto" w:fill="ED7D31" w:themeFill="accent2"/>
          </w:tcPr>
          <w:p w14:paraId="0A51F02A" w14:textId="77777777" w:rsidR="00C0602C" w:rsidRPr="00674AF7" w:rsidRDefault="00C0602C" w:rsidP="00AA3F75">
            <w:pPr>
              <w:pStyle w:val="Textonormal"/>
              <w:rPr>
                <w:rFonts w:cs="Times New Roman"/>
                <w:b/>
                <w:bCs/>
              </w:rPr>
            </w:pPr>
            <w:r w:rsidRPr="00674AF7">
              <w:rPr>
                <w:rFonts w:cs="Times New Roman"/>
                <w:b/>
                <w:bCs/>
              </w:rPr>
              <w:t>Descripción</w:t>
            </w:r>
          </w:p>
        </w:tc>
      </w:tr>
      <w:tr w:rsidR="00C0602C" w:rsidRPr="00674AF7" w14:paraId="5C8C5CDE" w14:textId="77777777" w:rsidTr="006C326A">
        <w:tc>
          <w:tcPr>
            <w:tcW w:w="2263" w:type="dxa"/>
          </w:tcPr>
          <w:p w14:paraId="6C9624F7" w14:textId="77777777" w:rsidR="00C0602C" w:rsidRPr="00674AF7" w:rsidRDefault="00C0602C" w:rsidP="00AA3F75">
            <w:pPr>
              <w:pStyle w:val="Textonormal"/>
              <w:rPr>
                <w:rFonts w:cs="Times New Roman"/>
                <w:b/>
                <w:bCs/>
              </w:rPr>
            </w:pPr>
            <w:r w:rsidRPr="00674AF7">
              <w:rPr>
                <w:rFonts w:cs="Times New Roman"/>
                <w:b/>
                <w:bCs/>
                <w:sz w:val="25"/>
                <w:szCs w:val="25"/>
                <w:shd w:val="clear" w:color="auto" w:fill="FFFFFF"/>
              </w:rPr>
              <w:t>Scrum</w:t>
            </w:r>
          </w:p>
        </w:tc>
        <w:tc>
          <w:tcPr>
            <w:tcW w:w="6565" w:type="dxa"/>
          </w:tcPr>
          <w:p w14:paraId="571505CD" w14:textId="30F92D42" w:rsidR="00C0602C" w:rsidRPr="00674AF7" w:rsidRDefault="00C0602C" w:rsidP="00AA3F75">
            <w:pPr>
              <w:shd w:val="clear" w:color="auto" w:fill="FFFFFF"/>
              <w:spacing w:after="160"/>
              <w:rPr>
                <w:rFonts w:cs="Times New Roman"/>
                <w:sz w:val="25"/>
                <w:szCs w:val="25"/>
              </w:rPr>
            </w:pPr>
            <w:r w:rsidRPr="00674AF7">
              <w:rPr>
                <w:rFonts w:cs="Times New Roman"/>
                <w:sz w:val="25"/>
                <w:szCs w:val="25"/>
              </w:rPr>
              <w:t xml:space="preserve">La metodología Scrum para el desarrollo ágil de software es un marco de trabajo diseñado para lograr la colaboración eficaz de equipos en proyectos, que emplea un conjunto de reglas y artefactos y define roles que generan la estructura necesaria para su correcto funcionamiento. Scrum utiliza un enfoque incremental que tiene como fundamento la teoría de control empírico de procesos.  Esta teoría se fundamenta en transparencia, inspección y adaptación; la transparencia, que garantiza la visibilidad en el proceso de las cosas que pueden afectar el </w:t>
            </w:r>
            <w:r w:rsidR="00CF4CEE" w:rsidRPr="00674AF7">
              <w:rPr>
                <w:rFonts w:cs="Times New Roman"/>
                <w:sz w:val="25"/>
                <w:szCs w:val="25"/>
              </w:rPr>
              <w:t>resultado; la</w:t>
            </w:r>
            <w:r w:rsidRPr="00674AF7">
              <w:rPr>
                <w:rFonts w:cs="Times New Roman"/>
                <w:sz w:val="25"/>
                <w:szCs w:val="25"/>
              </w:rPr>
              <w:t xml:space="preserve"> inspección, que </w:t>
            </w:r>
            <w:r w:rsidR="00CF4CEE" w:rsidRPr="00674AF7">
              <w:rPr>
                <w:rFonts w:cs="Times New Roman"/>
                <w:sz w:val="25"/>
                <w:szCs w:val="25"/>
              </w:rPr>
              <w:t>ayuda a</w:t>
            </w:r>
            <w:r w:rsidRPr="00674AF7">
              <w:rPr>
                <w:rFonts w:cs="Times New Roman"/>
                <w:sz w:val="25"/>
                <w:szCs w:val="25"/>
              </w:rPr>
              <w:t xml:space="preserve">  detectar  variaciones indeseables en el proceso; y la adaptación, que realiza los ajustes pertinentes para minimizar el impacto de las mismas.</w:t>
            </w:r>
          </w:p>
        </w:tc>
      </w:tr>
      <w:tr w:rsidR="00C0602C" w:rsidRPr="00674AF7" w14:paraId="51CEBAB9" w14:textId="77777777" w:rsidTr="006C326A">
        <w:tc>
          <w:tcPr>
            <w:tcW w:w="2263" w:type="dxa"/>
          </w:tcPr>
          <w:p w14:paraId="0FD390DC" w14:textId="77777777" w:rsidR="00C0602C" w:rsidRPr="00674AF7" w:rsidRDefault="00C0602C" w:rsidP="00AA3F75">
            <w:pPr>
              <w:pStyle w:val="Textonormal"/>
              <w:rPr>
                <w:rFonts w:cs="Times New Roman"/>
                <w:b/>
                <w:bCs/>
              </w:rPr>
            </w:pPr>
            <w:r w:rsidRPr="00674AF7">
              <w:rPr>
                <w:rFonts w:cs="Times New Roman"/>
                <w:b/>
                <w:bCs/>
                <w:sz w:val="25"/>
                <w:szCs w:val="25"/>
                <w:shd w:val="clear" w:color="auto" w:fill="FFFFFF"/>
              </w:rPr>
              <w:t>Extreme Programming [XP]</w:t>
            </w:r>
          </w:p>
        </w:tc>
        <w:tc>
          <w:tcPr>
            <w:tcW w:w="6565" w:type="dxa"/>
          </w:tcPr>
          <w:p w14:paraId="42690417" w14:textId="6AD769E2" w:rsidR="00C0602C" w:rsidRPr="00674AF7" w:rsidRDefault="00C0602C" w:rsidP="00AA3F75">
            <w:pPr>
              <w:shd w:val="clear" w:color="auto" w:fill="FFFFFF"/>
              <w:spacing w:after="160"/>
              <w:rPr>
                <w:rFonts w:cs="Times New Roman"/>
                <w:sz w:val="25"/>
                <w:szCs w:val="25"/>
              </w:rPr>
            </w:pPr>
            <w:r w:rsidRPr="00674AF7">
              <w:rPr>
                <w:rFonts w:cs="Times New Roman"/>
                <w:sz w:val="25"/>
                <w:szCs w:val="25"/>
              </w:rPr>
              <w:t>XP tiene como base cinco valores: Simplicidad, Comunicación, Retroalimentación, Respeto y Coraje. Estos valores, a su vez, son la base para la definición de sus principios. De ellos, los fundamentales son: la retroalimentación rápida, asumir simplicidad, el cambio incremental, la aceptación del cambio</w:t>
            </w:r>
            <w:r w:rsidR="00CF4CEE">
              <w:rPr>
                <w:rFonts w:cs="Times New Roman"/>
                <w:sz w:val="25"/>
                <w:szCs w:val="25"/>
              </w:rPr>
              <w:t xml:space="preserve"> </w:t>
            </w:r>
            <w:r w:rsidRPr="00674AF7">
              <w:rPr>
                <w:rFonts w:cs="Times New Roman"/>
                <w:sz w:val="25"/>
                <w:szCs w:val="25"/>
              </w:rPr>
              <w:t xml:space="preserve">y el trabajo de calidad. Las prácticas de esta metodología se derivan de sus valores y principios y están enfocadas en darle solución a las </w:t>
            </w:r>
            <w:r w:rsidR="00CF4CEE" w:rsidRPr="00674AF7">
              <w:rPr>
                <w:rFonts w:cs="Times New Roman"/>
                <w:sz w:val="25"/>
                <w:szCs w:val="25"/>
              </w:rPr>
              <w:t>actividades básicas</w:t>
            </w:r>
            <w:r w:rsidRPr="00674AF7">
              <w:rPr>
                <w:rFonts w:cs="Times New Roman"/>
                <w:sz w:val="25"/>
                <w:szCs w:val="25"/>
              </w:rPr>
              <w:t xml:space="preserve"> de un proceso de desarrollo,</w:t>
            </w:r>
            <w:r w:rsidR="00CF4CEE">
              <w:rPr>
                <w:rFonts w:cs="Times New Roman"/>
                <w:sz w:val="25"/>
                <w:szCs w:val="25"/>
              </w:rPr>
              <w:t xml:space="preserve"> </w:t>
            </w:r>
            <w:r w:rsidRPr="00674AF7">
              <w:rPr>
                <w:rFonts w:cs="Times New Roman"/>
                <w:sz w:val="25"/>
                <w:szCs w:val="25"/>
              </w:rPr>
              <w:t>esto es: escribir código, realizar pruebas, escuchar (planear) y diseñar.</w:t>
            </w:r>
          </w:p>
        </w:tc>
      </w:tr>
      <w:tr w:rsidR="00C0602C" w:rsidRPr="00674AF7" w14:paraId="45D12DC7" w14:textId="77777777" w:rsidTr="006C326A">
        <w:tc>
          <w:tcPr>
            <w:tcW w:w="2263" w:type="dxa"/>
          </w:tcPr>
          <w:p w14:paraId="02DE3948" w14:textId="77777777" w:rsidR="00C0602C" w:rsidRPr="00674AF7" w:rsidRDefault="00C0602C" w:rsidP="00AA3F75">
            <w:pPr>
              <w:pStyle w:val="Textonormal"/>
              <w:rPr>
                <w:rFonts w:cs="Times New Roman"/>
                <w:b/>
                <w:bCs/>
              </w:rPr>
            </w:pPr>
            <w:r w:rsidRPr="00674AF7">
              <w:rPr>
                <w:rFonts w:cs="Times New Roman"/>
                <w:b/>
                <w:bCs/>
                <w:sz w:val="25"/>
                <w:szCs w:val="25"/>
                <w:shd w:val="clear" w:color="auto" w:fill="FFFFFF"/>
              </w:rPr>
              <w:t>Crystal</w:t>
            </w:r>
          </w:p>
        </w:tc>
        <w:tc>
          <w:tcPr>
            <w:tcW w:w="6565" w:type="dxa"/>
          </w:tcPr>
          <w:p w14:paraId="22482C1E" w14:textId="3FBDB484" w:rsidR="00C0602C" w:rsidRPr="00674AF7" w:rsidRDefault="00C0602C" w:rsidP="00AA3F75">
            <w:pPr>
              <w:shd w:val="clear" w:color="auto" w:fill="FFFFFF"/>
              <w:spacing w:after="160"/>
              <w:rPr>
                <w:rFonts w:cs="Times New Roman"/>
                <w:sz w:val="25"/>
                <w:szCs w:val="25"/>
              </w:rPr>
            </w:pPr>
            <w:r w:rsidRPr="00674AF7">
              <w:rPr>
                <w:rFonts w:cs="Times New Roman"/>
                <w:sz w:val="25"/>
                <w:szCs w:val="25"/>
              </w:rPr>
              <w:t>La filosofía de Crystal define el desarrollo como un juego cooperativo de invención y comunicación cuya meta principal es entregar software útil, que funcione, y su objetivo secundario, preparar el próximo juego.</w:t>
            </w:r>
          </w:p>
        </w:tc>
      </w:tr>
      <w:tr w:rsidR="00C0602C" w:rsidRPr="00674AF7" w14:paraId="05413E60" w14:textId="77777777" w:rsidTr="006C326A">
        <w:tc>
          <w:tcPr>
            <w:tcW w:w="2263" w:type="dxa"/>
          </w:tcPr>
          <w:p w14:paraId="04D60297" w14:textId="77777777" w:rsidR="00C0602C" w:rsidRPr="00674AF7" w:rsidRDefault="00C0602C" w:rsidP="00AA3F75">
            <w:pPr>
              <w:pStyle w:val="Textonormal"/>
              <w:rPr>
                <w:rFonts w:cs="Times New Roman"/>
                <w:b/>
                <w:bCs/>
              </w:rPr>
            </w:pPr>
            <w:r w:rsidRPr="00674AF7">
              <w:rPr>
                <w:rFonts w:cs="Times New Roman"/>
                <w:b/>
                <w:bCs/>
                <w:sz w:val="25"/>
                <w:szCs w:val="25"/>
                <w:shd w:val="clear" w:color="auto" w:fill="FFFFFF"/>
              </w:rPr>
              <w:t>Método de desarrollo de sistemas dinámicos</w:t>
            </w:r>
          </w:p>
        </w:tc>
        <w:tc>
          <w:tcPr>
            <w:tcW w:w="6565" w:type="dxa"/>
          </w:tcPr>
          <w:p w14:paraId="212DFF6C" w14:textId="2BF58FDB" w:rsidR="00C0602C" w:rsidRPr="00674AF7" w:rsidRDefault="00C0602C" w:rsidP="00AA3F75">
            <w:pPr>
              <w:shd w:val="clear" w:color="auto" w:fill="FFFFFF"/>
              <w:spacing w:after="160"/>
              <w:rPr>
                <w:rFonts w:cs="Times New Roman"/>
                <w:sz w:val="25"/>
                <w:szCs w:val="25"/>
              </w:rPr>
            </w:pPr>
            <w:r w:rsidRPr="00674AF7">
              <w:rPr>
                <w:rFonts w:cs="Times New Roman"/>
                <w:sz w:val="25"/>
                <w:szCs w:val="25"/>
              </w:rPr>
              <w:t xml:space="preserve">DSDM es un marco de trabajo creado para entregar la solución correcta en el momento correcto. Utiliza un ciclo de vida iterativo, fragmenta el proyecto en periodos cortos de tiempo y define entregables para cada uno de estos periodos. Tiene roles claramente definidos y especifica su trabajo dentro de periodos de tiempo. </w:t>
            </w:r>
          </w:p>
          <w:p w14:paraId="7CAC9E49" w14:textId="77777777" w:rsidR="00C0602C" w:rsidRPr="00674AF7" w:rsidRDefault="00C0602C" w:rsidP="00AA3F75">
            <w:pPr>
              <w:pStyle w:val="Textonormal"/>
              <w:rPr>
                <w:rFonts w:cs="Times New Roman"/>
                <w:b/>
                <w:bCs/>
              </w:rPr>
            </w:pPr>
          </w:p>
        </w:tc>
      </w:tr>
      <w:tr w:rsidR="00C0602C" w:rsidRPr="00674AF7" w14:paraId="72CDA350" w14:textId="77777777" w:rsidTr="006C326A">
        <w:tc>
          <w:tcPr>
            <w:tcW w:w="2263" w:type="dxa"/>
          </w:tcPr>
          <w:p w14:paraId="330292E9" w14:textId="77777777" w:rsidR="00C0602C" w:rsidRPr="00674AF7" w:rsidRDefault="00C0602C" w:rsidP="00AA3F75">
            <w:pPr>
              <w:pStyle w:val="Textonormal"/>
              <w:rPr>
                <w:rFonts w:cs="Times New Roman"/>
                <w:b/>
                <w:bCs/>
              </w:rPr>
            </w:pPr>
            <w:r w:rsidRPr="00674AF7">
              <w:rPr>
                <w:rFonts w:cs="Times New Roman"/>
                <w:b/>
                <w:bCs/>
                <w:sz w:val="25"/>
                <w:szCs w:val="25"/>
                <w:shd w:val="clear" w:color="auto" w:fill="FFFFFF"/>
              </w:rPr>
              <w:t>Desarrollo adaptativo de software</w:t>
            </w:r>
          </w:p>
        </w:tc>
        <w:tc>
          <w:tcPr>
            <w:tcW w:w="6565" w:type="dxa"/>
          </w:tcPr>
          <w:p w14:paraId="04CACAAB" w14:textId="61D80535" w:rsidR="00C0602C" w:rsidRPr="00674AF7" w:rsidRDefault="00C0602C" w:rsidP="00AA3F75">
            <w:pPr>
              <w:shd w:val="clear" w:color="auto" w:fill="FFFFFF"/>
              <w:spacing w:after="160"/>
              <w:rPr>
                <w:rFonts w:cs="Times New Roman"/>
                <w:sz w:val="25"/>
                <w:szCs w:val="25"/>
              </w:rPr>
            </w:pPr>
            <w:r w:rsidRPr="00674AF7">
              <w:rPr>
                <w:rFonts w:cs="Times New Roman"/>
                <w:sz w:val="25"/>
                <w:szCs w:val="25"/>
              </w:rPr>
              <w:t>SD tiene como fundamento la teoría de sistemas adaptativos complejos. Por ello, interpreta los proyectos de software como sistemas adaptativos complejos compuestos por agentes</w:t>
            </w:r>
            <w:r w:rsidR="006F17BC">
              <w:rPr>
                <w:rFonts w:cs="Times New Roman"/>
                <w:sz w:val="25"/>
                <w:szCs w:val="25"/>
              </w:rPr>
              <w:t xml:space="preserve">, </w:t>
            </w:r>
            <w:r w:rsidRPr="00674AF7">
              <w:rPr>
                <w:rFonts w:cs="Times New Roman"/>
                <w:sz w:val="25"/>
                <w:szCs w:val="25"/>
              </w:rPr>
              <w:t xml:space="preserve">entornos </w:t>
            </w:r>
            <w:r w:rsidR="006A0FA0" w:rsidRPr="00674AF7">
              <w:rPr>
                <w:rFonts w:cs="Times New Roman"/>
                <w:sz w:val="25"/>
                <w:szCs w:val="25"/>
              </w:rPr>
              <w:t>organizacionales</w:t>
            </w:r>
            <w:r w:rsidRPr="00674AF7">
              <w:rPr>
                <w:rFonts w:cs="Times New Roman"/>
                <w:sz w:val="25"/>
                <w:szCs w:val="25"/>
              </w:rPr>
              <w:t>, tecnológico y salidas el producto desarrollado.</w:t>
            </w:r>
          </w:p>
        </w:tc>
      </w:tr>
      <w:tr w:rsidR="00C0602C" w:rsidRPr="00674AF7" w14:paraId="24A8D993" w14:textId="77777777" w:rsidTr="006C326A">
        <w:tc>
          <w:tcPr>
            <w:tcW w:w="2263" w:type="dxa"/>
          </w:tcPr>
          <w:p w14:paraId="55FF1FCF" w14:textId="77777777" w:rsidR="00C0602C" w:rsidRPr="00674AF7" w:rsidRDefault="00C0602C" w:rsidP="00AA3F75">
            <w:pPr>
              <w:pStyle w:val="Textonormal"/>
              <w:rPr>
                <w:rFonts w:cs="Times New Roman"/>
                <w:b/>
                <w:bCs/>
              </w:rPr>
            </w:pPr>
            <w:r w:rsidRPr="00674AF7">
              <w:rPr>
                <w:rFonts w:cs="Times New Roman"/>
                <w:b/>
                <w:bCs/>
                <w:sz w:val="25"/>
                <w:szCs w:val="25"/>
                <w:shd w:val="clear" w:color="auto" w:fill="FFFFFF"/>
              </w:rPr>
              <w:t>Desarrollo orientado a funcionalidades</w:t>
            </w:r>
          </w:p>
        </w:tc>
        <w:tc>
          <w:tcPr>
            <w:tcW w:w="6565" w:type="dxa"/>
          </w:tcPr>
          <w:p w14:paraId="377429AF" w14:textId="60FAE4F4" w:rsidR="00C0602C" w:rsidRPr="00674AF7" w:rsidRDefault="00C0602C" w:rsidP="00AA3F75">
            <w:pPr>
              <w:shd w:val="clear" w:color="auto" w:fill="FFFFFF"/>
              <w:spacing w:after="160"/>
              <w:rPr>
                <w:rFonts w:cs="Times New Roman"/>
                <w:sz w:val="25"/>
                <w:szCs w:val="25"/>
              </w:rPr>
            </w:pPr>
            <w:r w:rsidRPr="00674AF7">
              <w:rPr>
                <w:rFonts w:cs="Times New Roman"/>
                <w:sz w:val="25"/>
                <w:szCs w:val="25"/>
              </w:rPr>
              <w:t xml:space="preserve">FDD tiene como rasgo característico la planeación y el diseño por adelantado.  En consecuencia, el modelo de objetos, la lista de características y la planeación se hacen al </w:t>
            </w:r>
            <w:r w:rsidR="00CF4CEE" w:rsidRPr="00674AF7">
              <w:rPr>
                <w:rFonts w:cs="Times New Roman"/>
                <w:sz w:val="25"/>
                <w:szCs w:val="25"/>
              </w:rPr>
              <w:t>inicio del proyecto</w:t>
            </w:r>
            <w:r w:rsidRPr="00674AF7">
              <w:rPr>
                <w:rFonts w:cs="Times New Roman"/>
                <w:sz w:val="25"/>
                <w:szCs w:val="25"/>
              </w:rPr>
              <w:t>. Las iteraciones son incrementos con características identificadas.</w:t>
            </w:r>
          </w:p>
          <w:p w14:paraId="7E6FDE1C" w14:textId="77777777" w:rsidR="00C0602C" w:rsidRPr="00674AF7" w:rsidRDefault="00C0602C" w:rsidP="00AA3F75">
            <w:pPr>
              <w:pStyle w:val="Textonormal"/>
              <w:rPr>
                <w:rFonts w:cs="Times New Roman"/>
                <w:b/>
                <w:bCs/>
              </w:rPr>
            </w:pPr>
          </w:p>
        </w:tc>
      </w:tr>
    </w:tbl>
    <w:p w14:paraId="7CAFAA8D" w14:textId="05542CEE" w:rsidR="00C0602C" w:rsidRPr="00EE7D13" w:rsidRDefault="00C0602C" w:rsidP="00C0602C">
      <w:pPr>
        <w:rPr>
          <w:sz w:val="16"/>
          <w:szCs w:val="16"/>
        </w:rPr>
      </w:pPr>
      <w:r w:rsidRPr="00EE7D13">
        <w:rPr>
          <w:sz w:val="16"/>
          <w:szCs w:val="16"/>
        </w:rPr>
        <w:t xml:space="preserve">Fuente: </w:t>
      </w:r>
      <w:r w:rsidRPr="00EE7D13">
        <w:rPr>
          <w:rFonts w:ascii="Open Sans" w:hAnsi="Open Sans" w:cs="Open Sans"/>
          <w:color w:val="000000"/>
          <w:sz w:val="16"/>
          <w:szCs w:val="16"/>
        </w:rPr>
        <w:t>A. N. Cadavid, “Revisión de metodologías ágiles para el desarrollo de software”, </w:t>
      </w:r>
      <w:r w:rsidRPr="00EE7D13">
        <w:rPr>
          <w:rFonts w:ascii="Open Sans" w:hAnsi="Open Sans" w:cs="Open Sans"/>
          <w:i/>
          <w:iCs/>
          <w:color w:val="000000"/>
          <w:sz w:val="16"/>
          <w:szCs w:val="16"/>
        </w:rPr>
        <w:t>Prospectiva</w:t>
      </w:r>
      <w:r w:rsidRPr="00EE7D13">
        <w:rPr>
          <w:rFonts w:ascii="Open Sans" w:hAnsi="Open Sans" w:cs="Open Sans"/>
          <w:color w:val="000000"/>
          <w:sz w:val="16"/>
          <w:szCs w:val="16"/>
        </w:rPr>
        <w:t>, vol. 11, n.º 2, p. 30, septiembre de 2013. Accedido el 12 de septiembre de 2023. [En línea]. Disponible: </w:t>
      </w:r>
      <w:hyperlink r:id="rId28" w:tgtFrame="_blank" w:history="1">
        <w:r w:rsidRPr="00EE7D13">
          <w:rPr>
            <w:rStyle w:val="Hyperlink"/>
            <w:rFonts w:ascii="Open Sans" w:hAnsi="Open Sans" w:cs="Open Sans"/>
            <w:color w:val="000000"/>
            <w:sz w:val="16"/>
            <w:szCs w:val="16"/>
          </w:rPr>
          <w:t>https://doi.org/10.15665/rp.v11i2.36</w:t>
        </w:r>
      </w:hyperlink>
    </w:p>
    <w:p w14:paraId="046B9A8D" w14:textId="77777777" w:rsidR="009B6F45" w:rsidRDefault="009B6F45" w:rsidP="00E60116">
      <w:pPr>
        <w:pStyle w:val="Textonormal"/>
        <w:spacing w:after="0"/>
        <w:contextualSpacing/>
      </w:pPr>
    </w:p>
    <w:p w14:paraId="2A8D2FCA" w14:textId="7CBBE9FD" w:rsidR="00FB1E9F" w:rsidRDefault="00E15557" w:rsidP="00E15557">
      <w:pPr>
        <w:spacing w:after="160" w:line="259" w:lineRule="auto"/>
        <w:jc w:val="left"/>
      </w:pPr>
      <w:r>
        <w:br w:type="page"/>
      </w:r>
    </w:p>
    <w:p w14:paraId="0E1F17D4" w14:textId="0D814069" w:rsidR="0079137A" w:rsidRPr="0079137A" w:rsidRDefault="00F64F8D" w:rsidP="0080701D">
      <w:pPr>
        <w:pStyle w:val="Title"/>
      </w:pPr>
      <w:bookmarkStart w:id="55" w:name="_Toc57276370"/>
      <w:bookmarkStart w:id="56" w:name="_Toc153453918"/>
      <w:r>
        <w:t>Análisis y Resultados</w:t>
      </w:r>
      <w:bookmarkEnd w:id="55"/>
      <w:bookmarkEnd w:id="56"/>
      <w:r>
        <w:t xml:space="preserve"> </w:t>
      </w:r>
    </w:p>
    <w:p w14:paraId="4F04879C" w14:textId="1D77CA45" w:rsidR="00751FD6" w:rsidRPr="0079137A" w:rsidRDefault="003F5790" w:rsidP="60AB47D8">
      <w:pPr>
        <w:pStyle w:val="Subtitle"/>
        <w:spacing w:before="0" w:line="480" w:lineRule="auto"/>
        <w:contextualSpacing/>
        <w:rPr>
          <w:spacing w:val="0"/>
          <w:sz w:val="32"/>
          <w:szCs w:val="32"/>
        </w:rPr>
      </w:pPr>
      <w:bookmarkStart w:id="57" w:name="_Toc57276371"/>
      <w:bookmarkStart w:id="58" w:name="_Toc153453919"/>
      <w:r w:rsidRPr="60AB47D8">
        <w:rPr>
          <w:spacing w:val="0"/>
          <w:sz w:val="32"/>
          <w:szCs w:val="32"/>
        </w:rPr>
        <w:t>Análisis de la selección de la metodología (TT-I)</w:t>
      </w:r>
      <w:bookmarkEnd w:id="57"/>
      <w:bookmarkEnd w:id="58"/>
    </w:p>
    <w:p w14:paraId="6E3A387F" w14:textId="022FD9D8" w:rsidR="00C04E83" w:rsidRDefault="00F13603" w:rsidP="00F13603">
      <w:bookmarkStart w:id="59" w:name="_Toc1468043"/>
      <w:bookmarkStart w:id="60" w:name="_Toc22118793"/>
      <w:r w:rsidRPr="00F13603">
        <w:t xml:space="preserve">Según Aptiv, el Modelo V, también conocido como ciclo V, representa un enfoque específico en el desarrollo de software, dividiendo el proceso en tres etapas fundamentales: diseño, implementación y pruebas de integración. La forma de la letra V simboliza visualmente el flujo de desarrollo </w:t>
      </w:r>
      <w:r>
        <w:rPr>
          <w:color w:val="000000"/>
          <w:lang w:val="es-419"/>
        </w:rPr>
        <w:fldChar w:fldCharType="begin"/>
      </w:r>
      <w:r w:rsidR="00184038">
        <w:rPr>
          <w:color w:val="000000"/>
          <w:lang w:val="es-419"/>
        </w:rPr>
        <w:instrText xml:space="preserve"> ADDIN ZOTERO_ITEM CSL_CITATION {"citationID":"3BtSqem9","properties":{"formattedCitation":"[52]","plainCitation":"[52]","noteIndex":0},"citationItems":[{"id":130,"uris":["http://zotero.org/users/local/tHZDUqki/items/V2W5MLLF"],"itemData":{"id":130,"type":"webpage","abstract":"El modelo V o ciclo V es un estilo de desarrollo de software que divide el proceso en tres partes: diseño, implementación y pruebas de integración y cualificación.","container-title":"Aptiv","language":"es","title":"¿Qué es el modelo V en el desarrollo de software?","URL":"https://www.aptiv.com/es/tendencias/artículo/que-es-el-modelo-v-en-el-desarrollo-de-software","author":[{"family":"marzo","given":"MOBILITY INSIDER 08"},{"literal":"2023"}],"accessed":{"date-parts":[["2023",12,7]]}}}],"schema":"https://github.com/citation-style-language/schema/raw/master/csl-citation.json"} </w:instrText>
      </w:r>
      <w:r>
        <w:rPr>
          <w:color w:val="000000"/>
          <w:lang w:val="es-419"/>
        </w:rPr>
        <w:fldChar w:fldCharType="separate"/>
      </w:r>
      <w:r w:rsidR="00184038">
        <w:rPr>
          <w:rFonts w:cs="Times New Roman"/>
        </w:rPr>
        <w:t>[52]</w:t>
      </w:r>
      <w:r>
        <w:rPr>
          <w:color w:val="000000"/>
          <w:lang w:val="es-419"/>
        </w:rPr>
        <w:fldChar w:fldCharType="end"/>
      </w:r>
      <w:r w:rsidRPr="00F13603">
        <w:t>. De acuerdo con Weilkiens et al., el Modelo V fue conceptualizado por Barry Boehm, quien definió la parte descendente de la V como la verificación, mientras que la parte ascendente se centra en la validación</w:t>
      </w:r>
      <w:r w:rsidR="003A72EF">
        <w:t xml:space="preserve">, en la </w:t>
      </w:r>
      <w:r w:rsidR="003A72EF">
        <w:fldChar w:fldCharType="begin"/>
      </w:r>
      <w:r w:rsidR="003A72EF">
        <w:instrText xml:space="preserve"> REF _Ref152855819 \h </w:instrText>
      </w:r>
      <w:r w:rsidR="003A72EF">
        <w:fldChar w:fldCharType="separate"/>
      </w:r>
      <w:r w:rsidR="00EC46CA">
        <w:t xml:space="preserve">Figura </w:t>
      </w:r>
      <w:r w:rsidR="00EC46CA">
        <w:rPr>
          <w:noProof/>
        </w:rPr>
        <w:t>7</w:t>
      </w:r>
      <w:r w:rsidR="003A72EF">
        <w:fldChar w:fldCharType="end"/>
      </w:r>
      <w:r w:rsidR="003A72EF">
        <w:t xml:space="preserve"> se aprecia el modelo básico V</w:t>
      </w:r>
      <w:r w:rsidRPr="00F13603">
        <w:t xml:space="preserve">. Además, Boehm explicó cómo aplicar cada parte del proceso del ciclo de vida a cada nivel y a cada elemento </w:t>
      </w:r>
      <w:r>
        <w:rPr>
          <w:color w:val="000000"/>
          <w:lang w:val="es-419"/>
        </w:rPr>
        <w:fldChar w:fldCharType="begin"/>
      </w:r>
      <w:r w:rsidR="00184038">
        <w:rPr>
          <w:color w:val="000000"/>
          <w:lang w:val="es-419"/>
        </w:rPr>
        <w:instrText xml:space="preserve"> ADDIN ZOTERO_ITEM CSL_CITATION {"citationID":"E0wRFM1Z","properties":{"formattedCitation":"[53]","plainCitation":"[53]","noteIndex":0},"citationItems":[{"id":129,"uris":["http://zotero.org/users/local/tHZDUqki/items/34JAGNFC"],"itemData":{"id":129,"type":"book","abstract":"Presents modeling approaches that can be performed in SysML and other modeling languages This book combines the emerging discipline of systems architecting with model-based approaches using SysML. The early chapters of the book provide the fundamentals of systems architecting; discussing what systems architecting entails and how it benefits systems engineering. Model-based systems engineering is then defined, and its capabilities to develop complex systems on time and in a feasible quality are discussed. The remainder of the book covers important topics such as: architecture descriptions; architecture patterns; perspectives, viewpoints, views and their relation to system architecture; the roles of a system architect, their team, and stakeholders; systems architecting processes; agile approaches to systems architecting; variant modeling techniques; architecture frameworks; and architecture assessment. The book's organization allows experts to read the chapters out of sequence. Novices can read the chapters sequentially to gain a systematic introduction to system architecting. Model-Based System Architecture: -Provides comprehensive coverage of the Functional Architecture for Systems (FAS) method created by the authors and based on common MBSE practices -Covers architecture frameworks, including the System of Systems, Zachman Frameworks, TOGAF, and more -Includes a consistent example system, the \"Virtual Museum Tour\" system, that allows the authors to demonstrate the systems architecting concepts covered in the book Model-Based System Architecture is a comprehensive reference for system architects and systems engineers in technology companies. This book will also serve as a reference to students and researchers interested in functional architectures. Tim Weilkiens is the CEO at the German consultancy oose Innovative Informatik and co-author of the SysML specification. He has introduced model-based systems engineering to a variety of industry sectors. He is author of several books about modeling and the MBSE methodology SYSMOD. Jesko G. Lamm is a Senior Systems Engineer at Bernafon, a Swiss manufacturer for hearing instruments. With Tim Weilkiens, Jesko G. Lamm founded the Functional Architectures working group of the German chapter of INCOSE. Stephan Roth is a coach, consultant, and trainer for systems and software engineering at the German consultancy oose Innovative Informatik. He is a state-certified technical assistant for computer science from Physikalisch-Technische Lehranstalt (PTL) Wedel and a certified systems engineer (GfSE)- Level C. Markus Walker works at Schindler Elevator in the research and development division as elevator system architect. He is an INCOSE Certified Systems Engineering Professional (CSEP) and is engaged in the committee of the Swiss chapter of INCOSE","call-number":"620.004 2","collection-title":"Wiley series in systems engineering and management","event-place":"Hoboken, New Jersey","ISBN":"978-1-119-05193-0","language":"eng","publisher":"John Wiley &amp; Sons, Inc","publisher-place":"Hoboken, New Jersey","source":"BnF ISBN","title":"Model-based system architecture","author":[{"family":"Weilkiens","given":"Tim"},{"family":"Lamm","given":"Jesko G."},{"family":"Roth","given":"Stephan"},{"family":"Walker","given":"Markus"}],"issued":{"date-parts":[["2016"]]}}}],"schema":"https://github.com/citation-style-language/schema/raw/master/csl-citation.json"} </w:instrText>
      </w:r>
      <w:r>
        <w:rPr>
          <w:color w:val="000000"/>
          <w:lang w:val="es-419"/>
        </w:rPr>
        <w:fldChar w:fldCharType="separate"/>
      </w:r>
      <w:r w:rsidR="00184038">
        <w:rPr>
          <w:rFonts w:cs="Times New Roman"/>
        </w:rPr>
        <w:t>[53]</w:t>
      </w:r>
      <w:r>
        <w:rPr>
          <w:color w:val="000000"/>
          <w:lang w:val="es-419"/>
        </w:rPr>
        <w:fldChar w:fldCharType="end"/>
      </w:r>
      <w:r w:rsidR="003A72EF">
        <w:t>.</w:t>
      </w:r>
    </w:p>
    <w:p w14:paraId="24B3269F" w14:textId="77777777" w:rsidR="00712C2A" w:rsidRDefault="00712C2A" w:rsidP="00F13603"/>
    <w:p w14:paraId="26B4D3FB" w14:textId="77777777" w:rsidR="004F0589" w:rsidRDefault="004F0589" w:rsidP="004F0589">
      <w:pPr>
        <w:keepNext/>
        <w:jc w:val="center"/>
      </w:pPr>
      <w:r w:rsidRPr="004F0589">
        <w:rPr>
          <w:noProof/>
        </w:rPr>
        <w:drawing>
          <wp:inline distT="0" distB="0" distL="0" distR="0" wp14:anchorId="2ED51D3A" wp14:editId="40CF1003">
            <wp:extent cx="3175000" cy="2514600"/>
            <wp:effectExtent l="0" t="0" r="0" b="0"/>
            <wp:docPr id="2122830931" name="Imagen 21228309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830931" name=""/>
                    <pic:cNvPicPr/>
                  </pic:nvPicPr>
                  <pic:blipFill>
                    <a:blip r:embed="rId29"/>
                    <a:stretch>
                      <a:fillRect/>
                    </a:stretch>
                  </pic:blipFill>
                  <pic:spPr>
                    <a:xfrm>
                      <a:off x="0" y="0"/>
                      <a:ext cx="3175000" cy="2514600"/>
                    </a:xfrm>
                    <a:prstGeom prst="rect">
                      <a:avLst/>
                    </a:prstGeom>
                  </pic:spPr>
                </pic:pic>
              </a:graphicData>
            </a:graphic>
          </wp:inline>
        </w:drawing>
      </w:r>
    </w:p>
    <w:p w14:paraId="0B43D7F3" w14:textId="14038074" w:rsidR="00F13603" w:rsidRPr="00F13603" w:rsidRDefault="004F0589" w:rsidP="004F0589">
      <w:pPr>
        <w:pStyle w:val="Caption"/>
        <w:jc w:val="center"/>
      </w:pPr>
      <w:bookmarkStart w:id="61" w:name="_Ref152855819"/>
      <w:bookmarkStart w:id="62" w:name="_Toc153454242"/>
      <w:r>
        <w:t xml:space="preserve">Figura </w:t>
      </w:r>
      <w:r>
        <w:fldChar w:fldCharType="begin"/>
      </w:r>
      <w:r>
        <w:instrText xml:space="preserve"> SEQ Figura \* ARABIC </w:instrText>
      </w:r>
      <w:r>
        <w:fldChar w:fldCharType="separate"/>
      </w:r>
      <w:r w:rsidR="00C57680">
        <w:rPr>
          <w:noProof/>
        </w:rPr>
        <w:t>7</w:t>
      </w:r>
      <w:r>
        <w:fldChar w:fldCharType="end"/>
      </w:r>
      <w:bookmarkEnd w:id="61"/>
      <w:r>
        <w:t>. Modelo V básico</w:t>
      </w:r>
      <w:bookmarkEnd w:id="62"/>
    </w:p>
    <w:p w14:paraId="44C03C33" w14:textId="77777777" w:rsidR="00F13603" w:rsidRPr="00F13603" w:rsidRDefault="00F13603" w:rsidP="00F13603"/>
    <w:p w14:paraId="1207AEE9" w14:textId="73E902A0" w:rsidR="00F13603" w:rsidRPr="00F13603" w:rsidRDefault="00F13603" w:rsidP="00F13603">
      <w:r w:rsidRPr="00F13603">
        <w:t xml:space="preserve">Aptiv argumenta que pequeños incrementos en el modelo permiten la realización de pruebas en fases más tempranas del proceso, facilitando la detección temprana de fallas o errores. Este enfoque contribuye a acelerar el desarrollo, reducir costos y mejorar la calidad general del software </w:t>
      </w:r>
      <w:r>
        <w:rPr>
          <w:color w:val="000000"/>
          <w:lang w:val="es-419"/>
        </w:rPr>
        <w:fldChar w:fldCharType="begin"/>
      </w:r>
      <w:r w:rsidR="00184038">
        <w:rPr>
          <w:color w:val="000000"/>
          <w:lang w:val="es-419"/>
        </w:rPr>
        <w:instrText xml:space="preserve"> ADDIN ZOTERO_ITEM CSL_CITATION {"citationID":"OcZUos7t","properties":{"formattedCitation":"[52]","plainCitation":"[52]","noteIndex":0},"citationItems":[{"id":130,"uris":["http://zotero.org/users/local/tHZDUqki/items/V2W5MLLF"],"itemData":{"id":130,"type":"webpage","abstract":"El modelo V o ciclo V es un estilo de desarrollo de software que divide el proceso en tres partes: diseño, implementación y pruebas de integración y cualificación.","container-title":"Aptiv","language":"es","title":"¿Qué es el modelo V en el desarrollo de software?","URL":"https://www.aptiv.com/es/tendencias/artículo/que-es-el-modelo-v-en-el-desarrollo-de-software","author":[{"family":"marzo","given":"MOBILITY INSIDER 08"},{"literal":"2023"}],"accessed":{"date-parts":[["2023",12,7]]}}}],"schema":"https://github.com/citation-style-language/schema/raw/master/csl-citation.json"} </w:instrText>
      </w:r>
      <w:r>
        <w:rPr>
          <w:color w:val="000000"/>
          <w:lang w:val="es-419"/>
        </w:rPr>
        <w:fldChar w:fldCharType="separate"/>
      </w:r>
      <w:r w:rsidR="00184038">
        <w:rPr>
          <w:rFonts w:cs="Times New Roman"/>
        </w:rPr>
        <w:t>[52]</w:t>
      </w:r>
      <w:r>
        <w:rPr>
          <w:color w:val="000000"/>
          <w:lang w:val="es-419"/>
        </w:rPr>
        <w:fldChar w:fldCharType="end"/>
      </w:r>
      <w:r w:rsidRPr="00F13603">
        <w:t>.</w:t>
      </w:r>
      <w:r w:rsidR="00A4068F">
        <w:t xml:space="preserve"> En la </w:t>
      </w:r>
      <w:r w:rsidR="00A4068F">
        <w:fldChar w:fldCharType="begin"/>
      </w:r>
      <w:r w:rsidR="00A4068F">
        <w:instrText xml:space="preserve"> REF _Ref152855641 \h </w:instrText>
      </w:r>
      <w:r w:rsidR="00A4068F">
        <w:fldChar w:fldCharType="separate"/>
      </w:r>
      <w:r w:rsidR="00EC46CA">
        <w:t xml:space="preserve">Tabla </w:t>
      </w:r>
      <w:r w:rsidR="00EC46CA">
        <w:rPr>
          <w:noProof/>
        </w:rPr>
        <w:t>3</w:t>
      </w:r>
      <w:r w:rsidR="00A4068F">
        <w:fldChar w:fldCharType="end"/>
      </w:r>
      <w:r w:rsidR="00A4068F">
        <w:t xml:space="preserve"> se mencionan y definen las etapas de la metodología V</w:t>
      </w:r>
      <w:r w:rsidR="00BB4410">
        <w:t xml:space="preserve"> que se implementarán en el proyecto</w:t>
      </w:r>
      <w:r w:rsidR="00A4068F">
        <w:t>.</w:t>
      </w:r>
    </w:p>
    <w:p w14:paraId="36296E93" w14:textId="77777777" w:rsidR="00F13603" w:rsidRDefault="00F13603" w:rsidP="00AF5651">
      <w:pPr>
        <w:pStyle w:val="NormalWeb"/>
        <w:shd w:val="clear" w:color="auto" w:fill="FFFFFF"/>
        <w:spacing w:before="0" w:beforeAutospacing="0" w:line="360" w:lineRule="auto"/>
        <w:jc w:val="both"/>
        <w:rPr>
          <w:color w:val="000000"/>
          <w:lang w:val="es-419"/>
        </w:rPr>
      </w:pPr>
    </w:p>
    <w:p w14:paraId="6757652C" w14:textId="585E04D4" w:rsidR="00AF5651" w:rsidRDefault="00AF5651" w:rsidP="00AF5651">
      <w:pPr>
        <w:pStyle w:val="Caption"/>
        <w:keepNext/>
      </w:pPr>
      <w:bookmarkStart w:id="63" w:name="_Ref152855641"/>
      <w:bookmarkStart w:id="64" w:name="_Toc145413382"/>
      <w:bookmarkStart w:id="65" w:name="_Toc153454190"/>
      <w:r>
        <w:t xml:space="preserve">Tabla </w:t>
      </w:r>
      <w:r>
        <w:fldChar w:fldCharType="begin"/>
      </w:r>
      <w:r>
        <w:instrText xml:space="preserve"> SEQ Tabla \* ARABIC </w:instrText>
      </w:r>
      <w:r>
        <w:fldChar w:fldCharType="separate"/>
      </w:r>
      <w:r w:rsidR="00553F75">
        <w:rPr>
          <w:noProof/>
        </w:rPr>
        <w:t>3</w:t>
      </w:r>
      <w:r>
        <w:rPr>
          <w:noProof/>
        </w:rPr>
        <w:fldChar w:fldCharType="end"/>
      </w:r>
      <w:bookmarkEnd w:id="63"/>
      <w:r>
        <w:t>: Etapas de la metodología V.</w:t>
      </w:r>
      <w:bookmarkEnd w:id="64"/>
      <w:bookmarkEnd w:id="65"/>
    </w:p>
    <w:tbl>
      <w:tblPr>
        <w:tblStyle w:val="TableGrid"/>
        <w:tblW w:w="0" w:type="auto"/>
        <w:tblLook w:val="04A0" w:firstRow="1" w:lastRow="0" w:firstColumn="1" w:lastColumn="0" w:noHBand="0" w:noVBand="1"/>
      </w:tblPr>
      <w:tblGrid>
        <w:gridCol w:w="2547"/>
        <w:gridCol w:w="6281"/>
      </w:tblGrid>
      <w:tr w:rsidR="00AF5651" w14:paraId="679F6363" w14:textId="77777777" w:rsidTr="0025218C">
        <w:tc>
          <w:tcPr>
            <w:tcW w:w="2547" w:type="dxa"/>
            <w:shd w:val="clear" w:color="auto" w:fill="ED7D31" w:themeFill="accent2"/>
          </w:tcPr>
          <w:p w14:paraId="1ED125AC" w14:textId="77777777" w:rsidR="00AF5651" w:rsidRPr="00233A4F" w:rsidRDefault="00AF5651" w:rsidP="00233A4F">
            <w:pPr>
              <w:jc w:val="center"/>
              <w:rPr>
                <w:color w:val="FFFFFF" w:themeColor="background1"/>
              </w:rPr>
            </w:pPr>
            <w:r w:rsidRPr="00233A4F">
              <w:rPr>
                <w:color w:val="FFFFFF" w:themeColor="background1"/>
              </w:rPr>
              <w:t>Etapa</w:t>
            </w:r>
          </w:p>
        </w:tc>
        <w:tc>
          <w:tcPr>
            <w:tcW w:w="6281" w:type="dxa"/>
            <w:shd w:val="clear" w:color="auto" w:fill="ED7D31" w:themeFill="accent2"/>
          </w:tcPr>
          <w:p w14:paraId="589F0569" w14:textId="6B7FD7DF" w:rsidR="00AF5651" w:rsidRPr="00233A4F" w:rsidRDefault="00233A4F" w:rsidP="00233A4F">
            <w:pPr>
              <w:jc w:val="center"/>
              <w:rPr>
                <w:color w:val="FFFFFF" w:themeColor="background1"/>
              </w:rPr>
            </w:pPr>
            <w:r w:rsidRPr="00233A4F">
              <w:rPr>
                <w:color w:val="FFFFFF" w:themeColor="background1"/>
              </w:rPr>
              <w:t>De</w:t>
            </w:r>
            <w:r>
              <w:rPr>
                <w:color w:val="FFFFFF" w:themeColor="background1"/>
              </w:rPr>
              <w:t>scripción</w:t>
            </w:r>
          </w:p>
        </w:tc>
      </w:tr>
      <w:tr w:rsidR="00AF5651" w14:paraId="782414C9" w14:textId="77777777" w:rsidTr="0025218C">
        <w:tc>
          <w:tcPr>
            <w:tcW w:w="2547" w:type="dxa"/>
            <w:shd w:val="clear" w:color="auto" w:fill="auto"/>
            <w:vAlign w:val="center"/>
          </w:tcPr>
          <w:p w14:paraId="68B4A96D" w14:textId="77777777" w:rsidR="00AF5651" w:rsidRDefault="00AF5651" w:rsidP="00AA3F75">
            <w:pPr>
              <w:pStyle w:val="NormalWeb"/>
              <w:spacing w:before="0" w:beforeAutospacing="0" w:line="360" w:lineRule="auto"/>
              <w:jc w:val="both"/>
              <w:rPr>
                <w:color w:val="000000"/>
                <w:shd w:val="clear" w:color="auto" w:fill="FFFFFF"/>
                <w:lang w:val="es-ES_tradnl"/>
              </w:rPr>
            </w:pPr>
            <w:r w:rsidRPr="00A1717F">
              <w:rPr>
                <w:rStyle w:val="Strong"/>
                <w:color w:val="000000"/>
              </w:rPr>
              <w:t>Requisitos del sistema</w:t>
            </w:r>
          </w:p>
        </w:tc>
        <w:tc>
          <w:tcPr>
            <w:tcW w:w="6281" w:type="dxa"/>
          </w:tcPr>
          <w:p w14:paraId="75D499FA" w14:textId="77777777" w:rsidR="00AF5651" w:rsidRDefault="00AF5651" w:rsidP="00AA3F75">
            <w:pPr>
              <w:pStyle w:val="NormalWeb"/>
              <w:spacing w:before="0" w:beforeAutospacing="0" w:line="360" w:lineRule="auto"/>
              <w:jc w:val="both"/>
              <w:rPr>
                <w:color w:val="000000"/>
                <w:shd w:val="clear" w:color="auto" w:fill="FFFFFF"/>
                <w:lang w:val="es-ES_tradnl"/>
              </w:rPr>
            </w:pPr>
            <w:r w:rsidRPr="00A1717F">
              <w:rPr>
                <w:color w:val="000000"/>
              </w:rPr>
              <w:t>Los ingenieros reúnen los requisitos de la empresa y del sistema. En esta fase, es importante definir claramente los resultados que conseguirá la función o característica del automóvil.</w:t>
            </w:r>
          </w:p>
        </w:tc>
      </w:tr>
      <w:tr w:rsidR="00AF5651" w14:paraId="0B1BAF51" w14:textId="77777777" w:rsidTr="0025218C">
        <w:tc>
          <w:tcPr>
            <w:tcW w:w="2547" w:type="dxa"/>
            <w:vAlign w:val="center"/>
          </w:tcPr>
          <w:p w14:paraId="1B3E64B9" w14:textId="77777777" w:rsidR="00AF5651" w:rsidRDefault="00AF5651" w:rsidP="00AA3F75">
            <w:pPr>
              <w:pStyle w:val="NormalWeb"/>
              <w:spacing w:before="0" w:beforeAutospacing="0" w:line="360" w:lineRule="auto"/>
              <w:jc w:val="both"/>
              <w:rPr>
                <w:color w:val="000000"/>
                <w:shd w:val="clear" w:color="auto" w:fill="FFFFFF"/>
                <w:lang w:val="es-ES_tradnl"/>
              </w:rPr>
            </w:pPr>
            <w:r w:rsidRPr="00A1717F">
              <w:rPr>
                <w:rStyle w:val="Strong"/>
                <w:color w:val="000000"/>
              </w:rPr>
              <w:t>Diseño del sistema</w:t>
            </w:r>
          </w:p>
        </w:tc>
        <w:tc>
          <w:tcPr>
            <w:tcW w:w="6281" w:type="dxa"/>
          </w:tcPr>
          <w:p w14:paraId="43AAD0DE" w14:textId="77777777" w:rsidR="00AF5651" w:rsidRDefault="00AF5651" w:rsidP="00AA3F75">
            <w:pPr>
              <w:pStyle w:val="NormalWeb"/>
              <w:spacing w:before="0" w:beforeAutospacing="0" w:line="360" w:lineRule="auto"/>
              <w:jc w:val="both"/>
              <w:rPr>
                <w:color w:val="000000"/>
                <w:shd w:val="clear" w:color="auto" w:fill="FFFFFF"/>
                <w:lang w:val="es-ES_tradnl"/>
              </w:rPr>
            </w:pPr>
            <w:r w:rsidRPr="00A1717F">
              <w:rPr>
                <w:color w:val="000000"/>
              </w:rPr>
              <w:t>Los ingenieros diseñan la funcionalidad deseada utilizando un entorno de desarrollo basado en modelos. Las pruebas del modelo en bucle detectan fallas y errores en las primeras fases del proceso.</w:t>
            </w:r>
          </w:p>
        </w:tc>
      </w:tr>
      <w:tr w:rsidR="00AF5651" w14:paraId="7F57BE45" w14:textId="77777777" w:rsidTr="0025218C">
        <w:tc>
          <w:tcPr>
            <w:tcW w:w="2547" w:type="dxa"/>
            <w:vAlign w:val="center"/>
          </w:tcPr>
          <w:p w14:paraId="402161A9" w14:textId="77777777" w:rsidR="00AF5651" w:rsidRDefault="00AF5651" w:rsidP="00AA3F75">
            <w:pPr>
              <w:pStyle w:val="NormalWeb"/>
              <w:spacing w:before="0" w:beforeAutospacing="0" w:line="360" w:lineRule="auto"/>
              <w:jc w:val="both"/>
              <w:rPr>
                <w:color w:val="000000"/>
                <w:shd w:val="clear" w:color="auto" w:fill="FFFFFF"/>
                <w:lang w:val="es-ES_tradnl"/>
              </w:rPr>
            </w:pPr>
            <w:r w:rsidRPr="00A1717F">
              <w:rPr>
                <w:rStyle w:val="Strong"/>
                <w:color w:val="000000"/>
              </w:rPr>
              <w:t>Requisitos de software</w:t>
            </w:r>
          </w:p>
        </w:tc>
        <w:tc>
          <w:tcPr>
            <w:tcW w:w="6281" w:type="dxa"/>
          </w:tcPr>
          <w:p w14:paraId="5BAC62D0" w14:textId="77777777" w:rsidR="00AF5651" w:rsidRPr="00896359" w:rsidRDefault="00AF5651" w:rsidP="00AA3F75">
            <w:pPr>
              <w:shd w:val="clear" w:color="auto" w:fill="FFFFFF"/>
              <w:spacing w:before="100" w:beforeAutospacing="1" w:after="100" w:afterAutospacing="1"/>
              <w:rPr>
                <w:rFonts w:cs="Times New Roman"/>
                <w:color w:val="000000"/>
                <w:szCs w:val="24"/>
              </w:rPr>
            </w:pPr>
            <w:r w:rsidRPr="00A1717F">
              <w:rPr>
                <w:rFonts w:cs="Times New Roman"/>
                <w:color w:val="000000"/>
                <w:szCs w:val="24"/>
              </w:rPr>
              <w:t>Los ingenieros utilizan los requisitos del sistema y el diseño resultante para definir lo que debe conseguir el software.</w:t>
            </w:r>
          </w:p>
        </w:tc>
      </w:tr>
      <w:tr w:rsidR="00AF5651" w14:paraId="4C21E427" w14:textId="77777777" w:rsidTr="0025218C">
        <w:tc>
          <w:tcPr>
            <w:tcW w:w="2547" w:type="dxa"/>
            <w:vAlign w:val="center"/>
          </w:tcPr>
          <w:p w14:paraId="642B4ECE" w14:textId="77777777" w:rsidR="00AF5651" w:rsidRDefault="00AF5651" w:rsidP="00AA3F75">
            <w:pPr>
              <w:pStyle w:val="NormalWeb"/>
              <w:spacing w:before="0" w:beforeAutospacing="0" w:line="360" w:lineRule="auto"/>
              <w:jc w:val="both"/>
              <w:rPr>
                <w:color w:val="000000"/>
                <w:shd w:val="clear" w:color="auto" w:fill="FFFFFF"/>
                <w:lang w:val="es-ES_tradnl"/>
              </w:rPr>
            </w:pPr>
            <w:r w:rsidRPr="00A1717F">
              <w:rPr>
                <w:rStyle w:val="Strong"/>
                <w:color w:val="000000"/>
              </w:rPr>
              <w:t>Implementación del software</w:t>
            </w:r>
          </w:p>
        </w:tc>
        <w:tc>
          <w:tcPr>
            <w:tcW w:w="6281" w:type="dxa"/>
          </w:tcPr>
          <w:p w14:paraId="6C7B2AB2" w14:textId="77777777" w:rsidR="00AF5651" w:rsidRPr="00896359" w:rsidRDefault="00AF5651" w:rsidP="00AA3F75">
            <w:pPr>
              <w:shd w:val="clear" w:color="auto" w:fill="FFFFFF"/>
              <w:spacing w:before="100" w:beforeAutospacing="1" w:after="100" w:afterAutospacing="1"/>
              <w:rPr>
                <w:rFonts w:cs="Times New Roman"/>
                <w:color w:val="000000"/>
                <w:szCs w:val="24"/>
              </w:rPr>
            </w:pPr>
            <w:r w:rsidRPr="00A1717F">
              <w:rPr>
                <w:rFonts w:cs="Times New Roman"/>
                <w:color w:val="000000"/>
                <w:szCs w:val="24"/>
              </w:rPr>
              <w:t>Los ingenieros crean y compilan el código que construye el software. Para todo el código que se ha escrito, comienzan las fases de prueba para confirmar que se han logrado los requisitos (pruebas de verificación) y que el resultado es robusto y adecuado para la aplicación (pruebas de validación).</w:t>
            </w:r>
          </w:p>
        </w:tc>
      </w:tr>
      <w:tr w:rsidR="00AF5651" w14:paraId="560B562C" w14:textId="77777777" w:rsidTr="0025218C">
        <w:tc>
          <w:tcPr>
            <w:tcW w:w="2547" w:type="dxa"/>
            <w:vAlign w:val="center"/>
          </w:tcPr>
          <w:p w14:paraId="4B3A7ED0" w14:textId="77777777" w:rsidR="00AF5651" w:rsidRDefault="00AF5651" w:rsidP="00AA3F75">
            <w:pPr>
              <w:pStyle w:val="NormalWeb"/>
              <w:spacing w:before="0" w:beforeAutospacing="0" w:line="360" w:lineRule="auto"/>
              <w:jc w:val="both"/>
              <w:rPr>
                <w:color w:val="000000"/>
                <w:shd w:val="clear" w:color="auto" w:fill="FFFFFF"/>
                <w:lang w:val="es-ES_tradnl"/>
              </w:rPr>
            </w:pPr>
            <w:r w:rsidRPr="00A1717F">
              <w:rPr>
                <w:rStyle w:val="Strong"/>
                <w:color w:val="000000"/>
              </w:rPr>
              <w:t>Pruebas de integración y cualificación del software</w:t>
            </w:r>
          </w:p>
        </w:tc>
        <w:tc>
          <w:tcPr>
            <w:tcW w:w="6281" w:type="dxa"/>
          </w:tcPr>
          <w:p w14:paraId="46CD88F1" w14:textId="59259B39" w:rsidR="00AF5651" w:rsidRPr="00712C2A" w:rsidRDefault="00AF5651" w:rsidP="00712C2A">
            <w:pPr>
              <w:shd w:val="clear" w:color="auto" w:fill="FFFFFF"/>
              <w:spacing w:before="100" w:beforeAutospacing="1" w:after="100" w:afterAutospacing="1"/>
              <w:rPr>
                <w:rFonts w:cs="Times New Roman"/>
                <w:color w:val="000000"/>
                <w:szCs w:val="24"/>
              </w:rPr>
            </w:pPr>
            <w:r w:rsidRPr="00A1717F">
              <w:rPr>
                <w:rFonts w:cs="Times New Roman"/>
                <w:color w:val="000000"/>
                <w:szCs w:val="24"/>
              </w:rPr>
              <w:t>La implementación del software suele producirse a escala de cada característica o componente de software. Para obtener una solución de software completa, cada una de las implementaciones a menor escala se integra en un único conjunto compilado que se prueba como una entidad única.</w:t>
            </w:r>
          </w:p>
        </w:tc>
      </w:tr>
      <w:tr w:rsidR="00AF5651" w14:paraId="20ADAF9E" w14:textId="77777777" w:rsidTr="0025218C">
        <w:tc>
          <w:tcPr>
            <w:tcW w:w="2547" w:type="dxa"/>
            <w:vAlign w:val="center"/>
          </w:tcPr>
          <w:p w14:paraId="0BF5C0E9" w14:textId="77777777" w:rsidR="00AF5651" w:rsidRDefault="00AF5651" w:rsidP="00AA3F75">
            <w:pPr>
              <w:pStyle w:val="NormalWeb"/>
              <w:spacing w:before="0" w:beforeAutospacing="0" w:line="360" w:lineRule="auto"/>
              <w:jc w:val="both"/>
              <w:rPr>
                <w:color w:val="000000"/>
                <w:shd w:val="clear" w:color="auto" w:fill="FFFFFF"/>
                <w:lang w:val="es-ES_tradnl"/>
              </w:rPr>
            </w:pPr>
            <w:r w:rsidRPr="00462878">
              <w:rPr>
                <w:rStyle w:val="Strong"/>
                <w:color w:val="000000"/>
                <w:lang w:val="es-419"/>
              </w:rPr>
              <w:t>Pruebas de integración y cualificación de sistemas</w:t>
            </w:r>
          </w:p>
        </w:tc>
        <w:tc>
          <w:tcPr>
            <w:tcW w:w="6281" w:type="dxa"/>
          </w:tcPr>
          <w:p w14:paraId="6DF665D6" w14:textId="6B299D10" w:rsidR="00AF5651" w:rsidRPr="00AD52FA" w:rsidRDefault="00AF5651" w:rsidP="00AA3F75">
            <w:pPr>
              <w:shd w:val="clear" w:color="auto" w:fill="FFFFFF"/>
              <w:spacing w:before="100" w:beforeAutospacing="1" w:after="100" w:afterAutospacing="1"/>
              <w:rPr>
                <w:rFonts w:cs="Times New Roman"/>
                <w:color w:val="000000"/>
                <w:szCs w:val="24"/>
              </w:rPr>
            </w:pPr>
            <w:r w:rsidRPr="00A1717F">
              <w:rPr>
                <w:rFonts w:cs="Times New Roman"/>
                <w:color w:val="000000"/>
                <w:szCs w:val="24"/>
              </w:rPr>
              <w:t>Un sistema es un conjunto de piezas. Todas las piezas de software y hardware se ensamblan en un sistema completo para las pruebas. Para probar el software, los encargados de las pruebas utilizan el </w:t>
            </w:r>
            <w:hyperlink r:id="rId30" w:history="1">
              <w:r w:rsidRPr="00A1717F">
                <w:rPr>
                  <w:rStyle w:val="Hyperlink"/>
                  <w:rFonts w:cs="Times New Roman"/>
                  <w:color w:val="000000"/>
                  <w:szCs w:val="24"/>
                  <w:u w:val="none"/>
                </w:rPr>
                <w:t>software en bucle</w:t>
              </w:r>
            </w:hyperlink>
            <w:r w:rsidRPr="00A1717F">
              <w:rPr>
                <w:rFonts w:cs="Times New Roman"/>
                <w:color w:val="000000"/>
                <w:szCs w:val="24"/>
              </w:rPr>
              <w:t>, el </w:t>
            </w:r>
            <w:hyperlink r:id="rId31" w:history="1">
              <w:r w:rsidRPr="00A1717F">
                <w:rPr>
                  <w:rStyle w:val="Hyperlink"/>
                  <w:rFonts w:cs="Times New Roman"/>
                  <w:color w:val="000000"/>
                  <w:szCs w:val="24"/>
                  <w:u w:val="none"/>
                </w:rPr>
                <w:t>hardware en bucle</w:t>
              </w:r>
            </w:hyperlink>
            <w:r w:rsidRPr="00A1717F">
              <w:rPr>
                <w:rFonts w:cs="Times New Roman"/>
                <w:color w:val="000000"/>
                <w:szCs w:val="24"/>
              </w:rPr>
              <w:t> y el </w:t>
            </w:r>
            <w:hyperlink r:id="rId32" w:history="1">
              <w:r w:rsidRPr="00A1717F">
                <w:rPr>
                  <w:rStyle w:val="Hyperlink"/>
                  <w:rFonts w:cs="Times New Roman"/>
                  <w:color w:val="000000"/>
                  <w:szCs w:val="24"/>
                  <w:u w:val="none"/>
                </w:rPr>
                <w:t>vehículo en bucle</w:t>
              </w:r>
            </w:hyperlink>
            <w:r w:rsidRPr="00A1717F">
              <w:rPr>
                <w:rFonts w:cs="Times New Roman"/>
                <w:color w:val="000000"/>
                <w:szCs w:val="24"/>
              </w:rPr>
              <w:t>.</w:t>
            </w:r>
          </w:p>
        </w:tc>
      </w:tr>
    </w:tbl>
    <w:p w14:paraId="4236F107" w14:textId="35B29CFB" w:rsidR="00AF5651" w:rsidRPr="00EE7D13" w:rsidRDefault="00AF5651" w:rsidP="00AF5651">
      <w:pPr>
        <w:rPr>
          <w:sz w:val="16"/>
          <w:szCs w:val="16"/>
        </w:rPr>
      </w:pPr>
      <w:r w:rsidRPr="00EE7D13">
        <w:rPr>
          <w:sz w:val="16"/>
          <w:szCs w:val="16"/>
          <w:lang w:val="es-ES_tradnl"/>
        </w:rPr>
        <w:t xml:space="preserve">Fuente: </w:t>
      </w:r>
      <w:r w:rsidRPr="00EE7D13">
        <w:rPr>
          <w:rFonts w:ascii="Open Sans" w:hAnsi="Open Sans" w:cs="Open Sans"/>
          <w:color w:val="000000"/>
          <w:sz w:val="16"/>
          <w:szCs w:val="16"/>
        </w:rPr>
        <w:t>Aptiv. “¿Qué es el modelo V en el desarrollo de software?” Aptiv. Accedido el 12 de septiembre de 2023. [En línea]. Disponible: </w:t>
      </w:r>
      <w:hyperlink r:id="rId33" w:tgtFrame="_blank" w:history="1">
        <w:r w:rsidRPr="00EE7D13">
          <w:rPr>
            <w:rStyle w:val="Hyperlink"/>
            <w:rFonts w:ascii="Open Sans" w:hAnsi="Open Sans" w:cs="Open Sans"/>
            <w:color w:val="000000"/>
            <w:sz w:val="16"/>
            <w:szCs w:val="16"/>
          </w:rPr>
          <w:t>https://www.aptiv.com/es/tendencias/artículo/que-es-el-modelo-v-en-el-desarrollo-de-software</w:t>
        </w:r>
      </w:hyperlink>
      <w:r w:rsidRPr="00EE7D13">
        <w:rPr>
          <w:sz w:val="16"/>
          <w:szCs w:val="16"/>
        </w:rPr>
        <w:t>.</w:t>
      </w:r>
    </w:p>
    <w:p w14:paraId="4393CF60" w14:textId="429D82C0" w:rsidR="00AA0542" w:rsidRPr="00AA0542" w:rsidRDefault="00A43B5E" w:rsidP="00A43B5E">
      <w:pPr>
        <w:spacing w:after="160" w:line="259" w:lineRule="auto"/>
        <w:jc w:val="left"/>
      </w:pPr>
      <w:r>
        <w:br w:type="page"/>
      </w:r>
    </w:p>
    <w:p w14:paraId="7FDF229C" w14:textId="77777777" w:rsidR="003F5790" w:rsidRDefault="003F5790" w:rsidP="60AB47D8">
      <w:pPr>
        <w:pStyle w:val="Subtitle"/>
        <w:spacing w:before="0" w:line="480" w:lineRule="auto"/>
        <w:contextualSpacing/>
        <w:rPr>
          <w:spacing w:val="0"/>
          <w:sz w:val="32"/>
          <w:szCs w:val="32"/>
        </w:rPr>
      </w:pPr>
      <w:bookmarkStart w:id="66" w:name="_Toc22118788"/>
      <w:bookmarkStart w:id="67" w:name="_Toc57276372"/>
      <w:bookmarkStart w:id="68" w:name="_Toc153453920"/>
      <w:r w:rsidRPr="60AB47D8">
        <w:rPr>
          <w:spacing w:val="0"/>
          <w:sz w:val="32"/>
          <w:szCs w:val="32"/>
        </w:rPr>
        <w:t>Gestión del proyecto</w:t>
      </w:r>
      <w:bookmarkEnd w:id="66"/>
      <w:bookmarkEnd w:id="67"/>
      <w:bookmarkEnd w:id="68"/>
    </w:p>
    <w:p w14:paraId="2E3FAD77" w14:textId="2074B303" w:rsidR="003F5790" w:rsidRDefault="003F5790" w:rsidP="00EA22A1">
      <w:pPr>
        <w:pStyle w:val="Subtitle"/>
        <w:numPr>
          <w:ilvl w:val="0"/>
          <w:numId w:val="6"/>
        </w:numPr>
        <w:spacing w:after="120"/>
      </w:pPr>
      <w:bookmarkStart w:id="69" w:name="_Toc1468038"/>
      <w:bookmarkStart w:id="70" w:name="_Toc22118789"/>
      <w:bookmarkStart w:id="71" w:name="_Toc57276373"/>
      <w:bookmarkStart w:id="72" w:name="_Toc153453921"/>
      <w:r>
        <w:t>Plan del proyecto</w:t>
      </w:r>
      <w:bookmarkEnd w:id="69"/>
      <w:bookmarkEnd w:id="70"/>
      <w:bookmarkEnd w:id="71"/>
      <w:bookmarkEnd w:id="72"/>
    </w:p>
    <w:p w14:paraId="7D6E3200" w14:textId="77777777" w:rsidR="00A50B60" w:rsidRDefault="00A50B60" w:rsidP="00A50B60">
      <w:pPr>
        <w:pStyle w:val="Textonormal"/>
      </w:pPr>
      <w:r>
        <w:t>Se desarrolló un plan de proyecto inicial siguiendo las fases de la metodología V, integrando cuidadosamente las nueve etapas esenciales: Definición de requerimientos, diseño funcional del sistema, diseño técnico del sistema, especificación de componentes, codificación, pruebas unitarias, pruebas de componentes, pruebas de sistema y, finalmente, pruebas de aceptación. En cada fase se detallaron las tareas y documentos necesarios para la conclusión exitosa del proyecto.</w:t>
      </w:r>
    </w:p>
    <w:p w14:paraId="07812AE2" w14:textId="77777777" w:rsidR="00A50B60" w:rsidRDefault="00A50B60" w:rsidP="00A50B60">
      <w:pPr>
        <w:pStyle w:val="Textonormal"/>
      </w:pPr>
    </w:p>
    <w:p w14:paraId="0156C8F1" w14:textId="639DF295" w:rsidR="00A50B60" w:rsidRDefault="00A50B60" w:rsidP="00A50B60">
      <w:pPr>
        <w:pStyle w:val="Textonormal"/>
      </w:pPr>
      <w:r>
        <w:t>Las jornadas seleccionadas para la ejecución del proyecto abarcan los días laborables de lunes a miércoles, con una duración de tres horas que se extienden desde las 10:00 am hasta las 13:00 pm, en las instalaciones de la unidad académica. Asimismo, se contempla un segundo bloque de tres horas, programadas entre las 17:00 pm y las 20:00 pm, las cuales pueden llevarse a cabo en el lugar que se considere más conveniente.</w:t>
      </w:r>
      <w:r w:rsidR="008421D5">
        <w:t xml:space="preserve"> </w:t>
      </w:r>
    </w:p>
    <w:p w14:paraId="6A5B57F2" w14:textId="77777777" w:rsidR="000A29B1" w:rsidRDefault="000A29B1" w:rsidP="000A29B1">
      <w:pPr>
        <w:pStyle w:val="Textonormal"/>
      </w:pPr>
    </w:p>
    <w:p w14:paraId="5648FB36" w14:textId="4F1678A6" w:rsidR="00712C2A" w:rsidRDefault="000A29B1" w:rsidP="00A50B60">
      <w:pPr>
        <w:pStyle w:val="Textonormal"/>
      </w:pPr>
      <w:r>
        <w:t xml:space="preserve">En el desarrollo del Trabajo Terminal </w:t>
      </w:r>
      <w:r w:rsidR="00792DD5">
        <w:t>I</w:t>
      </w:r>
      <w:r>
        <w:t xml:space="preserve">, se elaboraron cinco versiones del cronograma de trabajo. En la </w:t>
      </w:r>
      <w:r w:rsidR="000A13CC">
        <w:fldChar w:fldCharType="begin"/>
      </w:r>
      <w:r w:rsidR="000A13CC">
        <w:instrText xml:space="preserve"> REF _Ref153042102 \h </w:instrText>
      </w:r>
      <w:r w:rsidR="000A13CC">
        <w:fldChar w:fldCharType="separate"/>
      </w:r>
      <w:r w:rsidR="000A13CC">
        <w:t xml:space="preserve">Tabla </w:t>
      </w:r>
      <w:r w:rsidR="000A13CC">
        <w:rPr>
          <w:noProof/>
        </w:rPr>
        <w:t>4</w:t>
      </w:r>
      <w:r w:rsidR="000A13CC">
        <w:fldChar w:fldCharType="end"/>
      </w:r>
      <w:r w:rsidR="000A13CC">
        <w:t xml:space="preserve">, se puede observar la comparación de los cronogramas, planeado y ejecutado, en el cronograma planeado </w:t>
      </w:r>
      <w:r>
        <w:t xml:space="preserve">no se tuvo en cuenta la inclusión de documentos y actividades relacionadas con la materia. En este enfoque inicial, se contempló el inicio del proyecto desde el comienzo del semestre, omitiendo la introducción a la materia, las explicaciones sobre los documentos a emplear y otras actividades cruciales. </w:t>
      </w:r>
    </w:p>
    <w:p w14:paraId="75CAFB44" w14:textId="77777777" w:rsidR="00712C2A" w:rsidRDefault="00712C2A" w:rsidP="00A50B60">
      <w:pPr>
        <w:pStyle w:val="Textonormal"/>
      </w:pPr>
    </w:p>
    <w:p w14:paraId="412BE5AC" w14:textId="4EC0F268" w:rsidR="000A29B1" w:rsidRDefault="000A29B1" w:rsidP="00A50B60">
      <w:pPr>
        <w:pStyle w:val="Textonormal"/>
      </w:pPr>
      <w:r>
        <w:t xml:space="preserve">El cronograma final, ha sido elaborado teniendo en cuenta todas las modificaciones realizadas a lo largo del desarrollo del proyecto y en el contexto de la materia. Comienza con las introducciones, explicaciones, documentos y actividades escolares necesarios. Se han considerado días inhábiles, ajustando también las horas utilizadas de manera realista. Además, se ajustaron las horas trabajadas, cambiando de seis horas diarias, a un promedio de tres horas, las cuales se laboraron dentro de la unidad académica. Se agregaron las fechas tentativas para el desarrollo de actividades en Trabajo Terminal </w:t>
      </w:r>
      <w:r w:rsidR="00712C2A">
        <w:t>II</w:t>
      </w:r>
      <w:r>
        <w:t>, además de continuar con actividades restantes para enero 2024.</w:t>
      </w:r>
    </w:p>
    <w:p w14:paraId="180F0733" w14:textId="77777777" w:rsidR="00DB1865" w:rsidRDefault="00DB1865" w:rsidP="00B827E5">
      <w:pPr>
        <w:spacing w:after="160" w:line="259" w:lineRule="auto"/>
        <w:jc w:val="left"/>
      </w:pPr>
    </w:p>
    <w:p w14:paraId="562B55E3" w14:textId="3CA67EE0" w:rsidR="000A29B1" w:rsidRDefault="000A29B1" w:rsidP="000A29B1">
      <w:pPr>
        <w:pStyle w:val="Caption"/>
        <w:keepNext/>
      </w:pPr>
      <w:bookmarkStart w:id="73" w:name="_Ref153042102"/>
      <w:bookmarkStart w:id="74" w:name="_Ref153042093"/>
      <w:bookmarkStart w:id="75" w:name="_Toc153454191"/>
      <w:r>
        <w:t xml:space="preserve">Tabla </w:t>
      </w:r>
      <w:r>
        <w:fldChar w:fldCharType="begin"/>
      </w:r>
      <w:r>
        <w:instrText xml:space="preserve"> SEQ Tabla \* ARABIC </w:instrText>
      </w:r>
      <w:r>
        <w:fldChar w:fldCharType="separate"/>
      </w:r>
      <w:r w:rsidR="00553F75">
        <w:rPr>
          <w:noProof/>
        </w:rPr>
        <w:t>4</w:t>
      </w:r>
      <w:r>
        <w:fldChar w:fldCharType="end"/>
      </w:r>
      <w:bookmarkEnd w:id="73"/>
      <w:r>
        <w:t>. Comparativa de cronogramas</w:t>
      </w:r>
      <w:bookmarkEnd w:id="74"/>
      <w:bookmarkEnd w:id="75"/>
    </w:p>
    <w:tbl>
      <w:tblPr>
        <w:tblStyle w:val="TableGrid"/>
        <w:tblW w:w="0" w:type="auto"/>
        <w:tblLook w:val="04A0" w:firstRow="1" w:lastRow="0" w:firstColumn="1" w:lastColumn="0" w:noHBand="0" w:noVBand="1"/>
      </w:tblPr>
      <w:tblGrid>
        <w:gridCol w:w="2942"/>
        <w:gridCol w:w="2943"/>
        <w:gridCol w:w="2943"/>
      </w:tblGrid>
      <w:tr w:rsidR="00C118C1" w14:paraId="26D415B1" w14:textId="77777777" w:rsidTr="005732D9">
        <w:tc>
          <w:tcPr>
            <w:tcW w:w="2942" w:type="dxa"/>
            <w:shd w:val="clear" w:color="auto" w:fill="ED7D31" w:themeFill="accent2"/>
          </w:tcPr>
          <w:p w14:paraId="18DF5442" w14:textId="66087149" w:rsidR="00C118C1" w:rsidRPr="00F51520" w:rsidRDefault="00C118C1" w:rsidP="00F51520">
            <w:pPr>
              <w:pStyle w:val="Textonormal"/>
              <w:jc w:val="center"/>
              <w:rPr>
                <w:b/>
                <w:bCs/>
              </w:rPr>
            </w:pPr>
            <w:r w:rsidRPr="00F51520">
              <w:rPr>
                <w:b/>
                <w:bCs/>
              </w:rPr>
              <w:t>Fase</w:t>
            </w:r>
          </w:p>
        </w:tc>
        <w:tc>
          <w:tcPr>
            <w:tcW w:w="2943" w:type="dxa"/>
            <w:shd w:val="clear" w:color="auto" w:fill="ED7D31" w:themeFill="accent2"/>
          </w:tcPr>
          <w:p w14:paraId="7915C7E6" w14:textId="3EC450E2" w:rsidR="00C118C1" w:rsidRPr="00F51520" w:rsidRDefault="00C118C1" w:rsidP="00F51520">
            <w:pPr>
              <w:pStyle w:val="Textonormal"/>
              <w:jc w:val="center"/>
              <w:rPr>
                <w:b/>
                <w:bCs/>
              </w:rPr>
            </w:pPr>
            <w:r w:rsidRPr="00F51520">
              <w:rPr>
                <w:b/>
                <w:bCs/>
              </w:rPr>
              <w:t>Planeado</w:t>
            </w:r>
          </w:p>
        </w:tc>
        <w:tc>
          <w:tcPr>
            <w:tcW w:w="2943" w:type="dxa"/>
            <w:shd w:val="clear" w:color="auto" w:fill="ED7D31" w:themeFill="accent2"/>
          </w:tcPr>
          <w:p w14:paraId="53A2C7B4" w14:textId="323331BC" w:rsidR="00C118C1" w:rsidRPr="00F51520" w:rsidRDefault="00C118C1" w:rsidP="00F51520">
            <w:pPr>
              <w:pStyle w:val="Textonormal"/>
              <w:jc w:val="center"/>
              <w:rPr>
                <w:b/>
                <w:bCs/>
              </w:rPr>
            </w:pPr>
            <w:r w:rsidRPr="00F51520">
              <w:rPr>
                <w:b/>
                <w:bCs/>
              </w:rPr>
              <w:t>Ejecutado</w:t>
            </w:r>
          </w:p>
        </w:tc>
      </w:tr>
      <w:tr w:rsidR="00EB60E4" w14:paraId="069533A4" w14:textId="77777777" w:rsidTr="00F51520">
        <w:tc>
          <w:tcPr>
            <w:tcW w:w="2942" w:type="dxa"/>
            <w:shd w:val="clear" w:color="auto" w:fill="F2F2F2" w:themeFill="background1" w:themeFillShade="F2"/>
            <w:vAlign w:val="center"/>
          </w:tcPr>
          <w:p w14:paraId="0189BDFA" w14:textId="0DA94590" w:rsidR="00EB60E4" w:rsidRDefault="00F51520" w:rsidP="00F51520">
            <w:pPr>
              <w:pStyle w:val="Textonormal"/>
              <w:jc w:val="center"/>
            </w:pPr>
            <w:r>
              <w:t>Introducción y reestructuración del proyecto</w:t>
            </w:r>
          </w:p>
        </w:tc>
        <w:tc>
          <w:tcPr>
            <w:tcW w:w="2943" w:type="dxa"/>
          </w:tcPr>
          <w:p w14:paraId="3150DDDA" w14:textId="533C6FD1" w:rsidR="00EB60E4" w:rsidRDefault="00F51520" w:rsidP="00F51520">
            <w:pPr>
              <w:pStyle w:val="Textonormal"/>
              <w:jc w:val="center"/>
            </w:pPr>
            <w:r>
              <w:t xml:space="preserve">No </w:t>
            </w:r>
            <w:r w:rsidR="00A4505C">
              <w:t>contemplado</w:t>
            </w:r>
          </w:p>
        </w:tc>
        <w:tc>
          <w:tcPr>
            <w:tcW w:w="2943" w:type="dxa"/>
          </w:tcPr>
          <w:p w14:paraId="06999782" w14:textId="2E01317F" w:rsidR="00EB60E4" w:rsidRPr="00A4505C" w:rsidRDefault="00EB60E4" w:rsidP="00A4505C">
            <w:pPr>
              <w:pStyle w:val="Textonormal"/>
              <w:jc w:val="center"/>
              <w:rPr>
                <w:b/>
                <w:bCs/>
              </w:rPr>
            </w:pPr>
            <w:r w:rsidRPr="00A4505C">
              <w:rPr>
                <w:b/>
                <w:bCs/>
              </w:rPr>
              <w:t xml:space="preserve">28/08/2023 – </w:t>
            </w:r>
            <w:r w:rsidR="001563A3">
              <w:rPr>
                <w:b/>
                <w:bCs/>
              </w:rPr>
              <w:t>2</w:t>
            </w:r>
            <w:r w:rsidRPr="00A4505C">
              <w:rPr>
                <w:b/>
                <w:bCs/>
              </w:rPr>
              <w:t>0/09/2023</w:t>
            </w:r>
          </w:p>
          <w:p w14:paraId="4D561C95" w14:textId="120A924D" w:rsidR="00EB60E4" w:rsidRDefault="0006215D" w:rsidP="00EA22A1">
            <w:pPr>
              <w:pStyle w:val="Textonormal"/>
              <w:numPr>
                <w:ilvl w:val="0"/>
                <w:numId w:val="15"/>
              </w:numPr>
              <w:rPr>
                <w:lang w:val="en-US"/>
              </w:rPr>
            </w:pPr>
            <w:r>
              <w:rPr>
                <w:lang w:val="en-US"/>
              </w:rPr>
              <w:t>6</w:t>
            </w:r>
            <w:r w:rsidR="00EB60E4">
              <w:rPr>
                <w:lang w:val="en-US"/>
              </w:rPr>
              <w:t xml:space="preserve"> actividades</w:t>
            </w:r>
          </w:p>
          <w:p w14:paraId="065BB0AB" w14:textId="4C8D3D52" w:rsidR="00EB60E4" w:rsidRDefault="00EB60E4" w:rsidP="00EA22A1">
            <w:pPr>
              <w:pStyle w:val="Textonormal"/>
              <w:numPr>
                <w:ilvl w:val="0"/>
                <w:numId w:val="15"/>
              </w:numPr>
            </w:pPr>
            <w:r>
              <w:rPr>
                <w:lang w:val="en-US"/>
              </w:rPr>
              <w:t>1</w:t>
            </w:r>
            <w:r w:rsidR="0006215D">
              <w:rPr>
                <w:lang w:val="en-US"/>
              </w:rPr>
              <w:t>9</w:t>
            </w:r>
            <w:r>
              <w:rPr>
                <w:lang w:val="en-US"/>
              </w:rPr>
              <w:t xml:space="preserve"> dias</w:t>
            </w:r>
          </w:p>
        </w:tc>
      </w:tr>
      <w:tr w:rsidR="00EB60E4" w14:paraId="38835A66" w14:textId="77777777" w:rsidTr="00F51520">
        <w:tc>
          <w:tcPr>
            <w:tcW w:w="2942" w:type="dxa"/>
            <w:shd w:val="clear" w:color="auto" w:fill="F2F2F2" w:themeFill="background1" w:themeFillShade="F2"/>
            <w:vAlign w:val="center"/>
          </w:tcPr>
          <w:p w14:paraId="2A7F7EB9" w14:textId="1417DDFF" w:rsidR="00EB60E4" w:rsidRDefault="00EB60E4" w:rsidP="00F51520">
            <w:pPr>
              <w:pStyle w:val="Textonormal"/>
              <w:jc w:val="center"/>
            </w:pPr>
            <w:r>
              <w:t>Definición de requerimientos</w:t>
            </w:r>
          </w:p>
        </w:tc>
        <w:tc>
          <w:tcPr>
            <w:tcW w:w="2943" w:type="dxa"/>
          </w:tcPr>
          <w:p w14:paraId="3ED72AC6" w14:textId="77777777" w:rsidR="00EB60E4" w:rsidRPr="00A4505C" w:rsidRDefault="00EB60E4" w:rsidP="00A4505C">
            <w:pPr>
              <w:pStyle w:val="Textonormal"/>
              <w:spacing w:line="240" w:lineRule="auto"/>
              <w:jc w:val="center"/>
              <w:rPr>
                <w:b/>
                <w:bCs/>
              </w:rPr>
            </w:pPr>
            <w:r w:rsidRPr="00A4505C">
              <w:rPr>
                <w:b/>
                <w:bCs/>
              </w:rPr>
              <w:t>28/08/2023 – 14-09-2023</w:t>
            </w:r>
          </w:p>
          <w:p w14:paraId="5F90D45B" w14:textId="77777777" w:rsidR="00EB60E4" w:rsidRDefault="00EB60E4" w:rsidP="00EB60E4">
            <w:pPr>
              <w:pStyle w:val="Textonormal"/>
              <w:spacing w:line="240" w:lineRule="auto"/>
            </w:pPr>
            <w:r>
              <w:t>Metodología</w:t>
            </w:r>
          </w:p>
          <w:p w14:paraId="522F8C83" w14:textId="77777777" w:rsidR="00EB60E4" w:rsidRPr="00E32D7E" w:rsidRDefault="00EB60E4" w:rsidP="00EA22A1">
            <w:pPr>
              <w:pStyle w:val="Textonormal"/>
              <w:numPr>
                <w:ilvl w:val="0"/>
                <w:numId w:val="13"/>
              </w:numPr>
              <w:spacing w:line="240" w:lineRule="auto"/>
            </w:pPr>
            <w:r>
              <w:rPr>
                <w:lang w:val="en-US"/>
              </w:rPr>
              <w:t>7 actividades</w:t>
            </w:r>
          </w:p>
          <w:p w14:paraId="052E552F" w14:textId="77777777" w:rsidR="00EB60E4" w:rsidRDefault="00EB60E4" w:rsidP="00EA22A1">
            <w:pPr>
              <w:pStyle w:val="Textonormal"/>
              <w:numPr>
                <w:ilvl w:val="0"/>
                <w:numId w:val="13"/>
              </w:numPr>
              <w:spacing w:line="240" w:lineRule="auto"/>
            </w:pPr>
            <w:r>
              <w:t>5 dias</w:t>
            </w:r>
          </w:p>
          <w:p w14:paraId="5D86AC83" w14:textId="77777777" w:rsidR="00EB60E4" w:rsidRDefault="00EB60E4" w:rsidP="00EB60E4">
            <w:pPr>
              <w:pStyle w:val="Textonormal"/>
              <w:spacing w:line="240" w:lineRule="auto"/>
            </w:pPr>
            <w:r>
              <w:t>Requerimientos</w:t>
            </w:r>
          </w:p>
          <w:p w14:paraId="1294FF86" w14:textId="77777777" w:rsidR="00EB60E4" w:rsidRDefault="00EB60E4" w:rsidP="00EA22A1">
            <w:pPr>
              <w:pStyle w:val="Textonormal"/>
              <w:numPr>
                <w:ilvl w:val="0"/>
                <w:numId w:val="14"/>
              </w:numPr>
              <w:spacing w:line="240" w:lineRule="auto"/>
            </w:pPr>
            <w:r>
              <w:t>7 actividades</w:t>
            </w:r>
          </w:p>
          <w:p w14:paraId="24EAD1CD" w14:textId="791B7AAA" w:rsidR="00EB60E4" w:rsidRDefault="00EB60E4" w:rsidP="00447352">
            <w:pPr>
              <w:pStyle w:val="Textonormal"/>
              <w:numPr>
                <w:ilvl w:val="0"/>
                <w:numId w:val="14"/>
              </w:numPr>
            </w:pPr>
            <w:r>
              <w:t>8 dias</w:t>
            </w:r>
          </w:p>
        </w:tc>
        <w:tc>
          <w:tcPr>
            <w:tcW w:w="2943" w:type="dxa"/>
          </w:tcPr>
          <w:p w14:paraId="62284BA6" w14:textId="77777777" w:rsidR="00EB60E4" w:rsidRPr="00A4505C" w:rsidRDefault="00EB60E4" w:rsidP="00A4505C">
            <w:pPr>
              <w:pStyle w:val="Textonormal"/>
              <w:jc w:val="center"/>
              <w:rPr>
                <w:b/>
                <w:bCs/>
                <w:lang w:val="en-US"/>
              </w:rPr>
            </w:pPr>
            <w:r w:rsidRPr="00A4505C">
              <w:rPr>
                <w:b/>
                <w:bCs/>
                <w:lang w:val="en-US"/>
              </w:rPr>
              <w:t>11/09/2023 – 15/11/2023</w:t>
            </w:r>
          </w:p>
          <w:p w14:paraId="3EEAFF4A" w14:textId="77777777" w:rsidR="00EB60E4" w:rsidRDefault="00EB60E4" w:rsidP="00EB60E4">
            <w:pPr>
              <w:pStyle w:val="Textonormal"/>
              <w:rPr>
                <w:lang w:val="en-US"/>
              </w:rPr>
            </w:pPr>
            <w:r>
              <w:rPr>
                <w:lang w:val="en-US"/>
              </w:rPr>
              <w:t>Metodología</w:t>
            </w:r>
          </w:p>
          <w:p w14:paraId="58508782" w14:textId="77777777" w:rsidR="00EB60E4" w:rsidRPr="00DF71A4" w:rsidRDefault="00EB60E4" w:rsidP="00EA22A1">
            <w:pPr>
              <w:pStyle w:val="Textonormal"/>
              <w:numPr>
                <w:ilvl w:val="0"/>
                <w:numId w:val="16"/>
              </w:numPr>
            </w:pPr>
            <w:r>
              <w:rPr>
                <w:lang w:val="en-US"/>
              </w:rPr>
              <w:t>5 actividades</w:t>
            </w:r>
          </w:p>
          <w:p w14:paraId="246B66F6" w14:textId="77777777" w:rsidR="00EB60E4" w:rsidRDefault="00EB60E4" w:rsidP="00EA22A1">
            <w:pPr>
              <w:pStyle w:val="Textonormal"/>
              <w:numPr>
                <w:ilvl w:val="0"/>
                <w:numId w:val="16"/>
              </w:numPr>
            </w:pPr>
            <w:r>
              <w:t>5 días</w:t>
            </w:r>
          </w:p>
          <w:p w14:paraId="4759B1F3" w14:textId="77777777" w:rsidR="00EB60E4" w:rsidRDefault="00EB60E4" w:rsidP="00EB60E4">
            <w:pPr>
              <w:pStyle w:val="Textonormal"/>
              <w:rPr>
                <w:lang w:val="en-US"/>
              </w:rPr>
            </w:pPr>
            <w:r>
              <w:rPr>
                <w:lang w:val="en-US"/>
              </w:rPr>
              <w:t>Requerimientos</w:t>
            </w:r>
          </w:p>
          <w:p w14:paraId="570C9529" w14:textId="77777777" w:rsidR="00EB60E4" w:rsidRDefault="00EB60E4" w:rsidP="00EA22A1">
            <w:pPr>
              <w:pStyle w:val="Textonormal"/>
              <w:numPr>
                <w:ilvl w:val="0"/>
                <w:numId w:val="17"/>
              </w:numPr>
              <w:rPr>
                <w:lang w:val="en-US"/>
              </w:rPr>
            </w:pPr>
            <w:r>
              <w:rPr>
                <w:lang w:val="en-US"/>
              </w:rPr>
              <w:t>9 actividades</w:t>
            </w:r>
          </w:p>
          <w:p w14:paraId="18C33697" w14:textId="77777777" w:rsidR="00EB60E4" w:rsidRDefault="00EB60E4" w:rsidP="00EA22A1">
            <w:pPr>
              <w:pStyle w:val="Textonormal"/>
              <w:numPr>
                <w:ilvl w:val="0"/>
                <w:numId w:val="17"/>
              </w:numPr>
              <w:rPr>
                <w:lang w:val="en-US"/>
              </w:rPr>
            </w:pPr>
            <w:r>
              <w:rPr>
                <w:lang w:val="en-US"/>
              </w:rPr>
              <w:t>6 sub actividades</w:t>
            </w:r>
          </w:p>
          <w:p w14:paraId="5F7F7A4A" w14:textId="1411F987" w:rsidR="00EB60E4" w:rsidRDefault="00EB60E4" w:rsidP="00EB60E4">
            <w:pPr>
              <w:pStyle w:val="Textonormal"/>
            </w:pPr>
            <w:r>
              <w:rPr>
                <w:lang w:val="en-US"/>
              </w:rPr>
              <w:t>29 dias</w:t>
            </w:r>
          </w:p>
        </w:tc>
      </w:tr>
      <w:tr w:rsidR="00EB60E4" w14:paraId="398C114A" w14:textId="77777777" w:rsidTr="00F51520">
        <w:tc>
          <w:tcPr>
            <w:tcW w:w="2942" w:type="dxa"/>
            <w:shd w:val="clear" w:color="auto" w:fill="F2F2F2" w:themeFill="background1" w:themeFillShade="F2"/>
            <w:vAlign w:val="center"/>
          </w:tcPr>
          <w:p w14:paraId="411D643A" w14:textId="72AC3BBA" w:rsidR="00EB60E4" w:rsidRDefault="00EB60E4" w:rsidP="00F51520">
            <w:pPr>
              <w:pStyle w:val="Textonormal"/>
              <w:jc w:val="center"/>
            </w:pPr>
            <w:r>
              <w:t>Diseño funcional del sistema</w:t>
            </w:r>
          </w:p>
        </w:tc>
        <w:tc>
          <w:tcPr>
            <w:tcW w:w="2943" w:type="dxa"/>
          </w:tcPr>
          <w:p w14:paraId="2E3DB46F" w14:textId="77777777" w:rsidR="00EB60E4" w:rsidRPr="00A4505C" w:rsidRDefault="00EB60E4" w:rsidP="00A4505C">
            <w:pPr>
              <w:pStyle w:val="Textonormal"/>
              <w:jc w:val="center"/>
              <w:rPr>
                <w:b/>
                <w:bCs/>
                <w:lang w:val="en-US"/>
              </w:rPr>
            </w:pPr>
            <w:r w:rsidRPr="00A4505C">
              <w:rPr>
                <w:b/>
                <w:bCs/>
                <w:lang w:val="en-US"/>
              </w:rPr>
              <w:t>14/09/2023 – 23/10/2023</w:t>
            </w:r>
          </w:p>
          <w:p w14:paraId="103FD6BA" w14:textId="77777777" w:rsidR="00EB60E4" w:rsidRPr="00A4505C" w:rsidRDefault="00EB60E4" w:rsidP="00EB60E4">
            <w:pPr>
              <w:pStyle w:val="Textonormal"/>
              <w:rPr>
                <w:lang w:val="es-419"/>
              </w:rPr>
            </w:pPr>
            <w:r w:rsidRPr="00A4505C">
              <w:t>Aplicación</w:t>
            </w:r>
          </w:p>
          <w:p w14:paraId="7C1D4D39" w14:textId="77777777" w:rsidR="00EB60E4" w:rsidRPr="00E87264" w:rsidRDefault="00EB60E4" w:rsidP="00EA22A1">
            <w:pPr>
              <w:pStyle w:val="Textonormal"/>
              <w:numPr>
                <w:ilvl w:val="0"/>
                <w:numId w:val="18"/>
              </w:numPr>
            </w:pPr>
            <w:r>
              <w:rPr>
                <w:lang w:val="en-US"/>
              </w:rPr>
              <w:t>5 actividades</w:t>
            </w:r>
          </w:p>
          <w:p w14:paraId="0B2871A1" w14:textId="77777777" w:rsidR="00EB60E4" w:rsidRDefault="00EB60E4" w:rsidP="00EA22A1">
            <w:pPr>
              <w:pStyle w:val="Textonormal"/>
              <w:numPr>
                <w:ilvl w:val="0"/>
                <w:numId w:val="18"/>
              </w:numPr>
            </w:pPr>
            <w:r>
              <w:t>13 días</w:t>
            </w:r>
          </w:p>
          <w:p w14:paraId="299BF2F3" w14:textId="77777777" w:rsidR="00EB60E4" w:rsidRDefault="00EB60E4" w:rsidP="00EB60E4">
            <w:pPr>
              <w:pStyle w:val="Textonormal"/>
            </w:pPr>
            <w:r>
              <w:t>Prototipo</w:t>
            </w:r>
          </w:p>
          <w:p w14:paraId="5EC4165D" w14:textId="77777777" w:rsidR="00EB60E4" w:rsidRDefault="00EB60E4" w:rsidP="00EA22A1">
            <w:pPr>
              <w:pStyle w:val="Textonormal"/>
              <w:numPr>
                <w:ilvl w:val="0"/>
                <w:numId w:val="19"/>
              </w:numPr>
            </w:pPr>
            <w:r>
              <w:t>5 actividades</w:t>
            </w:r>
          </w:p>
          <w:p w14:paraId="222FDC04" w14:textId="3B850881" w:rsidR="00EB60E4" w:rsidRDefault="00EB60E4" w:rsidP="00EA22A1">
            <w:pPr>
              <w:pStyle w:val="Textonormal"/>
              <w:numPr>
                <w:ilvl w:val="0"/>
                <w:numId w:val="19"/>
              </w:numPr>
            </w:pPr>
            <w:r>
              <w:t xml:space="preserve">13 </w:t>
            </w:r>
            <w:r w:rsidR="00A4505C">
              <w:t>días</w:t>
            </w:r>
          </w:p>
        </w:tc>
        <w:tc>
          <w:tcPr>
            <w:tcW w:w="2943" w:type="dxa"/>
          </w:tcPr>
          <w:p w14:paraId="7338D2D2" w14:textId="77777777" w:rsidR="009D0D6A" w:rsidRPr="00A4505C" w:rsidRDefault="009D0D6A" w:rsidP="00A4505C">
            <w:pPr>
              <w:pStyle w:val="Textonormal"/>
              <w:jc w:val="center"/>
              <w:rPr>
                <w:b/>
                <w:bCs/>
                <w:lang w:val="en-US"/>
              </w:rPr>
            </w:pPr>
            <w:r w:rsidRPr="00A4505C">
              <w:rPr>
                <w:b/>
                <w:bCs/>
                <w:lang w:val="en-US"/>
              </w:rPr>
              <w:t>24/10/2023 – 22/01/2024</w:t>
            </w:r>
          </w:p>
          <w:p w14:paraId="65FCC08B" w14:textId="77777777" w:rsidR="009D0D6A" w:rsidRDefault="009D0D6A" w:rsidP="009D0D6A">
            <w:pPr>
              <w:pStyle w:val="Textonormal"/>
            </w:pPr>
            <w:r>
              <w:rPr>
                <w:lang w:val="en-US"/>
              </w:rPr>
              <w:t>Aplicaci</w:t>
            </w:r>
            <w:r>
              <w:t>ón</w:t>
            </w:r>
          </w:p>
          <w:p w14:paraId="2C7370E2" w14:textId="614216C0" w:rsidR="009D0D6A" w:rsidRPr="00E87264" w:rsidRDefault="009D0D6A" w:rsidP="00EA22A1">
            <w:pPr>
              <w:pStyle w:val="Textonormal"/>
              <w:numPr>
                <w:ilvl w:val="0"/>
                <w:numId w:val="18"/>
              </w:numPr>
            </w:pPr>
            <w:r>
              <w:rPr>
                <w:lang w:val="en-US"/>
              </w:rPr>
              <w:t>1</w:t>
            </w:r>
            <w:r w:rsidR="00B77C5C">
              <w:rPr>
                <w:lang w:val="en-US"/>
              </w:rPr>
              <w:t>2</w:t>
            </w:r>
            <w:r>
              <w:rPr>
                <w:lang w:val="en-US"/>
              </w:rPr>
              <w:t xml:space="preserve"> actividades</w:t>
            </w:r>
          </w:p>
          <w:p w14:paraId="63BE6684" w14:textId="77777777" w:rsidR="009D0D6A" w:rsidRDefault="009D0D6A" w:rsidP="00EA22A1">
            <w:pPr>
              <w:pStyle w:val="Textonormal"/>
              <w:numPr>
                <w:ilvl w:val="0"/>
                <w:numId w:val="18"/>
              </w:numPr>
            </w:pPr>
            <w:r>
              <w:t>31 días</w:t>
            </w:r>
          </w:p>
          <w:p w14:paraId="1A6FBCAF" w14:textId="5E018CD0" w:rsidR="009D0D6A" w:rsidRDefault="00366E95" w:rsidP="009D0D6A">
            <w:pPr>
              <w:pStyle w:val="Textonormal"/>
            </w:pPr>
            <w:r>
              <w:t>Capacitación</w:t>
            </w:r>
          </w:p>
          <w:p w14:paraId="4BA63A2C" w14:textId="77777777" w:rsidR="009D0D6A" w:rsidRDefault="009D0D6A" w:rsidP="00EA22A1">
            <w:pPr>
              <w:pStyle w:val="Textonormal"/>
              <w:numPr>
                <w:ilvl w:val="0"/>
                <w:numId w:val="19"/>
              </w:numPr>
            </w:pPr>
            <w:r>
              <w:t>1 actividad</w:t>
            </w:r>
          </w:p>
          <w:p w14:paraId="197BC07A" w14:textId="0AA95037" w:rsidR="00F51520" w:rsidRDefault="00366E95" w:rsidP="00EA22A1">
            <w:pPr>
              <w:pStyle w:val="Textonormal"/>
              <w:numPr>
                <w:ilvl w:val="0"/>
                <w:numId w:val="19"/>
              </w:numPr>
            </w:pPr>
            <w:r>
              <w:t>7</w:t>
            </w:r>
            <w:r w:rsidR="009D0D6A">
              <w:t xml:space="preserve"> días</w:t>
            </w:r>
          </w:p>
          <w:p w14:paraId="2F648DFF" w14:textId="12AC234C" w:rsidR="00F51520" w:rsidRPr="000A29B1" w:rsidRDefault="009D0D6A" w:rsidP="000A29B1">
            <w:pPr>
              <w:pStyle w:val="Textonormal"/>
              <w:shd w:val="clear" w:color="auto" w:fill="F2F2F2" w:themeFill="background1" w:themeFillShade="F2"/>
              <w:jc w:val="center"/>
              <w:rPr>
                <w:b/>
                <w:bCs/>
                <w:color w:val="C00000"/>
              </w:rPr>
            </w:pPr>
            <w:r w:rsidRPr="000A29B1">
              <w:rPr>
                <w:b/>
                <w:bCs/>
                <w:color w:val="C00000"/>
              </w:rPr>
              <w:t xml:space="preserve">Trabajo terminal </w:t>
            </w:r>
            <w:r w:rsidR="009619E4">
              <w:rPr>
                <w:b/>
                <w:bCs/>
                <w:color w:val="C00000"/>
              </w:rPr>
              <w:t>II</w:t>
            </w:r>
          </w:p>
          <w:p w14:paraId="5CE9440D" w14:textId="7BE48FEB" w:rsidR="00A4505C" w:rsidRPr="00A4505C" w:rsidRDefault="00A4505C" w:rsidP="00A4505C">
            <w:pPr>
              <w:pStyle w:val="Textonormal"/>
              <w:jc w:val="center"/>
              <w:rPr>
                <w:b/>
                <w:bCs/>
              </w:rPr>
            </w:pPr>
            <w:r w:rsidRPr="00A4505C">
              <w:rPr>
                <w:b/>
                <w:bCs/>
              </w:rPr>
              <w:t>Sin fecha</w:t>
            </w:r>
          </w:p>
          <w:p w14:paraId="085765D4" w14:textId="39D0293E" w:rsidR="00EB60E4" w:rsidRDefault="009A60C0" w:rsidP="00F51520">
            <w:pPr>
              <w:pStyle w:val="Textonormal"/>
            </w:pPr>
            <w:r>
              <w:t>Guante</w:t>
            </w:r>
          </w:p>
          <w:p w14:paraId="1BEA2752" w14:textId="613F735A" w:rsidR="00EB60E4" w:rsidRDefault="00366E95" w:rsidP="00EA22A1">
            <w:pPr>
              <w:pStyle w:val="Textonormal"/>
              <w:numPr>
                <w:ilvl w:val="0"/>
                <w:numId w:val="22"/>
              </w:numPr>
            </w:pPr>
            <w:r>
              <w:t>6</w:t>
            </w:r>
            <w:r w:rsidR="00EB60E4">
              <w:t xml:space="preserve"> actividades</w:t>
            </w:r>
          </w:p>
          <w:p w14:paraId="21183A94" w14:textId="5338FE8A" w:rsidR="00EB60E4" w:rsidRDefault="00EB60E4" w:rsidP="00EB60E4">
            <w:pPr>
              <w:pStyle w:val="Textonormal"/>
            </w:pPr>
          </w:p>
        </w:tc>
      </w:tr>
      <w:tr w:rsidR="00EB60E4" w14:paraId="5A950D1E" w14:textId="77777777" w:rsidTr="00F51520">
        <w:tc>
          <w:tcPr>
            <w:tcW w:w="2942" w:type="dxa"/>
            <w:shd w:val="clear" w:color="auto" w:fill="F2F2F2" w:themeFill="background1" w:themeFillShade="F2"/>
            <w:vAlign w:val="center"/>
          </w:tcPr>
          <w:p w14:paraId="4485209A" w14:textId="547C4255" w:rsidR="00EB60E4" w:rsidRDefault="00EB60E4" w:rsidP="00F51520">
            <w:pPr>
              <w:pStyle w:val="Textonormal"/>
              <w:jc w:val="center"/>
            </w:pPr>
            <w:r>
              <w:t>Diseño técnico del sistema</w:t>
            </w:r>
          </w:p>
        </w:tc>
        <w:tc>
          <w:tcPr>
            <w:tcW w:w="2943" w:type="dxa"/>
          </w:tcPr>
          <w:p w14:paraId="0519C918" w14:textId="77777777" w:rsidR="00EB60E4" w:rsidRPr="00A4505C" w:rsidRDefault="00EB60E4" w:rsidP="00A4505C">
            <w:pPr>
              <w:pStyle w:val="Textonormal"/>
              <w:jc w:val="center"/>
              <w:rPr>
                <w:b/>
                <w:bCs/>
                <w:lang w:val="en-US"/>
              </w:rPr>
            </w:pPr>
            <w:r w:rsidRPr="00A4505C">
              <w:rPr>
                <w:b/>
                <w:bCs/>
                <w:lang w:val="en-US"/>
              </w:rPr>
              <w:t>23/10/2023 – 16/02/2024</w:t>
            </w:r>
          </w:p>
          <w:p w14:paraId="494441E9" w14:textId="77777777" w:rsidR="00EB60E4" w:rsidRDefault="00EB60E4" w:rsidP="00EB60E4">
            <w:pPr>
              <w:pStyle w:val="Textonormal"/>
              <w:rPr>
                <w:lang w:val="en-US"/>
              </w:rPr>
            </w:pPr>
            <w:r>
              <w:rPr>
                <w:lang w:val="en-US"/>
              </w:rPr>
              <w:t>Prototipo</w:t>
            </w:r>
          </w:p>
          <w:p w14:paraId="5AA15738" w14:textId="77777777" w:rsidR="00EB60E4" w:rsidRDefault="00EB60E4" w:rsidP="00EA22A1">
            <w:pPr>
              <w:pStyle w:val="Textonormal"/>
              <w:numPr>
                <w:ilvl w:val="0"/>
                <w:numId w:val="20"/>
              </w:numPr>
              <w:rPr>
                <w:lang w:val="en-US"/>
              </w:rPr>
            </w:pPr>
            <w:r>
              <w:rPr>
                <w:lang w:val="en-US"/>
              </w:rPr>
              <w:t>8 actividades</w:t>
            </w:r>
          </w:p>
          <w:p w14:paraId="7A9BD56F" w14:textId="77777777" w:rsidR="00EB60E4" w:rsidRDefault="00EB60E4" w:rsidP="00EA22A1">
            <w:pPr>
              <w:pStyle w:val="Textonormal"/>
              <w:numPr>
                <w:ilvl w:val="0"/>
                <w:numId w:val="20"/>
              </w:numPr>
              <w:rPr>
                <w:lang w:val="en-US"/>
              </w:rPr>
            </w:pPr>
            <w:r>
              <w:rPr>
                <w:lang w:val="en-US"/>
              </w:rPr>
              <w:t>42 días</w:t>
            </w:r>
          </w:p>
          <w:p w14:paraId="4757F836" w14:textId="77777777" w:rsidR="00EB60E4" w:rsidRDefault="00EB60E4" w:rsidP="00EB60E4">
            <w:pPr>
              <w:pStyle w:val="Textonormal"/>
              <w:rPr>
                <w:lang w:val="en-US"/>
              </w:rPr>
            </w:pPr>
            <w:r>
              <w:rPr>
                <w:lang w:val="en-US"/>
              </w:rPr>
              <w:t>Joystick</w:t>
            </w:r>
          </w:p>
          <w:p w14:paraId="4B0ABF0B" w14:textId="77777777" w:rsidR="00F51520" w:rsidRDefault="00EB60E4" w:rsidP="00EA22A1">
            <w:pPr>
              <w:pStyle w:val="Textonormal"/>
              <w:numPr>
                <w:ilvl w:val="0"/>
                <w:numId w:val="21"/>
              </w:numPr>
              <w:rPr>
                <w:lang w:val="en-US"/>
              </w:rPr>
            </w:pPr>
            <w:r>
              <w:rPr>
                <w:lang w:val="en-US"/>
              </w:rPr>
              <w:t>8 actividades</w:t>
            </w:r>
          </w:p>
          <w:p w14:paraId="4D800F56" w14:textId="4A85812A" w:rsidR="00EB60E4" w:rsidRPr="00F51520" w:rsidRDefault="00EB60E4" w:rsidP="00EA22A1">
            <w:pPr>
              <w:pStyle w:val="Textonormal"/>
              <w:numPr>
                <w:ilvl w:val="0"/>
                <w:numId w:val="21"/>
              </w:numPr>
              <w:rPr>
                <w:lang w:val="en-US"/>
              </w:rPr>
            </w:pPr>
            <w:r w:rsidRPr="00F51520">
              <w:rPr>
                <w:lang w:val="en-US"/>
              </w:rPr>
              <w:t xml:space="preserve">42 </w:t>
            </w:r>
            <w:r w:rsidR="00F51520">
              <w:rPr>
                <w:lang w:val="en-US"/>
              </w:rPr>
              <w:t>días</w:t>
            </w:r>
          </w:p>
        </w:tc>
        <w:tc>
          <w:tcPr>
            <w:tcW w:w="2943" w:type="dxa"/>
          </w:tcPr>
          <w:p w14:paraId="0F3248E1" w14:textId="17229012" w:rsidR="00A4505C" w:rsidRPr="00A4505C" w:rsidRDefault="00A4505C" w:rsidP="00A4505C">
            <w:pPr>
              <w:pStyle w:val="Textonormal"/>
              <w:jc w:val="center"/>
              <w:rPr>
                <w:b/>
                <w:bCs/>
                <w:lang w:val="en-US"/>
              </w:rPr>
            </w:pPr>
            <w:r w:rsidRPr="00A4505C">
              <w:rPr>
                <w:b/>
                <w:bCs/>
                <w:lang w:val="en-US"/>
              </w:rPr>
              <w:t>Sin fecha</w:t>
            </w:r>
          </w:p>
          <w:p w14:paraId="0E5927FA" w14:textId="1EC9F875" w:rsidR="00EB60E4" w:rsidRDefault="00795029" w:rsidP="00EB60E4">
            <w:pPr>
              <w:pStyle w:val="Textonormal"/>
              <w:rPr>
                <w:lang w:val="en-US"/>
              </w:rPr>
            </w:pPr>
            <w:r>
              <w:rPr>
                <w:lang w:val="en-US"/>
              </w:rPr>
              <w:t>Guante</w:t>
            </w:r>
          </w:p>
          <w:p w14:paraId="44D92CB6" w14:textId="19918D65" w:rsidR="00EB60E4" w:rsidRPr="00237240" w:rsidRDefault="00EB60E4" w:rsidP="009A60C0">
            <w:pPr>
              <w:pStyle w:val="Textonormal"/>
              <w:numPr>
                <w:ilvl w:val="0"/>
                <w:numId w:val="20"/>
              </w:numPr>
              <w:rPr>
                <w:lang w:val="en-US"/>
              </w:rPr>
            </w:pPr>
            <w:r w:rsidRPr="00C67D1F">
              <w:rPr>
                <w:lang w:val="en-US"/>
              </w:rPr>
              <w:t>8 actividades</w:t>
            </w:r>
          </w:p>
        </w:tc>
      </w:tr>
      <w:tr w:rsidR="00EB60E4" w14:paraId="12D7273E" w14:textId="77777777" w:rsidTr="00F51520">
        <w:tc>
          <w:tcPr>
            <w:tcW w:w="2942" w:type="dxa"/>
            <w:shd w:val="clear" w:color="auto" w:fill="F2F2F2" w:themeFill="background1" w:themeFillShade="F2"/>
            <w:vAlign w:val="center"/>
          </w:tcPr>
          <w:p w14:paraId="3080D586" w14:textId="3E09A925" w:rsidR="00EB60E4" w:rsidRDefault="00EB60E4" w:rsidP="00F51520">
            <w:pPr>
              <w:pStyle w:val="Textonormal"/>
              <w:jc w:val="center"/>
            </w:pPr>
            <w:r>
              <w:t>Especificación de componentes</w:t>
            </w:r>
          </w:p>
        </w:tc>
        <w:tc>
          <w:tcPr>
            <w:tcW w:w="2943" w:type="dxa"/>
          </w:tcPr>
          <w:p w14:paraId="47E8769E" w14:textId="77777777" w:rsidR="00EB60E4" w:rsidRPr="00A4505C" w:rsidRDefault="00EB60E4" w:rsidP="00F51520">
            <w:pPr>
              <w:pStyle w:val="Textonormal"/>
              <w:jc w:val="center"/>
              <w:rPr>
                <w:b/>
                <w:bCs/>
                <w:lang w:val="en-US"/>
              </w:rPr>
            </w:pPr>
            <w:r w:rsidRPr="00A4505C">
              <w:rPr>
                <w:b/>
                <w:bCs/>
                <w:lang w:val="en-US"/>
              </w:rPr>
              <w:t>16/02/24 – 01/03/2024</w:t>
            </w:r>
          </w:p>
          <w:p w14:paraId="23253149" w14:textId="7A4D9216" w:rsidR="00EB60E4" w:rsidRPr="00A4505C" w:rsidRDefault="00EB60E4" w:rsidP="00F51520">
            <w:pPr>
              <w:pStyle w:val="Textonormal"/>
              <w:jc w:val="center"/>
              <w:rPr>
                <w:b/>
                <w:bCs/>
              </w:rPr>
            </w:pPr>
          </w:p>
        </w:tc>
        <w:tc>
          <w:tcPr>
            <w:tcW w:w="2943" w:type="dxa"/>
          </w:tcPr>
          <w:p w14:paraId="64E07AE2" w14:textId="0D6EF71A" w:rsidR="00EB60E4" w:rsidRPr="00A4505C" w:rsidRDefault="00EB60E4" w:rsidP="00F51520">
            <w:pPr>
              <w:pStyle w:val="Textonormal"/>
              <w:jc w:val="center"/>
              <w:rPr>
                <w:b/>
                <w:bCs/>
              </w:rPr>
            </w:pPr>
            <w:r w:rsidRPr="00A4505C">
              <w:rPr>
                <w:b/>
                <w:bCs/>
                <w:lang w:val="en-US"/>
              </w:rPr>
              <w:t>Sin fecha</w:t>
            </w:r>
          </w:p>
        </w:tc>
      </w:tr>
      <w:tr w:rsidR="00EB60E4" w14:paraId="3B563497" w14:textId="77777777" w:rsidTr="00F51520">
        <w:tc>
          <w:tcPr>
            <w:tcW w:w="2942" w:type="dxa"/>
            <w:shd w:val="clear" w:color="auto" w:fill="F2F2F2" w:themeFill="background1" w:themeFillShade="F2"/>
            <w:vAlign w:val="center"/>
          </w:tcPr>
          <w:p w14:paraId="383E6DE6" w14:textId="13AACA5C" w:rsidR="00EB60E4" w:rsidRDefault="00EB60E4" w:rsidP="00F51520">
            <w:pPr>
              <w:pStyle w:val="Textonormal"/>
              <w:jc w:val="center"/>
            </w:pPr>
            <w:r>
              <w:t>Código</w:t>
            </w:r>
          </w:p>
        </w:tc>
        <w:tc>
          <w:tcPr>
            <w:tcW w:w="2943" w:type="dxa"/>
          </w:tcPr>
          <w:p w14:paraId="630921A8" w14:textId="04DEE61E" w:rsidR="00EB60E4" w:rsidRPr="00A4505C" w:rsidRDefault="00EB60E4" w:rsidP="00F51520">
            <w:pPr>
              <w:pStyle w:val="Textonormal"/>
              <w:jc w:val="center"/>
              <w:rPr>
                <w:b/>
                <w:bCs/>
              </w:rPr>
            </w:pPr>
            <w:r w:rsidRPr="00A4505C">
              <w:rPr>
                <w:b/>
                <w:bCs/>
                <w:lang w:val="en-US"/>
              </w:rPr>
              <w:t>01/03/2024 – 29/03/2024</w:t>
            </w:r>
          </w:p>
        </w:tc>
        <w:tc>
          <w:tcPr>
            <w:tcW w:w="2943" w:type="dxa"/>
          </w:tcPr>
          <w:p w14:paraId="705D0358" w14:textId="750A47B4" w:rsidR="00EB60E4" w:rsidRPr="00A4505C" w:rsidRDefault="00EB60E4" w:rsidP="00F51520">
            <w:pPr>
              <w:pStyle w:val="Textonormal"/>
              <w:jc w:val="center"/>
              <w:rPr>
                <w:b/>
                <w:bCs/>
              </w:rPr>
            </w:pPr>
            <w:r w:rsidRPr="00A4505C">
              <w:rPr>
                <w:b/>
                <w:bCs/>
                <w:lang w:val="en-US"/>
              </w:rPr>
              <w:t>Sin fecha</w:t>
            </w:r>
          </w:p>
        </w:tc>
      </w:tr>
      <w:tr w:rsidR="00EB60E4" w14:paraId="5C13B736" w14:textId="77777777" w:rsidTr="00F51520">
        <w:tc>
          <w:tcPr>
            <w:tcW w:w="2942" w:type="dxa"/>
            <w:shd w:val="clear" w:color="auto" w:fill="F2F2F2" w:themeFill="background1" w:themeFillShade="F2"/>
            <w:vAlign w:val="center"/>
          </w:tcPr>
          <w:p w14:paraId="5FFED8C5" w14:textId="1A21DDB4" w:rsidR="00EB60E4" w:rsidRDefault="00EB60E4" w:rsidP="00F51520">
            <w:pPr>
              <w:pStyle w:val="Textonormal"/>
              <w:jc w:val="center"/>
            </w:pPr>
            <w:r>
              <w:t>Pruebas unitarias</w:t>
            </w:r>
          </w:p>
        </w:tc>
        <w:tc>
          <w:tcPr>
            <w:tcW w:w="2943" w:type="dxa"/>
          </w:tcPr>
          <w:p w14:paraId="752C54CD" w14:textId="762EB91A" w:rsidR="00EB60E4" w:rsidRPr="00A4505C" w:rsidRDefault="00EB60E4" w:rsidP="00F51520">
            <w:pPr>
              <w:pStyle w:val="Textonormal"/>
              <w:jc w:val="center"/>
              <w:rPr>
                <w:b/>
                <w:bCs/>
              </w:rPr>
            </w:pPr>
            <w:r w:rsidRPr="00A4505C">
              <w:rPr>
                <w:b/>
                <w:bCs/>
                <w:lang w:val="en-US"/>
              </w:rPr>
              <w:t>29/03/2024 – 12/04/2024</w:t>
            </w:r>
          </w:p>
        </w:tc>
        <w:tc>
          <w:tcPr>
            <w:tcW w:w="2943" w:type="dxa"/>
          </w:tcPr>
          <w:p w14:paraId="40BE3568" w14:textId="266DCB7D" w:rsidR="00EB60E4" w:rsidRPr="00A4505C" w:rsidRDefault="00EB60E4" w:rsidP="00F51520">
            <w:pPr>
              <w:pStyle w:val="Textonormal"/>
              <w:jc w:val="center"/>
              <w:rPr>
                <w:b/>
                <w:bCs/>
              </w:rPr>
            </w:pPr>
            <w:r w:rsidRPr="00A4505C">
              <w:rPr>
                <w:b/>
                <w:bCs/>
                <w:lang w:val="en-US"/>
              </w:rPr>
              <w:t>Sin fecha</w:t>
            </w:r>
          </w:p>
        </w:tc>
      </w:tr>
      <w:tr w:rsidR="00EB60E4" w14:paraId="0A85A182" w14:textId="77777777" w:rsidTr="00F51520">
        <w:tc>
          <w:tcPr>
            <w:tcW w:w="2942" w:type="dxa"/>
            <w:shd w:val="clear" w:color="auto" w:fill="F2F2F2" w:themeFill="background1" w:themeFillShade="F2"/>
            <w:vAlign w:val="center"/>
          </w:tcPr>
          <w:p w14:paraId="0C5C5C92" w14:textId="4391A64F" w:rsidR="00EB60E4" w:rsidRDefault="00EB60E4" w:rsidP="00F51520">
            <w:pPr>
              <w:pStyle w:val="Textonormal"/>
              <w:jc w:val="center"/>
            </w:pPr>
            <w:r>
              <w:t>Prueba de componentes</w:t>
            </w:r>
          </w:p>
        </w:tc>
        <w:tc>
          <w:tcPr>
            <w:tcW w:w="2943" w:type="dxa"/>
          </w:tcPr>
          <w:p w14:paraId="4E58096E" w14:textId="79802117" w:rsidR="00EB60E4" w:rsidRPr="00A4505C" w:rsidRDefault="00EB60E4" w:rsidP="00F51520">
            <w:pPr>
              <w:pStyle w:val="Textonormal"/>
              <w:jc w:val="center"/>
              <w:rPr>
                <w:b/>
                <w:bCs/>
              </w:rPr>
            </w:pPr>
            <w:r w:rsidRPr="00A4505C">
              <w:rPr>
                <w:b/>
                <w:bCs/>
                <w:lang w:val="en-US"/>
              </w:rPr>
              <w:t>12/04/2024 – 26/04/2024</w:t>
            </w:r>
          </w:p>
        </w:tc>
        <w:tc>
          <w:tcPr>
            <w:tcW w:w="2943" w:type="dxa"/>
          </w:tcPr>
          <w:p w14:paraId="226EAA3D" w14:textId="5D244111" w:rsidR="00EB60E4" w:rsidRPr="00A4505C" w:rsidRDefault="00EB60E4" w:rsidP="00F51520">
            <w:pPr>
              <w:pStyle w:val="Textonormal"/>
              <w:jc w:val="center"/>
              <w:rPr>
                <w:b/>
                <w:bCs/>
              </w:rPr>
            </w:pPr>
            <w:r w:rsidRPr="00A4505C">
              <w:rPr>
                <w:b/>
                <w:bCs/>
                <w:lang w:val="en-US"/>
              </w:rPr>
              <w:t>Sin fecha</w:t>
            </w:r>
          </w:p>
        </w:tc>
      </w:tr>
      <w:tr w:rsidR="00EB60E4" w14:paraId="58BD96BF" w14:textId="77777777" w:rsidTr="00F51520">
        <w:tc>
          <w:tcPr>
            <w:tcW w:w="2942" w:type="dxa"/>
            <w:shd w:val="clear" w:color="auto" w:fill="F2F2F2" w:themeFill="background1" w:themeFillShade="F2"/>
            <w:vAlign w:val="center"/>
          </w:tcPr>
          <w:p w14:paraId="399A5615" w14:textId="7C4D0F20" w:rsidR="00EB60E4" w:rsidRDefault="00EB60E4" w:rsidP="00F51520">
            <w:pPr>
              <w:pStyle w:val="Textonormal"/>
              <w:jc w:val="center"/>
            </w:pPr>
            <w:r w:rsidRPr="009339BD">
              <w:t>Pruebas de sistema</w:t>
            </w:r>
          </w:p>
        </w:tc>
        <w:tc>
          <w:tcPr>
            <w:tcW w:w="2943" w:type="dxa"/>
          </w:tcPr>
          <w:p w14:paraId="70E54974" w14:textId="0CEA3ED2" w:rsidR="00EB60E4" w:rsidRPr="00A4505C" w:rsidRDefault="00EB60E4" w:rsidP="00F51520">
            <w:pPr>
              <w:pStyle w:val="Textonormal"/>
              <w:jc w:val="center"/>
              <w:rPr>
                <w:b/>
                <w:bCs/>
              </w:rPr>
            </w:pPr>
            <w:r w:rsidRPr="00A4505C">
              <w:rPr>
                <w:b/>
                <w:bCs/>
                <w:lang w:val="en-US"/>
              </w:rPr>
              <w:t>26/04/2024 – 10/05/2024</w:t>
            </w:r>
          </w:p>
        </w:tc>
        <w:tc>
          <w:tcPr>
            <w:tcW w:w="2943" w:type="dxa"/>
          </w:tcPr>
          <w:p w14:paraId="273FE193" w14:textId="52E10E07" w:rsidR="00EB60E4" w:rsidRPr="00A4505C" w:rsidRDefault="00EB60E4" w:rsidP="00F51520">
            <w:pPr>
              <w:pStyle w:val="Textonormal"/>
              <w:jc w:val="center"/>
              <w:rPr>
                <w:b/>
                <w:bCs/>
              </w:rPr>
            </w:pPr>
            <w:r w:rsidRPr="00A4505C">
              <w:rPr>
                <w:b/>
                <w:bCs/>
                <w:lang w:val="en-US"/>
              </w:rPr>
              <w:t>Sin fecha</w:t>
            </w:r>
          </w:p>
        </w:tc>
      </w:tr>
      <w:tr w:rsidR="00EB60E4" w14:paraId="72C08294" w14:textId="77777777" w:rsidTr="00F51520">
        <w:tc>
          <w:tcPr>
            <w:tcW w:w="2942" w:type="dxa"/>
            <w:shd w:val="clear" w:color="auto" w:fill="F2F2F2" w:themeFill="background1" w:themeFillShade="F2"/>
            <w:vAlign w:val="center"/>
          </w:tcPr>
          <w:p w14:paraId="379543A7" w14:textId="5E5E5981" w:rsidR="00EB60E4" w:rsidRPr="009339BD" w:rsidRDefault="00EB60E4" w:rsidP="00F51520">
            <w:pPr>
              <w:pStyle w:val="Textonormal"/>
              <w:jc w:val="center"/>
            </w:pPr>
            <w:r w:rsidRPr="009339BD">
              <w:t>Pruebas de aceptación</w:t>
            </w:r>
          </w:p>
        </w:tc>
        <w:tc>
          <w:tcPr>
            <w:tcW w:w="2943" w:type="dxa"/>
          </w:tcPr>
          <w:p w14:paraId="74511D21" w14:textId="7A9A79C0" w:rsidR="00EB60E4" w:rsidRPr="00A4505C" w:rsidRDefault="00EB60E4" w:rsidP="00F51520">
            <w:pPr>
              <w:pStyle w:val="Textonormal"/>
              <w:jc w:val="center"/>
              <w:rPr>
                <w:b/>
                <w:bCs/>
              </w:rPr>
            </w:pPr>
            <w:r w:rsidRPr="00A4505C">
              <w:rPr>
                <w:b/>
                <w:bCs/>
                <w:lang w:val="en-US"/>
              </w:rPr>
              <w:t>10/05/2024 – 24/05/2024</w:t>
            </w:r>
          </w:p>
        </w:tc>
        <w:tc>
          <w:tcPr>
            <w:tcW w:w="2943" w:type="dxa"/>
          </w:tcPr>
          <w:p w14:paraId="66D7756B" w14:textId="1EE40F1E" w:rsidR="00EB60E4" w:rsidRPr="00A4505C" w:rsidRDefault="00EB60E4" w:rsidP="00F51520">
            <w:pPr>
              <w:pStyle w:val="Textonormal"/>
              <w:jc w:val="center"/>
              <w:rPr>
                <w:b/>
                <w:bCs/>
              </w:rPr>
            </w:pPr>
            <w:r w:rsidRPr="00A4505C">
              <w:rPr>
                <w:b/>
                <w:bCs/>
                <w:lang w:val="en-US"/>
              </w:rPr>
              <w:t>Sin fecha</w:t>
            </w:r>
          </w:p>
        </w:tc>
      </w:tr>
    </w:tbl>
    <w:p w14:paraId="27C19675" w14:textId="77777777" w:rsidR="00901BD7" w:rsidRDefault="00901BD7" w:rsidP="00A50B60">
      <w:pPr>
        <w:pStyle w:val="Textonormal"/>
      </w:pPr>
    </w:p>
    <w:p w14:paraId="564DEB48" w14:textId="1DEF7365" w:rsidR="004E436C" w:rsidRDefault="008174C2" w:rsidP="00A50B60">
      <w:pPr>
        <w:pStyle w:val="Textonormal"/>
      </w:pPr>
      <w:r>
        <w:t xml:space="preserve">En la </w:t>
      </w:r>
      <w:r w:rsidR="00FA54E9">
        <w:fldChar w:fldCharType="begin"/>
      </w:r>
      <w:r w:rsidR="00FA54E9">
        <w:instrText xml:space="preserve"> REF _Ref153194279 \h </w:instrText>
      </w:r>
      <w:r w:rsidR="00FA54E9">
        <w:fldChar w:fldCharType="separate"/>
      </w:r>
      <w:r w:rsidR="00FA54E9">
        <w:t xml:space="preserve">Tabla </w:t>
      </w:r>
      <w:r w:rsidR="00FA54E9">
        <w:rPr>
          <w:noProof/>
        </w:rPr>
        <w:t>5</w:t>
      </w:r>
      <w:r w:rsidR="00FA54E9">
        <w:fldChar w:fldCharType="end"/>
      </w:r>
      <w:r w:rsidR="00D9499D">
        <w:t xml:space="preserve"> se</w:t>
      </w:r>
      <w:r>
        <w:t xml:space="preserve"> puede observar un concentrado de la organización de las minutas realizadas a lo largo de</w:t>
      </w:r>
      <w:r w:rsidR="00064A91">
        <w:t xml:space="preserve">sarrollo del proyecto, cuentan con un identificador, </w:t>
      </w:r>
      <w:r w:rsidR="005839CE">
        <w:t>una sección para diferenciar si fue una reunión de equipo o con el cliente</w:t>
      </w:r>
      <w:r w:rsidR="00E754F4">
        <w:t>,</w:t>
      </w:r>
      <w:r w:rsidR="005839CE">
        <w:t xml:space="preserve"> así como la fecha en la que se llevó a cabo la reunión, el motivo por el cual se llevó a cabo y una </w:t>
      </w:r>
      <w:r w:rsidR="00243BAD">
        <w:t>breve</w:t>
      </w:r>
      <w:r w:rsidR="005839CE">
        <w:t xml:space="preserve"> descripción</w:t>
      </w:r>
      <w:r w:rsidR="004C3CF3">
        <w:t xml:space="preserve">, en el </w:t>
      </w:r>
      <w:r w:rsidR="00E754F4">
        <w:t>apéndice</w:t>
      </w:r>
      <w:r w:rsidR="004C3CF3">
        <w:t xml:space="preserve"> en la sección A se puede encontrar más a detalle sobre lo revisado en las minutas.</w:t>
      </w:r>
    </w:p>
    <w:p w14:paraId="4C2197AE" w14:textId="7D1B9EBE" w:rsidR="00BE7CA8" w:rsidRDefault="004A1BCF" w:rsidP="00A50B60">
      <w:pPr>
        <w:pStyle w:val="Textonormal"/>
      </w:pPr>
      <w:r>
        <w:t xml:space="preserve"> </w:t>
      </w:r>
    </w:p>
    <w:p w14:paraId="382EB591" w14:textId="1D42E4FB" w:rsidR="00CC57AE" w:rsidRDefault="00BE7CA8" w:rsidP="00BE7CA8">
      <w:pPr>
        <w:spacing w:after="160" w:line="259" w:lineRule="auto"/>
        <w:jc w:val="left"/>
      </w:pPr>
      <w:r>
        <w:br w:type="page"/>
      </w:r>
    </w:p>
    <w:p w14:paraId="13715B63" w14:textId="15AD3695" w:rsidR="00E754F4" w:rsidRDefault="00E754F4" w:rsidP="00E754F4">
      <w:pPr>
        <w:pStyle w:val="Caption"/>
        <w:keepNext/>
      </w:pPr>
      <w:bookmarkStart w:id="76" w:name="_Ref153194279"/>
      <w:bookmarkStart w:id="77" w:name="_Toc153454192"/>
      <w:r>
        <w:t xml:space="preserve">Tabla </w:t>
      </w:r>
      <w:r>
        <w:fldChar w:fldCharType="begin"/>
      </w:r>
      <w:r>
        <w:instrText xml:space="preserve"> SEQ Tabla \* ARABIC </w:instrText>
      </w:r>
      <w:r>
        <w:fldChar w:fldCharType="separate"/>
      </w:r>
      <w:r w:rsidR="00553F75">
        <w:rPr>
          <w:noProof/>
        </w:rPr>
        <w:t>5</w:t>
      </w:r>
      <w:r>
        <w:fldChar w:fldCharType="end"/>
      </w:r>
      <w:bookmarkEnd w:id="76"/>
      <w:r>
        <w:t>. Resumen de minutas.</w:t>
      </w:r>
      <w:bookmarkEnd w:id="77"/>
    </w:p>
    <w:tbl>
      <w:tblPr>
        <w:tblStyle w:val="TableGrid"/>
        <w:tblW w:w="0" w:type="auto"/>
        <w:tblLook w:val="04A0" w:firstRow="1" w:lastRow="0" w:firstColumn="1" w:lastColumn="0" w:noHBand="0" w:noVBand="1"/>
      </w:tblPr>
      <w:tblGrid>
        <w:gridCol w:w="1870"/>
        <w:gridCol w:w="941"/>
        <w:gridCol w:w="962"/>
        <w:gridCol w:w="1310"/>
        <w:gridCol w:w="1736"/>
        <w:gridCol w:w="2009"/>
      </w:tblGrid>
      <w:tr w:rsidR="00DD22DB" w14:paraId="4AEBD067" w14:textId="77777777" w:rsidTr="005732D9">
        <w:tc>
          <w:tcPr>
            <w:tcW w:w="1870" w:type="dxa"/>
            <w:shd w:val="clear" w:color="auto" w:fill="ED7D31" w:themeFill="accent2"/>
          </w:tcPr>
          <w:p w14:paraId="65A8FB4B" w14:textId="664D8970" w:rsidR="00CC57AE" w:rsidRDefault="00CC57AE" w:rsidP="00A50B60">
            <w:pPr>
              <w:pStyle w:val="Textonormal"/>
            </w:pPr>
            <w:r>
              <w:t>ID</w:t>
            </w:r>
            <w:r w:rsidR="00740548">
              <w:t xml:space="preserve"> Minuta</w:t>
            </w:r>
          </w:p>
        </w:tc>
        <w:tc>
          <w:tcPr>
            <w:tcW w:w="941" w:type="dxa"/>
            <w:shd w:val="clear" w:color="auto" w:fill="ED7D31" w:themeFill="accent2"/>
          </w:tcPr>
          <w:p w14:paraId="1EBD5213" w14:textId="16211DF4" w:rsidR="00CC57AE" w:rsidRDefault="00740548" w:rsidP="00A50B60">
            <w:pPr>
              <w:pStyle w:val="Textonormal"/>
            </w:pPr>
            <w:r>
              <w:t>Cliente</w:t>
            </w:r>
          </w:p>
        </w:tc>
        <w:tc>
          <w:tcPr>
            <w:tcW w:w="962" w:type="dxa"/>
            <w:shd w:val="clear" w:color="auto" w:fill="ED7D31" w:themeFill="accent2"/>
          </w:tcPr>
          <w:p w14:paraId="600276F8" w14:textId="2ABB1404" w:rsidR="00CC57AE" w:rsidRDefault="00740548" w:rsidP="00A50B60">
            <w:pPr>
              <w:pStyle w:val="Textonormal"/>
            </w:pPr>
            <w:r>
              <w:t>Eq</w:t>
            </w:r>
            <w:r w:rsidR="007503C2">
              <w:t>u</w:t>
            </w:r>
            <w:r>
              <w:t>ipo</w:t>
            </w:r>
          </w:p>
        </w:tc>
        <w:tc>
          <w:tcPr>
            <w:tcW w:w="1310" w:type="dxa"/>
            <w:shd w:val="clear" w:color="auto" w:fill="ED7D31" w:themeFill="accent2"/>
          </w:tcPr>
          <w:p w14:paraId="599B00A7" w14:textId="59F1F194" w:rsidR="00CC57AE" w:rsidRDefault="007503C2" w:rsidP="00A50B60">
            <w:pPr>
              <w:pStyle w:val="Textonormal"/>
            </w:pPr>
            <w:r>
              <w:t>Fecha</w:t>
            </w:r>
          </w:p>
        </w:tc>
        <w:tc>
          <w:tcPr>
            <w:tcW w:w="1736" w:type="dxa"/>
            <w:shd w:val="clear" w:color="auto" w:fill="ED7D31" w:themeFill="accent2"/>
          </w:tcPr>
          <w:p w14:paraId="2A74EA79" w14:textId="19F44A04" w:rsidR="00CC57AE" w:rsidRDefault="007503C2" w:rsidP="00A50B60">
            <w:pPr>
              <w:pStyle w:val="Textonormal"/>
            </w:pPr>
            <w:r>
              <w:t>Motivo</w:t>
            </w:r>
          </w:p>
        </w:tc>
        <w:tc>
          <w:tcPr>
            <w:tcW w:w="2009" w:type="dxa"/>
            <w:shd w:val="clear" w:color="auto" w:fill="ED7D31" w:themeFill="accent2"/>
          </w:tcPr>
          <w:p w14:paraId="6253FBB2" w14:textId="4199D3D9" w:rsidR="00CC57AE" w:rsidRDefault="007503C2" w:rsidP="00A50B60">
            <w:pPr>
              <w:pStyle w:val="Textonormal"/>
            </w:pPr>
            <w:r>
              <w:t>Descripción</w:t>
            </w:r>
          </w:p>
        </w:tc>
      </w:tr>
      <w:tr w:rsidR="00212F95" w14:paraId="68C73F53" w14:textId="77777777" w:rsidTr="00E754F4">
        <w:tc>
          <w:tcPr>
            <w:tcW w:w="1870" w:type="dxa"/>
            <w:vAlign w:val="center"/>
          </w:tcPr>
          <w:p w14:paraId="53A6D91B" w14:textId="5623D5BA" w:rsidR="000E2B14" w:rsidRDefault="000E2B14" w:rsidP="000E2B14">
            <w:pPr>
              <w:pStyle w:val="Textonormal"/>
            </w:pPr>
            <w:r>
              <w:rPr>
                <w:rFonts w:eastAsia="Times New Roman" w:cs="Times New Roman"/>
                <w:szCs w:val="24"/>
              </w:rPr>
              <w:t>00_AL_ACC_01</w:t>
            </w:r>
          </w:p>
        </w:tc>
        <w:tc>
          <w:tcPr>
            <w:tcW w:w="941" w:type="dxa"/>
          </w:tcPr>
          <w:p w14:paraId="42E3CAE8" w14:textId="77777777" w:rsidR="000E2B14" w:rsidRDefault="000E2B14" w:rsidP="00F447C7">
            <w:pPr>
              <w:pStyle w:val="Textonormal"/>
              <w:jc w:val="center"/>
            </w:pPr>
          </w:p>
        </w:tc>
        <w:tc>
          <w:tcPr>
            <w:tcW w:w="962" w:type="dxa"/>
          </w:tcPr>
          <w:p w14:paraId="37EC07EA" w14:textId="685770F8" w:rsidR="000E2B14" w:rsidRDefault="00DE4711" w:rsidP="00F447C7">
            <w:pPr>
              <w:pStyle w:val="Textonormal"/>
              <w:jc w:val="center"/>
            </w:pPr>
            <w:sdt>
              <w:sdtPr>
                <w:tag w:val="goog_rdk_0"/>
                <w:id w:val="-2089223182"/>
              </w:sdtPr>
              <w:sdtEndPr/>
              <w:sdtContent>
                <w:r w:rsidR="00F447C7">
                  <w:rPr>
                    <w:rFonts w:ascii="Arial Unicode MS" w:eastAsia="Arial Unicode MS" w:hAnsi="Arial Unicode MS" w:cs="Arial Unicode MS"/>
                    <w:b/>
                    <w:color w:val="4D5156"/>
                    <w:sz w:val="21"/>
                    <w:szCs w:val="21"/>
                    <w:highlight w:val="white"/>
                  </w:rPr>
                  <w:t>✓</w:t>
                </w:r>
              </w:sdtContent>
            </w:sdt>
          </w:p>
        </w:tc>
        <w:tc>
          <w:tcPr>
            <w:tcW w:w="1310" w:type="dxa"/>
          </w:tcPr>
          <w:p w14:paraId="74F8697B" w14:textId="7246A275" w:rsidR="000E2B14" w:rsidRDefault="00B9370C" w:rsidP="00083D25">
            <w:pPr>
              <w:pStyle w:val="Textonormal"/>
              <w:jc w:val="center"/>
            </w:pPr>
            <w:r w:rsidRPr="00B9370C">
              <w:t>31/08/2023</w:t>
            </w:r>
          </w:p>
        </w:tc>
        <w:tc>
          <w:tcPr>
            <w:tcW w:w="1736" w:type="dxa"/>
          </w:tcPr>
          <w:p w14:paraId="78F38CD7" w14:textId="709C5B04" w:rsidR="000E2B14" w:rsidRDefault="001378B7" w:rsidP="000E2B14">
            <w:pPr>
              <w:pStyle w:val="Textonormal"/>
            </w:pPr>
            <w:r>
              <w:t>Cambios</w:t>
            </w:r>
            <w:r w:rsidR="003C284E">
              <w:t xml:space="preserve"> y metodología</w:t>
            </w:r>
          </w:p>
        </w:tc>
        <w:tc>
          <w:tcPr>
            <w:tcW w:w="2009" w:type="dxa"/>
          </w:tcPr>
          <w:p w14:paraId="326F095F" w14:textId="5B45FFEF" w:rsidR="000E2B14" w:rsidRDefault="00CE1E98" w:rsidP="000E2B14">
            <w:pPr>
              <w:pStyle w:val="Textonormal"/>
            </w:pPr>
            <w:r>
              <w:t xml:space="preserve">Cambios en </w:t>
            </w:r>
            <w:r w:rsidR="00B77C5C">
              <w:t>el proyecto</w:t>
            </w:r>
            <w:r w:rsidR="00AE6FCF">
              <w:t xml:space="preserve"> </w:t>
            </w:r>
            <w:r w:rsidR="00373E29">
              <w:t>y selección de metodología</w:t>
            </w:r>
          </w:p>
        </w:tc>
      </w:tr>
      <w:tr w:rsidR="00212F95" w14:paraId="6594D09F" w14:textId="77777777" w:rsidTr="00E754F4">
        <w:tc>
          <w:tcPr>
            <w:tcW w:w="1870" w:type="dxa"/>
            <w:vAlign w:val="center"/>
          </w:tcPr>
          <w:p w14:paraId="3ED54DBC" w14:textId="1FA06027" w:rsidR="000E2B14" w:rsidRDefault="000E2B14" w:rsidP="000E2B14">
            <w:pPr>
              <w:pStyle w:val="Textonormal"/>
            </w:pPr>
            <w:r>
              <w:rPr>
                <w:rFonts w:eastAsia="Times New Roman" w:cs="Times New Roman"/>
                <w:szCs w:val="24"/>
              </w:rPr>
              <w:t>00_AL_ACC_02</w:t>
            </w:r>
          </w:p>
        </w:tc>
        <w:tc>
          <w:tcPr>
            <w:tcW w:w="941" w:type="dxa"/>
          </w:tcPr>
          <w:p w14:paraId="1814056F" w14:textId="77777777" w:rsidR="000E2B14" w:rsidRDefault="000E2B14" w:rsidP="00F447C7">
            <w:pPr>
              <w:pStyle w:val="Textonormal"/>
              <w:jc w:val="center"/>
            </w:pPr>
          </w:p>
        </w:tc>
        <w:tc>
          <w:tcPr>
            <w:tcW w:w="962" w:type="dxa"/>
          </w:tcPr>
          <w:p w14:paraId="53212886" w14:textId="75E99B7E" w:rsidR="000E2B14" w:rsidRDefault="00DE4711" w:rsidP="00F447C7">
            <w:pPr>
              <w:pStyle w:val="Textonormal"/>
              <w:jc w:val="center"/>
            </w:pPr>
            <w:sdt>
              <w:sdtPr>
                <w:tag w:val="goog_rdk_0"/>
                <w:id w:val="1570384994"/>
              </w:sdtPr>
              <w:sdtEndPr/>
              <w:sdtContent>
                <w:r w:rsidR="00F447C7">
                  <w:rPr>
                    <w:rFonts w:ascii="Arial Unicode MS" w:eastAsia="Arial Unicode MS" w:hAnsi="Arial Unicode MS" w:cs="Arial Unicode MS"/>
                    <w:b/>
                    <w:color w:val="4D5156"/>
                    <w:sz w:val="21"/>
                    <w:szCs w:val="21"/>
                    <w:highlight w:val="white"/>
                  </w:rPr>
                  <w:t>✓</w:t>
                </w:r>
              </w:sdtContent>
            </w:sdt>
          </w:p>
        </w:tc>
        <w:tc>
          <w:tcPr>
            <w:tcW w:w="1310" w:type="dxa"/>
          </w:tcPr>
          <w:p w14:paraId="3A1C752C" w14:textId="4C642F0A" w:rsidR="000E2B14" w:rsidRDefault="00AE033C" w:rsidP="00083D25">
            <w:pPr>
              <w:pStyle w:val="Textonormal"/>
              <w:jc w:val="center"/>
            </w:pPr>
            <w:r w:rsidRPr="00AE033C">
              <w:t>13/09/23</w:t>
            </w:r>
          </w:p>
        </w:tc>
        <w:tc>
          <w:tcPr>
            <w:tcW w:w="1736" w:type="dxa"/>
          </w:tcPr>
          <w:p w14:paraId="70C7E050" w14:textId="7399F87C" w:rsidR="000E2B14" w:rsidRDefault="00B2097D" w:rsidP="000E2B14">
            <w:pPr>
              <w:pStyle w:val="Textonormal"/>
            </w:pPr>
            <w:r>
              <w:t>Validación</w:t>
            </w:r>
            <w:r w:rsidR="009E5374">
              <w:t>,</w:t>
            </w:r>
            <w:r w:rsidR="00E4576C">
              <w:t xml:space="preserve"> revisión</w:t>
            </w:r>
            <w:r w:rsidR="009E5374">
              <w:t xml:space="preserve"> y cambios.</w:t>
            </w:r>
          </w:p>
        </w:tc>
        <w:tc>
          <w:tcPr>
            <w:tcW w:w="2009" w:type="dxa"/>
          </w:tcPr>
          <w:p w14:paraId="3EF55A45" w14:textId="03048477" w:rsidR="000E2B14" w:rsidRDefault="00BA5A6D" w:rsidP="000E2B14">
            <w:pPr>
              <w:pStyle w:val="Textonormal"/>
            </w:pPr>
            <w:r>
              <w:t>Revisi</w:t>
            </w:r>
            <w:r w:rsidR="00495E67">
              <w:t xml:space="preserve">ón de </w:t>
            </w:r>
            <w:r w:rsidR="00DD22DB">
              <w:t>documentos y constitución de plantilla de asesore</w:t>
            </w:r>
            <w:r w:rsidR="00AF231A">
              <w:t>s.</w:t>
            </w:r>
          </w:p>
        </w:tc>
      </w:tr>
      <w:tr w:rsidR="00212F95" w14:paraId="323B9133" w14:textId="77777777" w:rsidTr="00E754F4">
        <w:tc>
          <w:tcPr>
            <w:tcW w:w="1870" w:type="dxa"/>
            <w:vAlign w:val="center"/>
          </w:tcPr>
          <w:p w14:paraId="19144F83" w14:textId="0DCB050E" w:rsidR="000E2B14" w:rsidRDefault="000E2B14" w:rsidP="000E2B14">
            <w:pPr>
              <w:pStyle w:val="Textonormal"/>
            </w:pPr>
            <w:r>
              <w:rPr>
                <w:rFonts w:eastAsia="Times New Roman" w:cs="Times New Roman"/>
                <w:szCs w:val="24"/>
              </w:rPr>
              <w:t>00_AL_ACC_03</w:t>
            </w:r>
          </w:p>
        </w:tc>
        <w:tc>
          <w:tcPr>
            <w:tcW w:w="941" w:type="dxa"/>
          </w:tcPr>
          <w:p w14:paraId="3B3B0FB5" w14:textId="326B136D" w:rsidR="000E2B14" w:rsidRDefault="00DE4711" w:rsidP="00F447C7">
            <w:pPr>
              <w:pStyle w:val="Textonormal"/>
              <w:jc w:val="center"/>
            </w:pPr>
            <w:sdt>
              <w:sdtPr>
                <w:tag w:val="goog_rdk_0"/>
                <w:id w:val="405497061"/>
              </w:sdtPr>
              <w:sdtEndPr/>
              <w:sdtContent>
                <w:r w:rsidR="00F447C7">
                  <w:rPr>
                    <w:rFonts w:ascii="Arial Unicode MS" w:eastAsia="Arial Unicode MS" w:hAnsi="Arial Unicode MS" w:cs="Arial Unicode MS"/>
                    <w:b/>
                    <w:color w:val="4D5156"/>
                    <w:sz w:val="21"/>
                    <w:szCs w:val="21"/>
                    <w:highlight w:val="white"/>
                  </w:rPr>
                  <w:t>✓</w:t>
                </w:r>
              </w:sdtContent>
            </w:sdt>
          </w:p>
        </w:tc>
        <w:tc>
          <w:tcPr>
            <w:tcW w:w="962" w:type="dxa"/>
          </w:tcPr>
          <w:p w14:paraId="63D678A8" w14:textId="77777777" w:rsidR="000E2B14" w:rsidRDefault="000E2B14" w:rsidP="00F447C7">
            <w:pPr>
              <w:pStyle w:val="Textonormal"/>
              <w:jc w:val="center"/>
            </w:pPr>
          </w:p>
        </w:tc>
        <w:tc>
          <w:tcPr>
            <w:tcW w:w="1310" w:type="dxa"/>
          </w:tcPr>
          <w:p w14:paraId="35DFA012" w14:textId="20E4B807" w:rsidR="000E2B14" w:rsidRDefault="009749BF" w:rsidP="00083D25">
            <w:pPr>
              <w:pStyle w:val="Textonormal"/>
              <w:jc w:val="center"/>
            </w:pPr>
            <w:r w:rsidRPr="009749BF">
              <w:t>20/09/19</w:t>
            </w:r>
          </w:p>
        </w:tc>
        <w:tc>
          <w:tcPr>
            <w:tcW w:w="1736" w:type="dxa"/>
          </w:tcPr>
          <w:p w14:paraId="5F0CA09D" w14:textId="7C10D2C7" w:rsidR="000E2B14" w:rsidRDefault="00212F95" w:rsidP="000E2B14">
            <w:pPr>
              <w:pStyle w:val="Textonormal"/>
            </w:pPr>
            <w:r>
              <w:t>Requerimientos</w:t>
            </w:r>
          </w:p>
        </w:tc>
        <w:tc>
          <w:tcPr>
            <w:tcW w:w="2009" w:type="dxa"/>
          </w:tcPr>
          <w:p w14:paraId="027A8B38" w14:textId="768136F2" w:rsidR="000E2B14" w:rsidRDefault="00002899" w:rsidP="000E2B14">
            <w:pPr>
              <w:pStyle w:val="Textonormal"/>
            </w:pPr>
            <w:r>
              <w:t>Levantamiento de requerimientos con el cliente.</w:t>
            </w:r>
          </w:p>
        </w:tc>
      </w:tr>
      <w:tr w:rsidR="00212F95" w14:paraId="3C68EDAD" w14:textId="77777777" w:rsidTr="00E754F4">
        <w:tc>
          <w:tcPr>
            <w:tcW w:w="1870" w:type="dxa"/>
            <w:vAlign w:val="center"/>
          </w:tcPr>
          <w:p w14:paraId="323E31AA" w14:textId="1601B68B" w:rsidR="000E2B14" w:rsidRDefault="000E2B14" w:rsidP="000E2B14">
            <w:pPr>
              <w:pStyle w:val="Textonormal"/>
            </w:pPr>
            <w:r>
              <w:rPr>
                <w:rFonts w:eastAsia="Times New Roman" w:cs="Times New Roman"/>
                <w:szCs w:val="24"/>
              </w:rPr>
              <w:t>00_AL_ACC_04</w:t>
            </w:r>
          </w:p>
        </w:tc>
        <w:tc>
          <w:tcPr>
            <w:tcW w:w="941" w:type="dxa"/>
          </w:tcPr>
          <w:p w14:paraId="170412F6" w14:textId="77777777" w:rsidR="000E2B14" w:rsidRDefault="000E2B14" w:rsidP="00F447C7">
            <w:pPr>
              <w:pStyle w:val="Textonormal"/>
              <w:jc w:val="center"/>
            </w:pPr>
          </w:p>
        </w:tc>
        <w:tc>
          <w:tcPr>
            <w:tcW w:w="962" w:type="dxa"/>
          </w:tcPr>
          <w:p w14:paraId="125836CB" w14:textId="3142ACF9" w:rsidR="000E2B14" w:rsidRDefault="00DE4711" w:rsidP="00F447C7">
            <w:pPr>
              <w:pStyle w:val="Textonormal"/>
              <w:jc w:val="center"/>
            </w:pPr>
            <w:sdt>
              <w:sdtPr>
                <w:tag w:val="goog_rdk_0"/>
                <w:id w:val="1388224638"/>
              </w:sdtPr>
              <w:sdtEndPr/>
              <w:sdtContent>
                <w:r w:rsidR="00F447C7">
                  <w:rPr>
                    <w:rFonts w:ascii="Arial Unicode MS" w:eastAsia="Arial Unicode MS" w:hAnsi="Arial Unicode MS" w:cs="Arial Unicode MS"/>
                    <w:b/>
                    <w:color w:val="4D5156"/>
                    <w:sz w:val="21"/>
                    <w:szCs w:val="21"/>
                    <w:highlight w:val="white"/>
                  </w:rPr>
                  <w:t>✓</w:t>
                </w:r>
              </w:sdtContent>
            </w:sdt>
          </w:p>
        </w:tc>
        <w:tc>
          <w:tcPr>
            <w:tcW w:w="1310" w:type="dxa"/>
          </w:tcPr>
          <w:p w14:paraId="5D3AD1E7" w14:textId="0A315575" w:rsidR="000E2B14" w:rsidRDefault="00EB537A" w:rsidP="00083D25">
            <w:pPr>
              <w:pStyle w:val="Textonormal"/>
              <w:jc w:val="center"/>
            </w:pPr>
            <w:r w:rsidRPr="00EB537A">
              <w:t>23/10/23</w:t>
            </w:r>
          </w:p>
        </w:tc>
        <w:tc>
          <w:tcPr>
            <w:tcW w:w="1736" w:type="dxa"/>
          </w:tcPr>
          <w:p w14:paraId="349361B0" w14:textId="0AB183EF" w:rsidR="000E2B14" w:rsidRDefault="00E53A60" w:rsidP="000E2B14">
            <w:pPr>
              <w:pStyle w:val="Textonormal"/>
            </w:pPr>
            <w:r>
              <w:t>Validación y revisión.</w:t>
            </w:r>
          </w:p>
        </w:tc>
        <w:tc>
          <w:tcPr>
            <w:tcW w:w="2009" w:type="dxa"/>
          </w:tcPr>
          <w:p w14:paraId="15175D74" w14:textId="7D3406CD" w:rsidR="000E2B14" w:rsidRDefault="00BC6E7D" w:rsidP="000E2B14">
            <w:pPr>
              <w:pStyle w:val="Textonormal"/>
            </w:pPr>
            <w:r>
              <w:t>Asesoramiento</w:t>
            </w:r>
            <w:r w:rsidR="00ED29D5">
              <w:t>,</w:t>
            </w:r>
            <w:r>
              <w:t xml:space="preserve"> revisión de SRS y </w:t>
            </w:r>
            <w:r w:rsidR="00ED29D5">
              <w:t xml:space="preserve">documento de </w:t>
            </w:r>
            <w:r w:rsidR="0059207C">
              <w:t>diseño.</w:t>
            </w:r>
          </w:p>
        </w:tc>
      </w:tr>
      <w:tr w:rsidR="00212F95" w14:paraId="291EB201" w14:textId="77777777" w:rsidTr="00E754F4">
        <w:tc>
          <w:tcPr>
            <w:tcW w:w="1870" w:type="dxa"/>
            <w:vAlign w:val="center"/>
          </w:tcPr>
          <w:p w14:paraId="2072EB14" w14:textId="491105BC" w:rsidR="000E2B14" w:rsidRDefault="000E2B14" w:rsidP="000E2B14">
            <w:pPr>
              <w:pStyle w:val="Textonormal"/>
            </w:pPr>
            <w:r>
              <w:rPr>
                <w:rFonts w:eastAsia="Times New Roman" w:cs="Times New Roman"/>
                <w:szCs w:val="24"/>
              </w:rPr>
              <w:t>00_AL_ACC_05</w:t>
            </w:r>
          </w:p>
        </w:tc>
        <w:tc>
          <w:tcPr>
            <w:tcW w:w="941" w:type="dxa"/>
          </w:tcPr>
          <w:p w14:paraId="73B120F3" w14:textId="77777777" w:rsidR="000E2B14" w:rsidRDefault="000E2B14" w:rsidP="00F447C7">
            <w:pPr>
              <w:pStyle w:val="Textonormal"/>
              <w:jc w:val="center"/>
            </w:pPr>
          </w:p>
        </w:tc>
        <w:tc>
          <w:tcPr>
            <w:tcW w:w="962" w:type="dxa"/>
          </w:tcPr>
          <w:p w14:paraId="6D49FD71" w14:textId="08FD023E" w:rsidR="000E2B14" w:rsidRDefault="00DE4711" w:rsidP="00F447C7">
            <w:pPr>
              <w:pStyle w:val="Textonormal"/>
              <w:jc w:val="center"/>
            </w:pPr>
            <w:sdt>
              <w:sdtPr>
                <w:tag w:val="goog_rdk_0"/>
                <w:id w:val="-125399304"/>
              </w:sdtPr>
              <w:sdtEndPr/>
              <w:sdtContent>
                <w:r w:rsidR="00F447C7">
                  <w:rPr>
                    <w:rFonts w:ascii="Arial Unicode MS" w:eastAsia="Arial Unicode MS" w:hAnsi="Arial Unicode MS" w:cs="Arial Unicode MS"/>
                    <w:b/>
                    <w:color w:val="4D5156"/>
                    <w:sz w:val="21"/>
                    <w:szCs w:val="21"/>
                    <w:highlight w:val="white"/>
                  </w:rPr>
                  <w:t>✓</w:t>
                </w:r>
              </w:sdtContent>
            </w:sdt>
          </w:p>
        </w:tc>
        <w:tc>
          <w:tcPr>
            <w:tcW w:w="1310" w:type="dxa"/>
          </w:tcPr>
          <w:p w14:paraId="4A8CB8EF" w14:textId="19DB5474" w:rsidR="000E2B14" w:rsidRDefault="00B165BE" w:rsidP="00083D25">
            <w:pPr>
              <w:pStyle w:val="Textonormal"/>
              <w:jc w:val="center"/>
            </w:pPr>
            <w:r w:rsidRPr="00B165BE">
              <w:t>7/11/23</w:t>
            </w:r>
          </w:p>
        </w:tc>
        <w:tc>
          <w:tcPr>
            <w:tcW w:w="1736" w:type="dxa"/>
          </w:tcPr>
          <w:p w14:paraId="139F7D6C" w14:textId="03EE7987" w:rsidR="000E2B14" w:rsidRDefault="00D07095" w:rsidP="000E2B14">
            <w:pPr>
              <w:pStyle w:val="Textonormal"/>
            </w:pPr>
            <w:r>
              <w:t>Revisión.</w:t>
            </w:r>
          </w:p>
        </w:tc>
        <w:tc>
          <w:tcPr>
            <w:tcW w:w="2009" w:type="dxa"/>
          </w:tcPr>
          <w:p w14:paraId="689B4E7B" w14:textId="2BC7E855" w:rsidR="000E2B14" w:rsidRDefault="00D07095" w:rsidP="000E2B14">
            <w:pPr>
              <w:pStyle w:val="Textonormal"/>
            </w:pPr>
            <w:r>
              <w:t>Revición y correcciones de documentos.</w:t>
            </w:r>
          </w:p>
        </w:tc>
      </w:tr>
      <w:tr w:rsidR="00ED29D5" w14:paraId="5387AA2E" w14:textId="77777777" w:rsidTr="00E754F4">
        <w:tc>
          <w:tcPr>
            <w:tcW w:w="1870" w:type="dxa"/>
            <w:vAlign w:val="center"/>
          </w:tcPr>
          <w:p w14:paraId="53FE6F54" w14:textId="3B8BF8A3" w:rsidR="000E2B14" w:rsidRDefault="000E2B14" w:rsidP="000E2B14">
            <w:pPr>
              <w:pStyle w:val="Textonormal"/>
              <w:rPr>
                <w:rFonts w:eastAsia="Times New Roman" w:cs="Times New Roman"/>
                <w:szCs w:val="24"/>
              </w:rPr>
            </w:pPr>
            <w:r>
              <w:rPr>
                <w:rFonts w:eastAsia="Times New Roman" w:cs="Times New Roman"/>
                <w:szCs w:val="24"/>
              </w:rPr>
              <w:t>00_AL_ACC_06</w:t>
            </w:r>
          </w:p>
        </w:tc>
        <w:tc>
          <w:tcPr>
            <w:tcW w:w="941" w:type="dxa"/>
          </w:tcPr>
          <w:p w14:paraId="6301C035" w14:textId="258B2B76" w:rsidR="000E2B14" w:rsidRDefault="00DE4711" w:rsidP="00F447C7">
            <w:pPr>
              <w:pStyle w:val="Textonormal"/>
              <w:jc w:val="center"/>
            </w:pPr>
            <w:sdt>
              <w:sdtPr>
                <w:tag w:val="goog_rdk_0"/>
                <w:id w:val="554518246"/>
              </w:sdtPr>
              <w:sdtEndPr/>
              <w:sdtContent>
                <w:r w:rsidR="00F447C7">
                  <w:rPr>
                    <w:rFonts w:ascii="Arial Unicode MS" w:eastAsia="Arial Unicode MS" w:hAnsi="Arial Unicode MS" w:cs="Arial Unicode MS"/>
                    <w:b/>
                    <w:color w:val="4D5156"/>
                    <w:sz w:val="21"/>
                    <w:szCs w:val="21"/>
                    <w:highlight w:val="white"/>
                  </w:rPr>
                  <w:t>✓</w:t>
                </w:r>
              </w:sdtContent>
            </w:sdt>
          </w:p>
        </w:tc>
        <w:tc>
          <w:tcPr>
            <w:tcW w:w="962" w:type="dxa"/>
          </w:tcPr>
          <w:p w14:paraId="55379129" w14:textId="72C7F65F" w:rsidR="000E2B14" w:rsidRDefault="000E2B14" w:rsidP="00F447C7">
            <w:pPr>
              <w:pStyle w:val="Textonormal"/>
            </w:pPr>
          </w:p>
        </w:tc>
        <w:tc>
          <w:tcPr>
            <w:tcW w:w="1310" w:type="dxa"/>
          </w:tcPr>
          <w:p w14:paraId="4FC8BEEA" w14:textId="0C7812C0" w:rsidR="000E2B14" w:rsidRDefault="00AF1E26" w:rsidP="00083D25">
            <w:pPr>
              <w:pStyle w:val="Textonormal"/>
              <w:jc w:val="center"/>
            </w:pPr>
            <w:r>
              <w:rPr>
                <w:sz w:val="22"/>
              </w:rPr>
              <w:t>7/11/23</w:t>
            </w:r>
          </w:p>
        </w:tc>
        <w:tc>
          <w:tcPr>
            <w:tcW w:w="1736" w:type="dxa"/>
          </w:tcPr>
          <w:p w14:paraId="6350FBDC" w14:textId="77777777" w:rsidR="000E2B14" w:rsidRDefault="000E2B14" w:rsidP="000E2B14">
            <w:pPr>
              <w:pStyle w:val="Textonormal"/>
            </w:pPr>
          </w:p>
        </w:tc>
        <w:tc>
          <w:tcPr>
            <w:tcW w:w="2009" w:type="dxa"/>
          </w:tcPr>
          <w:p w14:paraId="34DB137E" w14:textId="2BD7E7AD" w:rsidR="000E2B14" w:rsidRDefault="00353A8F" w:rsidP="000E2B14">
            <w:pPr>
              <w:pStyle w:val="Textonormal"/>
            </w:pPr>
            <w:r>
              <w:t>Revisión de características de diseño en la aplicación.</w:t>
            </w:r>
          </w:p>
        </w:tc>
      </w:tr>
    </w:tbl>
    <w:p w14:paraId="5B254813" w14:textId="77777777" w:rsidR="00E15557" w:rsidRDefault="00E15557" w:rsidP="003F5790">
      <w:pPr>
        <w:pStyle w:val="Textonormal"/>
      </w:pPr>
    </w:p>
    <w:p w14:paraId="19902E01" w14:textId="7F5C9C83" w:rsidR="007503C2" w:rsidRDefault="00E15557" w:rsidP="00E15557">
      <w:pPr>
        <w:spacing w:after="160" w:line="259" w:lineRule="auto"/>
        <w:jc w:val="left"/>
      </w:pPr>
      <w:r>
        <w:br w:type="page"/>
      </w:r>
    </w:p>
    <w:p w14:paraId="30156886" w14:textId="10D56DE1" w:rsidR="003F5790" w:rsidRDefault="003F5790" w:rsidP="00324B3D">
      <w:pPr>
        <w:pStyle w:val="Subtitle"/>
        <w:numPr>
          <w:ilvl w:val="0"/>
          <w:numId w:val="6"/>
        </w:numPr>
        <w:spacing w:after="120"/>
      </w:pPr>
      <w:bookmarkStart w:id="78" w:name="_Toc1468039"/>
      <w:bookmarkStart w:id="79" w:name="_Toc22118790"/>
      <w:bookmarkStart w:id="80" w:name="_Toc57276374"/>
      <w:bookmarkStart w:id="81" w:name="_Toc153453922"/>
      <w:r>
        <w:t>Manejo de desviaciones en la ejecución del plan</w:t>
      </w:r>
      <w:bookmarkEnd w:id="78"/>
      <w:bookmarkEnd w:id="79"/>
      <w:bookmarkEnd w:id="80"/>
      <w:bookmarkEnd w:id="81"/>
    </w:p>
    <w:p w14:paraId="4057AE21" w14:textId="0D6CFAAC" w:rsidR="003F5790" w:rsidRDefault="00544587" w:rsidP="001067B9">
      <w:r>
        <w:t xml:space="preserve">El desarrollo del proyecto y la materia de Trabajo Terminal </w:t>
      </w:r>
      <w:r w:rsidR="00792DD5">
        <w:t>I</w:t>
      </w:r>
      <w:r>
        <w:t xml:space="preserve"> llevaron a la realización de actividades y redacción de documentos que no se </w:t>
      </w:r>
      <w:r w:rsidR="00D743F2">
        <w:t>tenían</w:t>
      </w:r>
      <w:r>
        <w:t xml:space="preserve"> contemplados, así como investigaciones necesarias para justificar </w:t>
      </w:r>
      <w:r w:rsidR="0019135E">
        <w:t>y cimentar el proyecto</w:t>
      </w:r>
      <w:r w:rsidR="008755A4">
        <w:t xml:space="preserve">, estas situaciones se documentan y describen en </w:t>
      </w:r>
      <w:r w:rsidR="00C34737">
        <w:t xml:space="preserve">la </w:t>
      </w:r>
      <w:r w:rsidR="00D8732B">
        <w:rPr>
          <w:highlight w:val="yellow"/>
        </w:rPr>
        <w:fldChar w:fldCharType="begin"/>
      </w:r>
      <w:r w:rsidR="00D8732B">
        <w:instrText xml:space="preserve"> REF _Ref152848040 \h </w:instrText>
      </w:r>
      <w:r w:rsidR="00D8732B">
        <w:rPr>
          <w:highlight w:val="yellow"/>
        </w:rPr>
      </w:r>
      <w:r w:rsidR="00D8732B">
        <w:rPr>
          <w:highlight w:val="yellow"/>
        </w:rPr>
        <w:fldChar w:fldCharType="separate"/>
      </w:r>
      <w:r w:rsidR="0033754A">
        <w:t xml:space="preserve">Tabla </w:t>
      </w:r>
      <w:r w:rsidR="0033754A">
        <w:rPr>
          <w:noProof/>
        </w:rPr>
        <w:t>6</w:t>
      </w:r>
      <w:r w:rsidR="00D8732B">
        <w:rPr>
          <w:highlight w:val="yellow"/>
        </w:rPr>
        <w:fldChar w:fldCharType="end"/>
      </w:r>
      <w:r w:rsidR="00070857">
        <w:t>, en la que se incluye la explicación de los cambios que se realizaron, la fase en que se realizaron y afectaron, así como la versión del cronograma en que se modificaron</w:t>
      </w:r>
      <w:r w:rsidR="00733CF6">
        <w:t xml:space="preserve">, para información </w:t>
      </w:r>
      <w:r w:rsidR="00860E5A">
        <w:t xml:space="preserve">más detallada </w:t>
      </w:r>
      <w:r w:rsidR="00F2779A">
        <w:t xml:space="preserve">consultar el </w:t>
      </w:r>
      <w:r w:rsidR="00557491">
        <w:t xml:space="preserve">apéndice </w:t>
      </w:r>
      <w:r w:rsidR="00C51AF2">
        <w:t>B</w:t>
      </w:r>
      <w:r w:rsidR="00557491">
        <w:t>.</w:t>
      </w:r>
    </w:p>
    <w:p w14:paraId="6315792E" w14:textId="77777777" w:rsidR="006153C7" w:rsidRPr="00A91138" w:rsidRDefault="006153C7" w:rsidP="001067B9"/>
    <w:p w14:paraId="0D9EDA2D" w14:textId="5BEBF74B" w:rsidR="00BB7AFB" w:rsidRPr="002E5921" w:rsidRDefault="00BB7AFB" w:rsidP="00BB7AFB">
      <w:pPr>
        <w:pStyle w:val="Caption"/>
        <w:keepNext/>
        <w:rPr>
          <w:lang w:val="en-US"/>
        </w:rPr>
      </w:pPr>
      <w:bookmarkStart w:id="82" w:name="_Ref152848040"/>
      <w:bookmarkStart w:id="83" w:name="_Ref152847806"/>
      <w:bookmarkStart w:id="84" w:name="_Toc153454193"/>
      <w:r>
        <w:t xml:space="preserve">Tabla </w:t>
      </w:r>
      <w:r>
        <w:fldChar w:fldCharType="begin"/>
      </w:r>
      <w:r>
        <w:instrText xml:space="preserve"> SEQ Tabla \* ARABIC </w:instrText>
      </w:r>
      <w:r>
        <w:fldChar w:fldCharType="separate"/>
      </w:r>
      <w:r w:rsidR="00553F75">
        <w:rPr>
          <w:noProof/>
        </w:rPr>
        <w:t>6</w:t>
      </w:r>
      <w:r>
        <w:fldChar w:fldCharType="end"/>
      </w:r>
      <w:bookmarkEnd w:id="82"/>
      <w:r>
        <w:t>. Modificaciones del cronograma</w:t>
      </w:r>
      <w:bookmarkEnd w:id="83"/>
      <w:bookmarkEnd w:id="84"/>
    </w:p>
    <w:tbl>
      <w:tblPr>
        <w:tblStyle w:val="TableGrid"/>
        <w:tblW w:w="0" w:type="auto"/>
        <w:jc w:val="center"/>
        <w:tblLook w:val="04A0" w:firstRow="1" w:lastRow="0" w:firstColumn="1" w:lastColumn="0" w:noHBand="0" w:noVBand="1"/>
      </w:tblPr>
      <w:tblGrid>
        <w:gridCol w:w="6156"/>
        <w:gridCol w:w="1656"/>
        <w:gridCol w:w="1016"/>
      </w:tblGrid>
      <w:tr w:rsidR="0095295B" w14:paraId="60D03264" w14:textId="77777777" w:rsidTr="00CF670A">
        <w:trPr>
          <w:jc w:val="center"/>
        </w:trPr>
        <w:tc>
          <w:tcPr>
            <w:tcW w:w="6877" w:type="dxa"/>
            <w:shd w:val="clear" w:color="auto" w:fill="ED7D31" w:themeFill="accent2"/>
            <w:vAlign w:val="center"/>
          </w:tcPr>
          <w:p w14:paraId="096C2316" w14:textId="77F8107C" w:rsidR="0095295B" w:rsidRPr="00886599" w:rsidRDefault="00733CF6" w:rsidP="00223BB2">
            <w:pPr>
              <w:pStyle w:val="Textonormal"/>
              <w:jc w:val="center"/>
              <w:rPr>
                <w:b/>
              </w:rPr>
            </w:pPr>
            <w:r w:rsidRPr="00886599">
              <w:rPr>
                <w:b/>
              </w:rPr>
              <w:t>Cambio</w:t>
            </w:r>
          </w:p>
        </w:tc>
        <w:tc>
          <w:tcPr>
            <w:tcW w:w="935" w:type="dxa"/>
            <w:shd w:val="clear" w:color="auto" w:fill="ED7D31" w:themeFill="accent2"/>
          </w:tcPr>
          <w:p w14:paraId="2B3A2AA4" w14:textId="6AC8795D" w:rsidR="00CF670A" w:rsidRDefault="00CF670A" w:rsidP="00223BB2">
            <w:pPr>
              <w:pStyle w:val="Textonormal"/>
              <w:jc w:val="center"/>
              <w:rPr>
                <w:b/>
              </w:rPr>
            </w:pPr>
            <w:r>
              <w:rPr>
                <w:b/>
              </w:rPr>
              <w:t>Fase</w:t>
            </w:r>
          </w:p>
        </w:tc>
        <w:tc>
          <w:tcPr>
            <w:tcW w:w="1016" w:type="dxa"/>
            <w:shd w:val="clear" w:color="auto" w:fill="ED7D31" w:themeFill="accent2"/>
            <w:vAlign w:val="center"/>
          </w:tcPr>
          <w:p w14:paraId="148AB9B1" w14:textId="2222C707" w:rsidR="0095295B" w:rsidRPr="00886599" w:rsidRDefault="00D743F2" w:rsidP="00223BB2">
            <w:pPr>
              <w:pStyle w:val="Textonormal"/>
              <w:jc w:val="center"/>
              <w:rPr>
                <w:b/>
              </w:rPr>
            </w:pPr>
            <w:r w:rsidRPr="00886599">
              <w:rPr>
                <w:b/>
              </w:rPr>
              <w:t>Versión</w:t>
            </w:r>
          </w:p>
        </w:tc>
      </w:tr>
      <w:tr w:rsidR="0095295B" w14:paraId="7A74A09A" w14:textId="77777777" w:rsidTr="000B2DE7">
        <w:trPr>
          <w:jc w:val="center"/>
        </w:trPr>
        <w:tc>
          <w:tcPr>
            <w:tcW w:w="6877" w:type="dxa"/>
            <w:vAlign w:val="center"/>
          </w:tcPr>
          <w:p w14:paraId="05EC159A" w14:textId="2198BB76" w:rsidR="0074165E" w:rsidRPr="0074165E" w:rsidRDefault="0074165E" w:rsidP="00EA22A1">
            <w:pPr>
              <w:pStyle w:val="ListParagraph"/>
              <w:numPr>
                <w:ilvl w:val="0"/>
                <w:numId w:val="11"/>
              </w:numPr>
              <w:spacing w:before="100" w:beforeAutospacing="1" w:after="100" w:afterAutospacing="1" w:line="240" w:lineRule="auto"/>
              <w:rPr>
                <w:rFonts w:eastAsia="Times New Roman" w:cs="Times New Roman"/>
                <w:szCs w:val="24"/>
                <w:lang w:eastAsia="es-MX"/>
              </w:rPr>
            </w:pPr>
            <w:r>
              <w:rPr>
                <w:rFonts w:eastAsia="Times New Roman" w:cs="Times New Roman"/>
                <w:szCs w:val="24"/>
                <w:lang w:eastAsia="es-MX"/>
              </w:rPr>
              <w:t>Adición</w:t>
            </w:r>
            <w:r w:rsidRPr="0074165E">
              <w:rPr>
                <w:rFonts w:eastAsia="Times New Roman" w:cs="Times New Roman"/>
                <w:szCs w:val="24"/>
                <w:lang w:eastAsia="es-MX"/>
              </w:rPr>
              <w:t xml:space="preserve"> de actividades y etapas para explicar detalladamente las tareas y documentación en las primeras clases.</w:t>
            </w:r>
          </w:p>
          <w:p w14:paraId="4D057695" w14:textId="0BC41162" w:rsidR="002534D0" w:rsidRPr="0074165E" w:rsidRDefault="002534D0" w:rsidP="00EA22A1">
            <w:pPr>
              <w:pStyle w:val="ListParagraph"/>
              <w:numPr>
                <w:ilvl w:val="0"/>
                <w:numId w:val="11"/>
              </w:numPr>
              <w:spacing w:before="100" w:beforeAutospacing="1" w:after="100" w:afterAutospacing="1" w:line="240" w:lineRule="auto"/>
              <w:rPr>
                <w:rFonts w:eastAsia="Times New Roman" w:cs="Times New Roman"/>
                <w:szCs w:val="24"/>
                <w:lang w:eastAsia="es-MX"/>
              </w:rPr>
            </w:pPr>
            <w:r w:rsidRPr="0074165E">
              <w:rPr>
                <w:rFonts w:eastAsia="Times New Roman" w:cs="Times New Roman"/>
                <w:szCs w:val="24"/>
                <w:lang w:eastAsia="es-MX"/>
              </w:rPr>
              <w:t xml:space="preserve">Inicio de actividades el 31 de agosto y conclusión el </w:t>
            </w:r>
            <w:r w:rsidR="00A65344">
              <w:rPr>
                <w:rFonts w:eastAsia="Times New Roman" w:cs="Times New Roman"/>
                <w:szCs w:val="24"/>
                <w:lang w:eastAsia="es-MX"/>
              </w:rPr>
              <w:t>20</w:t>
            </w:r>
            <w:r w:rsidRPr="0074165E">
              <w:rPr>
                <w:rFonts w:eastAsia="Times New Roman" w:cs="Times New Roman"/>
                <w:szCs w:val="24"/>
                <w:lang w:eastAsia="es-MX"/>
              </w:rPr>
              <w:t xml:space="preserve"> de septiembre para abordar cambios en la estructura del proyecto, objetivos y asesores.</w:t>
            </w:r>
          </w:p>
          <w:p w14:paraId="65A31076" w14:textId="77777777" w:rsidR="002534D0" w:rsidRPr="0074165E" w:rsidRDefault="002534D0" w:rsidP="00EA22A1">
            <w:pPr>
              <w:pStyle w:val="ListParagraph"/>
              <w:numPr>
                <w:ilvl w:val="0"/>
                <w:numId w:val="11"/>
              </w:numPr>
              <w:spacing w:before="100" w:beforeAutospacing="1" w:after="100" w:afterAutospacing="1" w:line="240" w:lineRule="auto"/>
              <w:rPr>
                <w:rFonts w:eastAsia="Times New Roman" w:cs="Times New Roman"/>
                <w:szCs w:val="24"/>
                <w:lang w:eastAsia="es-MX"/>
              </w:rPr>
            </w:pPr>
            <w:r w:rsidRPr="0074165E">
              <w:rPr>
                <w:rFonts w:eastAsia="Times New Roman" w:cs="Times New Roman"/>
                <w:szCs w:val="24"/>
                <w:lang w:eastAsia="es-MX"/>
              </w:rPr>
              <w:t xml:space="preserve">Reconocimiento de la importancia de las actividades iniciales para evitar adelantos en el cronograma sin </w:t>
            </w:r>
            <w:r w:rsidR="0074165E" w:rsidRPr="0074165E">
              <w:rPr>
                <w:rFonts w:eastAsia="Times New Roman" w:cs="Times New Roman"/>
                <w:szCs w:val="24"/>
                <w:lang w:eastAsia="es-MX"/>
              </w:rPr>
              <w:t>ejecución adecuada</w:t>
            </w:r>
            <w:r w:rsidRPr="0074165E">
              <w:rPr>
                <w:rFonts w:eastAsia="Times New Roman" w:cs="Times New Roman"/>
                <w:szCs w:val="24"/>
                <w:lang w:eastAsia="es-MX"/>
              </w:rPr>
              <w:t>.</w:t>
            </w:r>
          </w:p>
          <w:p w14:paraId="3BBB7302" w14:textId="77777777" w:rsidR="0074165E" w:rsidRPr="0074165E" w:rsidRDefault="0074165E" w:rsidP="00EA22A1">
            <w:pPr>
              <w:pStyle w:val="ListParagraph"/>
              <w:numPr>
                <w:ilvl w:val="0"/>
                <w:numId w:val="11"/>
              </w:numPr>
              <w:spacing w:before="100" w:beforeAutospacing="1" w:after="100" w:afterAutospacing="1" w:line="240" w:lineRule="auto"/>
              <w:rPr>
                <w:rFonts w:eastAsia="Times New Roman" w:cs="Times New Roman"/>
                <w:szCs w:val="24"/>
                <w:lang w:eastAsia="es-MX"/>
              </w:rPr>
            </w:pPr>
            <w:r w:rsidRPr="0074165E">
              <w:rPr>
                <w:rFonts w:eastAsia="Times New Roman" w:cs="Times New Roman"/>
                <w:szCs w:val="24"/>
                <w:lang w:eastAsia="es-MX"/>
              </w:rPr>
              <w:t>Incorporación de actividades específicas para la creación de documentos como el SRS y la matriz de trazabilidad, con énfasis en marcar los documentos en desarrollo para garantizar coherencia temporal.</w:t>
            </w:r>
          </w:p>
          <w:p w14:paraId="2E2A04AA" w14:textId="3E55CC84" w:rsidR="0095295B" w:rsidRPr="0074165E" w:rsidRDefault="0074165E" w:rsidP="00EA22A1">
            <w:pPr>
              <w:pStyle w:val="ListParagraph"/>
              <w:numPr>
                <w:ilvl w:val="0"/>
                <w:numId w:val="11"/>
              </w:numPr>
              <w:spacing w:before="100" w:beforeAutospacing="1" w:after="100" w:afterAutospacing="1" w:line="240" w:lineRule="auto"/>
              <w:rPr>
                <w:rFonts w:eastAsia="Times New Roman" w:cs="Times New Roman"/>
                <w:szCs w:val="24"/>
                <w:lang w:eastAsia="es-MX"/>
              </w:rPr>
            </w:pPr>
            <w:r w:rsidRPr="0074165E">
              <w:rPr>
                <w:rFonts w:eastAsia="Times New Roman" w:cs="Times New Roman"/>
                <w:szCs w:val="24"/>
                <w:lang w:eastAsia="es-MX"/>
              </w:rPr>
              <w:t xml:space="preserve">Ajuste de </w:t>
            </w:r>
            <w:r w:rsidR="002534D0" w:rsidRPr="0074165E">
              <w:rPr>
                <w:rFonts w:eastAsia="Times New Roman" w:cs="Times New Roman"/>
                <w:szCs w:val="24"/>
                <w:lang w:eastAsia="es-MX"/>
              </w:rPr>
              <w:t xml:space="preserve">fechas de inicio y duraciones </w:t>
            </w:r>
            <w:r w:rsidRPr="0074165E">
              <w:rPr>
                <w:rFonts w:eastAsia="Times New Roman" w:cs="Times New Roman"/>
                <w:szCs w:val="24"/>
                <w:lang w:eastAsia="es-MX"/>
              </w:rPr>
              <w:t xml:space="preserve">en la tercera etapa </w:t>
            </w:r>
            <w:r w:rsidR="002534D0" w:rsidRPr="0074165E">
              <w:rPr>
                <w:rFonts w:eastAsia="Times New Roman" w:cs="Times New Roman"/>
                <w:szCs w:val="24"/>
                <w:lang w:eastAsia="es-MX"/>
              </w:rPr>
              <w:t>para reflejar cambios en la planificación</w:t>
            </w:r>
            <w:r w:rsidR="00130DBD" w:rsidRPr="00130DBD">
              <w:rPr>
                <w:rFonts w:eastAsia="Times New Roman" w:cs="Times New Roman"/>
                <w:szCs w:val="24"/>
                <w:lang w:eastAsia="es-MX"/>
              </w:rPr>
              <w:t>.</w:t>
            </w:r>
          </w:p>
        </w:tc>
        <w:tc>
          <w:tcPr>
            <w:tcW w:w="935" w:type="dxa"/>
            <w:vAlign w:val="center"/>
          </w:tcPr>
          <w:p w14:paraId="0D6C365F" w14:textId="12236729" w:rsidR="000B2DE7" w:rsidRDefault="000B2DE7" w:rsidP="000B2DE7">
            <w:pPr>
              <w:pStyle w:val="Textonormal"/>
              <w:jc w:val="center"/>
            </w:pPr>
            <w:r>
              <w:t>Definición de requerimientos</w:t>
            </w:r>
          </w:p>
        </w:tc>
        <w:tc>
          <w:tcPr>
            <w:tcW w:w="1016" w:type="dxa"/>
            <w:vAlign w:val="center"/>
          </w:tcPr>
          <w:p w14:paraId="1D01BB89" w14:textId="47D69057" w:rsidR="0095295B" w:rsidRDefault="00AD5DA7" w:rsidP="000A2F8F">
            <w:pPr>
              <w:pStyle w:val="Textonormal"/>
              <w:jc w:val="center"/>
            </w:pPr>
            <w:r>
              <w:t>2</w:t>
            </w:r>
          </w:p>
        </w:tc>
      </w:tr>
      <w:tr w:rsidR="0095295B" w14:paraId="17E26736" w14:textId="77777777" w:rsidTr="000B2DE7">
        <w:trPr>
          <w:jc w:val="center"/>
        </w:trPr>
        <w:tc>
          <w:tcPr>
            <w:tcW w:w="6877" w:type="dxa"/>
            <w:vAlign w:val="center"/>
          </w:tcPr>
          <w:p w14:paraId="02F48A75" w14:textId="77777777" w:rsidR="003650AB" w:rsidRPr="003650AB" w:rsidRDefault="003650AB" w:rsidP="00EA22A1">
            <w:pPr>
              <w:pStyle w:val="ListParagraph"/>
              <w:numPr>
                <w:ilvl w:val="0"/>
                <w:numId w:val="11"/>
              </w:numPr>
              <w:spacing w:before="100" w:beforeAutospacing="1" w:after="100" w:afterAutospacing="1" w:line="240" w:lineRule="auto"/>
              <w:rPr>
                <w:rFonts w:eastAsia="Times New Roman" w:cs="Times New Roman"/>
                <w:szCs w:val="24"/>
                <w:lang w:eastAsia="es-MX"/>
              </w:rPr>
            </w:pPr>
            <w:r w:rsidRPr="003650AB">
              <w:rPr>
                <w:rFonts w:eastAsia="Times New Roman" w:cs="Times New Roman"/>
                <w:szCs w:val="24"/>
                <w:lang w:eastAsia="es-MX"/>
              </w:rPr>
              <w:t>Se incorpora la participación en la Semana de Mecatrónica, utilizando un póster para presentar el proyecto ante un jurado y mantenerlo accesible al público durante tres días.</w:t>
            </w:r>
          </w:p>
          <w:p w14:paraId="674238F1" w14:textId="0771A953" w:rsidR="0095295B" w:rsidRDefault="00A20531" w:rsidP="00EA22A1">
            <w:pPr>
              <w:pStyle w:val="ListParagraph"/>
              <w:numPr>
                <w:ilvl w:val="0"/>
                <w:numId w:val="11"/>
              </w:numPr>
              <w:spacing w:before="100" w:beforeAutospacing="1" w:after="100" w:afterAutospacing="1" w:line="240" w:lineRule="auto"/>
            </w:pPr>
            <w:r w:rsidRPr="00130DBD">
              <w:rPr>
                <w:rFonts w:eastAsia="Times New Roman" w:cs="Times New Roman"/>
                <w:szCs w:val="24"/>
                <w:lang w:eastAsia="es-MX"/>
              </w:rPr>
              <w:t>Ajuste de fechas de inicio y duraciones en la tercera etapa para reflejar cambios en la planificación.</w:t>
            </w:r>
          </w:p>
        </w:tc>
        <w:tc>
          <w:tcPr>
            <w:tcW w:w="935" w:type="dxa"/>
            <w:vAlign w:val="center"/>
          </w:tcPr>
          <w:p w14:paraId="781DFC28" w14:textId="24377B79" w:rsidR="00976C35" w:rsidRDefault="00976C35" w:rsidP="000B2DE7">
            <w:pPr>
              <w:pStyle w:val="Textonormal"/>
              <w:jc w:val="center"/>
            </w:pPr>
            <w:r>
              <w:t>Definición de requerimientos</w:t>
            </w:r>
          </w:p>
        </w:tc>
        <w:tc>
          <w:tcPr>
            <w:tcW w:w="1016" w:type="dxa"/>
            <w:vAlign w:val="center"/>
          </w:tcPr>
          <w:p w14:paraId="728F5F46" w14:textId="611184BC" w:rsidR="0095295B" w:rsidRDefault="00AD5DA7" w:rsidP="000A2F8F">
            <w:pPr>
              <w:pStyle w:val="Textonormal"/>
              <w:jc w:val="center"/>
            </w:pPr>
            <w:r>
              <w:t>3</w:t>
            </w:r>
          </w:p>
        </w:tc>
      </w:tr>
      <w:tr w:rsidR="00AD5DA7" w14:paraId="61A31DEF" w14:textId="77777777" w:rsidTr="000B2DE7">
        <w:trPr>
          <w:jc w:val="center"/>
        </w:trPr>
        <w:tc>
          <w:tcPr>
            <w:tcW w:w="6877" w:type="dxa"/>
            <w:vAlign w:val="center"/>
          </w:tcPr>
          <w:p w14:paraId="60D5EBB2" w14:textId="7D3BA406" w:rsidR="00EE49AF" w:rsidRPr="00EE49AF" w:rsidRDefault="00EE49AF" w:rsidP="00EA22A1">
            <w:pPr>
              <w:pStyle w:val="ListParagraph"/>
              <w:numPr>
                <w:ilvl w:val="0"/>
                <w:numId w:val="11"/>
              </w:numPr>
              <w:spacing w:before="100" w:beforeAutospacing="1" w:after="100" w:afterAutospacing="1" w:line="240" w:lineRule="auto"/>
              <w:rPr>
                <w:rFonts w:eastAsia="Times New Roman" w:cs="Times New Roman"/>
                <w:szCs w:val="24"/>
                <w:lang w:eastAsia="es-MX"/>
              </w:rPr>
            </w:pPr>
            <w:r w:rsidRPr="00EE49AF">
              <w:rPr>
                <w:rFonts w:eastAsia="Times New Roman" w:cs="Times New Roman"/>
                <w:szCs w:val="24"/>
                <w:lang w:eastAsia="es-MX"/>
              </w:rPr>
              <w:t>Se amplió el alcance de la arquitectura, incorporando diagramas UML y otros elementos necesarios.</w:t>
            </w:r>
          </w:p>
          <w:p w14:paraId="09BFF2B2" w14:textId="108235C2" w:rsidR="00EE49AF" w:rsidRPr="00EE49AF" w:rsidRDefault="00EE49AF" w:rsidP="00EA22A1">
            <w:pPr>
              <w:pStyle w:val="ListParagraph"/>
              <w:numPr>
                <w:ilvl w:val="0"/>
                <w:numId w:val="11"/>
              </w:numPr>
              <w:spacing w:before="100" w:beforeAutospacing="1" w:after="100" w:afterAutospacing="1" w:line="240" w:lineRule="auto"/>
              <w:rPr>
                <w:rFonts w:eastAsia="Times New Roman" w:cs="Times New Roman"/>
                <w:szCs w:val="24"/>
                <w:lang w:eastAsia="es-MX"/>
              </w:rPr>
            </w:pPr>
            <w:r w:rsidRPr="00EE49AF">
              <w:rPr>
                <w:rFonts w:eastAsia="Times New Roman" w:cs="Times New Roman"/>
                <w:szCs w:val="24"/>
                <w:lang w:eastAsia="es-MX"/>
              </w:rPr>
              <w:t>Se prevé una extensión de 4 días en el desarrollo debido a cambios en la arquitectura</w:t>
            </w:r>
            <w:r>
              <w:rPr>
                <w:rFonts w:eastAsia="Times New Roman" w:cs="Times New Roman"/>
                <w:szCs w:val="24"/>
                <w:lang w:eastAsia="es-MX"/>
              </w:rPr>
              <w:t>.</w:t>
            </w:r>
          </w:p>
          <w:p w14:paraId="5A9D4864" w14:textId="4772CB68" w:rsidR="00AD5DA7" w:rsidRDefault="00EE49AF" w:rsidP="00EA22A1">
            <w:pPr>
              <w:pStyle w:val="ListParagraph"/>
              <w:numPr>
                <w:ilvl w:val="0"/>
                <w:numId w:val="11"/>
              </w:numPr>
              <w:spacing w:before="100" w:beforeAutospacing="1" w:after="100" w:afterAutospacing="1" w:line="240" w:lineRule="auto"/>
            </w:pPr>
            <w:r w:rsidRPr="00EE49AF">
              <w:rPr>
                <w:rFonts w:eastAsia="Times New Roman" w:cs="Times New Roman"/>
                <w:szCs w:val="24"/>
                <w:lang w:eastAsia="es-MX"/>
              </w:rPr>
              <w:t>No se realizarán actividades de desarrollo los días hábiles 26, 27 de octubre y 1, 2, 3 de noviembre para asegurar una planificación eficiente.</w:t>
            </w:r>
          </w:p>
        </w:tc>
        <w:tc>
          <w:tcPr>
            <w:tcW w:w="935" w:type="dxa"/>
            <w:vAlign w:val="center"/>
          </w:tcPr>
          <w:p w14:paraId="7F8EBB1F" w14:textId="3E06C66C" w:rsidR="00EF70CB" w:rsidRDefault="00EF70CB" w:rsidP="000B2DE7">
            <w:pPr>
              <w:pStyle w:val="Textonormal"/>
              <w:jc w:val="center"/>
            </w:pPr>
            <w:r>
              <w:t xml:space="preserve">Diseño </w:t>
            </w:r>
            <w:r w:rsidR="001A2463">
              <w:t>funcional del sistema</w:t>
            </w:r>
          </w:p>
        </w:tc>
        <w:tc>
          <w:tcPr>
            <w:tcW w:w="1016" w:type="dxa"/>
            <w:vAlign w:val="center"/>
          </w:tcPr>
          <w:p w14:paraId="5EEF062F" w14:textId="4216CBA1" w:rsidR="00AD5DA7" w:rsidRDefault="00AD5DA7" w:rsidP="000A2F8F">
            <w:pPr>
              <w:pStyle w:val="Textonormal"/>
              <w:jc w:val="center"/>
            </w:pPr>
            <w:r>
              <w:t>4</w:t>
            </w:r>
          </w:p>
        </w:tc>
      </w:tr>
      <w:tr w:rsidR="00AD5DA7" w14:paraId="0F9671E5" w14:textId="77777777" w:rsidTr="000B2DE7">
        <w:trPr>
          <w:trHeight w:val="92"/>
          <w:jc w:val="center"/>
        </w:trPr>
        <w:tc>
          <w:tcPr>
            <w:tcW w:w="6877" w:type="dxa"/>
            <w:vAlign w:val="center"/>
          </w:tcPr>
          <w:p w14:paraId="4250781F" w14:textId="77777777" w:rsidR="00A541AC" w:rsidRDefault="00CB4C4B" w:rsidP="00EA22A1">
            <w:pPr>
              <w:pStyle w:val="Textonormal"/>
              <w:numPr>
                <w:ilvl w:val="0"/>
                <w:numId w:val="12"/>
              </w:numPr>
            </w:pPr>
            <w:r>
              <w:t>Ajuste de horas laborales</w:t>
            </w:r>
          </w:p>
          <w:p w14:paraId="59B5099D" w14:textId="0ABA5FE3" w:rsidR="00CB4C4B" w:rsidRDefault="00CB4C4B" w:rsidP="00EA22A1">
            <w:pPr>
              <w:pStyle w:val="Textonormal"/>
              <w:numPr>
                <w:ilvl w:val="0"/>
                <w:numId w:val="12"/>
              </w:numPr>
            </w:pPr>
            <w:r>
              <w:t>Ajuste de fechas</w:t>
            </w:r>
            <w:r w:rsidR="00E659EF">
              <w:t xml:space="preserve"> y tiempo</w:t>
            </w:r>
            <w:r w:rsidR="00E70A1C">
              <w:t>s</w:t>
            </w:r>
          </w:p>
          <w:p w14:paraId="79EDD028" w14:textId="7C08C8BA" w:rsidR="00AD5DA7" w:rsidRDefault="00054CCA" w:rsidP="00EA22A1">
            <w:pPr>
              <w:pStyle w:val="Textonormal"/>
              <w:numPr>
                <w:ilvl w:val="0"/>
                <w:numId w:val="12"/>
              </w:numPr>
            </w:pPr>
            <w:r>
              <w:t xml:space="preserve">Ajuste de actividades </w:t>
            </w:r>
            <w:r w:rsidR="00DB6D0E">
              <w:t>realizadas</w:t>
            </w:r>
          </w:p>
        </w:tc>
        <w:tc>
          <w:tcPr>
            <w:tcW w:w="935" w:type="dxa"/>
            <w:vAlign w:val="center"/>
          </w:tcPr>
          <w:p w14:paraId="03FE9923" w14:textId="59560385" w:rsidR="000007E4" w:rsidRDefault="000007E4" w:rsidP="000B2DE7">
            <w:pPr>
              <w:pStyle w:val="Textonormal"/>
              <w:jc w:val="center"/>
            </w:pPr>
            <w:r>
              <w:t>Diseño funcional del sistema</w:t>
            </w:r>
          </w:p>
        </w:tc>
        <w:tc>
          <w:tcPr>
            <w:tcW w:w="1016" w:type="dxa"/>
            <w:vAlign w:val="center"/>
          </w:tcPr>
          <w:p w14:paraId="33579747" w14:textId="5423FF1B" w:rsidR="00AD5DA7" w:rsidRDefault="00AD5DA7" w:rsidP="000A2F8F">
            <w:pPr>
              <w:pStyle w:val="Textonormal"/>
              <w:jc w:val="center"/>
            </w:pPr>
            <w:r>
              <w:t>5</w:t>
            </w:r>
          </w:p>
        </w:tc>
      </w:tr>
    </w:tbl>
    <w:p w14:paraId="2ECE0125" w14:textId="5A493CDD" w:rsidR="00CD4504" w:rsidRDefault="00CD4504" w:rsidP="003F5790">
      <w:pPr>
        <w:pStyle w:val="Textonormal"/>
      </w:pPr>
    </w:p>
    <w:p w14:paraId="62726994" w14:textId="177E3F70" w:rsidR="00C34737" w:rsidRPr="00A91138" w:rsidRDefault="00CD4504" w:rsidP="00CD4504">
      <w:pPr>
        <w:spacing w:after="160" w:line="259" w:lineRule="auto"/>
        <w:jc w:val="left"/>
      </w:pPr>
      <w:r>
        <w:br w:type="page"/>
      </w:r>
    </w:p>
    <w:p w14:paraId="7EBFEC78" w14:textId="77777777" w:rsidR="003F5790" w:rsidRDefault="003F5790" w:rsidP="00EA22A1">
      <w:pPr>
        <w:pStyle w:val="Subtitle"/>
        <w:numPr>
          <w:ilvl w:val="0"/>
          <w:numId w:val="6"/>
        </w:numPr>
        <w:spacing w:after="120"/>
      </w:pPr>
      <w:bookmarkStart w:id="85" w:name="_Toc1468040"/>
      <w:bookmarkStart w:id="86" w:name="_Toc22118791"/>
      <w:bookmarkStart w:id="87" w:name="_Toc57276375"/>
      <w:bookmarkStart w:id="88" w:name="_Toc153453923"/>
      <w:r>
        <w:t>Plan de los riesgos del proyecto.</w:t>
      </w:r>
      <w:bookmarkEnd w:id="85"/>
      <w:bookmarkEnd w:id="86"/>
      <w:bookmarkEnd w:id="87"/>
      <w:bookmarkEnd w:id="88"/>
    </w:p>
    <w:p w14:paraId="024A1405" w14:textId="057A7BFD" w:rsidR="00B4543B" w:rsidRDefault="00102194" w:rsidP="001067B9">
      <w:r>
        <w:t xml:space="preserve">De acuerdo con Ye Tao, la mayoría de los proyectos de desarrollo enfrentan considerables riesgos que pueden surgir durante el proceso </w:t>
      </w:r>
      <w:r w:rsidR="001F25CB">
        <w:fldChar w:fldCharType="begin"/>
      </w:r>
      <w:r w:rsidR="00184038">
        <w:instrText xml:space="preserve"> ADDIN ZOTERO_ITEM CSL_CITATION {"citationID":"ci6JsyBb","properties":{"formattedCitation":"[54]","plainCitation":"[54]","noteIndex":0},"citationItems":[{"id":"ayzYSt9U/v4mqDASB","uris":["http://zotero.org/users/local/5HXqhgG0/items/ZDSIDFU8"],"itemData":{"id":132,"type":"paper-conference","container-title":"2008 International Seminar on Future Information Technology and Management Engineering","DOI":"10.1109/FITME.2008.125","event-place":"Leicestershire, United Kingdom","event-title":"2008 International Seminar on Future Information Technology and Management Engineering (FITME)","ISBN":"978-0-7695-3480-0","page":"309-312","publisher":"IEEE","publisher-place":"Leicestershire, United Kingdom","source":"DOI.org (Crossref)","title":"A Study of Software Development Project Risk Management","URL":"http://ieeexplore.ieee.org/document/4746498/","author":[{"family":"Tao","given":"Ye"}],"accessed":{"date-parts":[["2023",12,6]]},"issued":{"date-parts":[["2008",11]]}}}],"schema":"https://github.com/citation-style-language/schema/raw/master/csl-citation.json"} </w:instrText>
      </w:r>
      <w:r w:rsidR="001F25CB">
        <w:fldChar w:fldCharType="separate"/>
      </w:r>
      <w:r w:rsidR="00184038">
        <w:rPr>
          <w:rFonts w:cs="Times New Roman"/>
        </w:rPr>
        <w:t>[54]</w:t>
      </w:r>
      <w:r w:rsidR="001F25CB">
        <w:fldChar w:fldCharType="end"/>
      </w:r>
      <w:r>
        <w:t>. Por lo tanto, para asegurar la finalización exitosa de un proyecto, es imperativo minimizar estos riesgos. Tao describe los riesgos como variables críticas que influyen directamente en el éxito del proyecto</w:t>
      </w:r>
      <w:r w:rsidR="00AE5119">
        <w:t>,</w:t>
      </w:r>
      <w:r>
        <w:t xml:space="preserve"> </w:t>
      </w:r>
      <w:r w:rsidR="00AE5119">
        <w:t>a</w:t>
      </w:r>
      <w:r>
        <w:t>demás, explica que estos riesgos están asociados con la posibilidad de obtener una baja calidad de software, enfrentar costos elevados, experimentar fallos o sufrir retrasos en la conclusión del proyecto</w:t>
      </w:r>
      <w:r w:rsidR="00AE5119">
        <w:t>, finalmente</w:t>
      </w:r>
      <w:r>
        <w:t xml:space="preserve"> identifica </w:t>
      </w:r>
      <w:r w:rsidR="00C47262">
        <w:t xml:space="preserve">como </w:t>
      </w:r>
      <w:r>
        <w:t>causas principales de estos riesgos, el uso de tecnologías nuevas o no probadas, requisitos del sistema, la arquitectura del sistema</w:t>
      </w:r>
      <w:r w:rsidR="00C47262">
        <w:t xml:space="preserve"> y su</w:t>
      </w:r>
      <w:r>
        <w:t xml:space="preserve"> rendimiento</w:t>
      </w:r>
      <w:r w:rsidR="00C47262">
        <w:t>, así como</w:t>
      </w:r>
      <w:r>
        <w:t xml:space="preserve"> asuntos organizativos</w:t>
      </w:r>
      <w:r w:rsidR="001E4279">
        <w:t xml:space="preserve"> </w:t>
      </w:r>
      <w:r w:rsidR="00F96A04">
        <w:fldChar w:fldCharType="begin"/>
      </w:r>
      <w:r w:rsidR="00184038">
        <w:instrText xml:space="preserve"> ADDIN ZOTERO_ITEM CSL_CITATION {"citationID":"0tpFeZFW","properties":{"formattedCitation":"[54]","plainCitation":"[54]","noteIndex":0},"citationItems":[{"id":"ayzYSt9U/v4mqDASB","uris":["http://zotero.org/users/local/5HXqhgG0/items/ZDSIDFU8"],"itemData":{"id":132,"type":"paper-conference","container-title":"2008 International Seminar on Future Information Technology and Management Engineering","DOI":"10.1109/FITME.2008.125","event-place":"Leicestershire, United Kingdom","event-title":"2008 International Seminar on Future Information Technology and Management Engineering (FITME)","ISBN":"978-0-7695-3480-0","page":"309-312","publisher":"IEEE","publisher-place":"Leicestershire, United Kingdom","source":"DOI.org (Crossref)","title":"A Study of Software Development Project Risk Management","URL":"http://ieeexplore.ieee.org/document/4746498/","author":[{"family":"Tao","given":"Ye"}],"accessed":{"date-parts":[["2023",12,6]]},"issued":{"date-parts":[["2008",11]]}}}],"schema":"https://github.com/citation-style-language/schema/raw/master/csl-citation.json"} </w:instrText>
      </w:r>
      <w:r w:rsidR="00F96A04">
        <w:fldChar w:fldCharType="separate"/>
      </w:r>
      <w:r w:rsidR="00184038">
        <w:rPr>
          <w:rFonts w:cs="Times New Roman"/>
        </w:rPr>
        <w:t>[54]</w:t>
      </w:r>
      <w:r w:rsidR="00F96A04">
        <w:fldChar w:fldCharType="end"/>
      </w:r>
      <w:r>
        <w:t>.</w:t>
      </w:r>
      <w:r w:rsidR="00DE495C">
        <w:t xml:space="preserve"> </w:t>
      </w:r>
    </w:p>
    <w:p w14:paraId="546287CB" w14:textId="77777777" w:rsidR="00B4543B" w:rsidRDefault="00B4543B" w:rsidP="001067B9"/>
    <w:p w14:paraId="1ED9FAF3" w14:textId="6874DF62" w:rsidR="00EE62A3" w:rsidRDefault="0017315A" w:rsidP="001067B9">
      <w:r>
        <w:t>A diferencia de Ye Tao,</w:t>
      </w:r>
      <w:r w:rsidR="00CA757F">
        <w:t xml:space="preserve"> Joseph W. Mayo</w:t>
      </w:r>
      <w:r>
        <w:t xml:space="preserve"> menciona que </w:t>
      </w:r>
      <w:r w:rsidR="00BB5FAF">
        <w:t xml:space="preserve">los riesgos son </w:t>
      </w:r>
      <w:r w:rsidR="006563DA">
        <w:t>ambiguos</w:t>
      </w:r>
      <w:r>
        <w:t>, pocos claros o indefinidos,</w:t>
      </w:r>
      <w:r w:rsidR="00876875">
        <w:t xml:space="preserve"> pero </w:t>
      </w:r>
      <w:r w:rsidR="00A93A8F">
        <w:t>que,</w:t>
      </w:r>
      <w:r w:rsidR="00876875">
        <w:t xml:space="preserve"> si suceden, serán indeseables</w:t>
      </w:r>
      <w:r w:rsidR="00756259">
        <w:t>; además menciona cuatro retos de</w:t>
      </w:r>
      <w:r w:rsidR="00FA5075">
        <w:t xml:space="preserve"> la gestión de riesgos: </w:t>
      </w:r>
      <w:r w:rsidR="007A4338">
        <w:t>identificación, cuantificación</w:t>
      </w:r>
      <w:r w:rsidR="00387066">
        <w:t xml:space="preserve"> de impacto</w:t>
      </w:r>
      <w:r w:rsidR="007A4338">
        <w:t>, plan de tratamiento</w:t>
      </w:r>
      <w:r w:rsidR="00A93A8F">
        <w:t xml:space="preserve"> y finalmente </w:t>
      </w:r>
      <w:r w:rsidR="00DE2CAF">
        <w:t>la estrategia de mitigación</w:t>
      </w:r>
      <w:r w:rsidR="00ED4FE3">
        <w:t xml:space="preserve"> </w:t>
      </w:r>
      <w:r w:rsidR="00F96A04">
        <w:fldChar w:fldCharType="begin"/>
      </w:r>
      <w:r w:rsidR="00184038">
        <w:instrText xml:space="preserve"> ADDIN ZOTERO_ITEM CSL_CITATION {"citationID":"zjIBDSx3","properties":{"formattedCitation":"[55]","plainCitation":"[55]","noteIndex":0},"citationItems":[{"id":"ayzYSt9U/NbQgIjic","uris":["http://zotero.org/users/local/5HXqhgG0/items/7XE6P6KZ"],"itemData":{"id":133,"type":"report","genre":"White Paper","language":"en-US","license":"Joseph W. Mayo","title":"Effective Project Risk Management","URL":"http://www.north-country.net/publications/Effective_Project_Risk_Management.pdf","author":[{"literal":"Joseph W. Mayo"}],"issued":{"date-parts":[["2009"]]}}}],"schema":"https://github.com/citation-style-language/schema/raw/master/csl-citation.json"} </w:instrText>
      </w:r>
      <w:r w:rsidR="00F96A04">
        <w:fldChar w:fldCharType="separate"/>
      </w:r>
      <w:r w:rsidR="00184038">
        <w:rPr>
          <w:rFonts w:cs="Times New Roman"/>
        </w:rPr>
        <w:t>[55]</w:t>
      </w:r>
      <w:r w:rsidR="00F96A04">
        <w:fldChar w:fldCharType="end"/>
      </w:r>
      <w:r w:rsidR="00ED4FE3">
        <w:t>.</w:t>
      </w:r>
      <w:r w:rsidR="00645B29">
        <w:t xml:space="preserve"> </w:t>
      </w:r>
      <w:r w:rsidR="006D4C25" w:rsidRPr="006D4C25">
        <w:t xml:space="preserve">Ambos autores subrayan la importancia de abordar la gestión de riesgos a través de pasos fundamentales que involucran la identificación, la evaluación del impacto en el proyecto o nivel de exposición, y la aplicación de estrategias de mitigación o tratamiento. </w:t>
      </w:r>
    </w:p>
    <w:p w14:paraId="72B8F446" w14:textId="77777777" w:rsidR="00EE62A3" w:rsidRDefault="00EE62A3" w:rsidP="001067B9"/>
    <w:p w14:paraId="45903927" w14:textId="2B7CEDBB" w:rsidR="00CE10C6" w:rsidRDefault="006D4C25" w:rsidP="001067B9">
      <w:r w:rsidRPr="006D4C25">
        <w:t xml:space="preserve">En consonancia con estos principios, en el presente proyecto se han empleado dos tablas distintas. La primera tabla, ejemplificada en la </w:t>
      </w:r>
      <w:r w:rsidR="00DA624A">
        <w:fldChar w:fldCharType="begin"/>
      </w:r>
      <w:r w:rsidR="00DA624A">
        <w:instrText xml:space="preserve"> REF _Ref152856179 \h </w:instrText>
      </w:r>
      <w:r w:rsidR="00DA624A">
        <w:fldChar w:fldCharType="separate"/>
      </w:r>
      <w:r w:rsidR="00EC46CA">
        <w:t xml:space="preserve">Figura </w:t>
      </w:r>
      <w:r w:rsidR="00704605">
        <w:rPr>
          <w:noProof/>
        </w:rPr>
        <w:t>8</w:t>
      </w:r>
      <w:r w:rsidR="00DA624A">
        <w:fldChar w:fldCharType="end"/>
      </w:r>
      <w:r w:rsidRPr="006D4C25">
        <w:t>, se utiliza para identificar y explicar de manera detallada los diversos componentes asociados con cada riesgo</w:t>
      </w:r>
      <w:r w:rsidR="009112A4">
        <w:t xml:space="preserve">, para </w:t>
      </w:r>
      <w:r w:rsidR="00302EF8">
        <w:t>ver todos los riesgos identificados para el proyecto dirigirse a</w:t>
      </w:r>
      <w:r w:rsidR="00B75F9F">
        <w:t>l</w:t>
      </w:r>
      <w:r w:rsidR="00302EF8">
        <w:t xml:space="preserve"> apéndice </w:t>
      </w:r>
      <w:r w:rsidR="00655DEE">
        <w:t>C</w:t>
      </w:r>
      <w:r w:rsidRPr="006D4C25">
        <w:t xml:space="preserve">. </w:t>
      </w:r>
    </w:p>
    <w:p w14:paraId="15FCBF58" w14:textId="77777777" w:rsidR="00EE1ED2" w:rsidRDefault="00EE1ED2" w:rsidP="001067B9"/>
    <w:p w14:paraId="7BFF0AB6" w14:textId="77777777" w:rsidR="00C003DA" w:rsidRDefault="00C003DA" w:rsidP="00C003DA">
      <w:pPr>
        <w:pStyle w:val="Textonormal"/>
        <w:keepNext/>
      </w:pPr>
      <w:r w:rsidRPr="00C003DA">
        <w:rPr>
          <w:noProof/>
        </w:rPr>
        <w:drawing>
          <wp:inline distT="0" distB="0" distL="0" distR="0" wp14:anchorId="721729F8" wp14:editId="5B8642A2">
            <wp:extent cx="5622930" cy="1306800"/>
            <wp:effectExtent l="0" t="0" r="3175" b="1905"/>
            <wp:docPr id="622560312" name="Imagen 622560312" descr="A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560312" name="Picture 1" descr="A table with black text&#10;&#10;Description automatically generated"/>
                    <pic:cNvPicPr/>
                  </pic:nvPicPr>
                  <pic:blipFill>
                    <a:blip r:embed="rId34"/>
                    <a:stretch>
                      <a:fillRect/>
                    </a:stretch>
                  </pic:blipFill>
                  <pic:spPr>
                    <a:xfrm>
                      <a:off x="0" y="0"/>
                      <a:ext cx="5622930" cy="1306800"/>
                    </a:xfrm>
                    <a:prstGeom prst="rect">
                      <a:avLst/>
                    </a:prstGeom>
                  </pic:spPr>
                </pic:pic>
              </a:graphicData>
            </a:graphic>
          </wp:inline>
        </w:drawing>
      </w:r>
    </w:p>
    <w:p w14:paraId="274361B6" w14:textId="149F93C2" w:rsidR="00BB7AFB" w:rsidRDefault="00C003DA" w:rsidP="001D076D">
      <w:pPr>
        <w:pStyle w:val="Caption"/>
        <w:jc w:val="center"/>
      </w:pPr>
      <w:bookmarkStart w:id="89" w:name="_Ref152856179"/>
      <w:bookmarkStart w:id="90" w:name="_Toc152776781"/>
      <w:bookmarkStart w:id="91" w:name="_Ref152847862"/>
      <w:bookmarkStart w:id="92" w:name="_Toc153454243"/>
      <w:commentRangeStart w:id="93"/>
      <w:r>
        <w:t xml:space="preserve">Figura </w:t>
      </w:r>
      <w:r>
        <w:fldChar w:fldCharType="begin"/>
      </w:r>
      <w:r>
        <w:instrText xml:space="preserve"> SEQ Figura \* ARABIC </w:instrText>
      </w:r>
      <w:r>
        <w:fldChar w:fldCharType="separate"/>
      </w:r>
      <w:r w:rsidR="00C57680">
        <w:rPr>
          <w:noProof/>
        </w:rPr>
        <w:t>8</w:t>
      </w:r>
      <w:r>
        <w:fldChar w:fldCharType="end"/>
      </w:r>
      <w:bookmarkEnd w:id="89"/>
      <w:r>
        <w:t>. Ejemplo de tabla de riesgos</w:t>
      </w:r>
      <w:bookmarkEnd w:id="90"/>
      <w:bookmarkEnd w:id="91"/>
      <w:commentRangeEnd w:id="93"/>
      <w:r w:rsidR="00545CB5">
        <w:rPr>
          <w:rStyle w:val="CommentReference"/>
          <w:rFonts w:eastAsiaTheme="minorHAnsi" w:cstheme="minorBidi"/>
          <w:i w:val="0"/>
          <w:iCs w:val="0"/>
          <w:lang w:val="es-MX"/>
        </w:rPr>
        <w:commentReference w:id="93"/>
      </w:r>
      <w:bookmarkEnd w:id="92"/>
    </w:p>
    <w:p w14:paraId="6255762E" w14:textId="28BF8B95" w:rsidR="00B25B4D" w:rsidRDefault="00C003DA" w:rsidP="00102194">
      <w:pPr>
        <w:pStyle w:val="Textonormal"/>
      </w:pPr>
      <w:r w:rsidRPr="006D4C25">
        <w:t xml:space="preserve">Por otro lado, la </w:t>
      </w:r>
      <w:r w:rsidR="00DA624A">
        <w:fldChar w:fldCharType="begin"/>
      </w:r>
      <w:r w:rsidR="00DA624A">
        <w:instrText xml:space="preserve"> REF _Ref152856202 \h </w:instrText>
      </w:r>
      <w:r w:rsidR="00DA624A">
        <w:fldChar w:fldCharType="separate"/>
      </w:r>
      <w:r w:rsidR="00EC46CA" w:rsidRPr="00F34EBA">
        <w:t xml:space="preserve">Tabla </w:t>
      </w:r>
      <w:r w:rsidR="00704605">
        <w:rPr>
          <w:noProof/>
        </w:rPr>
        <w:t>7</w:t>
      </w:r>
      <w:r w:rsidR="00DA624A">
        <w:fldChar w:fldCharType="end"/>
      </w:r>
      <w:r w:rsidR="002653CE">
        <w:t>,</w:t>
      </w:r>
      <w:r w:rsidRPr="006D4C25">
        <w:t xml:space="preserve"> se centra en cuantificar</w:t>
      </w:r>
      <w:r w:rsidR="005E27BE">
        <w:t xml:space="preserve"> el nivel de riesgo mediante</w:t>
      </w:r>
      <w:r w:rsidRPr="006D4C25">
        <w:t xml:space="preserve"> el impacto y la probabilidad de </w:t>
      </w:r>
      <w:r w:rsidR="005E27BE" w:rsidRPr="006D4C25">
        <w:t>estos</w:t>
      </w:r>
      <w:r w:rsidR="00F740DF">
        <w:t xml:space="preserve">, esto se logra </w:t>
      </w:r>
      <w:r w:rsidR="00DB6573">
        <w:t>otorgando un valor numérico a cada impacto y probabilidad, multiplicando estos números se obtiene el valor del riesgo y dependiendo de</w:t>
      </w:r>
      <w:r w:rsidR="00B25B4D">
        <w:t xml:space="preserve">l resultado se puede obtener si se trata de </w:t>
      </w:r>
      <w:r w:rsidR="005E27BE">
        <w:t xml:space="preserve">un nivel </w:t>
      </w:r>
      <w:r w:rsidR="008154A9">
        <w:t xml:space="preserve">muy </w:t>
      </w:r>
      <w:r w:rsidR="005E27BE">
        <w:t>alto</w:t>
      </w:r>
      <w:r w:rsidR="008154A9">
        <w:t xml:space="preserve"> (</w:t>
      </w:r>
      <w:r w:rsidR="008154A9" w:rsidRPr="008154A9">
        <w:t>&gt;</w:t>
      </w:r>
      <w:r w:rsidR="008154A9">
        <w:t>= 20), alto (de 15 a 19), medio (de 9 a 14), bajo (de 6 a 8) o muy bajo (&lt;=5).</w:t>
      </w:r>
    </w:p>
    <w:p w14:paraId="3D469AD1" w14:textId="77777777" w:rsidR="00BB7AFB" w:rsidRDefault="00BB7AFB" w:rsidP="00102194">
      <w:pPr>
        <w:pStyle w:val="Textonormal"/>
      </w:pPr>
    </w:p>
    <w:p w14:paraId="217C14E6" w14:textId="61CE8959" w:rsidR="00374480" w:rsidRPr="00F34EBA" w:rsidRDefault="00374480" w:rsidP="00374480">
      <w:pPr>
        <w:pStyle w:val="Caption"/>
        <w:keepNext/>
        <w:jc w:val="left"/>
      </w:pPr>
      <w:bookmarkStart w:id="94" w:name="_Ref152856202"/>
      <w:bookmarkStart w:id="95" w:name="_Toc152776558"/>
      <w:bookmarkStart w:id="96" w:name="_Ref152847932"/>
      <w:bookmarkStart w:id="97" w:name="_Toc153454194"/>
      <w:r w:rsidRPr="00F34EBA">
        <w:t xml:space="preserve">Tabla </w:t>
      </w:r>
      <w:r w:rsidRPr="00F34EBA">
        <w:fldChar w:fldCharType="begin"/>
      </w:r>
      <w:r w:rsidRPr="00F34EBA">
        <w:instrText xml:space="preserve"> SEQ Tabla \* ARABIC </w:instrText>
      </w:r>
      <w:r w:rsidRPr="00F34EBA">
        <w:fldChar w:fldCharType="separate"/>
      </w:r>
      <w:r w:rsidR="00553F75">
        <w:rPr>
          <w:noProof/>
        </w:rPr>
        <w:t>7</w:t>
      </w:r>
      <w:r w:rsidRPr="00F34EBA">
        <w:fldChar w:fldCharType="end"/>
      </w:r>
      <w:bookmarkEnd w:id="94"/>
      <w:r w:rsidRPr="00F34EBA">
        <w:t>. Nivel de riesgo</w:t>
      </w:r>
      <w:bookmarkEnd w:id="95"/>
      <w:bookmarkEnd w:id="96"/>
      <w:bookmarkEnd w:id="97"/>
    </w:p>
    <w:tbl>
      <w:tblPr>
        <w:tblStyle w:val="TableGrid"/>
        <w:tblW w:w="0" w:type="auto"/>
        <w:jc w:val="center"/>
        <w:tblLayout w:type="fixed"/>
        <w:tblLook w:val="04A0" w:firstRow="1" w:lastRow="0" w:firstColumn="1" w:lastColumn="0" w:noHBand="0" w:noVBand="1"/>
      </w:tblPr>
      <w:tblGrid>
        <w:gridCol w:w="1798"/>
        <w:gridCol w:w="1701"/>
        <w:gridCol w:w="992"/>
        <w:gridCol w:w="1333"/>
        <w:gridCol w:w="935"/>
        <w:gridCol w:w="1575"/>
      </w:tblGrid>
      <w:tr w:rsidR="00374480" w:rsidRPr="00790A09" w14:paraId="72D983D8" w14:textId="77777777" w:rsidTr="00374480">
        <w:trPr>
          <w:jc w:val="center"/>
        </w:trPr>
        <w:tc>
          <w:tcPr>
            <w:tcW w:w="1798" w:type="dxa"/>
            <w:vMerge w:val="restart"/>
            <w:shd w:val="clear" w:color="auto" w:fill="C45911" w:themeFill="accent2" w:themeFillShade="BF"/>
          </w:tcPr>
          <w:p w14:paraId="36FB7FC9" w14:textId="77777777" w:rsidR="00374480" w:rsidRPr="00790A09" w:rsidRDefault="00374480">
            <w:pPr>
              <w:jc w:val="center"/>
              <w:rPr>
                <w:color w:val="FFFFFF" w:themeColor="background1"/>
              </w:rPr>
            </w:pPr>
            <w:r w:rsidRPr="00790A09">
              <w:rPr>
                <w:color w:val="FFFFFF" w:themeColor="background1"/>
              </w:rPr>
              <w:t>Probabilidad</w:t>
            </w:r>
          </w:p>
        </w:tc>
        <w:tc>
          <w:tcPr>
            <w:tcW w:w="6536" w:type="dxa"/>
            <w:gridSpan w:val="5"/>
            <w:shd w:val="clear" w:color="auto" w:fill="C45911" w:themeFill="accent2" w:themeFillShade="BF"/>
          </w:tcPr>
          <w:p w14:paraId="69621556" w14:textId="77777777" w:rsidR="00374480" w:rsidRPr="00790A09" w:rsidRDefault="00374480">
            <w:pPr>
              <w:jc w:val="center"/>
              <w:rPr>
                <w:color w:val="FFFFFF" w:themeColor="background1"/>
              </w:rPr>
            </w:pPr>
            <w:r>
              <w:rPr>
                <w:color w:val="FFFFFF" w:themeColor="background1"/>
              </w:rPr>
              <w:t>Impacto</w:t>
            </w:r>
          </w:p>
        </w:tc>
      </w:tr>
      <w:tr w:rsidR="00374480" w:rsidRPr="00790A09" w14:paraId="073CC114" w14:textId="77777777" w:rsidTr="00374480">
        <w:trPr>
          <w:jc w:val="center"/>
        </w:trPr>
        <w:tc>
          <w:tcPr>
            <w:tcW w:w="1798" w:type="dxa"/>
            <w:vMerge/>
            <w:shd w:val="clear" w:color="auto" w:fill="C45911" w:themeFill="accent2" w:themeFillShade="BF"/>
          </w:tcPr>
          <w:p w14:paraId="1DA3DC1F" w14:textId="77777777" w:rsidR="00374480" w:rsidRPr="00790A09" w:rsidRDefault="00374480">
            <w:pPr>
              <w:rPr>
                <w:color w:val="FFFFFF" w:themeColor="background1"/>
              </w:rPr>
            </w:pPr>
          </w:p>
        </w:tc>
        <w:tc>
          <w:tcPr>
            <w:tcW w:w="1701" w:type="dxa"/>
            <w:shd w:val="clear" w:color="auto" w:fill="C45911" w:themeFill="accent2" w:themeFillShade="BF"/>
          </w:tcPr>
          <w:p w14:paraId="32406568" w14:textId="77777777" w:rsidR="00374480" w:rsidRPr="00790A09" w:rsidRDefault="00374480">
            <w:pPr>
              <w:rPr>
                <w:color w:val="FFFFFF" w:themeColor="background1"/>
              </w:rPr>
            </w:pPr>
            <w:r w:rsidRPr="00790A09">
              <w:rPr>
                <w:color w:val="FFFFFF" w:themeColor="background1"/>
              </w:rPr>
              <w:t>Insignificante</w:t>
            </w:r>
            <w:r>
              <w:rPr>
                <w:color w:val="FFFFFF" w:themeColor="background1"/>
              </w:rPr>
              <w:t xml:space="preserve"> (1)</w:t>
            </w:r>
          </w:p>
        </w:tc>
        <w:tc>
          <w:tcPr>
            <w:tcW w:w="992" w:type="dxa"/>
            <w:shd w:val="clear" w:color="auto" w:fill="C45911" w:themeFill="accent2" w:themeFillShade="BF"/>
          </w:tcPr>
          <w:p w14:paraId="6B7F1FF2" w14:textId="77777777" w:rsidR="00374480" w:rsidRPr="00790A09" w:rsidRDefault="00374480">
            <w:pPr>
              <w:rPr>
                <w:color w:val="FFFFFF" w:themeColor="background1"/>
              </w:rPr>
            </w:pPr>
            <w:r w:rsidRPr="00790A09">
              <w:rPr>
                <w:color w:val="FFFFFF" w:themeColor="background1"/>
              </w:rPr>
              <w:t>Menor</w:t>
            </w:r>
            <w:r>
              <w:rPr>
                <w:color w:val="FFFFFF" w:themeColor="background1"/>
              </w:rPr>
              <w:t xml:space="preserve"> (2)</w:t>
            </w:r>
          </w:p>
        </w:tc>
        <w:tc>
          <w:tcPr>
            <w:tcW w:w="1333" w:type="dxa"/>
            <w:shd w:val="clear" w:color="auto" w:fill="C45911" w:themeFill="accent2" w:themeFillShade="BF"/>
          </w:tcPr>
          <w:p w14:paraId="06F9669A" w14:textId="77777777" w:rsidR="00374480" w:rsidRPr="00790A09" w:rsidRDefault="00374480">
            <w:pPr>
              <w:rPr>
                <w:color w:val="FFFFFF" w:themeColor="background1"/>
              </w:rPr>
            </w:pPr>
            <w:r w:rsidRPr="00790A09">
              <w:rPr>
                <w:color w:val="FFFFFF" w:themeColor="background1"/>
              </w:rPr>
              <w:t>Moderado</w:t>
            </w:r>
            <w:r>
              <w:rPr>
                <w:color w:val="FFFFFF" w:themeColor="background1"/>
              </w:rPr>
              <w:t xml:space="preserve"> (3)</w:t>
            </w:r>
          </w:p>
        </w:tc>
        <w:tc>
          <w:tcPr>
            <w:tcW w:w="935" w:type="dxa"/>
            <w:shd w:val="clear" w:color="auto" w:fill="C45911" w:themeFill="accent2" w:themeFillShade="BF"/>
          </w:tcPr>
          <w:p w14:paraId="28E1D3C6" w14:textId="77777777" w:rsidR="00374480" w:rsidRPr="00790A09" w:rsidRDefault="00374480">
            <w:pPr>
              <w:rPr>
                <w:color w:val="FFFFFF" w:themeColor="background1"/>
              </w:rPr>
            </w:pPr>
            <w:r w:rsidRPr="00790A09">
              <w:rPr>
                <w:color w:val="FFFFFF" w:themeColor="background1"/>
              </w:rPr>
              <w:t>Mayor</w:t>
            </w:r>
            <w:r>
              <w:rPr>
                <w:color w:val="FFFFFF" w:themeColor="background1"/>
              </w:rPr>
              <w:t xml:space="preserve"> (4)</w:t>
            </w:r>
          </w:p>
        </w:tc>
        <w:tc>
          <w:tcPr>
            <w:tcW w:w="1575" w:type="dxa"/>
            <w:shd w:val="clear" w:color="auto" w:fill="C45911" w:themeFill="accent2" w:themeFillShade="BF"/>
          </w:tcPr>
          <w:p w14:paraId="7A8624C0" w14:textId="77777777" w:rsidR="00374480" w:rsidRPr="00790A09" w:rsidRDefault="00374480">
            <w:pPr>
              <w:rPr>
                <w:color w:val="FFFFFF" w:themeColor="background1"/>
              </w:rPr>
            </w:pPr>
            <w:r w:rsidRPr="00790A09">
              <w:rPr>
                <w:color w:val="FFFFFF" w:themeColor="background1"/>
              </w:rPr>
              <w:t>Catastrófico</w:t>
            </w:r>
            <w:r>
              <w:rPr>
                <w:color w:val="FFFFFF" w:themeColor="background1"/>
              </w:rPr>
              <w:t xml:space="preserve"> (5)</w:t>
            </w:r>
          </w:p>
        </w:tc>
      </w:tr>
      <w:tr w:rsidR="00374480" w14:paraId="69F0D841" w14:textId="77777777" w:rsidTr="00374480">
        <w:trPr>
          <w:jc w:val="center"/>
        </w:trPr>
        <w:tc>
          <w:tcPr>
            <w:tcW w:w="1798" w:type="dxa"/>
            <w:shd w:val="clear" w:color="auto" w:fill="C45911" w:themeFill="accent2" w:themeFillShade="BF"/>
          </w:tcPr>
          <w:p w14:paraId="40C7E253" w14:textId="77777777" w:rsidR="00374480" w:rsidRPr="00790A09" w:rsidRDefault="00374480">
            <w:pPr>
              <w:ind w:left="-87"/>
              <w:rPr>
                <w:color w:val="FFFFFF" w:themeColor="background1"/>
              </w:rPr>
            </w:pPr>
            <w:r w:rsidRPr="00790A09">
              <w:rPr>
                <w:color w:val="FFFFFF" w:themeColor="background1"/>
              </w:rPr>
              <w:t>Raro</w:t>
            </w:r>
            <w:r>
              <w:rPr>
                <w:color w:val="FFFFFF" w:themeColor="background1"/>
              </w:rPr>
              <w:t xml:space="preserve"> (1)</w:t>
            </w:r>
          </w:p>
        </w:tc>
        <w:tc>
          <w:tcPr>
            <w:tcW w:w="1701" w:type="dxa"/>
            <w:shd w:val="clear" w:color="auto" w:fill="00B050"/>
          </w:tcPr>
          <w:p w14:paraId="4F425D9F" w14:textId="77777777" w:rsidR="00374480" w:rsidRDefault="00374480">
            <w:r>
              <w:t>1</w:t>
            </w:r>
          </w:p>
        </w:tc>
        <w:tc>
          <w:tcPr>
            <w:tcW w:w="992" w:type="dxa"/>
            <w:shd w:val="clear" w:color="auto" w:fill="00B050"/>
          </w:tcPr>
          <w:p w14:paraId="400E83F0" w14:textId="77777777" w:rsidR="00374480" w:rsidRDefault="00374480">
            <w:r>
              <w:t>2</w:t>
            </w:r>
          </w:p>
        </w:tc>
        <w:tc>
          <w:tcPr>
            <w:tcW w:w="1333" w:type="dxa"/>
            <w:shd w:val="clear" w:color="auto" w:fill="00B050"/>
          </w:tcPr>
          <w:p w14:paraId="07E86C9A" w14:textId="77777777" w:rsidR="00374480" w:rsidRDefault="00374480">
            <w:r>
              <w:t>3</w:t>
            </w:r>
          </w:p>
        </w:tc>
        <w:tc>
          <w:tcPr>
            <w:tcW w:w="935" w:type="dxa"/>
            <w:shd w:val="clear" w:color="auto" w:fill="00B050"/>
          </w:tcPr>
          <w:p w14:paraId="7A9AFE53" w14:textId="77777777" w:rsidR="00374480" w:rsidRDefault="00374480">
            <w:r>
              <w:t>4</w:t>
            </w:r>
          </w:p>
        </w:tc>
        <w:tc>
          <w:tcPr>
            <w:tcW w:w="1575" w:type="dxa"/>
            <w:shd w:val="clear" w:color="auto" w:fill="00B050"/>
          </w:tcPr>
          <w:p w14:paraId="271BA0B4" w14:textId="77777777" w:rsidR="00374480" w:rsidRDefault="00374480">
            <w:r>
              <w:t>5</w:t>
            </w:r>
          </w:p>
        </w:tc>
      </w:tr>
      <w:tr w:rsidR="00374480" w14:paraId="683829ED" w14:textId="77777777" w:rsidTr="00374480">
        <w:trPr>
          <w:jc w:val="center"/>
        </w:trPr>
        <w:tc>
          <w:tcPr>
            <w:tcW w:w="1798" w:type="dxa"/>
            <w:shd w:val="clear" w:color="auto" w:fill="C45911" w:themeFill="accent2" w:themeFillShade="BF"/>
          </w:tcPr>
          <w:p w14:paraId="57A51EA9" w14:textId="77777777" w:rsidR="00374480" w:rsidRPr="00790A09" w:rsidRDefault="00374480">
            <w:pPr>
              <w:ind w:left="-87"/>
              <w:rPr>
                <w:color w:val="FFFFFF" w:themeColor="background1"/>
              </w:rPr>
            </w:pPr>
            <w:r w:rsidRPr="00790A09">
              <w:rPr>
                <w:color w:val="FFFFFF" w:themeColor="background1"/>
              </w:rPr>
              <w:t>Improbable</w:t>
            </w:r>
            <w:r>
              <w:rPr>
                <w:color w:val="FFFFFF" w:themeColor="background1"/>
              </w:rPr>
              <w:t xml:space="preserve"> (2)</w:t>
            </w:r>
          </w:p>
        </w:tc>
        <w:tc>
          <w:tcPr>
            <w:tcW w:w="1701" w:type="dxa"/>
            <w:shd w:val="clear" w:color="auto" w:fill="00B050"/>
          </w:tcPr>
          <w:p w14:paraId="74962C8E" w14:textId="77777777" w:rsidR="00374480" w:rsidRDefault="00374480">
            <w:r>
              <w:t>2</w:t>
            </w:r>
          </w:p>
        </w:tc>
        <w:tc>
          <w:tcPr>
            <w:tcW w:w="992" w:type="dxa"/>
            <w:shd w:val="clear" w:color="auto" w:fill="00B050"/>
          </w:tcPr>
          <w:p w14:paraId="40384AC2" w14:textId="77777777" w:rsidR="00374480" w:rsidRDefault="00374480">
            <w:r>
              <w:t>4</w:t>
            </w:r>
          </w:p>
        </w:tc>
        <w:tc>
          <w:tcPr>
            <w:tcW w:w="1333" w:type="dxa"/>
            <w:shd w:val="clear" w:color="auto" w:fill="92D050"/>
          </w:tcPr>
          <w:p w14:paraId="4A98C207" w14:textId="77777777" w:rsidR="00374480" w:rsidRDefault="00374480">
            <w:r>
              <w:t>6</w:t>
            </w:r>
          </w:p>
        </w:tc>
        <w:tc>
          <w:tcPr>
            <w:tcW w:w="935" w:type="dxa"/>
            <w:shd w:val="clear" w:color="auto" w:fill="92D050"/>
          </w:tcPr>
          <w:p w14:paraId="6158604E" w14:textId="77777777" w:rsidR="00374480" w:rsidRDefault="00374480">
            <w:r>
              <w:t>8</w:t>
            </w:r>
          </w:p>
        </w:tc>
        <w:tc>
          <w:tcPr>
            <w:tcW w:w="1575" w:type="dxa"/>
            <w:shd w:val="clear" w:color="auto" w:fill="FFFF00"/>
          </w:tcPr>
          <w:p w14:paraId="16738168" w14:textId="77777777" w:rsidR="00374480" w:rsidRDefault="00374480">
            <w:r>
              <w:t>10</w:t>
            </w:r>
          </w:p>
        </w:tc>
      </w:tr>
      <w:tr w:rsidR="00374480" w14:paraId="4B59C80D" w14:textId="77777777" w:rsidTr="00374480">
        <w:trPr>
          <w:jc w:val="center"/>
        </w:trPr>
        <w:tc>
          <w:tcPr>
            <w:tcW w:w="1798" w:type="dxa"/>
            <w:shd w:val="clear" w:color="auto" w:fill="C45911" w:themeFill="accent2" w:themeFillShade="BF"/>
          </w:tcPr>
          <w:p w14:paraId="4DAD5D50" w14:textId="77777777" w:rsidR="00374480" w:rsidRPr="00790A09" w:rsidRDefault="00374480">
            <w:pPr>
              <w:ind w:left="-87"/>
              <w:rPr>
                <w:color w:val="FFFFFF" w:themeColor="background1"/>
              </w:rPr>
            </w:pPr>
            <w:r w:rsidRPr="00790A09">
              <w:rPr>
                <w:color w:val="FFFFFF" w:themeColor="background1"/>
              </w:rPr>
              <w:t>Posible</w:t>
            </w:r>
            <w:r>
              <w:rPr>
                <w:color w:val="FFFFFF" w:themeColor="background1"/>
              </w:rPr>
              <w:t xml:space="preserve"> (3)</w:t>
            </w:r>
          </w:p>
        </w:tc>
        <w:tc>
          <w:tcPr>
            <w:tcW w:w="1701" w:type="dxa"/>
            <w:shd w:val="clear" w:color="auto" w:fill="00B050"/>
          </w:tcPr>
          <w:p w14:paraId="0EE19557" w14:textId="77777777" w:rsidR="00374480" w:rsidRDefault="00374480">
            <w:r>
              <w:t>3</w:t>
            </w:r>
          </w:p>
        </w:tc>
        <w:tc>
          <w:tcPr>
            <w:tcW w:w="992" w:type="dxa"/>
            <w:shd w:val="clear" w:color="auto" w:fill="92D050"/>
          </w:tcPr>
          <w:p w14:paraId="7F2AE4D2" w14:textId="77777777" w:rsidR="00374480" w:rsidRDefault="00374480">
            <w:r>
              <w:t>6</w:t>
            </w:r>
          </w:p>
        </w:tc>
        <w:tc>
          <w:tcPr>
            <w:tcW w:w="1333" w:type="dxa"/>
            <w:shd w:val="clear" w:color="auto" w:fill="FFFF00"/>
          </w:tcPr>
          <w:p w14:paraId="2B9951AA" w14:textId="77777777" w:rsidR="00374480" w:rsidRDefault="00374480">
            <w:r>
              <w:t>9</w:t>
            </w:r>
          </w:p>
        </w:tc>
        <w:tc>
          <w:tcPr>
            <w:tcW w:w="935" w:type="dxa"/>
            <w:shd w:val="clear" w:color="auto" w:fill="FFFF00"/>
          </w:tcPr>
          <w:p w14:paraId="33DEA686" w14:textId="77777777" w:rsidR="00374480" w:rsidRDefault="00374480">
            <w:r>
              <w:t>12</w:t>
            </w:r>
          </w:p>
        </w:tc>
        <w:tc>
          <w:tcPr>
            <w:tcW w:w="1575" w:type="dxa"/>
            <w:shd w:val="clear" w:color="auto" w:fill="F4B083" w:themeFill="accent2" w:themeFillTint="99"/>
          </w:tcPr>
          <w:p w14:paraId="7FA72C41" w14:textId="77777777" w:rsidR="00374480" w:rsidRDefault="00374480">
            <w:r>
              <w:t>15</w:t>
            </w:r>
          </w:p>
        </w:tc>
      </w:tr>
      <w:tr w:rsidR="00374480" w14:paraId="4ADB0218" w14:textId="77777777" w:rsidTr="00374480">
        <w:trPr>
          <w:jc w:val="center"/>
        </w:trPr>
        <w:tc>
          <w:tcPr>
            <w:tcW w:w="1798" w:type="dxa"/>
            <w:shd w:val="clear" w:color="auto" w:fill="C45911" w:themeFill="accent2" w:themeFillShade="BF"/>
          </w:tcPr>
          <w:p w14:paraId="4E5C801A" w14:textId="77777777" w:rsidR="00374480" w:rsidRPr="00790A09" w:rsidRDefault="00374480">
            <w:pPr>
              <w:ind w:left="-87"/>
              <w:rPr>
                <w:color w:val="FFFFFF" w:themeColor="background1"/>
              </w:rPr>
            </w:pPr>
            <w:r w:rsidRPr="00790A09">
              <w:rPr>
                <w:color w:val="FFFFFF" w:themeColor="background1"/>
              </w:rPr>
              <w:t>Probable</w:t>
            </w:r>
            <w:r>
              <w:rPr>
                <w:color w:val="FFFFFF" w:themeColor="background1"/>
              </w:rPr>
              <w:t xml:space="preserve"> (4)</w:t>
            </w:r>
          </w:p>
        </w:tc>
        <w:tc>
          <w:tcPr>
            <w:tcW w:w="1701" w:type="dxa"/>
            <w:shd w:val="clear" w:color="auto" w:fill="00B050"/>
          </w:tcPr>
          <w:p w14:paraId="4DAB3611" w14:textId="77777777" w:rsidR="00374480" w:rsidRDefault="00374480">
            <w:r>
              <w:t>4</w:t>
            </w:r>
          </w:p>
        </w:tc>
        <w:tc>
          <w:tcPr>
            <w:tcW w:w="992" w:type="dxa"/>
            <w:shd w:val="clear" w:color="auto" w:fill="92D050"/>
          </w:tcPr>
          <w:p w14:paraId="3C461519" w14:textId="77777777" w:rsidR="00374480" w:rsidRDefault="00374480">
            <w:r>
              <w:t>8</w:t>
            </w:r>
          </w:p>
        </w:tc>
        <w:tc>
          <w:tcPr>
            <w:tcW w:w="1333" w:type="dxa"/>
            <w:shd w:val="clear" w:color="auto" w:fill="FFFF00"/>
          </w:tcPr>
          <w:p w14:paraId="67A441A3" w14:textId="77777777" w:rsidR="00374480" w:rsidRDefault="00374480">
            <w:r>
              <w:t>12</w:t>
            </w:r>
          </w:p>
        </w:tc>
        <w:tc>
          <w:tcPr>
            <w:tcW w:w="935" w:type="dxa"/>
            <w:shd w:val="clear" w:color="auto" w:fill="F4B083" w:themeFill="accent2" w:themeFillTint="99"/>
          </w:tcPr>
          <w:p w14:paraId="2376F716" w14:textId="77777777" w:rsidR="00374480" w:rsidRDefault="00374480">
            <w:r>
              <w:t>16</w:t>
            </w:r>
          </w:p>
        </w:tc>
        <w:tc>
          <w:tcPr>
            <w:tcW w:w="1575" w:type="dxa"/>
            <w:shd w:val="clear" w:color="auto" w:fill="FF0000"/>
          </w:tcPr>
          <w:p w14:paraId="25F1DDE9" w14:textId="77777777" w:rsidR="00374480" w:rsidRDefault="00374480">
            <w:r>
              <w:t>20</w:t>
            </w:r>
          </w:p>
        </w:tc>
      </w:tr>
      <w:tr w:rsidR="00374480" w14:paraId="1FC8A002" w14:textId="77777777" w:rsidTr="00374480">
        <w:trPr>
          <w:jc w:val="center"/>
        </w:trPr>
        <w:tc>
          <w:tcPr>
            <w:tcW w:w="1798" w:type="dxa"/>
            <w:shd w:val="clear" w:color="auto" w:fill="C45911" w:themeFill="accent2" w:themeFillShade="BF"/>
          </w:tcPr>
          <w:p w14:paraId="4EEC3360" w14:textId="77777777" w:rsidR="00374480" w:rsidRPr="00790A09" w:rsidRDefault="00374480">
            <w:pPr>
              <w:ind w:left="-87"/>
              <w:rPr>
                <w:color w:val="FFFFFF" w:themeColor="background1"/>
              </w:rPr>
            </w:pPr>
            <w:r w:rsidRPr="00790A09">
              <w:rPr>
                <w:color w:val="FFFFFF" w:themeColor="background1"/>
              </w:rPr>
              <w:t>Casi Seguro</w:t>
            </w:r>
            <w:r>
              <w:rPr>
                <w:color w:val="FFFFFF" w:themeColor="background1"/>
              </w:rPr>
              <w:t xml:space="preserve"> (5)</w:t>
            </w:r>
          </w:p>
        </w:tc>
        <w:tc>
          <w:tcPr>
            <w:tcW w:w="1701" w:type="dxa"/>
            <w:shd w:val="clear" w:color="auto" w:fill="00B050"/>
          </w:tcPr>
          <w:p w14:paraId="567BCFDA" w14:textId="77777777" w:rsidR="00374480" w:rsidRDefault="00374480">
            <w:r>
              <w:t>5</w:t>
            </w:r>
          </w:p>
        </w:tc>
        <w:tc>
          <w:tcPr>
            <w:tcW w:w="992" w:type="dxa"/>
            <w:shd w:val="clear" w:color="auto" w:fill="FFFF00"/>
          </w:tcPr>
          <w:p w14:paraId="66E1C033" w14:textId="77777777" w:rsidR="00374480" w:rsidRDefault="00374480">
            <w:r>
              <w:t>10</w:t>
            </w:r>
          </w:p>
        </w:tc>
        <w:tc>
          <w:tcPr>
            <w:tcW w:w="1333" w:type="dxa"/>
            <w:shd w:val="clear" w:color="auto" w:fill="F4B083" w:themeFill="accent2" w:themeFillTint="99"/>
          </w:tcPr>
          <w:p w14:paraId="7D9754D7" w14:textId="77777777" w:rsidR="00374480" w:rsidRDefault="00374480">
            <w:r>
              <w:t>15</w:t>
            </w:r>
          </w:p>
        </w:tc>
        <w:tc>
          <w:tcPr>
            <w:tcW w:w="935" w:type="dxa"/>
            <w:shd w:val="clear" w:color="auto" w:fill="FF0000"/>
          </w:tcPr>
          <w:p w14:paraId="319EC706" w14:textId="77777777" w:rsidR="00374480" w:rsidRDefault="00374480">
            <w:r>
              <w:t>20</w:t>
            </w:r>
          </w:p>
        </w:tc>
        <w:tc>
          <w:tcPr>
            <w:tcW w:w="1575" w:type="dxa"/>
            <w:shd w:val="clear" w:color="auto" w:fill="FF0000"/>
          </w:tcPr>
          <w:p w14:paraId="33460207" w14:textId="77777777" w:rsidR="00374480" w:rsidRDefault="00374480">
            <w:r>
              <w:t>25</w:t>
            </w:r>
          </w:p>
        </w:tc>
      </w:tr>
    </w:tbl>
    <w:p w14:paraId="37BD373F" w14:textId="77777777" w:rsidR="00BB7AFB" w:rsidRDefault="00BB7AFB" w:rsidP="00102194">
      <w:pPr>
        <w:pStyle w:val="Textonormal"/>
      </w:pPr>
    </w:p>
    <w:p w14:paraId="7DB2C351" w14:textId="354694FB" w:rsidR="00C003DA" w:rsidRDefault="00F740DF" w:rsidP="00102194">
      <w:pPr>
        <w:pStyle w:val="Textonormal"/>
      </w:pPr>
      <w:r w:rsidRPr="006D4C25">
        <w:t xml:space="preserve">Cabe destacar que esta última tabla representa una adaptación </w:t>
      </w:r>
      <w:r>
        <w:t xml:space="preserve">5x5 </w:t>
      </w:r>
      <w:r w:rsidRPr="006D4C25">
        <w:t>del modelo 9-box presentado por Joseph W. Mayo</w:t>
      </w:r>
      <w:r>
        <w:t xml:space="preserve">, en el que </w:t>
      </w:r>
      <w:r w:rsidRPr="006D4C25">
        <w:t>se emplea una matriz de 3x3 para medir la probabilidad y el impacto de los riesgos</w:t>
      </w:r>
      <w:r w:rsidR="009B0DE0">
        <w:t xml:space="preserve"> </w:t>
      </w:r>
      <w:r w:rsidR="00F96A04">
        <w:fldChar w:fldCharType="begin"/>
      </w:r>
      <w:r w:rsidR="00184038">
        <w:instrText xml:space="preserve"> ADDIN ZOTERO_ITEM CSL_CITATION {"citationID":"r05jf5sa","properties":{"formattedCitation":"[55]","plainCitation":"[55]","noteIndex":0},"citationItems":[{"id":"ayzYSt9U/NbQgIjic","uris":["http://zotero.org/users/local/5HXqhgG0/items/7XE6P6KZ"],"itemData":{"id":133,"type":"report","genre":"White Paper","language":"en-US","license":"Joseph W. Mayo","title":"Effective Project Risk Management","URL":"http://www.north-country.net/publications/Effective_Project_Risk_Management.pdf","author":[{"literal":"Joseph W. Mayo"}],"issued":{"date-parts":[["2009"]]}}}],"schema":"https://github.com/citation-style-language/schema/raw/master/csl-citation.json"} </w:instrText>
      </w:r>
      <w:r w:rsidR="00F96A04">
        <w:fldChar w:fldCharType="separate"/>
      </w:r>
      <w:r w:rsidR="00184038">
        <w:rPr>
          <w:rFonts w:cs="Times New Roman"/>
        </w:rPr>
        <w:t>[55]</w:t>
      </w:r>
      <w:r w:rsidR="00F96A04">
        <w:fldChar w:fldCharType="end"/>
      </w:r>
      <w:r w:rsidRPr="006D4C25">
        <w:t>,</w:t>
      </w:r>
      <w:r w:rsidR="00BC5100">
        <w:t xml:space="preserve"> este modelo </w:t>
      </w:r>
      <w:r w:rsidRPr="006D4C25">
        <w:t>se ilustra en la</w:t>
      </w:r>
      <w:r w:rsidR="00DA624A">
        <w:t xml:space="preserve"> </w:t>
      </w:r>
      <w:r w:rsidR="00DA624A">
        <w:rPr>
          <w:highlight w:val="yellow"/>
        </w:rPr>
        <w:fldChar w:fldCharType="begin"/>
      </w:r>
      <w:r w:rsidR="00DA624A">
        <w:instrText xml:space="preserve"> REF _Ref152847964 \h </w:instrText>
      </w:r>
      <w:r w:rsidR="00DA624A">
        <w:rPr>
          <w:highlight w:val="yellow"/>
        </w:rPr>
      </w:r>
      <w:r w:rsidR="00DA624A">
        <w:rPr>
          <w:highlight w:val="yellow"/>
        </w:rPr>
        <w:fldChar w:fldCharType="separate"/>
      </w:r>
      <w:r w:rsidR="00EC46CA" w:rsidRPr="00BC5100">
        <w:t xml:space="preserve">Figura </w:t>
      </w:r>
      <w:r w:rsidR="00704605">
        <w:rPr>
          <w:noProof/>
        </w:rPr>
        <w:t>9</w:t>
      </w:r>
      <w:r w:rsidR="00DA624A">
        <w:rPr>
          <w:highlight w:val="yellow"/>
        </w:rPr>
        <w:fldChar w:fldCharType="end"/>
      </w:r>
      <w:r w:rsidRPr="006D4C25">
        <w:t>.</w:t>
      </w:r>
    </w:p>
    <w:p w14:paraId="08A04C2C" w14:textId="77777777" w:rsidR="0093517B" w:rsidRDefault="0093517B" w:rsidP="00102194">
      <w:pPr>
        <w:pStyle w:val="Textonormal"/>
      </w:pPr>
    </w:p>
    <w:p w14:paraId="7B9FBA4D" w14:textId="77777777" w:rsidR="006A48D0" w:rsidRPr="00FD2E6F" w:rsidRDefault="00F740DF" w:rsidP="006A48D0">
      <w:pPr>
        <w:pStyle w:val="Textonormal"/>
        <w:keepNext/>
        <w:jc w:val="center"/>
        <w:rPr>
          <w:lang w:val="en-US"/>
        </w:rPr>
      </w:pPr>
      <w:r w:rsidRPr="00F740DF">
        <w:rPr>
          <w:noProof/>
        </w:rPr>
        <w:drawing>
          <wp:inline distT="0" distB="0" distL="0" distR="0" wp14:anchorId="7D67E4B6" wp14:editId="0B5F94AF">
            <wp:extent cx="2069711" cy="1440000"/>
            <wp:effectExtent l="0" t="0" r="6985" b="8255"/>
            <wp:docPr id="1856869920" name="Imagen 1856869920" descr="A yellow and red box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869920" name="Picture 1" descr="A yellow and red box with black text&#10;&#10;Description automatically generated"/>
                    <pic:cNvPicPr/>
                  </pic:nvPicPr>
                  <pic:blipFill>
                    <a:blip r:embed="rId35"/>
                    <a:stretch>
                      <a:fillRect/>
                    </a:stretch>
                  </pic:blipFill>
                  <pic:spPr>
                    <a:xfrm>
                      <a:off x="0" y="0"/>
                      <a:ext cx="2069711" cy="1440000"/>
                    </a:xfrm>
                    <a:prstGeom prst="rect">
                      <a:avLst/>
                    </a:prstGeom>
                  </pic:spPr>
                </pic:pic>
              </a:graphicData>
            </a:graphic>
          </wp:inline>
        </w:drawing>
      </w:r>
    </w:p>
    <w:p w14:paraId="675C9928" w14:textId="01770C54" w:rsidR="00C003DA" w:rsidRDefault="006A48D0" w:rsidP="006A48D0">
      <w:pPr>
        <w:pStyle w:val="Caption"/>
        <w:jc w:val="center"/>
      </w:pPr>
      <w:bookmarkStart w:id="98" w:name="_Ref152847964"/>
      <w:bookmarkStart w:id="99" w:name="_Toc153454244"/>
      <w:r w:rsidRPr="00BC5100">
        <w:t xml:space="preserve">Figura </w:t>
      </w:r>
      <w:r w:rsidRPr="00BC5100">
        <w:fldChar w:fldCharType="begin"/>
      </w:r>
      <w:r w:rsidRPr="00BC5100">
        <w:instrText xml:space="preserve"> SEQ Figura \* ARABIC </w:instrText>
      </w:r>
      <w:r w:rsidRPr="00BC5100">
        <w:fldChar w:fldCharType="separate"/>
      </w:r>
      <w:r w:rsidR="00C57680">
        <w:rPr>
          <w:noProof/>
        </w:rPr>
        <w:t>9</w:t>
      </w:r>
      <w:r w:rsidRPr="00BC5100">
        <w:fldChar w:fldCharType="end"/>
      </w:r>
      <w:bookmarkEnd w:id="98"/>
      <w:r w:rsidRPr="00BC5100">
        <w:t>. Modelo 9-box</w:t>
      </w:r>
      <w:r w:rsidR="00BC5100" w:rsidRPr="00BC5100">
        <w:t xml:space="preserve"> </w:t>
      </w:r>
      <w:r w:rsidR="00DC15C9">
        <w:fldChar w:fldCharType="begin"/>
      </w:r>
      <w:r w:rsidR="00184038">
        <w:instrText xml:space="preserve"> ADDIN ZOTERO_ITEM CSL_CITATION {"citationID":"F1LATCGH","properties":{"formattedCitation":"[55]","plainCitation":"[55]","noteIndex":0},"citationItems":[{"id":"ayzYSt9U/NbQgIjic","uris":["http://zotero.org/users/local/5HXqhgG0/items/7XE6P6KZ"],"itemData":{"id":133,"type":"report","genre":"White Paper","language":"en-US","license":"Joseph W. Mayo","title":"Effective Project Risk Management","URL":"http://www.north-country.net/publications/Effective_Project_Risk_Management.pdf","author":[{"literal":"Joseph W. Mayo"}],"issued":{"date-parts":[["2009"]]}}}],"schema":"https://github.com/citation-style-language/schema/raw/master/csl-citation.json"} </w:instrText>
      </w:r>
      <w:r w:rsidR="00DC15C9">
        <w:fldChar w:fldCharType="separate"/>
      </w:r>
      <w:r w:rsidR="00184038">
        <w:t>[55]</w:t>
      </w:r>
      <w:bookmarkEnd w:id="99"/>
      <w:r w:rsidR="00DC15C9">
        <w:fldChar w:fldCharType="end"/>
      </w:r>
    </w:p>
    <w:p w14:paraId="231D2A4E" w14:textId="77777777" w:rsidR="0093517B" w:rsidRPr="0093517B" w:rsidRDefault="0093517B" w:rsidP="0093517B">
      <w:pPr>
        <w:rPr>
          <w:lang w:val="es-ES"/>
        </w:rPr>
      </w:pPr>
    </w:p>
    <w:p w14:paraId="52642469" w14:textId="2F3F9F8A" w:rsidR="009112A4" w:rsidRDefault="00AB333F" w:rsidP="009112A4">
      <w:pPr>
        <w:rPr>
          <w:sz w:val="26"/>
          <w:szCs w:val="24"/>
          <w:lang w:val="es-ES"/>
        </w:rPr>
      </w:pPr>
      <w:r>
        <w:rPr>
          <w:lang w:val="es-ES"/>
        </w:rPr>
        <w:t xml:space="preserve">Con </w:t>
      </w:r>
      <w:r>
        <w:rPr>
          <w:sz w:val="26"/>
          <w:szCs w:val="24"/>
          <w:lang w:val="es-ES"/>
        </w:rPr>
        <w:t xml:space="preserve">la identificación de los riesgos que podrían presentarse en el proyecto, se </w:t>
      </w:r>
      <w:r w:rsidR="002C6D53">
        <w:rPr>
          <w:sz w:val="26"/>
          <w:szCs w:val="24"/>
          <w:lang w:val="es-ES"/>
        </w:rPr>
        <w:t xml:space="preserve">planteó el uso de una nueva tabla en la que se llevará el registro de </w:t>
      </w:r>
      <w:r w:rsidR="00F139DC">
        <w:rPr>
          <w:sz w:val="26"/>
          <w:szCs w:val="24"/>
          <w:lang w:val="es-ES"/>
        </w:rPr>
        <w:t xml:space="preserve">los riesgos que realmente surgieron o se detonaron en el desarrollo realizado en Trabajo Terminal </w:t>
      </w:r>
      <w:r w:rsidR="00792DD5">
        <w:rPr>
          <w:sz w:val="26"/>
          <w:szCs w:val="24"/>
          <w:lang w:val="es-ES"/>
        </w:rPr>
        <w:t>I</w:t>
      </w:r>
      <w:r w:rsidR="00F139DC">
        <w:rPr>
          <w:sz w:val="26"/>
          <w:szCs w:val="24"/>
          <w:lang w:val="es-ES"/>
        </w:rPr>
        <w:t>,</w:t>
      </w:r>
      <w:r w:rsidR="00162262">
        <w:rPr>
          <w:sz w:val="26"/>
          <w:szCs w:val="24"/>
          <w:lang w:val="es-ES"/>
        </w:rPr>
        <w:t xml:space="preserve"> esta información se puede observar en la </w:t>
      </w:r>
      <w:r w:rsidR="00DA624A">
        <w:rPr>
          <w:sz w:val="26"/>
          <w:szCs w:val="24"/>
          <w:highlight w:val="yellow"/>
          <w:lang w:val="es-ES"/>
        </w:rPr>
        <w:fldChar w:fldCharType="begin"/>
      </w:r>
      <w:r w:rsidR="00DA624A">
        <w:rPr>
          <w:sz w:val="26"/>
          <w:szCs w:val="24"/>
          <w:lang w:val="es-ES"/>
        </w:rPr>
        <w:instrText xml:space="preserve"> REF _Ref152848000 \h </w:instrText>
      </w:r>
      <w:r w:rsidR="00DA624A">
        <w:rPr>
          <w:sz w:val="26"/>
          <w:szCs w:val="24"/>
          <w:highlight w:val="yellow"/>
          <w:lang w:val="es-ES"/>
        </w:rPr>
      </w:r>
      <w:r w:rsidR="00DA624A">
        <w:rPr>
          <w:sz w:val="26"/>
          <w:szCs w:val="24"/>
          <w:highlight w:val="yellow"/>
          <w:lang w:val="es-ES"/>
        </w:rPr>
        <w:fldChar w:fldCharType="separate"/>
      </w:r>
      <w:r w:rsidR="00EC46CA">
        <w:t xml:space="preserve">Tabla </w:t>
      </w:r>
      <w:r w:rsidR="00704605">
        <w:rPr>
          <w:noProof/>
        </w:rPr>
        <w:t>8</w:t>
      </w:r>
      <w:r w:rsidR="00DA624A">
        <w:rPr>
          <w:sz w:val="26"/>
          <w:szCs w:val="24"/>
          <w:highlight w:val="yellow"/>
          <w:lang w:val="es-ES"/>
        </w:rPr>
        <w:fldChar w:fldCharType="end"/>
      </w:r>
      <w:r w:rsidR="00162262">
        <w:rPr>
          <w:sz w:val="26"/>
          <w:szCs w:val="24"/>
          <w:lang w:val="es-ES"/>
        </w:rPr>
        <w:t xml:space="preserve">, </w:t>
      </w:r>
      <w:r w:rsidR="007F588F">
        <w:rPr>
          <w:sz w:val="26"/>
          <w:szCs w:val="24"/>
          <w:lang w:val="es-ES"/>
        </w:rPr>
        <w:t>en esta se muestra el identificador</w:t>
      </w:r>
      <w:r w:rsidR="007F7310">
        <w:rPr>
          <w:sz w:val="26"/>
          <w:szCs w:val="24"/>
          <w:lang w:val="es-ES"/>
        </w:rPr>
        <w:t xml:space="preserve"> y nombre</w:t>
      </w:r>
      <w:r w:rsidR="007F588F">
        <w:rPr>
          <w:sz w:val="26"/>
          <w:szCs w:val="24"/>
          <w:lang w:val="es-ES"/>
        </w:rPr>
        <w:t xml:space="preserve"> del riesgo, </w:t>
      </w:r>
      <w:r w:rsidR="00C04F50">
        <w:rPr>
          <w:sz w:val="26"/>
          <w:szCs w:val="24"/>
          <w:lang w:val="es-ES"/>
        </w:rPr>
        <w:t xml:space="preserve">la fase que afectó al momento de detonar </w:t>
      </w:r>
      <w:r w:rsidR="009B5CCB">
        <w:rPr>
          <w:sz w:val="26"/>
          <w:szCs w:val="24"/>
          <w:lang w:val="es-ES"/>
        </w:rPr>
        <w:t xml:space="preserve">y las acciones que se </w:t>
      </w:r>
      <w:r w:rsidR="00171E12">
        <w:rPr>
          <w:sz w:val="26"/>
          <w:szCs w:val="24"/>
          <w:lang w:val="es-ES"/>
        </w:rPr>
        <w:t>tomaron</w:t>
      </w:r>
      <w:r w:rsidR="009B5CCB">
        <w:rPr>
          <w:sz w:val="26"/>
          <w:szCs w:val="24"/>
          <w:lang w:val="es-ES"/>
        </w:rPr>
        <w:t xml:space="preserve"> para mitigar</w:t>
      </w:r>
      <w:r w:rsidR="00171E12">
        <w:rPr>
          <w:sz w:val="26"/>
          <w:szCs w:val="24"/>
          <w:lang w:val="es-ES"/>
        </w:rPr>
        <w:t>lo.</w:t>
      </w:r>
    </w:p>
    <w:p w14:paraId="3ED91D08" w14:textId="7885ED4E" w:rsidR="00C71555" w:rsidRDefault="00792DD5" w:rsidP="00792DD5">
      <w:pPr>
        <w:spacing w:after="160" w:line="259" w:lineRule="auto"/>
        <w:jc w:val="left"/>
        <w:rPr>
          <w:sz w:val="26"/>
          <w:szCs w:val="24"/>
          <w:lang w:val="es-ES"/>
        </w:rPr>
      </w:pPr>
      <w:r>
        <w:rPr>
          <w:sz w:val="26"/>
          <w:szCs w:val="24"/>
          <w:lang w:val="es-ES"/>
        </w:rPr>
        <w:br w:type="page"/>
      </w:r>
    </w:p>
    <w:p w14:paraId="5C941C57" w14:textId="322C75AF" w:rsidR="00BF4072" w:rsidRDefault="00BF4072" w:rsidP="00BF4072">
      <w:pPr>
        <w:pStyle w:val="Caption"/>
        <w:keepNext/>
      </w:pPr>
      <w:bookmarkStart w:id="100" w:name="_Ref152848000"/>
      <w:bookmarkStart w:id="101" w:name="_Ref152847990"/>
      <w:bookmarkStart w:id="102" w:name="_Toc153454195"/>
      <w:r>
        <w:t xml:space="preserve">Tabla </w:t>
      </w:r>
      <w:r>
        <w:fldChar w:fldCharType="begin"/>
      </w:r>
      <w:r>
        <w:instrText xml:space="preserve"> SEQ Tabla \* ARABIC </w:instrText>
      </w:r>
      <w:r>
        <w:fldChar w:fldCharType="separate"/>
      </w:r>
      <w:r w:rsidR="00553F75">
        <w:rPr>
          <w:noProof/>
        </w:rPr>
        <w:t>8</w:t>
      </w:r>
      <w:r>
        <w:fldChar w:fldCharType="end"/>
      </w:r>
      <w:bookmarkEnd w:id="100"/>
      <w:r>
        <w:t xml:space="preserve">. Riesgos detonados Trabajo Terminal </w:t>
      </w:r>
      <w:bookmarkEnd w:id="101"/>
      <w:r w:rsidR="00792DD5">
        <w:t>I</w:t>
      </w:r>
      <w:bookmarkEnd w:id="102"/>
    </w:p>
    <w:tbl>
      <w:tblPr>
        <w:tblStyle w:val="TableGrid"/>
        <w:tblW w:w="9067" w:type="dxa"/>
        <w:tblLayout w:type="fixed"/>
        <w:tblLook w:val="04A0" w:firstRow="1" w:lastRow="0" w:firstColumn="1" w:lastColumn="0" w:noHBand="0" w:noVBand="1"/>
      </w:tblPr>
      <w:tblGrid>
        <w:gridCol w:w="988"/>
        <w:gridCol w:w="1842"/>
        <w:gridCol w:w="2268"/>
        <w:gridCol w:w="1843"/>
        <w:gridCol w:w="2126"/>
      </w:tblGrid>
      <w:tr w:rsidR="002B2296" w14:paraId="72905D01" w14:textId="77777777" w:rsidTr="003C2E1C">
        <w:tc>
          <w:tcPr>
            <w:tcW w:w="988" w:type="dxa"/>
            <w:shd w:val="clear" w:color="auto" w:fill="ED7D31" w:themeFill="accent2"/>
            <w:vAlign w:val="center"/>
          </w:tcPr>
          <w:p w14:paraId="3B49E84A" w14:textId="423F040D" w:rsidR="0001488A" w:rsidRPr="00A65F7C" w:rsidRDefault="00661BB5" w:rsidP="00D80DA4">
            <w:pPr>
              <w:jc w:val="center"/>
              <w:rPr>
                <w:b/>
                <w:bCs/>
                <w:color w:val="FFFFFF" w:themeColor="background1"/>
              </w:rPr>
            </w:pPr>
            <w:r>
              <w:rPr>
                <w:b/>
                <w:bCs/>
                <w:color w:val="FFFFFF" w:themeColor="background1"/>
              </w:rPr>
              <w:t>ID</w:t>
            </w:r>
          </w:p>
        </w:tc>
        <w:tc>
          <w:tcPr>
            <w:tcW w:w="1842" w:type="dxa"/>
            <w:shd w:val="clear" w:color="auto" w:fill="ED7D31" w:themeFill="accent2"/>
            <w:vAlign w:val="center"/>
          </w:tcPr>
          <w:p w14:paraId="1D6125B1" w14:textId="4E13CE96" w:rsidR="0001488A" w:rsidRPr="00A65F7C" w:rsidRDefault="0001488A" w:rsidP="00D80DA4">
            <w:pPr>
              <w:jc w:val="center"/>
              <w:rPr>
                <w:b/>
                <w:bCs/>
                <w:color w:val="FFFFFF" w:themeColor="background1"/>
              </w:rPr>
            </w:pPr>
            <w:r w:rsidRPr="00A65F7C">
              <w:rPr>
                <w:b/>
                <w:bCs/>
                <w:color w:val="FFFFFF" w:themeColor="background1"/>
              </w:rPr>
              <w:t>Nombre del riesgo</w:t>
            </w:r>
          </w:p>
        </w:tc>
        <w:tc>
          <w:tcPr>
            <w:tcW w:w="2268" w:type="dxa"/>
            <w:shd w:val="clear" w:color="auto" w:fill="ED7D31" w:themeFill="accent2"/>
            <w:vAlign w:val="center"/>
          </w:tcPr>
          <w:p w14:paraId="32EFC3BB" w14:textId="77777777" w:rsidR="0001488A" w:rsidRPr="00A65F7C" w:rsidRDefault="0001488A" w:rsidP="00D80DA4">
            <w:pPr>
              <w:jc w:val="center"/>
              <w:rPr>
                <w:b/>
                <w:bCs/>
                <w:color w:val="FFFFFF" w:themeColor="background1"/>
              </w:rPr>
            </w:pPr>
            <w:r w:rsidRPr="00A65F7C">
              <w:rPr>
                <w:b/>
                <w:bCs/>
                <w:color w:val="FFFFFF" w:themeColor="background1"/>
              </w:rPr>
              <w:t>Fase afectada</w:t>
            </w:r>
          </w:p>
        </w:tc>
        <w:tc>
          <w:tcPr>
            <w:tcW w:w="1843" w:type="dxa"/>
            <w:shd w:val="clear" w:color="auto" w:fill="ED7D31" w:themeFill="accent2"/>
            <w:vAlign w:val="center"/>
          </w:tcPr>
          <w:p w14:paraId="33349AE7" w14:textId="68E9309F" w:rsidR="0001488A" w:rsidRPr="00A65F7C" w:rsidRDefault="0001488A" w:rsidP="00D80DA4">
            <w:pPr>
              <w:jc w:val="center"/>
              <w:rPr>
                <w:b/>
                <w:bCs/>
                <w:color w:val="FFFFFF" w:themeColor="background1"/>
              </w:rPr>
            </w:pPr>
            <w:r>
              <w:rPr>
                <w:b/>
                <w:bCs/>
                <w:color w:val="FFFFFF" w:themeColor="background1"/>
              </w:rPr>
              <w:t>Causa</w:t>
            </w:r>
          </w:p>
        </w:tc>
        <w:tc>
          <w:tcPr>
            <w:tcW w:w="2126" w:type="dxa"/>
            <w:shd w:val="clear" w:color="auto" w:fill="ED7D31" w:themeFill="accent2"/>
            <w:vAlign w:val="center"/>
          </w:tcPr>
          <w:p w14:paraId="04274BB7" w14:textId="77777777" w:rsidR="0001488A" w:rsidRPr="00A65F7C" w:rsidRDefault="0001488A" w:rsidP="00D80DA4">
            <w:pPr>
              <w:jc w:val="center"/>
              <w:rPr>
                <w:b/>
                <w:bCs/>
                <w:color w:val="FFFFFF" w:themeColor="background1"/>
              </w:rPr>
            </w:pPr>
            <w:r w:rsidRPr="00A65F7C">
              <w:rPr>
                <w:b/>
                <w:bCs/>
                <w:color w:val="FFFFFF" w:themeColor="background1"/>
              </w:rPr>
              <w:t>Acciones de mitigación</w:t>
            </w:r>
          </w:p>
        </w:tc>
      </w:tr>
      <w:tr w:rsidR="002B2296" w14:paraId="3A40DA28" w14:textId="77777777" w:rsidTr="003C2E1C">
        <w:tc>
          <w:tcPr>
            <w:tcW w:w="988" w:type="dxa"/>
            <w:vAlign w:val="center"/>
          </w:tcPr>
          <w:p w14:paraId="274CF20A" w14:textId="77777777" w:rsidR="0001488A" w:rsidRDefault="0001488A">
            <w:r>
              <w:t>R-001</w:t>
            </w:r>
          </w:p>
        </w:tc>
        <w:tc>
          <w:tcPr>
            <w:tcW w:w="1842" w:type="dxa"/>
            <w:vAlign w:val="center"/>
          </w:tcPr>
          <w:p w14:paraId="4DEE3B14" w14:textId="77777777" w:rsidR="0001488A" w:rsidRDefault="0001488A">
            <w:r>
              <w:t>Llegar tarde a las sesiones de trabajo.</w:t>
            </w:r>
          </w:p>
        </w:tc>
        <w:tc>
          <w:tcPr>
            <w:tcW w:w="2268" w:type="dxa"/>
            <w:vAlign w:val="center"/>
          </w:tcPr>
          <w:p w14:paraId="475D591D" w14:textId="77777777" w:rsidR="0001488A" w:rsidRDefault="0001488A">
            <w:r>
              <w:t>Todas las fases.</w:t>
            </w:r>
          </w:p>
        </w:tc>
        <w:tc>
          <w:tcPr>
            <w:tcW w:w="1843" w:type="dxa"/>
            <w:vAlign w:val="center"/>
          </w:tcPr>
          <w:p w14:paraId="6330881F" w14:textId="77777777" w:rsidR="0001488A" w:rsidRDefault="0001488A">
            <w:r>
              <w:t>Demoras en transporte.</w:t>
            </w:r>
          </w:p>
        </w:tc>
        <w:tc>
          <w:tcPr>
            <w:tcW w:w="2126" w:type="dxa"/>
            <w:vAlign w:val="center"/>
          </w:tcPr>
          <w:p w14:paraId="57E2FE41" w14:textId="77777777" w:rsidR="0001488A" w:rsidRDefault="0001488A">
            <w:r>
              <w:t>Recuperación y adición de horas al trabajo en casa.</w:t>
            </w:r>
          </w:p>
        </w:tc>
      </w:tr>
      <w:tr w:rsidR="002B2296" w14:paraId="65C9E1C7" w14:textId="77777777" w:rsidTr="003C2E1C">
        <w:tc>
          <w:tcPr>
            <w:tcW w:w="988" w:type="dxa"/>
            <w:vAlign w:val="center"/>
          </w:tcPr>
          <w:p w14:paraId="64FE0280" w14:textId="77777777" w:rsidR="0001488A" w:rsidRDefault="0001488A">
            <w:r>
              <w:t>R-002</w:t>
            </w:r>
          </w:p>
        </w:tc>
        <w:tc>
          <w:tcPr>
            <w:tcW w:w="1842" w:type="dxa"/>
            <w:vAlign w:val="center"/>
          </w:tcPr>
          <w:p w14:paraId="7FB2DDC2" w14:textId="77777777" w:rsidR="0001488A" w:rsidRDefault="0001488A">
            <w:r>
              <w:t>No seguir el cronograma.</w:t>
            </w:r>
          </w:p>
        </w:tc>
        <w:tc>
          <w:tcPr>
            <w:tcW w:w="2268" w:type="dxa"/>
            <w:vAlign w:val="center"/>
          </w:tcPr>
          <w:p w14:paraId="0BF265F3" w14:textId="3AD2276D" w:rsidR="0001488A" w:rsidRDefault="0001488A">
            <w:r>
              <w:t>Definición de proyecto, definición de requerimiento</w:t>
            </w:r>
            <w:r w:rsidR="00C45035">
              <w:t>s</w:t>
            </w:r>
            <w:r>
              <w:t>, desarrollo de reporte final.</w:t>
            </w:r>
          </w:p>
        </w:tc>
        <w:tc>
          <w:tcPr>
            <w:tcW w:w="1843" w:type="dxa"/>
            <w:vAlign w:val="center"/>
          </w:tcPr>
          <w:p w14:paraId="6D3DC22A" w14:textId="77777777" w:rsidR="0001488A" w:rsidRDefault="0001488A">
            <w:r>
              <w:t>Cambios en el enfoque del proyecto y detonación de riesgos.</w:t>
            </w:r>
          </w:p>
        </w:tc>
        <w:tc>
          <w:tcPr>
            <w:tcW w:w="2126" w:type="dxa"/>
            <w:vAlign w:val="center"/>
          </w:tcPr>
          <w:p w14:paraId="754EA982" w14:textId="77777777" w:rsidR="0001488A" w:rsidRDefault="0001488A">
            <w:r>
              <w:t>Reajuste de tiempos y cronograma.</w:t>
            </w:r>
          </w:p>
        </w:tc>
      </w:tr>
      <w:tr w:rsidR="002B2296" w14:paraId="53E518AD" w14:textId="77777777" w:rsidTr="003C2E1C">
        <w:tc>
          <w:tcPr>
            <w:tcW w:w="988" w:type="dxa"/>
            <w:vAlign w:val="center"/>
          </w:tcPr>
          <w:p w14:paraId="0CE76B62" w14:textId="77777777" w:rsidR="0001488A" w:rsidRDefault="0001488A">
            <w:r>
              <w:t>R-006</w:t>
            </w:r>
          </w:p>
        </w:tc>
        <w:tc>
          <w:tcPr>
            <w:tcW w:w="1842" w:type="dxa"/>
            <w:vAlign w:val="center"/>
          </w:tcPr>
          <w:p w14:paraId="250F4B25" w14:textId="77777777" w:rsidR="0001488A" w:rsidRDefault="0001488A">
            <w:r w:rsidRPr="00033E73">
              <w:t>Enfermedades físicas de los integrantes</w:t>
            </w:r>
            <w:r>
              <w:t>.</w:t>
            </w:r>
          </w:p>
        </w:tc>
        <w:tc>
          <w:tcPr>
            <w:tcW w:w="2268" w:type="dxa"/>
            <w:vAlign w:val="center"/>
          </w:tcPr>
          <w:p w14:paraId="56C29B4A" w14:textId="5AA925A4" w:rsidR="0001488A" w:rsidRDefault="0001488A">
            <w:r>
              <w:t>Reporte de TT</w:t>
            </w:r>
            <w:r w:rsidR="00792DD5">
              <w:t>-I</w:t>
            </w:r>
            <w:r>
              <w:t>.</w:t>
            </w:r>
          </w:p>
        </w:tc>
        <w:tc>
          <w:tcPr>
            <w:tcW w:w="1843" w:type="dxa"/>
            <w:vAlign w:val="center"/>
          </w:tcPr>
          <w:p w14:paraId="02CC3F5A" w14:textId="77777777" w:rsidR="0001488A" w:rsidRDefault="0001488A">
            <w:r>
              <w:t>Enfermedad de un integrante del equipo.</w:t>
            </w:r>
          </w:p>
        </w:tc>
        <w:tc>
          <w:tcPr>
            <w:tcW w:w="2126" w:type="dxa"/>
            <w:vAlign w:val="center"/>
          </w:tcPr>
          <w:p w14:paraId="70A70E86" w14:textId="77777777" w:rsidR="0001488A" w:rsidRDefault="0001488A">
            <w:r>
              <w:t>Trabajo en casa.</w:t>
            </w:r>
          </w:p>
        </w:tc>
      </w:tr>
      <w:tr w:rsidR="002B2296" w14:paraId="24FF6C3B" w14:textId="77777777" w:rsidTr="003C2E1C">
        <w:tc>
          <w:tcPr>
            <w:tcW w:w="988" w:type="dxa"/>
            <w:vAlign w:val="center"/>
          </w:tcPr>
          <w:p w14:paraId="16F08821" w14:textId="77777777" w:rsidR="0001488A" w:rsidRDefault="0001488A">
            <w:r>
              <w:t>R-009</w:t>
            </w:r>
          </w:p>
        </w:tc>
        <w:tc>
          <w:tcPr>
            <w:tcW w:w="1842" w:type="dxa"/>
            <w:vAlign w:val="center"/>
          </w:tcPr>
          <w:p w14:paraId="24A32751" w14:textId="77777777" w:rsidR="0001488A" w:rsidRDefault="0001488A">
            <w:r w:rsidRPr="00EC1582">
              <w:t>Sin conexión a internet durante actividades</w:t>
            </w:r>
            <w:r>
              <w:t>.</w:t>
            </w:r>
          </w:p>
        </w:tc>
        <w:tc>
          <w:tcPr>
            <w:tcW w:w="2268" w:type="dxa"/>
            <w:vAlign w:val="center"/>
          </w:tcPr>
          <w:p w14:paraId="22281349" w14:textId="77777777" w:rsidR="0001488A" w:rsidRDefault="0001488A">
            <w:r>
              <w:t>Todas las fases.</w:t>
            </w:r>
          </w:p>
        </w:tc>
        <w:tc>
          <w:tcPr>
            <w:tcW w:w="1843" w:type="dxa"/>
            <w:vAlign w:val="center"/>
          </w:tcPr>
          <w:p w14:paraId="7678AE95" w14:textId="77777777" w:rsidR="0001488A" w:rsidRDefault="0001488A">
            <w:r>
              <w:t>Mala conexión de internet en área de trabajo.</w:t>
            </w:r>
          </w:p>
        </w:tc>
        <w:tc>
          <w:tcPr>
            <w:tcW w:w="2126" w:type="dxa"/>
            <w:vAlign w:val="center"/>
          </w:tcPr>
          <w:p w14:paraId="0ECE8CE2" w14:textId="77777777" w:rsidR="0001488A" w:rsidRDefault="0001488A">
            <w:r>
              <w:t>Uso de datos móviles y trabajo en casa.</w:t>
            </w:r>
          </w:p>
        </w:tc>
      </w:tr>
      <w:tr w:rsidR="002B2296" w14:paraId="0B87C933" w14:textId="77777777" w:rsidTr="003C2E1C">
        <w:tc>
          <w:tcPr>
            <w:tcW w:w="988" w:type="dxa"/>
            <w:vAlign w:val="center"/>
          </w:tcPr>
          <w:p w14:paraId="75E7DAC3" w14:textId="77777777" w:rsidR="0001488A" w:rsidRDefault="0001488A">
            <w:r>
              <w:t>R-013</w:t>
            </w:r>
          </w:p>
        </w:tc>
        <w:tc>
          <w:tcPr>
            <w:tcW w:w="1842" w:type="dxa"/>
            <w:vAlign w:val="center"/>
          </w:tcPr>
          <w:p w14:paraId="5AC0680B" w14:textId="77777777" w:rsidR="0001488A" w:rsidRDefault="0001488A">
            <w:r w:rsidRPr="00EC1582">
              <w:t>Actividades asignadas en servicio social</w:t>
            </w:r>
            <w:r>
              <w:t>.</w:t>
            </w:r>
          </w:p>
        </w:tc>
        <w:tc>
          <w:tcPr>
            <w:tcW w:w="2268" w:type="dxa"/>
            <w:vAlign w:val="center"/>
          </w:tcPr>
          <w:p w14:paraId="22645BEB" w14:textId="4D97FBF1" w:rsidR="0001488A" w:rsidRDefault="0001488A">
            <w:r>
              <w:t>Desarrollo de documento de diseño y desarrollo de reporte de TT</w:t>
            </w:r>
            <w:r w:rsidR="00792DD5">
              <w:t>-I</w:t>
            </w:r>
            <w:r>
              <w:t>.</w:t>
            </w:r>
          </w:p>
        </w:tc>
        <w:tc>
          <w:tcPr>
            <w:tcW w:w="1843" w:type="dxa"/>
            <w:vAlign w:val="center"/>
          </w:tcPr>
          <w:p w14:paraId="7F270BC0" w14:textId="77777777" w:rsidR="0001488A" w:rsidRDefault="0001488A">
            <w:r>
              <w:t>Saturación de tiempos de trabajo por actividades de servicio social.</w:t>
            </w:r>
          </w:p>
        </w:tc>
        <w:tc>
          <w:tcPr>
            <w:tcW w:w="2126" w:type="dxa"/>
            <w:vAlign w:val="center"/>
          </w:tcPr>
          <w:p w14:paraId="17FACC99" w14:textId="77777777" w:rsidR="0001488A" w:rsidRDefault="0001488A">
            <w:r>
              <w:t>Recuperación y adición de horas de trabajo.</w:t>
            </w:r>
          </w:p>
        </w:tc>
      </w:tr>
      <w:tr w:rsidR="002B2296" w14:paraId="28E997F0" w14:textId="77777777" w:rsidTr="003C2E1C">
        <w:tc>
          <w:tcPr>
            <w:tcW w:w="988" w:type="dxa"/>
            <w:vAlign w:val="center"/>
          </w:tcPr>
          <w:p w14:paraId="733E652B" w14:textId="77777777" w:rsidR="0001488A" w:rsidRDefault="0001488A">
            <w:r>
              <w:t>R-014</w:t>
            </w:r>
          </w:p>
        </w:tc>
        <w:tc>
          <w:tcPr>
            <w:tcW w:w="1842" w:type="dxa"/>
            <w:vAlign w:val="center"/>
          </w:tcPr>
          <w:p w14:paraId="3BBC12F0" w14:textId="77777777" w:rsidR="0001488A" w:rsidRDefault="0001488A">
            <w:r w:rsidRPr="0061012C">
              <w:t>Modificación</w:t>
            </w:r>
            <w:r>
              <w:t>.</w:t>
            </w:r>
          </w:p>
        </w:tc>
        <w:tc>
          <w:tcPr>
            <w:tcW w:w="2268" w:type="dxa"/>
            <w:vAlign w:val="center"/>
          </w:tcPr>
          <w:p w14:paraId="392F65D1" w14:textId="3926E4BB" w:rsidR="0001488A" w:rsidRDefault="0001488A">
            <w:r>
              <w:t>Definición de proyecto, definición de requerimientos.</w:t>
            </w:r>
          </w:p>
        </w:tc>
        <w:tc>
          <w:tcPr>
            <w:tcW w:w="1843" w:type="dxa"/>
            <w:vAlign w:val="center"/>
          </w:tcPr>
          <w:p w14:paraId="6A61DA97" w14:textId="77777777" w:rsidR="0001488A" w:rsidRDefault="0001488A">
            <w:r>
              <w:t>Cambio de un asesor, salida de un integrante del equipo y cambio del enfoque del proyecto.</w:t>
            </w:r>
          </w:p>
        </w:tc>
        <w:tc>
          <w:tcPr>
            <w:tcW w:w="2126" w:type="dxa"/>
            <w:vAlign w:val="center"/>
          </w:tcPr>
          <w:p w14:paraId="470BC0A0" w14:textId="77777777" w:rsidR="0001488A" w:rsidRDefault="0001488A">
            <w:r>
              <w:rPr>
                <w:rFonts w:asciiTheme="majorHAnsi" w:hAnsiTheme="majorHAnsi" w:cstheme="majorHAnsi"/>
              </w:rPr>
              <w:t>Ajuste del cronograma de actividades y adición de tiempo de trabajo en casa.</w:t>
            </w:r>
          </w:p>
        </w:tc>
      </w:tr>
    </w:tbl>
    <w:p w14:paraId="69BF42C7" w14:textId="77777777" w:rsidR="00AB333F" w:rsidRPr="0001488A" w:rsidRDefault="00AB333F" w:rsidP="009112A4"/>
    <w:p w14:paraId="02EC8417" w14:textId="210274BD" w:rsidR="00CE10C6" w:rsidRDefault="00CE10C6" w:rsidP="00CE10C6">
      <w:pPr>
        <w:pStyle w:val="Subtitle"/>
        <w:numPr>
          <w:ilvl w:val="0"/>
          <w:numId w:val="6"/>
        </w:numPr>
        <w:spacing w:after="120"/>
      </w:pPr>
      <w:bookmarkStart w:id="103" w:name="_Toc153453924"/>
      <w:r>
        <w:t>Costos del proyecto.</w:t>
      </w:r>
      <w:bookmarkEnd w:id="103"/>
    </w:p>
    <w:p w14:paraId="501229F3" w14:textId="6D239FFD" w:rsidR="00DD0ABD" w:rsidRDefault="00C61358" w:rsidP="00CE10C6">
      <w:pPr>
        <w:pStyle w:val="Textonormal"/>
      </w:pPr>
      <w:r>
        <w:t>Para la determinación de los costos del equipo de</w:t>
      </w:r>
      <w:r w:rsidR="003C3114">
        <w:t xml:space="preserve"> desarrollo</w:t>
      </w:r>
      <w:r>
        <w:t xml:space="preserve"> se tomó </w:t>
      </w:r>
      <w:r w:rsidR="0074501C">
        <w:t xml:space="preserve">un sueldo de </w:t>
      </w:r>
      <w:r w:rsidR="00E004C2">
        <w:t>$120 pesos mexicanos (MXN)</w:t>
      </w:r>
      <w:r w:rsidR="0051150B">
        <w:t xml:space="preserve"> por hora, </w:t>
      </w:r>
      <w:r w:rsidR="0041554C">
        <w:t xml:space="preserve">para el director se contempló un sueldo de </w:t>
      </w:r>
      <w:r w:rsidR="003E2418">
        <w:t>$300 MXN por hora y finalmente un sueldo de $250 MXN por hora</w:t>
      </w:r>
      <w:r w:rsidR="005C5BAB">
        <w:t xml:space="preserve"> para los asesores del proyecto</w:t>
      </w:r>
      <w:r w:rsidR="003E2418">
        <w:t>.</w:t>
      </w:r>
    </w:p>
    <w:p w14:paraId="28DAEC64" w14:textId="4FCF1BC6" w:rsidR="005213E5" w:rsidRDefault="005213E5" w:rsidP="00CE10C6">
      <w:pPr>
        <w:pStyle w:val="Textonormal"/>
      </w:pPr>
    </w:p>
    <w:p w14:paraId="36830856" w14:textId="4830B6BF" w:rsidR="002B3D0A" w:rsidRDefault="002B3D0A" w:rsidP="00CE10C6">
      <w:pPr>
        <w:pStyle w:val="Textonormal"/>
      </w:pPr>
      <w:r>
        <w:t>Teniendo en cuenta un equipo de desarrollo de dos integrantes</w:t>
      </w:r>
      <w:r w:rsidR="0001140F">
        <w:t>,</w:t>
      </w:r>
      <w:r w:rsidR="00A13E86">
        <w:t xml:space="preserve"> con </w:t>
      </w:r>
      <w:r w:rsidR="008E4D9A">
        <w:t xml:space="preserve">aproximadamente </w:t>
      </w:r>
      <w:r w:rsidR="000F5ED9">
        <w:t>18</w:t>
      </w:r>
      <w:r w:rsidR="008E4D9A">
        <w:t>9</w:t>
      </w:r>
      <w:r w:rsidR="00A13E86">
        <w:t xml:space="preserve"> </w:t>
      </w:r>
      <w:r w:rsidR="008E4D9A">
        <w:t xml:space="preserve">horas </w:t>
      </w:r>
      <w:r w:rsidR="00A13E86">
        <w:t>laborales</w:t>
      </w:r>
      <w:r w:rsidR="00BC4F4D">
        <w:t xml:space="preserve">, </w:t>
      </w:r>
      <w:r w:rsidR="004D1ABD">
        <w:t xml:space="preserve">con un horario de </w:t>
      </w:r>
      <w:r w:rsidR="008E4D9A">
        <w:t>3</w:t>
      </w:r>
      <w:r w:rsidR="004D1ABD">
        <w:t xml:space="preserve"> horas diarias</w:t>
      </w:r>
      <w:r w:rsidR="008E4D9A">
        <w:t>, a excepción de algunos días</w:t>
      </w:r>
      <w:r w:rsidR="004D1ABD">
        <w:t>,</w:t>
      </w:r>
      <w:r w:rsidR="00A13E86">
        <w:t xml:space="preserve"> </w:t>
      </w:r>
      <w:r w:rsidR="004D1ABD">
        <w:t>se tiene</w:t>
      </w:r>
      <w:r w:rsidR="000238D7">
        <w:t xml:space="preserve"> un costo </w:t>
      </w:r>
      <w:r w:rsidR="00AD3A31">
        <w:t xml:space="preserve">por integrante </w:t>
      </w:r>
      <w:r w:rsidR="000238D7">
        <w:t xml:space="preserve">de </w:t>
      </w:r>
      <w:r w:rsidR="009C6690" w:rsidRPr="00081405">
        <w:t>$</w:t>
      </w:r>
      <w:r w:rsidR="00292DB8" w:rsidRPr="00081405">
        <w:t>22</w:t>
      </w:r>
      <w:r w:rsidR="009C6690" w:rsidRPr="00081405">
        <w:t>,6</w:t>
      </w:r>
      <w:r w:rsidR="00292DB8" w:rsidRPr="00081405">
        <w:t>8</w:t>
      </w:r>
      <w:r w:rsidR="009C6690" w:rsidRPr="00081405">
        <w:t>0</w:t>
      </w:r>
      <w:r w:rsidR="00AD3A31" w:rsidRPr="00081405">
        <w:t xml:space="preserve"> MXN</w:t>
      </w:r>
      <w:r w:rsidR="009C6690">
        <w:t xml:space="preserve">, por lo que en total el equipo de desarrollo ha tenido un costo </w:t>
      </w:r>
      <w:r w:rsidR="009C6690" w:rsidRPr="00643708">
        <w:t xml:space="preserve">de </w:t>
      </w:r>
      <w:r w:rsidR="00031DB1" w:rsidRPr="00643708">
        <w:t>$</w:t>
      </w:r>
      <w:r w:rsidR="00643708" w:rsidRPr="00643708">
        <w:t>45</w:t>
      </w:r>
      <w:r w:rsidR="00031DB1" w:rsidRPr="00643708">
        <w:t>,</w:t>
      </w:r>
      <w:r w:rsidR="00643708" w:rsidRPr="00643708">
        <w:t>36</w:t>
      </w:r>
      <w:r w:rsidR="00031DB1" w:rsidRPr="00643708">
        <w:t>0 MXN</w:t>
      </w:r>
      <w:r w:rsidR="00031DB1">
        <w:t>.</w:t>
      </w:r>
      <w:r w:rsidR="00F41923">
        <w:t xml:space="preserve"> En la</w:t>
      </w:r>
      <w:r w:rsidR="00CF0875">
        <w:t xml:space="preserve"> </w:t>
      </w:r>
      <w:r w:rsidR="00CF0875">
        <w:fldChar w:fldCharType="begin"/>
      </w:r>
      <w:r w:rsidR="00CF0875">
        <w:instrText xml:space="preserve"> REF _Ref153451033 \h </w:instrText>
      </w:r>
      <w:r w:rsidR="00CF0875">
        <w:fldChar w:fldCharType="separate"/>
      </w:r>
      <w:r w:rsidR="00CF0875">
        <w:t xml:space="preserve">Tabla </w:t>
      </w:r>
      <w:r w:rsidR="00CF0875">
        <w:rPr>
          <w:noProof/>
        </w:rPr>
        <w:t>9</w:t>
      </w:r>
      <w:r w:rsidR="00CF0875">
        <w:fldChar w:fldCharType="end"/>
      </w:r>
      <w:r w:rsidR="00F41923">
        <w:t>, se muestra el costo para equipos de desarrollo de 1, 2, 3 y 4 integrantes con un sueldo de $120 MXN por hora</w:t>
      </w:r>
      <w:r w:rsidR="00E75BF9">
        <w:t xml:space="preserve">, teniendo </w:t>
      </w:r>
      <w:r w:rsidR="00830FBC">
        <w:t xml:space="preserve">en cuenta </w:t>
      </w:r>
      <w:r w:rsidR="002C7C68">
        <w:t>los 48 días laborales con 6 horas por día.</w:t>
      </w:r>
    </w:p>
    <w:p w14:paraId="7DD4C785" w14:textId="3C261036" w:rsidR="002B3D0A" w:rsidRDefault="002B3D0A" w:rsidP="00CE10C6">
      <w:pPr>
        <w:pStyle w:val="Textonormal"/>
      </w:pPr>
    </w:p>
    <w:p w14:paraId="3573E2BC" w14:textId="2655E7DE" w:rsidR="00BB7A5B" w:rsidRDefault="00BB7A5B" w:rsidP="00BB7A5B">
      <w:pPr>
        <w:pStyle w:val="Caption"/>
        <w:keepNext/>
        <w:jc w:val="left"/>
      </w:pPr>
      <w:bookmarkStart w:id="104" w:name="_Ref153451033"/>
      <w:bookmarkStart w:id="105" w:name="_Toc153454196"/>
      <w:r>
        <w:t xml:space="preserve">Tabla </w:t>
      </w:r>
      <w:r>
        <w:fldChar w:fldCharType="begin"/>
      </w:r>
      <w:r>
        <w:instrText xml:space="preserve"> SEQ Tabla \* ARABIC </w:instrText>
      </w:r>
      <w:r>
        <w:fldChar w:fldCharType="separate"/>
      </w:r>
      <w:r w:rsidR="00553F75">
        <w:rPr>
          <w:noProof/>
        </w:rPr>
        <w:t>9</w:t>
      </w:r>
      <w:r>
        <w:fldChar w:fldCharType="end"/>
      </w:r>
      <w:bookmarkEnd w:id="104"/>
      <w:r>
        <w:t>. Costo de equipo de desarrollo</w:t>
      </w:r>
      <w:bookmarkEnd w:id="105"/>
    </w:p>
    <w:p w14:paraId="44115752" w14:textId="73774AD8" w:rsidR="00FD2E6F" w:rsidRDefault="00643708" w:rsidP="00FD2E6F">
      <w:pPr>
        <w:pStyle w:val="Textonormal"/>
        <w:keepNext/>
        <w:jc w:val="center"/>
      </w:pPr>
      <w:r w:rsidRPr="00643708">
        <w:rPr>
          <w:noProof/>
        </w:rPr>
        <w:drawing>
          <wp:inline distT="0" distB="0" distL="0" distR="0" wp14:anchorId="427F44A4" wp14:editId="02E0ACB9">
            <wp:extent cx="3643098" cy="2160000"/>
            <wp:effectExtent l="0" t="0" r="0" b="0"/>
            <wp:docPr id="268541585" name="Imagen 268541585" descr="A table with numbers and a red and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541585" name="Picture 1" descr="A table with numbers and a red and white background&#10;&#10;Description automatically generated"/>
                    <pic:cNvPicPr/>
                  </pic:nvPicPr>
                  <pic:blipFill>
                    <a:blip r:embed="rId36"/>
                    <a:stretch>
                      <a:fillRect/>
                    </a:stretch>
                  </pic:blipFill>
                  <pic:spPr>
                    <a:xfrm>
                      <a:off x="0" y="0"/>
                      <a:ext cx="3643098" cy="2160000"/>
                    </a:xfrm>
                    <a:prstGeom prst="rect">
                      <a:avLst/>
                    </a:prstGeom>
                  </pic:spPr>
                </pic:pic>
              </a:graphicData>
            </a:graphic>
          </wp:inline>
        </w:drawing>
      </w:r>
    </w:p>
    <w:p w14:paraId="187022C7" w14:textId="4AE07CA9" w:rsidR="006D45D6" w:rsidRDefault="006D45D6" w:rsidP="00CE10C6">
      <w:pPr>
        <w:pStyle w:val="Textonormal"/>
      </w:pPr>
    </w:p>
    <w:p w14:paraId="79CFB2AD" w14:textId="4DCB3E61" w:rsidR="006236EA" w:rsidRDefault="00A516AD" w:rsidP="00A516AD">
      <w:pPr>
        <w:pStyle w:val="Textonormal"/>
      </w:pPr>
      <w:r>
        <w:t xml:space="preserve">La dirección y asesoramiento del proyecto tuvo un costo total de $3,200 MXN, tal como se muestra en la  </w:t>
      </w:r>
      <w:r w:rsidR="00CF0875">
        <w:fldChar w:fldCharType="begin"/>
      </w:r>
      <w:r w:rsidR="00CF0875">
        <w:instrText xml:space="preserve"> REF _Ref153451014 \h </w:instrText>
      </w:r>
      <w:r w:rsidR="00CF0875">
        <w:fldChar w:fldCharType="separate"/>
      </w:r>
      <w:r w:rsidR="00CF0875">
        <w:t xml:space="preserve">Tabla </w:t>
      </w:r>
      <w:r w:rsidR="00CF0875">
        <w:rPr>
          <w:noProof/>
        </w:rPr>
        <w:t>10</w:t>
      </w:r>
      <w:r w:rsidR="00CF0875">
        <w:fldChar w:fldCharType="end"/>
      </w:r>
      <w:r>
        <w:t xml:space="preserve">, </w:t>
      </w:r>
      <w:r w:rsidR="007B0BBC">
        <w:t xml:space="preserve">pues de acuerdo con las minutas y el costo por hora de los asesores y el director, se obtiene un total de 4 horas laboradas, en las que se realizaron actividades para </w:t>
      </w:r>
      <w:r w:rsidR="00C03C56">
        <w:t>el desarrollo del proyecto.</w:t>
      </w:r>
    </w:p>
    <w:p w14:paraId="171A0447" w14:textId="3FE25076" w:rsidR="004D2025" w:rsidRDefault="004D2025" w:rsidP="00CE10C6">
      <w:pPr>
        <w:pStyle w:val="Textonormal"/>
      </w:pPr>
    </w:p>
    <w:p w14:paraId="758DAFA7" w14:textId="55863017" w:rsidR="0044420C" w:rsidRDefault="0044420C" w:rsidP="0044420C">
      <w:pPr>
        <w:pStyle w:val="Caption"/>
        <w:keepNext/>
        <w:jc w:val="left"/>
      </w:pPr>
      <w:bookmarkStart w:id="106" w:name="_Ref153451014"/>
      <w:bookmarkStart w:id="107" w:name="_Toc153454197"/>
      <w:r>
        <w:t xml:space="preserve">Tabla </w:t>
      </w:r>
      <w:r>
        <w:fldChar w:fldCharType="begin"/>
      </w:r>
      <w:r>
        <w:instrText xml:space="preserve"> SEQ Tabla \* ARABIC </w:instrText>
      </w:r>
      <w:r>
        <w:fldChar w:fldCharType="separate"/>
      </w:r>
      <w:r w:rsidR="00553F75">
        <w:rPr>
          <w:noProof/>
        </w:rPr>
        <w:t>10</w:t>
      </w:r>
      <w:r>
        <w:fldChar w:fldCharType="end"/>
      </w:r>
      <w:bookmarkEnd w:id="106"/>
      <w:r>
        <w:t>. Costos dirección y asesoramiento</w:t>
      </w:r>
      <w:bookmarkEnd w:id="107"/>
    </w:p>
    <w:p w14:paraId="69308072" w14:textId="79E3DC54" w:rsidR="004D2025" w:rsidRDefault="00A516AD" w:rsidP="00751403">
      <w:pPr>
        <w:pStyle w:val="Textonormal"/>
        <w:keepNext/>
        <w:jc w:val="center"/>
      </w:pPr>
      <w:r w:rsidRPr="00A516AD">
        <w:rPr>
          <w:noProof/>
        </w:rPr>
        <w:drawing>
          <wp:inline distT="0" distB="0" distL="0" distR="0" wp14:anchorId="427B897D" wp14:editId="18564ABE">
            <wp:extent cx="3953427" cy="1781424"/>
            <wp:effectExtent l="0" t="0" r="0" b="9525"/>
            <wp:docPr id="1562783370" name="Imagen 1562783370" descr="A table with numbers and a few word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783370" name="Picture 1" descr="A table with numbers and a few words&#10;&#10;Description automatically generated with medium confidence"/>
                    <pic:cNvPicPr/>
                  </pic:nvPicPr>
                  <pic:blipFill>
                    <a:blip r:embed="rId37"/>
                    <a:stretch>
                      <a:fillRect/>
                    </a:stretch>
                  </pic:blipFill>
                  <pic:spPr>
                    <a:xfrm>
                      <a:off x="0" y="0"/>
                      <a:ext cx="3953427" cy="1781424"/>
                    </a:xfrm>
                    <a:prstGeom prst="rect">
                      <a:avLst/>
                    </a:prstGeom>
                  </pic:spPr>
                </pic:pic>
              </a:graphicData>
            </a:graphic>
          </wp:inline>
        </w:drawing>
      </w:r>
    </w:p>
    <w:p w14:paraId="69E0B753" w14:textId="77777777" w:rsidR="00E10D9E" w:rsidRDefault="00E10D9E" w:rsidP="00CE10C6">
      <w:pPr>
        <w:pStyle w:val="Textonormal"/>
      </w:pPr>
    </w:p>
    <w:p w14:paraId="695663A7" w14:textId="704847BE" w:rsidR="0049178C" w:rsidRDefault="00E111BE" w:rsidP="00CE10C6">
      <w:pPr>
        <w:pStyle w:val="Textonormal"/>
      </w:pPr>
      <w:r>
        <w:t>Dado que no se realizaron gastos en equipos o insumos</w:t>
      </w:r>
      <w:r w:rsidR="00123A30">
        <w:t xml:space="preserve"> durante el desarrollo del proyecto, el costo total del mismo se deriva solamente del sueldo del equipo de desarrollo y el costo de dirección y asesoramiento </w:t>
      </w:r>
      <w:r w:rsidR="00AB33E7">
        <w:t>de este</w:t>
      </w:r>
      <w:r w:rsidR="00123A30">
        <w:t>,</w:t>
      </w:r>
      <w:r w:rsidR="00E64A76">
        <w:t xml:space="preserve"> por lo que el total </w:t>
      </w:r>
      <w:r w:rsidR="0049178C">
        <w:t>es de $48,560.00 MXN.</w:t>
      </w:r>
    </w:p>
    <w:p w14:paraId="66D65C7A" w14:textId="330051CA" w:rsidR="00E111BE" w:rsidRPr="00CE10C6" w:rsidRDefault="00CA39B5" w:rsidP="00CA39B5">
      <w:pPr>
        <w:spacing w:after="160" w:line="259" w:lineRule="auto"/>
        <w:jc w:val="left"/>
      </w:pPr>
      <w:r>
        <w:br w:type="page"/>
      </w:r>
    </w:p>
    <w:p w14:paraId="2D408A75" w14:textId="713893CC" w:rsidR="003F5790" w:rsidRDefault="003F5790" w:rsidP="60AB47D8">
      <w:pPr>
        <w:pStyle w:val="Subtitle"/>
        <w:spacing w:before="0" w:line="480" w:lineRule="auto"/>
        <w:contextualSpacing/>
        <w:rPr>
          <w:spacing w:val="0"/>
          <w:sz w:val="32"/>
          <w:szCs w:val="32"/>
        </w:rPr>
      </w:pPr>
      <w:bookmarkStart w:id="108" w:name="_Toc22118792"/>
      <w:bookmarkStart w:id="109" w:name="_Toc57276376"/>
      <w:bookmarkStart w:id="110" w:name="_Toc153453925"/>
      <w:r w:rsidRPr="60AB47D8">
        <w:rPr>
          <w:spacing w:val="0"/>
          <w:sz w:val="32"/>
          <w:szCs w:val="32"/>
        </w:rPr>
        <w:t>Desarrollo del proyecto</w:t>
      </w:r>
      <w:bookmarkEnd w:id="108"/>
      <w:bookmarkEnd w:id="109"/>
      <w:bookmarkEnd w:id="110"/>
    </w:p>
    <w:p w14:paraId="5B25780D" w14:textId="1E46276D" w:rsidR="003F5790" w:rsidRDefault="003F5790" w:rsidP="003F5790">
      <w:pPr>
        <w:pStyle w:val="Subtitle"/>
        <w:numPr>
          <w:ilvl w:val="0"/>
          <w:numId w:val="7"/>
        </w:numPr>
        <w:spacing w:after="120"/>
      </w:pPr>
      <w:bookmarkStart w:id="111" w:name="_Toc57276377"/>
      <w:bookmarkStart w:id="112" w:name="_Toc153453926"/>
      <w:r>
        <w:t>Resumen del análisis del sistema.</w:t>
      </w:r>
      <w:bookmarkEnd w:id="59"/>
      <w:bookmarkEnd w:id="60"/>
      <w:bookmarkEnd w:id="111"/>
      <w:bookmarkEnd w:id="112"/>
    </w:p>
    <w:p w14:paraId="480948D5" w14:textId="1C27F872" w:rsidR="00920E58" w:rsidRDefault="00920E58" w:rsidP="003F5790">
      <w:pPr>
        <w:pStyle w:val="Textonormal"/>
      </w:pPr>
      <w:r>
        <w:t xml:space="preserve">De acuerdo con </w:t>
      </w:r>
      <w:r w:rsidR="00F220FA">
        <w:t xml:space="preserve">Jeff Johnson, </w:t>
      </w:r>
      <w:r w:rsidR="00773891">
        <w:t xml:space="preserve">un modelo conceptual de un software </w:t>
      </w:r>
      <w:r w:rsidR="00EC55DE">
        <w:t>es lo que los desarrolladores quieren que los usuarios entiendan</w:t>
      </w:r>
      <w:r w:rsidR="00420502">
        <w:t xml:space="preserve">, pero no es una interfaz de usuario, no se expresa en términos de clics, </w:t>
      </w:r>
      <w:r w:rsidR="00AB22BB">
        <w:t xml:space="preserve">controles, sino que se expresan en términos de </w:t>
      </w:r>
      <w:r w:rsidR="007F5A01">
        <w:t>conceptos que se requieren que el usuario entienda</w:t>
      </w:r>
      <w:r w:rsidR="00C50C06">
        <w:t xml:space="preserve"> </w:t>
      </w:r>
      <w:r w:rsidR="008A2DF4">
        <w:fldChar w:fldCharType="begin"/>
      </w:r>
      <w:r w:rsidR="00184038">
        <w:instrText xml:space="preserve"> ADDIN ZOTERO_ITEM CSL_CITATION {"citationID":"7ig6QbWH","properties":{"formattedCitation":"[56]","plainCitation":"[56]","noteIndex":0},"citationItems":[{"id":"ayzYSt9U/3uMY47cV","uris":["http://zotero.org/users/local/5HXqhgG0/items/FZLAZQ8Q"],"itemData":{"id":134,"type":"book","call-number":"QA76.9.U83 J63 2008","collection-title":"The Morgan Kaufmann series in interactive technologies","edition":"Updated and rev., [New ed.]","event-place":"Amsterdam ; Boston","ISBN":"978-0-12-370643-0","note":"OCLC: ocn105466282","number-of-pages":"407","publisher":"Elsevier/Morgan Kaufmann Publishers","publisher-place":"Amsterdam ; Boston","source":"Library of Congress ISBN","title":"GUI bloopers 2.0: common user interface design don'ts and dos","title-short":"GUI bloopers 2.0","author":[{"family":"Johnson","given":"Jeff"}],"issued":{"date-parts":[["2008"]]}}}],"schema":"https://github.com/citation-style-language/schema/raw/master/csl-citation.json"} </w:instrText>
      </w:r>
      <w:r w:rsidR="008A2DF4">
        <w:fldChar w:fldCharType="separate"/>
      </w:r>
      <w:r w:rsidR="00184038">
        <w:rPr>
          <w:rFonts w:cs="Times New Roman"/>
        </w:rPr>
        <w:t>[56]</w:t>
      </w:r>
      <w:r w:rsidR="008A2DF4">
        <w:fldChar w:fldCharType="end"/>
      </w:r>
      <w:r w:rsidR="00C50C06">
        <w:t xml:space="preserve">, </w:t>
      </w:r>
      <w:r w:rsidR="00631814">
        <w:t xml:space="preserve">dado que el modelo conceptual es </w:t>
      </w:r>
      <w:r w:rsidR="00B32961">
        <w:t>una construcción abstracta de las ideas claves, los diagramas conceptuales son la forma en que se pueden representar visualmente, tal y como lo describe</w:t>
      </w:r>
      <w:r w:rsidR="0093415C">
        <w:t xml:space="preserve"> el</w:t>
      </w:r>
      <w:r w:rsidR="004F5A2F">
        <w:t xml:space="preserve"> </w:t>
      </w:r>
      <w:r w:rsidR="004F5A2F" w:rsidRPr="004F5A2F">
        <w:t>Comité Asesor sobre Información sobre el Agua</w:t>
      </w:r>
      <w:r w:rsidR="004F5A2F">
        <w:t xml:space="preserve"> (ACWI)</w:t>
      </w:r>
      <w:r w:rsidR="0093415C">
        <w:t xml:space="preserve">, pues </w:t>
      </w:r>
      <w:r w:rsidR="000D4BC6">
        <w:t xml:space="preserve">mencionan que </w:t>
      </w:r>
      <w:r w:rsidR="00EB5A9F">
        <w:t xml:space="preserve">un diagrama conceptual es esencialmente </w:t>
      </w:r>
      <w:r w:rsidR="006C0D7F">
        <w:t xml:space="preserve">una ilustración </w:t>
      </w:r>
      <w:r w:rsidR="00E133F5">
        <w:t xml:space="preserve">que representa la disposición y relaciones de los atributos claves </w:t>
      </w:r>
      <w:r w:rsidR="00525104">
        <w:fldChar w:fldCharType="begin"/>
      </w:r>
      <w:r w:rsidR="00184038">
        <w:instrText xml:space="preserve"> ADDIN ZOTERO_ITEM CSL_CITATION {"citationID":"8agWPhLP","properties":{"formattedCitation":"[57]","plainCitation":"[57]","noteIndex":0},"citationItems":[{"id":"ayzYSt9U/Xgj1QfXJ","uris":["http://zotero.org/users/local/5HXqhgG0/items/8UIGAURI"],"itemData":{"id":136,"type":"document","language":"en-US","publisher":"Advisory Committee on Water Information","title":"CONCEPTUAL DIAGRAMS Tools for science communication","title-short":"CONCEPTUAL DIAGRAMS Tools for science communication","URL":"https://acwi.gov/monitoring/conference/2016/3_thursday_may5/I8J8/ConceptualDiagramNewsletter_secure.pdf","author":[{"literal":"Tracey Saxby"},{"literal":"Nicole Lehmer"},{"literal":"Jane Thomas"},{"literal":"Jane Hawkey"},{"literal":"Adrian Jones"},{"literal":"William C. Dennison"}],"contributor":[{"literal":"University of Meryland"},{"literal":"Advisory Committee on Water Information"}],"issued":{"date-parts":[["2016",5,3]]}}}],"schema":"https://github.com/citation-style-language/schema/raw/master/csl-citation.json"} </w:instrText>
      </w:r>
      <w:r w:rsidR="00525104">
        <w:fldChar w:fldCharType="separate"/>
      </w:r>
      <w:r w:rsidR="00184038">
        <w:rPr>
          <w:rFonts w:cs="Times New Roman"/>
        </w:rPr>
        <w:t>[57]</w:t>
      </w:r>
      <w:r w:rsidR="00525104">
        <w:fldChar w:fldCharType="end"/>
      </w:r>
      <w:r w:rsidR="00E133F5">
        <w:t>.</w:t>
      </w:r>
    </w:p>
    <w:p w14:paraId="6DC122FB" w14:textId="77777777" w:rsidR="002236E1" w:rsidRDefault="002236E1" w:rsidP="003F5790">
      <w:pPr>
        <w:pStyle w:val="Textonormal"/>
      </w:pPr>
    </w:p>
    <w:p w14:paraId="64E6761B" w14:textId="1BADA6B7" w:rsidR="00344D2C" w:rsidRDefault="00E133F5" w:rsidP="00344D2C">
      <w:pPr>
        <w:pStyle w:val="Textonormal"/>
      </w:pPr>
      <w:r>
        <w:t>Con esto en mente, e</w:t>
      </w:r>
      <w:r w:rsidR="008C3AFE">
        <w:t>l diagrama conceptual d</w:t>
      </w:r>
      <w:r w:rsidR="00081709">
        <w:t xml:space="preserve">el </w:t>
      </w:r>
      <w:r w:rsidR="00DC7BDF">
        <w:t xml:space="preserve">prototipo a desarrollar se observa en la </w:t>
      </w:r>
      <w:r w:rsidR="000C765B">
        <w:rPr>
          <w:highlight w:val="yellow"/>
        </w:rPr>
        <w:fldChar w:fldCharType="begin"/>
      </w:r>
      <w:r w:rsidR="000C765B">
        <w:instrText xml:space="preserve"> REF _Ref152851023 \h </w:instrText>
      </w:r>
      <w:r w:rsidR="000C765B">
        <w:rPr>
          <w:highlight w:val="yellow"/>
        </w:rPr>
      </w:r>
      <w:r w:rsidR="000C765B">
        <w:rPr>
          <w:highlight w:val="yellow"/>
        </w:rPr>
        <w:fldChar w:fldCharType="separate"/>
      </w:r>
      <w:r w:rsidR="00B63EE6">
        <w:t xml:space="preserve">Figura </w:t>
      </w:r>
      <w:r w:rsidR="00B63EE6">
        <w:rPr>
          <w:noProof/>
        </w:rPr>
        <w:t>12</w:t>
      </w:r>
      <w:r w:rsidR="000C765B">
        <w:rPr>
          <w:highlight w:val="yellow"/>
        </w:rPr>
        <w:fldChar w:fldCharType="end"/>
      </w:r>
      <w:r w:rsidR="00344D2C">
        <w:t>. El producto cuenta con un apartado de hardware y software, el apartado de hardware se compone de dos módulos principales, primero, los lentes de realidad virtual que tienen la finalidad de proporcionar al usuario una visualización tridimensional de modelos morfológicos, ofreciendo un ajuste ergonómico para el uso y comodidad del usuario, con la capacidad de soportar la incorporación de un dispositivo móvil, otro componente es el guante de sensores, para el desarrollo de este se utilizarán sensores de flexión para medir el movimiento de la mano y dedos,  LED para la verificación de emparejamiento  Bluetooth entre dispositivos, un microcontrolador que se encargue de procesar los datos de posición y movimiento, así como de transferir los datos a través de un módulo Bluetooth, sensores encargados de medir la posición del guante, una alerta sonora para cuando la batería cuente con una baja batería, un botón que se encargue de encender el dispositivo y baterías para administrar energía al dispositivo.</w:t>
      </w:r>
    </w:p>
    <w:p w14:paraId="3F84DC46" w14:textId="77777777" w:rsidR="00A07554" w:rsidRDefault="00A07554" w:rsidP="00344D2C">
      <w:pPr>
        <w:pStyle w:val="Textonormal"/>
      </w:pPr>
    </w:p>
    <w:p w14:paraId="7F9A95B2" w14:textId="77777777" w:rsidR="00A07554" w:rsidRDefault="00344D2C" w:rsidP="003F5790">
      <w:pPr>
        <w:pStyle w:val="Textonormal"/>
      </w:pPr>
      <w:r>
        <w:t>Este proyecto cuenta con una aplicación que tiene la finalidad de proyectar modelos morfológicos tridimensionales, con dos secciones principales, esta aplicación cuenta con la seccion de estudio, en este apartado el usuario tiene la capacidad de revisar libremente los modelos morfológicos que la aplicación ofrece</w:t>
      </w:r>
      <w:r w:rsidR="00A07554">
        <w:t xml:space="preserve">. </w:t>
      </w:r>
    </w:p>
    <w:p w14:paraId="4E4C5748" w14:textId="18CCB29F" w:rsidR="008C3AFE" w:rsidRDefault="00A07554" w:rsidP="003F5790">
      <w:pPr>
        <w:pStyle w:val="Textonormal"/>
      </w:pPr>
      <w:r>
        <w:t>A</w:t>
      </w:r>
      <w:r w:rsidR="00344D2C">
        <w:t xml:space="preserve">demás la aplicación cuenta con la sección de prácticas que presenta prácticas de laboratorio guiadas por un docente adaptandose a las necesidades de este último para llevar a cabo la práctica seleccionada con sus pasos correspondientes, basado en el manual de prácticas de laboratorio de la academia de ciencias morfológicas de la </w:t>
      </w:r>
      <w:r w:rsidR="008B3B64">
        <w:t>UAZ</w:t>
      </w:r>
      <w:r w:rsidR="00344D2C">
        <w:t>, práctica 07, 09 ,10 y 11, esta aplicación cuenta con diversas interfaces con diferentes opciones de selección para el usuario, adaptandose a la lógica de funcionamiento previamente descrita.</w:t>
      </w:r>
    </w:p>
    <w:p w14:paraId="68E8770D" w14:textId="77777777" w:rsidR="00FD4093" w:rsidRDefault="00FD4093" w:rsidP="003F5790">
      <w:pPr>
        <w:pStyle w:val="Textonormal"/>
      </w:pPr>
    </w:p>
    <w:p w14:paraId="5F5F9874" w14:textId="07C4E123" w:rsidR="006A3E70" w:rsidRDefault="00DD3AB1" w:rsidP="006A3E70">
      <w:pPr>
        <w:pStyle w:val="Textonormal"/>
        <w:keepNext/>
      </w:pPr>
      <w:r>
        <w:rPr>
          <w:noProof/>
        </w:rPr>
        <w:drawing>
          <wp:inline distT="0" distB="0" distL="0" distR="0" wp14:anchorId="7AE7A6D8" wp14:editId="37A64164">
            <wp:extent cx="5612130" cy="4422775"/>
            <wp:effectExtent l="0" t="0" r="1270" b="0"/>
            <wp:docPr id="181021769" name="Imagen 181021769"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21769" name="Picture 3" descr="A diagram of a computer&#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612130" cy="4422775"/>
                    </a:xfrm>
                    <a:prstGeom prst="rect">
                      <a:avLst/>
                    </a:prstGeom>
                  </pic:spPr>
                </pic:pic>
              </a:graphicData>
            </a:graphic>
          </wp:inline>
        </w:drawing>
      </w:r>
    </w:p>
    <w:p w14:paraId="31D49320" w14:textId="08B2D603" w:rsidR="001F46A8" w:rsidRDefault="006A3E70" w:rsidP="006A3E70">
      <w:pPr>
        <w:pStyle w:val="Caption"/>
        <w:jc w:val="center"/>
      </w:pPr>
      <w:bookmarkStart w:id="113" w:name="_Ref152851023"/>
      <w:bookmarkStart w:id="114" w:name="_Toc153454245"/>
      <w:r>
        <w:t xml:space="preserve">Figura </w:t>
      </w:r>
      <w:r>
        <w:fldChar w:fldCharType="begin"/>
      </w:r>
      <w:r>
        <w:instrText xml:space="preserve"> SEQ Figura \* ARABIC </w:instrText>
      </w:r>
      <w:r>
        <w:fldChar w:fldCharType="separate"/>
      </w:r>
      <w:r w:rsidR="00C57680">
        <w:rPr>
          <w:noProof/>
        </w:rPr>
        <w:t>12</w:t>
      </w:r>
      <w:r>
        <w:fldChar w:fldCharType="end"/>
      </w:r>
      <w:bookmarkEnd w:id="113"/>
      <w:r>
        <w:t>. Diagrama conceptual del proyecto</w:t>
      </w:r>
      <w:bookmarkEnd w:id="114"/>
    </w:p>
    <w:p w14:paraId="4BEFC8DA" w14:textId="77777777" w:rsidR="001F46A8" w:rsidRDefault="001F46A8" w:rsidP="003F5790">
      <w:pPr>
        <w:pStyle w:val="Textonormal"/>
      </w:pPr>
    </w:p>
    <w:p w14:paraId="14C883BE" w14:textId="2FFCFAF9" w:rsidR="005018CA" w:rsidRDefault="0070385B" w:rsidP="003F5790">
      <w:pPr>
        <w:pStyle w:val="Textonormal"/>
      </w:pPr>
      <w:r>
        <w:t>La realización de</w:t>
      </w:r>
      <w:r w:rsidR="00FD4D6B">
        <w:t xml:space="preserve"> un</w:t>
      </w:r>
      <w:r w:rsidR="00194276">
        <w:t xml:space="preserve"> </w:t>
      </w:r>
      <w:r w:rsidR="00D754A8">
        <w:t xml:space="preserve">documento de Especificación de Requerimientos de Software o </w:t>
      </w:r>
      <w:r w:rsidR="00346B5F" w:rsidRPr="00346B5F">
        <w:t>Software Requirements Specification</w:t>
      </w:r>
      <w:r w:rsidR="00346B5F">
        <w:t xml:space="preserve"> (SRS) de acuerdo con </w:t>
      </w:r>
      <w:r w:rsidR="007B6353">
        <w:t xml:space="preserve">Roger S. Pressman </w:t>
      </w:r>
      <w:r>
        <w:t xml:space="preserve">permite </w:t>
      </w:r>
      <w:r w:rsidR="002058F0">
        <w:t>describir detalladamente los aspectos del software a desarrollar</w:t>
      </w:r>
      <w:r w:rsidR="00D6504A">
        <w:t>, menciona además que no siempre es necesario realizarlo de forma escrita, pues el tiempo en hacerlo sería mejor aprovecharlo en otras actividades, sin embargo, es posible justificar el esfuerzo cuando una falta de especificación sea un gran problema</w:t>
      </w:r>
      <w:r w:rsidR="00FF494E">
        <w:t>, si el sistema es complejo o si se trata de un negocio de importancia crítica</w:t>
      </w:r>
      <w:r w:rsidR="00AD3927">
        <w:t xml:space="preserve"> </w:t>
      </w:r>
      <w:r w:rsidR="00EA4C8A">
        <w:fldChar w:fldCharType="begin"/>
      </w:r>
      <w:r w:rsidR="00184038">
        <w:instrText xml:space="preserve"> ADDIN ZOTERO_ITEM CSL_CITATION {"citationID":"7YZHnFcv","properties":{"formattedCitation":"[58]","plainCitation":"[58]","noteIndex":0},"citationItems":[{"id":"ayzYSt9U/iN6vQZHN","uris":["http://zotero.org/users/local/5HXqhgG0/items/8IJNPPLG"],"itemData":{"id":137,"type":"book","edition":"Séptima edición","event-place":"México; Bogotá; Buenos Aires; Caracas; Guatemala; Madrid","ISBN":"978-1-4562-1836-2","language":"spa","note":"OCLC: 1120568405","publisher":"McGraw-Hill Education","publisher-place":"México; Bogotá; Buenos Aires; Caracas; Guatemala; Madrid","source":"Open WorldCat","title":"Ingeniería del software: un enfoque práctico","title-short":"Ingeniería del software","contributor":[{"family":"Pressman","given":"Roger S."}],"issued":{"date-parts":[["2013"]]}}}],"schema":"https://github.com/citation-style-language/schema/raw/master/csl-citation.json"} </w:instrText>
      </w:r>
      <w:r w:rsidR="00EA4C8A">
        <w:fldChar w:fldCharType="separate"/>
      </w:r>
      <w:r w:rsidR="00184038">
        <w:rPr>
          <w:rFonts w:cs="Times New Roman"/>
        </w:rPr>
        <w:t>[58]</w:t>
      </w:r>
      <w:r w:rsidR="00EA4C8A">
        <w:fldChar w:fldCharType="end"/>
      </w:r>
      <w:r w:rsidR="00AD3927">
        <w:t xml:space="preserve">, </w:t>
      </w:r>
      <w:r w:rsidR="009E62CD" w:rsidRPr="009E62CD">
        <w:t>El Institute of Electrical and Electronics Engineers (IEEE) ofrece una guía integral para la elaboración del SRS. En esta guía, se enfatiza la necesidad de definir de manera precisa todos los requisitos del software, evitando entrar en detalles relacionados con el diseño, la verificación o la gestión del proyecto, a excepción de las restricciones de diseño. Se destaca la importancia de redactar el documento de manera clara, sin ambigüedades, y que sea completo, verificable, consistente, modificable, trazable y utilizable a lo largo de las fases de operación y mantenimiento</w:t>
      </w:r>
      <w:r w:rsidR="009E62CD">
        <w:t xml:space="preserve"> </w:t>
      </w:r>
      <w:r w:rsidR="00C93CED">
        <w:fldChar w:fldCharType="begin"/>
      </w:r>
      <w:r w:rsidR="00184038">
        <w:instrText xml:space="preserve"> ADDIN ZOTERO_ITEM CSL_CITATION {"citationID":"0HBsADBq","properties":{"formattedCitation":"[59]","plainCitation":"[59]","noteIndex":0},"citationItems":[{"id":"ayzYSt9U/1XP8NvnZ","uris":["http://zotero.org/users/local/5HXqhgG0/items/TIX4YGCC"],"itemData":{"id":138,"type":"report","note":"ISBN: 9780738104485\nDOI: 10.1109/IEEESTD.1998.88286","publisher":"IEEE","source":"DOI.org (Crossref)","title":"IEEE Recommended Practice for Software Requirements Specifications","URL":"http://ieeexplore.ieee.org/document/720574/","accessed":{"date-parts":[["2023",12,7]]}}}],"schema":"https://github.com/citation-style-language/schema/raw/master/csl-citation.json"} </w:instrText>
      </w:r>
      <w:r w:rsidR="00C93CED">
        <w:fldChar w:fldCharType="separate"/>
      </w:r>
      <w:r w:rsidR="00184038">
        <w:rPr>
          <w:rFonts w:cs="Times New Roman"/>
        </w:rPr>
        <w:t>[59]</w:t>
      </w:r>
      <w:r w:rsidR="00C93CED">
        <w:fldChar w:fldCharType="end"/>
      </w:r>
      <w:r w:rsidR="009E62CD">
        <w:t xml:space="preserve">. </w:t>
      </w:r>
    </w:p>
    <w:p w14:paraId="3026F01E" w14:textId="77777777" w:rsidR="005018CA" w:rsidRDefault="005018CA" w:rsidP="003F5790">
      <w:pPr>
        <w:pStyle w:val="Textonormal"/>
      </w:pPr>
    </w:p>
    <w:p w14:paraId="0D6D5C59" w14:textId="77777777" w:rsidR="003D413D" w:rsidRDefault="009E62CD" w:rsidP="00E73D4D">
      <w:pPr>
        <w:pStyle w:val="Textonormal"/>
      </w:pPr>
      <w:r>
        <w:t xml:space="preserve">En base a estas </w:t>
      </w:r>
      <w:r w:rsidR="00FD4D6B">
        <w:t>definiciones</w:t>
      </w:r>
      <w:r w:rsidR="005018CA">
        <w:t xml:space="preserve">, definiciones y siguiendo la </w:t>
      </w:r>
      <w:r w:rsidR="00F837E1">
        <w:t>“</w:t>
      </w:r>
      <w:r w:rsidR="005018CA" w:rsidRPr="005018CA">
        <w:t>IEEE Std. 830-1998</w:t>
      </w:r>
      <w:r w:rsidR="00F837E1">
        <w:t>”</w:t>
      </w:r>
      <w:r w:rsidR="00D964B7">
        <w:t xml:space="preserve">, </w:t>
      </w:r>
      <w:r w:rsidR="00E263DE">
        <w:t xml:space="preserve">se diseñó un documento para </w:t>
      </w:r>
      <w:r w:rsidR="008E7E4E">
        <w:t xml:space="preserve">los requerimientos del proyecto, obteniendo como resultado </w:t>
      </w:r>
      <w:r w:rsidR="001828CF">
        <w:t>diecinueve</w:t>
      </w:r>
      <w:r w:rsidR="00C463B6">
        <w:t xml:space="preserve"> requerimientos funcionales</w:t>
      </w:r>
      <w:r w:rsidR="003D413D">
        <w:t>.</w:t>
      </w:r>
    </w:p>
    <w:p w14:paraId="42AEFCD2" w14:textId="77777777" w:rsidR="003D413D" w:rsidRDefault="003D413D" w:rsidP="00E73D4D">
      <w:pPr>
        <w:pStyle w:val="Textonormal"/>
      </w:pPr>
    </w:p>
    <w:p w14:paraId="6C2F3BAF" w14:textId="55C3F2E2" w:rsidR="00194276" w:rsidRDefault="003D413D" w:rsidP="00E73D4D">
      <w:pPr>
        <w:pStyle w:val="Textonormal"/>
      </w:pPr>
      <w:r>
        <w:t>T</w:t>
      </w:r>
      <w:r w:rsidR="00E73D4D">
        <w:t xml:space="preserve">omando como referencia la </w:t>
      </w:r>
      <w:r w:rsidR="00515815">
        <w:rPr>
          <w:highlight w:val="yellow"/>
        </w:rPr>
        <w:fldChar w:fldCharType="begin"/>
      </w:r>
      <w:r w:rsidR="00515815">
        <w:instrText xml:space="preserve"> REF _Ref152857067 \h </w:instrText>
      </w:r>
      <w:r w:rsidR="00515815">
        <w:rPr>
          <w:highlight w:val="yellow"/>
        </w:rPr>
      </w:r>
      <w:r w:rsidR="00515815">
        <w:rPr>
          <w:highlight w:val="yellow"/>
        </w:rPr>
        <w:fldChar w:fldCharType="separate"/>
      </w:r>
      <w:r w:rsidR="00B63EE6">
        <w:t xml:space="preserve">Tabla </w:t>
      </w:r>
      <w:r w:rsidR="00B63EE6">
        <w:rPr>
          <w:noProof/>
        </w:rPr>
        <w:t>11</w:t>
      </w:r>
      <w:r w:rsidR="00515815">
        <w:rPr>
          <w:highlight w:val="yellow"/>
        </w:rPr>
        <w:fldChar w:fldCharType="end"/>
      </w:r>
      <w:r w:rsidR="00E73D4D">
        <w:t>, se establece una guía estructurada para la elaboración de requisitos. Cada requisito debe ser identificado con un código único, acompañado por un nombre claro que refleje su propósito. El estatus indica el estado actual del requisito, mientras que la descripción proporciona una explicación minuciosa de su funcionalidad</w:t>
      </w:r>
      <w:r w:rsidR="00F95AF7">
        <w:t>, a</w:t>
      </w:r>
      <w:r w:rsidR="00E73D4D">
        <w:t>demás, se especifican las necesidades</w:t>
      </w:r>
      <w:r w:rsidR="00F95AF7">
        <w:t xml:space="preserve"> </w:t>
      </w:r>
      <w:r w:rsidR="00E73D4D">
        <w:t>que el requisito aborda, brindando una visión clara de su impacto y relevancia para el proyecto</w:t>
      </w:r>
      <w:r w:rsidR="00F95AF7">
        <w:t>,</w:t>
      </w:r>
      <w:r w:rsidR="00E73D4D">
        <w:t xml:space="preserve"> </w:t>
      </w:r>
      <w:r w:rsidR="00F95AF7">
        <w:t>la definición de métricas permite</w:t>
      </w:r>
      <w:r w:rsidR="00E73D4D">
        <w:t xml:space="preserve"> evaluar la correcta implementación del requisito</w:t>
      </w:r>
      <w:r w:rsidR="00F95AF7">
        <w:t>, pues</w:t>
      </w:r>
      <w:r w:rsidR="00E73D4D">
        <w:t xml:space="preserve"> proporcionan criterios objetivos para medir el cumplimiento y la eficacia del requisito, facilitando así la evaluación continua a lo largo del desarrollo del software.</w:t>
      </w:r>
      <w:r w:rsidR="00F95AF7">
        <w:t xml:space="preserve"> </w:t>
      </w:r>
    </w:p>
    <w:p w14:paraId="2DCAB375" w14:textId="77777777" w:rsidR="001024A7" w:rsidRDefault="001024A7" w:rsidP="00E73D4D">
      <w:pPr>
        <w:pStyle w:val="Textonormal"/>
      </w:pPr>
    </w:p>
    <w:p w14:paraId="0A25BF3E" w14:textId="4248E33D" w:rsidR="007C29C5" w:rsidRDefault="007C29C5" w:rsidP="007C29C5">
      <w:pPr>
        <w:pStyle w:val="Caption"/>
        <w:keepNext/>
      </w:pPr>
      <w:bookmarkStart w:id="115" w:name="_Ref152857067"/>
      <w:bookmarkStart w:id="116" w:name="_Toc153454198"/>
      <w:r>
        <w:t xml:space="preserve">Tabla </w:t>
      </w:r>
      <w:r>
        <w:fldChar w:fldCharType="begin"/>
      </w:r>
      <w:r>
        <w:instrText xml:space="preserve"> SEQ Tabla \* ARABIC </w:instrText>
      </w:r>
      <w:r>
        <w:fldChar w:fldCharType="separate"/>
      </w:r>
      <w:r w:rsidR="00553F75">
        <w:rPr>
          <w:noProof/>
        </w:rPr>
        <w:t>11</w:t>
      </w:r>
      <w:r>
        <w:fldChar w:fldCharType="end"/>
      </w:r>
      <w:bookmarkEnd w:id="115"/>
      <w:r>
        <w:t>. Ejemplo de requerimientos</w:t>
      </w:r>
      <w:bookmarkEnd w:id="116"/>
    </w:p>
    <w:tbl>
      <w:tblPr>
        <w:tblStyle w:val="TableGrid"/>
        <w:tblW w:w="0" w:type="auto"/>
        <w:tblLook w:val="04A0" w:firstRow="1" w:lastRow="0" w:firstColumn="1" w:lastColumn="0" w:noHBand="0" w:noVBand="1"/>
      </w:tblPr>
      <w:tblGrid>
        <w:gridCol w:w="1838"/>
        <w:gridCol w:w="6990"/>
      </w:tblGrid>
      <w:tr w:rsidR="007C29C5" w:rsidRPr="004D7ABF" w14:paraId="5517CFE5" w14:textId="77777777" w:rsidTr="001024A7">
        <w:tc>
          <w:tcPr>
            <w:tcW w:w="8828" w:type="dxa"/>
            <w:gridSpan w:val="2"/>
            <w:shd w:val="clear" w:color="auto" w:fill="ED7D31" w:themeFill="accent2"/>
          </w:tcPr>
          <w:p w14:paraId="6E08725A" w14:textId="77777777" w:rsidR="007C29C5" w:rsidRPr="00E62BAA" w:rsidRDefault="007C29C5">
            <w:pPr>
              <w:spacing w:line="240" w:lineRule="auto"/>
              <w:rPr>
                <w:color w:val="FFFFFF" w:themeColor="background1"/>
                <w:szCs w:val="24"/>
              </w:rPr>
            </w:pPr>
            <w:r w:rsidRPr="00E62BAA">
              <w:rPr>
                <w:color w:val="FFFFFF" w:themeColor="background1"/>
                <w:szCs w:val="24"/>
              </w:rPr>
              <w:t>Identificador de requerimiento:</w:t>
            </w:r>
          </w:p>
        </w:tc>
      </w:tr>
      <w:tr w:rsidR="007C29C5" w:rsidRPr="004D7ABF" w14:paraId="4F163FD8" w14:textId="77777777">
        <w:tc>
          <w:tcPr>
            <w:tcW w:w="1838" w:type="dxa"/>
          </w:tcPr>
          <w:p w14:paraId="0D8F5EEF" w14:textId="77777777" w:rsidR="007C29C5" w:rsidRPr="001024A7" w:rsidRDefault="007C29C5">
            <w:pPr>
              <w:spacing w:line="240" w:lineRule="auto"/>
              <w:rPr>
                <w:szCs w:val="24"/>
              </w:rPr>
            </w:pPr>
            <w:r w:rsidRPr="001024A7">
              <w:rPr>
                <w:szCs w:val="24"/>
              </w:rPr>
              <w:t>Nombre corto:</w:t>
            </w:r>
          </w:p>
        </w:tc>
        <w:tc>
          <w:tcPr>
            <w:tcW w:w="6990" w:type="dxa"/>
          </w:tcPr>
          <w:p w14:paraId="5039A907" w14:textId="77777777" w:rsidR="007C29C5" w:rsidRPr="001024A7" w:rsidRDefault="007C29C5">
            <w:pPr>
              <w:spacing w:line="240" w:lineRule="auto"/>
              <w:rPr>
                <w:szCs w:val="24"/>
              </w:rPr>
            </w:pPr>
            <w:r w:rsidRPr="001024A7">
              <w:rPr>
                <w:rFonts w:cs="Times New Roman"/>
                <w:color w:val="000000"/>
                <w:szCs w:val="24"/>
              </w:rPr>
              <w:t>Nombre de referencia para el requerimiento</w:t>
            </w:r>
          </w:p>
        </w:tc>
      </w:tr>
      <w:tr w:rsidR="007C29C5" w:rsidRPr="004D7ABF" w14:paraId="39AE6D08" w14:textId="77777777">
        <w:tc>
          <w:tcPr>
            <w:tcW w:w="1838" w:type="dxa"/>
          </w:tcPr>
          <w:p w14:paraId="239C1431" w14:textId="77777777" w:rsidR="007C29C5" w:rsidRPr="001024A7" w:rsidRDefault="007C29C5">
            <w:pPr>
              <w:spacing w:line="240" w:lineRule="auto"/>
              <w:rPr>
                <w:szCs w:val="24"/>
              </w:rPr>
            </w:pPr>
            <w:r w:rsidRPr="001024A7">
              <w:rPr>
                <w:szCs w:val="24"/>
              </w:rPr>
              <w:t>Estatus:</w:t>
            </w:r>
          </w:p>
        </w:tc>
        <w:tc>
          <w:tcPr>
            <w:tcW w:w="6990" w:type="dxa"/>
          </w:tcPr>
          <w:p w14:paraId="35BF63A8" w14:textId="77777777" w:rsidR="007C29C5" w:rsidRPr="001024A7" w:rsidRDefault="007C29C5">
            <w:pPr>
              <w:autoSpaceDE w:val="0"/>
              <w:autoSpaceDN w:val="0"/>
              <w:adjustRightInd w:val="0"/>
              <w:spacing w:line="240" w:lineRule="auto"/>
              <w:rPr>
                <w:rFonts w:cs="Times New Roman"/>
                <w:color w:val="000000"/>
                <w:szCs w:val="24"/>
              </w:rPr>
            </w:pPr>
            <w:r w:rsidRPr="001024A7">
              <w:rPr>
                <w:rFonts w:cs="Times New Roman"/>
                <w:color w:val="000000"/>
                <w:szCs w:val="24"/>
              </w:rPr>
              <w:t>Referente a si el cliente ha aprobado la existencia y descripción del</w:t>
            </w:r>
          </w:p>
          <w:p w14:paraId="0A5F054B" w14:textId="77777777" w:rsidR="007C29C5" w:rsidRPr="001024A7" w:rsidRDefault="007C29C5">
            <w:pPr>
              <w:autoSpaceDE w:val="0"/>
              <w:autoSpaceDN w:val="0"/>
              <w:adjustRightInd w:val="0"/>
              <w:spacing w:line="240" w:lineRule="auto"/>
              <w:rPr>
                <w:rFonts w:cs="Times New Roman"/>
                <w:color w:val="000000"/>
                <w:szCs w:val="24"/>
              </w:rPr>
            </w:pPr>
            <w:r w:rsidRPr="001024A7">
              <w:rPr>
                <w:rFonts w:cs="Times New Roman"/>
                <w:color w:val="000000"/>
                <w:szCs w:val="24"/>
              </w:rPr>
              <w:t xml:space="preserve">requerimiento. </w:t>
            </w:r>
          </w:p>
          <w:p w14:paraId="7A5AB8E1" w14:textId="77777777" w:rsidR="007C29C5" w:rsidRPr="001024A7" w:rsidRDefault="007C29C5" w:rsidP="00EA22A1">
            <w:pPr>
              <w:pStyle w:val="ListParagraph"/>
              <w:numPr>
                <w:ilvl w:val="0"/>
                <w:numId w:val="9"/>
              </w:numPr>
              <w:autoSpaceDE w:val="0"/>
              <w:autoSpaceDN w:val="0"/>
              <w:adjustRightInd w:val="0"/>
              <w:spacing w:after="0" w:line="240" w:lineRule="auto"/>
              <w:jc w:val="left"/>
              <w:rPr>
                <w:rFonts w:cs="Times New Roman"/>
                <w:szCs w:val="24"/>
              </w:rPr>
            </w:pPr>
            <w:r w:rsidRPr="001024A7">
              <w:rPr>
                <w:rFonts w:cs="Times New Roman"/>
                <w:color w:val="000000"/>
                <w:szCs w:val="24"/>
              </w:rPr>
              <w:t>Pendiente</w:t>
            </w:r>
          </w:p>
          <w:p w14:paraId="05737725" w14:textId="77777777" w:rsidR="007C29C5" w:rsidRPr="001024A7" w:rsidRDefault="007C29C5" w:rsidP="00EA22A1">
            <w:pPr>
              <w:pStyle w:val="ListParagraph"/>
              <w:numPr>
                <w:ilvl w:val="0"/>
                <w:numId w:val="9"/>
              </w:numPr>
              <w:autoSpaceDE w:val="0"/>
              <w:autoSpaceDN w:val="0"/>
              <w:adjustRightInd w:val="0"/>
              <w:spacing w:after="0" w:line="240" w:lineRule="auto"/>
              <w:jc w:val="left"/>
              <w:rPr>
                <w:rFonts w:cs="Times New Roman"/>
                <w:szCs w:val="24"/>
              </w:rPr>
            </w:pPr>
            <w:r w:rsidRPr="001024A7">
              <w:rPr>
                <w:rFonts w:cs="Times New Roman"/>
                <w:color w:val="000000"/>
                <w:szCs w:val="24"/>
              </w:rPr>
              <w:t>Aprobado</w:t>
            </w:r>
          </w:p>
        </w:tc>
      </w:tr>
      <w:tr w:rsidR="007C29C5" w:rsidRPr="004D7ABF" w14:paraId="0F405264" w14:textId="77777777">
        <w:tc>
          <w:tcPr>
            <w:tcW w:w="1838" w:type="dxa"/>
          </w:tcPr>
          <w:p w14:paraId="73999449" w14:textId="77777777" w:rsidR="007C29C5" w:rsidRPr="001024A7" w:rsidRDefault="007C29C5">
            <w:pPr>
              <w:spacing w:line="240" w:lineRule="auto"/>
              <w:rPr>
                <w:szCs w:val="24"/>
              </w:rPr>
            </w:pPr>
            <w:r w:rsidRPr="001024A7">
              <w:rPr>
                <w:szCs w:val="24"/>
              </w:rPr>
              <w:t>Descripción:</w:t>
            </w:r>
          </w:p>
        </w:tc>
        <w:tc>
          <w:tcPr>
            <w:tcW w:w="6990" w:type="dxa"/>
          </w:tcPr>
          <w:p w14:paraId="65DAA031" w14:textId="77777777" w:rsidR="007C29C5" w:rsidRPr="001024A7" w:rsidRDefault="007C29C5">
            <w:pPr>
              <w:autoSpaceDE w:val="0"/>
              <w:autoSpaceDN w:val="0"/>
              <w:adjustRightInd w:val="0"/>
              <w:spacing w:line="240" w:lineRule="auto"/>
              <w:rPr>
                <w:szCs w:val="24"/>
              </w:rPr>
            </w:pPr>
            <w:r w:rsidRPr="001024A7">
              <w:rPr>
                <w:rFonts w:cs="Times New Roman"/>
                <w:color w:val="000000"/>
                <w:szCs w:val="24"/>
              </w:rPr>
              <w:t>Breve explicación de las actividades específicas que están involucradas y los actores involucrados.</w:t>
            </w:r>
          </w:p>
        </w:tc>
      </w:tr>
      <w:tr w:rsidR="007C29C5" w:rsidRPr="004D7ABF" w14:paraId="7D5E15D4" w14:textId="77777777">
        <w:tc>
          <w:tcPr>
            <w:tcW w:w="1838" w:type="dxa"/>
          </w:tcPr>
          <w:p w14:paraId="31A590F5" w14:textId="77777777" w:rsidR="007C29C5" w:rsidRPr="001024A7" w:rsidRDefault="007C29C5">
            <w:pPr>
              <w:spacing w:line="240" w:lineRule="auto"/>
              <w:rPr>
                <w:szCs w:val="24"/>
              </w:rPr>
            </w:pPr>
            <w:r w:rsidRPr="001024A7">
              <w:rPr>
                <w:szCs w:val="24"/>
              </w:rPr>
              <w:t>Necesidades que resuelve:</w:t>
            </w:r>
          </w:p>
        </w:tc>
        <w:tc>
          <w:tcPr>
            <w:tcW w:w="6990" w:type="dxa"/>
          </w:tcPr>
          <w:p w14:paraId="37B6DD8C" w14:textId="77777777" w:rsidR="007C29C5" w:rsidRPr="001024A7" w:rsidRDefault="007C29C5">
            <w:pPr>
              <w:spacing w:line="240" w:lineRule="auto"/>
              <w:rPr>
                <w:szCs w:val="24"/>
              </w:rPr>
            </w:pPr>
            <w:r w:rsidRPr="001024A7">
              <w:rPr>
                <w:rFonts w:cs="Times New Roman"/>
                <w:color w:val="000000"/>
                <w:szCs w:val="24"/>
              </w:rPr>
              <w:t>Solución que da nuestro requerimiento.</w:t>
            </w:r>
          </w:p>
        </w:tc>
      </w:tr>
      <w:tr w:rsidR="007C29C5" w:rsidRPr="004D7ABF" w14:paraId="5476A2AD" w14:textId="77777777">
        <w:tc>
          <w:tcPr>
            <w:tcW w:w="1838" w:type="dxa"/>
          </w:tcPr>
          <w:p w14:paraId="1D785B48" w14:textId="77777777" w:rsidR="007C29C5" w:rsidRPr="001024A7" w:rsidRDefault="007C29C5">
            <w:pPr>
              <w:spacing w:line="240" w:lineRule="auto"/>
              <w:rPr>
                <w:szCs w:val="24"/>
              </w:rPr>
            </w:pPr>
            <w:r w:rsidRPr="001024A7">
              <w:rPr>
                <w:szCs w:val="24"/>
              </w:rPr>
              <w:t>Métrica de satisfacción:</w:t>
            </w:r>
          </w:p>
        </w:tc>
        <w:tc>
          <w:tcPr>
            <w:tcW w:w="6990" w:type="dxa"/>
          </w:tcPr>
          <w:p w14:paraId="2D5296F9" w14:textId="77777777" w:rsidR="007C29C5" w:rsidRPr="001024A7" w:rsidRDefault="007C29C5">
            <w:pPr>
              <w:spacing w:line="240" w:lineRule="auto"/>
              <w:rPr>
                <w:szCs w:val="24"/>
              </w:rPr>
            </w:pPr>
            <w:r w:rsidRPr="001024A7">
              <w:rPr>
                <w:szCs w:val="24"/>
              </w:rPr>
              <w:t>Mediciones o comprobaciones de la implementación correcta del requerimiento.</w:t>
            </w:r>
          </w:p>
        </w:tc>
      </w:tr>
    </w:tbl>
    <w:p w14:paraId="4306917E" w14:textId="77777777" w:rsidR="007C29C5" w:rsidRDefault="007C29C5" w:rsidP="003F5790">
      <w:pPr>
        <w:pStyle w:val="Textonormal"/>
      </w:pPr>
    </w:p>
    <w:p w14:paraId="2B3D2988" w14:textId="21864C9D" w:rsidR="00015ADE" w:rsidRDefault="00AA35D2" w:rsidP="003F5790">
      <w:pPr>
        <w:pStyle w:val="Textonormal"/>
      </w:pPr>
      <w:r>
        <w:t>Los principales requerimientos del software son</w:t>
      </w:r>
      <w:r w:rsidR="00B9730E">
        <w:t xml:space="preserve"> “Componentes de la aplicación” (RQE-001)</w:t>
      </w:r>
      <w:r w:rsidR="001D5712">
        <w:t xml:space="preserve">, este se explica en la </w:t>
      </w:r>
      <w:r w:rsidR="00553F75">
        <w:rPr>
          <w:highlight w:val="yellow"/>
        </w:rPr>
        <w:fldChar w:fldCharType="begin"/>
      </w:r>
      <w:r w:rsidR="00553F75">
        <w:instrText xml:space="preserve"> REF _Ref153452003 \h </w:instrText>
      </w:r>
      <w:r w:rsidR="00553F75">
        <w:rPr>
          <w:highlight w:val="yellow"/>
        </w:rPr>
      </w:r>
      <w:r w:rsidR="00553F75">
        <w:rPr>
          <w:highlight w:val="yellow"/>
        </w:rPr>
        <w:fldChar w:fldCharType="separate"/>
      </w:r>
      <w:r w:rsidR="00553F75">
        <w:t xml:space="preserve">Tabla </w:t>
      </w:r>
      <w:r w:rsidR="00553F75">
        <w:rPr>
          <w:noProof/>
        </w:rPr>
        <w:t>12</w:t>
      </w:r>
      <w:r w:rsidR="00553F75">
        <w:rPr>
          <w:highlight w:val="yellow"/>
        </w:rPr>
        <w:fldChar w:fldCharType="end"/>
      </w:r>
      <w:r w:rsidR="00D41E07">
        <w:t xml:space="preserve"> </w:t>
      </w:r>
      <w:r w:rsidR="001D5712">
        <w:t xml:space="preserve">, en esta se </w:t>
      </w:r>
      <w:r w:rsidR="00ED7F7F">
        <w:t xml:space="preserve">menciona lo que se requiere de la aplicación a desarrollar, </w:t>
      </w:r>
      <w:r w:rsidR="000464E0">
        <w:t>el despliegue de los modelados y sus animaciones, así como una simulación</w:t>
      </w:r>
      <w:r w:rsidR="00A65429">
        <w:t xml:space="preserve"> para el uso de lentes</w:t>
      </w:r>
      <w:r w:rsidR="000464E0">
        <w:t xml:space="preserve"> </w:t>
      </w:r>
      <w:r w:rsidR="00A65429">
        <w:t>de</w:t>
      </w:r>
      <w:r w:rsidR="000464E0">
        <w:t xml:space="preserve"> </w:t>
      </w:r>
      <w:r w:rsidR="00A65429">
        <w:t>realidad virtual</w:t>
      </w:r>
      <w:r w:rsidR="004318CF">
        <w:t>.</w:t>
      </w:r>
    </w:p>
    <w:p w14:paraId="48A130E2" w14:textId="77777777" w:rsidR="0076444C" w:rsidRDefault="0076444C" w:rsidP="003F5790">
      <w:pPr>
        <w:pStyle w:val="Textonormal"/>
      </w:pPr>
    </w:p>
    <w:p w14:paraId="2A9ACB8D" w14:textId="1B1365F7" w:rsidR="00553F75" w:rsidRDefault="00553F75" w:rsidP="00553F75">
      <w:pPr>
        <w:pStyle w:val="Caption"/>
        <w:keepNext/>
      </w:pPr>
      <w:bookmarkStart w:id="117" w:name="_Ref153452003"/>
      <w:bookmarkStart w:id="118" w:name="_Toc153454199"/>
      <w:r>
        <w:t xml:space="preserve">Tabla </w:t>
      </w:r>
      <w:r>
        <w:fldChar w:fldCharType="begin"/>
      </w:r>
      <w:r>
        <w:instrText xml:space="preserve"> SEQ Tabla \* ARABIC </w:instrText>
      </w:r>
      <w:r>
        <w:fldChar w:fldCharType="separate"/>
      </w:r>
      <w:r>
        <w:rPr>
          <w:noProof/>
        </w:rPr>
        <w:t>12</w:t>
      </w:r>
      <w:r>
        <w:fldChar w:fldCharType="end"/>
      </w:r>
      <w:bookmarkEnd w:id="117"/>
      <w:r>
        <w:t xml:space="preserve">. </w:t>
      </w:r>
      <w:r w:rsidRPr="0012142D">
        <w:t>Requerimiento REQ-001</w:t>
      </w:r>
      <w:bookmarkEnd w:id="118"/>
    </w:p>
    <w:tbl>
      <w:tblPr>
        <w:tblStyle w:val="TableGrid"/>
        <w:tblW w:w="0" w:type="auto"/>
        <w:tblLook w:val="04A0" w:firstRow="1" w:lastRow="0" w:firstColumn="1" w:lastColumn="0" w:noHBand="0" w:noVBand="1"/>
      </w:tblPr>
      <w:tblGrid>
        <w:gridCol w:w="1838"/>
        <w:gridCol w:w="6990"/>
      </w:tblGrid>
      <w:tr w:rsidR="00B9730E" w:rsidRPr="00345FF7" w14:paraId="6B0E4841" w14:textId="77777777" w:rsidTr="002A49CB">
        <w:tc>
          <w:tcPr>
            <w:tcW w:w="8828" w:type="dxa"/>
            <w:gridSpan w:val="2"/>
            <w:shd w:val="clear" w:color="auto" w:fill="ED7D31" w:themeFill="accent2"/>
          </w:tcPr>
          <w:p w14:paraId="474CDEDB" w14:textId="77777777" w:rsidR="00B9730E" w:rsidRPr="00837BB4" w:rsidRDefault="00B9730E">
            <w:pPr>
              <w:spacing w:line="240" w:lineRule="auto"/>
              <w:rPr>
                <w:color w:val="FFFFFF" w:themeColor="background1"/>
                <w:szCs w:val="24"/>
                <w:lang w:val="en-US"/>
              </w:rPr>
            </w:pPr>
            <w:r w:rsidRPr="00837BB4">
              <w:rPr>
                <w:color w:val="FFFFFF" w:themeColor="background1"/>
                <w:szCs w:val="24"/>
              </w:rPr>
              <w:t>Identificador de requerimiento: REQ-001</w:t>
            </w:r>
          </w:p>
        </w:tc>
      </w:tr>
      <w:tr w:rsidR="00B9730E" w:rsidRPr="004D7ABF" w14:paraId="69C049DA" w14:textId="77777777">
        <w:tc>
          <w:tcPr>
            <w:tcW w:w="1838" w:type="dxa"/>
          </w:tcPr>
          <w:p w14:paraId="1DF6D782" w14:textId="77777777" w:rsidR="00B9730E" w:rsidRPr="002A49CB" w:rsidRDefault="00B9730E">
            <w:pPr>
              <w:spacing w:line="240" w:lineRule="auto"/>
              <w:rPr>
                <w:szCs w:val="24"/>
              </w:rPr>
            </w:pPr>
            <w:r w:rsidRPr="002A49CB">
              <w:rPr>
                <w:szCs w:val="24"/>
              </w:rPr>
              <w:t>Nombre corto:</w:t>
            </w:r>
          </w:p>
        </w:tc>
        <w:tc>
          <w:tcPr>
            <w:tcW w:w="6990" w:type="dxa"/>
          </w:tcPr>
          <w:p w14:paraId="21B64D4D" w14:textId="77777777" w:rsidR="00B9730E" w:rsidRPr="002A49CB" w:rsidRDefault="00B9730E">
            <w:pPr>
              <w:spacing w:line="240" w:lineRule="auto"/>
              <w:rPr>
                <w:szCs w:val="24"/>
              </w:rPr>
            </w:pPr>
            <w:r w:rsidRPr="002A49CB">
              <w:rPr>
                <w:szCs w:val="24"/>
              </w:rPr>
              <w:t>Componentes de la aplicación</w:t>
            </w:r>
          </w:p>
        </w:tc>
      </w:tr>
      <w:tr w:rsidR="00B9730E" w:rsidRPr="00420683" w14:paraId="2C76485D" w14:textId="77777777">
        <w:tc>
          <w:tcPr>
            <w:tcW w:w="1838" w:type="dxa"/>
          </w:tcPr>
          <w:p w14:paraId="10DE29F5" w14:textId="77777777" w:rsidR="00B9730E" w:rsidRPr="002A49CB" w:rsidRDefault="00B9730E">
            <w:pPr>
              <w:spacing w:line="240" w:lineRule="auto"/>
              <w:rPr>
                <w:szCs w:val="24"/>
              </w:rPr>
            </w:pPr>
            <w:r w:rsidRPr="002A49CB">
              <w:rPr>
                <w:szCs w:val="24"/>
              </w:rPr>
              <w:t>Estatus:</w:t>
            </w:r>
          </w:p>
        </w:tc>
        <w:tc>
          <w:tcPr>
            <w:tcW w:w="6990" w:type="dxa"/>
          </w:tcPr>
          <w:p w14:paraId="35FC55D9" w14:textId="273B7948" w:rsidR="00B9730E" w:rsidRPr="002A49CB" w:rsidRDefault="00532C0F" w:rsidP="00EA22A1">
            <w:pPr>
              <w:pStyle w:val="ListParagraph"/>
              <w:numPr>
                <w:ilvl w:val="0"/>
                <w:numId w:val="9"/>
              </w:numPr>
              <w:autoSpaceDE w:val="0"/>
              <w:autoSpaceDN w:val="0"/>
              <w:adjustRightInd w:val="0"/>
              <w:spacing w:after="0" w:line="240" w:lineRule="auto"/>
              <w:jc w:val="left"/>
              <w:rPr>
                <w:rFonts w:cs="Times New Roman"/>
                <w:szCs w:val="24"/>
              </w:rPr>
            </w:pPr>
            <w:r w:rsidRPr="002A49CB">
              <w:rPr>
                <w:rFonts w:cs="Times New Roman"/>
                <w:szCs w:val="24"/>
              </w:rPr>
              <w:t>Aprobado</w:t>
            </w:r>
          </w:p>
        </w:tc>
      </w:tr>
      <w:tr w:rsidR="00B9730E" w:rsidRPr="003D2322" w14:paraId="62699556" w14:textId="77777777">
        <w:tc>
          <w:tcPr>
            <w:tcW w:w="1838" w:type="dxa"/>
          </w:tcPr>
          <w:p w14:paraId="50C2EC27" w14:textId="77777777" w:rsidR="00B9730E" w:rsidRPr="002A49CB" w:rsidRDefault="00B9730E">
            <w:pPr>
              <w:spacing w:line="240" w:lineRule="auto"/>
              <w:rPr>
                <w:szCs w:val="24"/>
              </w:rPr>
            </w:pPr>
            <w:r w:rsidRPr="002A49CB">
              <w:rPr>
                <w:szCs w:val="24"/>
              </w:rPr>
              <w:t>Descripción:</w:t>
            </w:r>
          </w:p>
        </w:tc>
        <w:tc>
          <w:tcPr>
            <w:tcW w:w="6990" w:type="dxa"/>
          </w:tcPr>
          <w:p w14:paraId="0391A000" w14:textId="77777777" w:rsidR="00B9730E" w:rsidRDefault="00B9730E" w:rsidP="008263DA">
            <w:pPr>
              <w:pStyle w:val="Textonormal"/>
              <w:spacing w:after="0"/>
              <w:contextualSpacing/>
            </w:pPr>
            <w:r>
              <w:t>La aplicación debe incluir:</w:t>
            </w:r>
          </w:p>
          <w:p w14:paraId="04B3D0B5" w14:textId="3CB2916F" w:rsidR="008263DA" w:rsidRDefault="008263DA" w:rsidP="00D17C09">
            <w:pPr>
              <w:pStyle w:val="Textonormal"/>
              <w:numPr>
                <w:ilvl w:val="0"/>
                <w:numId w:val="44"/>
              </w:numPr>
              <w:spacing w:after="0"/>
              <w:contextualSpacing/>
            </w:pPr>
            <w:r>
              <w:t>El despliegue de animaciones en RV</w:t>
            </w:r>
          </w:p>
          <w:p w14:paraId="015A65C8" w14:textId="4F459C32" w:rsidR="00B9730E" w:rsidRDefault="00B9730E" w:rsidP="00D17C09">
            <w:pPr>
              <w:pStyle w:val="Textonormal"/>
              <w:numPr>
                <w:ilvl w:val="0"/>
                <w:numId w:val="44"/>
              </w:numPr>
              <w:spacing w:after="0"/>
              <w:contextualSpacing/>
            </w:pPr>
            <w:r>
              <w:t>Modelados en 3D</w:t>
            </w:r>
          </w:p>
          <w:p w14:paraId="00DE121D" w14:textId="7F24BC70" w:rsidR="00B9730E" w:rsidRPr="002A49CB" w:rsidRDefault="00B9730E" w:rsidP="00D17C09">
            <w:pPr>
              <w:pStyle w:val="ListParagraph"/>
              <w:numPr>
                <w:ilvl w:val="0"/>
                <w:numId w:val="44"/>
              </w:numPr>
              <w:autoSpaceDE w:val="0"/>
              <w:autoSpaceDN w:val="0"/>
              <w:adjustRightInd w:val="0"/>
              <w:spacing w:after="0" w:line="240" w:lineRule="auto"/>
              <w:jc w:val="left"/>
              <w:rPr>
                <w:rFonts w:cs="Times New Roman"/>
                <w:color w:val="000000"/>
                <w:szCs w:val="24"/>
              </w:rPr>
            </w:pPr>
            <w:r>
              <w:t>Simulación con lentes de teléfono</w:t>
            </w:r>
          </w:p>
        </w:tc>
      </w:tr>
      <w:tr w:rsidR="00B9730E" w:rsidRPr="004D7ABF" w14:paraId="6BF17C0B" w14:textId="77777777">
        <w:tc>
          <w:tcPr>
            <w:tcW w:w="1838" w:type="dxa"/>
          </w:tcPr>
          <w:p w14:paraId="0792E3EE" w14:textId="77777777" w:rsidR="00B9730E" w:rsidRPr="002A49CB" w:rsidRDefault="00B9730E">
            <w:pPr>
              <w:spacing w:line="240" w:lineRule="auto"/>
              <w:rPr>
                <w:szCs w:val="24"/>
              </w:rPr>
            </w:pPr>
            <w:r w:rsidRPr="002A49CB">
              <w:rPr>
                <w:szCs w:val="24"/>
              </w:rPr>
              <w:t>Necesidades que resuelve:</w:t>
            </w:r>
          </w:p>
        </w:tc>
        <w:tc>
          <w:tcPr>
            <w:tcW w:w="6990" w:type="dxa"/>
          </w:tcPr>
          <w:p w14:paraId="293EDEAE" w14:textId="77777777" w:rsidR="00B9730E" w:rsidRPr="002A49CB" w:rsidRDefault="00B9730E">
            <w:pPr>
              <w:spacing w:line="240" w:lineRule="auto"/>
              <w:rPr>
                <w:szCs w:val="24"/>
              </w:rPr>
            </w:pPr>
            <w:r w:rsidRPr="002A49CB">
              <w:rPr>
                <w:szCs w:val="24"/>
              </w:rPr>
              <w:t>Proporciona una plataforma completa para la visualización tridimensional y la interacción con los modelos.</w:t>
            </w:r>
          </w:p>
        </w:tc>
      </w:tr>
      <w:tr w:rsidR="00B9730E" w:rsidRPr="004D7ABF" w14:paraId="07FCF47B" w14:textId="77777777">
        <w:tc>
          <w:tcPr>
            <w:tcW w:w="1838" w:type="dxa"/>
          </w:tcPr>
          <w:p w14:paraId="2A30B319" w14:textId="77777777" w:rsidR="00B9730E" w:rsidRPr="002A49CB" w:rsidRDefault="00B9730E">
            <w:pPr>
              <w:spacing w:line="240" w:lineRule="auto"/>
              <w:rPr>
                <w:szCs w:val="24"/>
              </w:rPr>
            </w:pPr>
            <w:r w:rsidRPr="002A49CB">
              <w:rPr>
                <w:szCs w:val="24"/>
              </w:rPr>
              <w:t>Métrica de satisfacción:</w:t>
            </w:r>
          </w:p>
        </w:tc>
        <w:tc>
          <w:tcPr>
            <w:tcW w:w="6990" w:type="dxa"/>
          </w:tcPr>
          <w:p w14:paraId="29539EB9" w14:textId="0C949191" w:rsidR="00B9730E" w:rsidRPr="002A49CB" w:rsidRDefault="00B9730E">
            <w:pPr>
              <w:spacing w:line="240" w:lineRule="auto"/>
              <w:rPr>
                <w:szCs w:val="24"/>
              </w:rPr>
            </w:pPr>
            <w:r w:rsidRPr="002A49CB">
              <w:rPr>
                <w:szCs w:val="24"/>
              </w:rPr>
              <w:t xml:space="preserve">Es posible leer códigos QR, se despliegan los modelos y animaciones en realidad aumentada, es posible simular realidad </w:t>
            </w:r>
            <w:r w:rsidR="00D743F2" w:rsidRPr="002A49CB">
              <w:rPr>
                <w:szCs w:val="24"/>
              </w:rPr>
              <w:t>virtual</w:t>
            </w:r>
            <w:r w:rsidRPr="002A49CB">
              <w:rPr>
                <w:szCs w:val="24"/>
              </w:rPr>
              <w:t>, la aplicación presenta colores blanco y azul.</w:t>
            </w:r>
          </w:p>
        </w:tc>
      </w:tr>
    </w:tbl>
    <w:p w14:paraId="08FC04B2" w14:textId="77777777" w:rsidR="00B9730E" w:rsidRDefault="00B9730E" w:rsidP="003F5790">
      <w:pPr>
        <w:pStyle w:val="Textonormal"/>
      </w:pPr>
    </w:p>
    <w:p w14:paraId="36E2E1AB" w14:textId="3AD10D5A" w:rsidR="00883428" w:rsidRDefault="00AC3790" w:rsidP="00883428">
      <w:pPr>
        <w:pStyle w:val="Textonormal"/>
      </w:pPr>
      <w:r>
        <w:t>“</w:t>
      </w:r>
      <w:r w:rsidR="00364ACC">
        <w:t xml:space="preserve">Menú y secciones” (REQ-004), requerimiento descrito en la </w:t>
      </w:r>
      <w:r w:rsidR="00515815">
        <w:rPr>
          <w:highlight w:val="yellow"/>
        </w:rPr>
        <w:fldChar w:fldCharType="begin"/>
      </w:r>
      <w:r w:rsidR="00515815">
        <w:instrText xml:space="preserve"> REF _Ref152857093 \h </w:instrText>
      </w:r>
      <w:r w:rsidR="00515815">
        <w:rPr>
          <w:highlight w:val="yellow"/>
        </w:rPr>
      </w:r>
      <w:r w:rsidR="00515815">
        <w:rPr>
          <w:highlight w:val="yellow"/>
        </w:rPr>
        <w:fldChar w:fldCharType="separate"/>
      </w:r>
      <w:r w:rsidR="00633C45">
        <w:t xml:space="preserve">Tabla </w:t>
      </w:r>
      <w:r w:rsidR="00633C45">
        <w:rPr>
          <w:noProof/>
        </w:rPr>
        <w:t>13</w:t>
      </w:r>
      <w:r w:rsidR="00515815">
        <w:rPr>
          <w:highlight w:val="yellow"/>
        </w:rPr>
        <w:fldChar w:fldCharType="end"/>
      </w:r>
      <w:r w:rsidR="00364ACC">
        <w:t xml:space="preserve">, </w:t>
      </w:r>
      <w:r w:rsidR="009347C4">
        <w:t>define las dos secciones que debe tener la aplicación que se desarrollará, “prácticas” y “conoce tu cuerpo”, en la que se pretende</w:t>
      </w:r>
      <w:r w:rsidR="009A268F">
        <w:t>n agregar los modelados para su organización y uso.</w:t>
      </w:r>
      <w:r w:rsidR="00883428">
        <w:t xml:space="preserve"> En </w:t>
      </w:r>
      <w:r w:rsidR="003F1503">
        <w:t>el</w:t>
      </w:r>
      <w:r w:rsidR="00883428">
        <w:t xml:space="preserve"> apéndice </w:t>
      </w:r>
      <w:r w:rsidR="00655DEE">
        <w:t>D</w:t>
      </w:r>
      <w:r w:rsidR="00883428">
        <w:t xml:space="preserve"> se incluyen los requerimientos restantes del proyecto.</w:t>
      </w:r>
    </w:p>
    <w:p w14:paraId="59776009" w14:textId="6197E3B5" w:rsidR="00AC3790" w:rsidRDefault="00BC389D" w:rsidP="00BC389D">
      <w:pPr>
        <w:spacing w:after="160" w:line="259" w:lineRule="auto"/>
        <w:jc w:val="left"/>
      </w:pPr>
      <w:r>
        <w:br w:type="page"/>
      </w:r>
    </w:p>
    <w:p w14:paraId="39D80F37" w14:textId="78BD74F2" w:rsidR="00394C56" w:rsidRDefault="00394C56" w:rsidP="00394C56">
      <w:pPr>
        <w:pStyle w:val="Caption"/>
        <w:keepNext/>
      </w:pPr>
      <w:bookmarkStart w:id="119" w:name="_Ref152857093"/>
      <w:bookmarkStart w:id="120" w:name="_Toc153454200"/>
      <w:r>
        <w:t xml:space="preserve">Tabla </w:t>
      </w:r>
      <w:r>
        <w:fldChar w:fldCharType="begin"/>
      </w:r>
      <w:r>
        <w:instrText xml:space="preserve"> SEQ Tabla \* ARABIC </w:instrText>
      </w:r>
      <w:r>
        <w:fldChar w:fldCharType="separate"/>
      </w:r>
      <w:r w:rsidR="00553F75">
        <w:rPr>
          <w:noProof/>
        </w:rPr>
        <w:t>13</w:t>
      </w:r>
      <w:r>
        <w:fldChar w:fldCharType="end"/>
      </w:r>
      <w:bookmarkEnd w:id="119"/>
      <w:r>
        <w:t>. Requerimiento REQ-004</w:t>
      </w:r>
      <w:bookmarkEnd w:id="120"/>
    </w:p>
    <w:tbl>
      <w:tblPr>
        <w:tblStyle w:val="TableGrid"/>
        <w:tblW w:w="0" w:type="auto"/>
        <w:tblLook w:val="04A0" w:firstRow="1" w:lastRow="0" w:firstColumn="1" w:lastColumn="0" w:noHBand="0" w:noVBand="1"/>
      </w:tblPr>
      <w:tblGrid>
        <w:gridCol w:w="1838"/>
        <w:gridCol w:w="6990"/>
      </w:tblGrid>
      <w:tr w:rsidR="009A268F" w:rsidRPr="004D7ABF" w14:paraId="0991D884" w14:textId="77777777" w:rsidTr="00837BB4">
        <w:tc>
          <w:tcPr>
            <w:tcW w:w="8828" w:type="dxa"/>
            <w:gridSpan w:val="2"/>
            <w:shd w:val="clear" w:color="auto" w:fill="ED7D31" w:themeFill="accent2"/>
          </w:tcPr>
          <w:p w14:paraId="74B97386" w14:textId="77777777" w:rsidR="009A268F" w:rsidRPr="00837BB4" w:rsidRDefault="009A268F">
            <w:pPr>
              <w:spacing w:line="240" w:lineRule="auto"/>
              <w:rPr>
                <w:color w:val="FFFFFF" w:themeColor="background1"/>
                <w:szCs w:val="24"/>
              </w:rPr>
            </w:pPr>
            <w:r w:rsidRPr="00837BB4">
              <w:rPr>
                <w:color w:val="FFFFFF" w:themeColor="background1"/>
                <w:szCs w:val="24"/>
              </w:rPr>
              <w:t>Identificador de requerimiento: REQ-004</w:t>
            </w:r>
          </w:p>
        </w:tc>
      </w:tr>
      <w:tr w:rsidR="009A268F" w:rsidRPr="004D7ABF" w14:paraId="1537D1AD" w14:textId="77777777">
        <w:tc>
          <w:tcPr>
            <w:tcW w:w="1838" w:type="dxa"/>
          </w:tcPr>
          <w:p w14:paraId="3B2BE4BE" w14:textId="77777777" w:rsidR="009A268F" w:rsidRPr="00837BB4" w:rsidRDefault="009A268F">
            <w:pPr>
              <w:spacing w:line="240" w:lineRule="auto"/>
              <w:rPr>
                <w:szCs w:val="24"/>
              </w:rPr>
            </w:pPr>
            <w:r w:rsidRPr="00837BB4">
              <w:rPr>
                <w:szCs w:val="24"/>
              </w:rPr>
              <w:t>Nombre corto:</w:t>
            </w:r>
          </w:p>
        </w:tc>
        <w:tc>
          <w:tcPr>
            <w:tcW w:w="6990" w:type="dxa"/>
          </w:tcPr>
          <w:p w14:paraId="1DF32DFC" w14:textId="77777777" w:rsidR="009A268F" w:rsidRPr="00837BB4" w:rsidRDefault="009A268F">
            <w:pPr>
              <w:spacing w:line="240" w:lineRule="auto"/>
              <w:rPr>
                <w:szCs w:val="24"/>
              </w:rPr>
            </w:pPr>
            <w:r w:rsidRPr="00837BB4">
              <w:rPr>
                <w:szCs w:val="24"/>
              </w:rPr>
              <w:t>Menú y secciones</w:t>
            </w:r>
          </w:p>
        </w:tc>
      </w:tr>
      <w:tr w:rsidR="009A268F" w:rsidRPr="00420683" w14:paraId="6049E02D" w14:textId="77777777">
        <w:tc>
          <w:tcPr>
            <w:tcW w:w="1838" w:type="dxa"/>
          </w:tcPr>
          <w:p w14:paraId="19738502" w14:textId="77777777" w:rsidR="009A268F" w:rsidRPr="00837BB4" w:rsidRDefault="009A268F">
            <w:pPr>
              <w:spacing w:line="240" w:lineRule="auto"/>
              <w:rPr>
                <w:szCs w:val="24"/>
              </w:rPr>
            </w:pPr>
            <w:r w:rsidRPr="00837BB4">
              <w:rPr>
                <w:szCs w:val="24"/>
              </w:rPr>
              <w:t>Estatus:</w:t>
            </w:r>
          </w:p>
        </w:tc>
        <w:tc>
          <w:tcPr>
            <w:tcW w:w="6990" w:type="dxa"/>
          </w:tcPr>
          <w:p w14:paraId="7FC2692D" w14:textId="77777777" w:rsidR="009A268F" w:rsidRPr="00837BB4" w:rsidRDefault="009A268F" w:rsidP="00EA22A1">
            <w:pPr>
              <w:pStyle w:val="ListParagraph"/>
              <w:numPr>
                <w:ilvl w:val="0"/>
                <w:numId w:val="9"/>
              </w:numPr>
              <w:autoSpaceDE w:val="0"/>
              <w:autoSpaceDN w:val="0"/>
              <w:adjustRightInd w:val="0"/>
              <w:spacing w:after="0" w:line="240" w:lineRule="auto"/>
              <w:jc w:val="left"/>
              <w:rPr>
                <w:rFonts w:cs="Times New Roman"/>
                <w:szCs w:val="24"/>
              </w:rPr>
            </w:pPr>
            <w:r w:rsidRPr="00837BB4">
              <w:rPr>
                <w:rFonts w:cs="Times New Roman"/>
                <w:color w:val="000000"/>
                <w:szCs w:val="24"/>
              </w:rPr>
              <w:t>Pendiente</w:t>
            </w:r>
          </w:p>
        </w:tc>
      </w:tr>
      <w:tr w:rsidR="009A268F" w:rsidRPr="004D7ABF" w14:paraId="62BE9002" w14:textId="77777777">
        <w:tc>
          <w:tcPr>
            <w:tcW w:w="1838" w:type="dxa"/>
          </w:tcPr>
          <w:p w14:paraId="0D2A0FDE" w14:textId="77777777" w:rsidR="009A268F" w:rsidRPr="00837BB4" w:rsidRDefault="009A268F">
            <w:pPr>
              <w:spacing w:line="240" w:lineRule="auto"/>
              <w:rPr>
                <w:szCs w:val="24"/>
              </w:rPr>
            </w:pPr>
            <w:r w:rsidRPr="00837BB4">
              <w:rPr>
                <w:szCs w:val="24"/>
              </w:rPr>
              <w:t>Descripción:</w:t>
            </w:r>
          </w:p>
        </w:tc>
        <w:tc>
          <w:tcPr>
            <w:tcW w:w="6990" w:type="dxa"/>
          </w:tcPr>
          <w:p w14:paraId="21AF723F" w14:textId="77777777" w:rsidR="009A268F" w:rsidRPr="00837BB4" w:rsidRDefault="009A268F">
            <w:pPr>
              <w:autoSpaceDE w:val="0"/>
              <w:autoSpaceDN w:val="0"/>
              <w:adjustRightInd w:val="0"/>
              <w:spacing w:line="240" w:lineRule="auto"/>
              <w:rPr>
                <w:szCs w:val="24"/>
              </w:rPr>
            </w:pPr>
            <w:r w:rsidRPr="00837BB4">
              <w:rPr>
                <w:rFonts w:cs="Times New Roman"/>
                <w:color w:val="000000"/>
                <w:szCs w:val="24"/>
              </w:rPr>
              <w:t>La aplicación debe incluir un menú que contemple al menos la sección de "Prácticas" y "Conoce el cuerpo".</w:t>
            </w:r>
          </w:p>
        </w:tc>
      </w:tr>
      <w:tr w:rsidR="009A268F" w:rsidRPr="004D7ABF" w14:paraId="1E548FE1" w14:textId="77777777">
        <w:tc>
          <w:tcPr>
            <w:tcW w:w="1838" w:type="dxa"/>
          </w:tcPr>
          <w:p w14:paraId="43A7949D" w14:textId="77777777" w:rsidR="009A268F" w:rsidRPr="00837BB4" w:rsidRDefault="009A268F">
            <w:pPr>
              <w:spacing w:line="240" w:lineRule="auto"/>
              <w:rPr>
                <w:szCs w:val="24"/>
              </w:rPr>
            </w:pPr>
            <w:r w:rsidRPr="00837BB4">
              <w:rPr>
                <w:szCs w:val="24"/>
              </w:rPr>
              <w:t>Necesidades que resuelve:</w:t>
            </w:r>
          </w:p>
        </w:tc>
        <w:tc>
          <w:tcPr>
            <w:tcW w:w="6990" w:type="dxa"/>
          </w:tcPr>
          <w:p w14:paraId="0EFD167E" w14:textId="77777777" w:rsidR="009A268F" w:rsidRPr="00837BB4" w:rsidRDefault="009A268F">
            <w:pPr>
              <w:spacing w:line="240" w:lineRule="auto"/>
              <w:rPr>
                <w:szCs w:val="24"/>
              </w:rPr>
            </w:pPr>
            <w:r w:rsidRPr="00837BB4">
              <w:rPr>
                <w:szCs w:val="24"/>
              </w:rPr>
              <w:t>Organiza el contenido de la aplicación para su navegación.</w:t>
            </w:r>
          </w:p>
        </w:tc>
      </w:tr>
      <w:tr w:rsidR="009A268F" w:rsidRPr="004D7ABF" w14:paraId="4A3402BA" w14:textId="77777777">
        <w:tc>
          <w:tcPr>
            <w:tcW w:w="1838" w:type="dxa"/>
          </w:tcPr>
          <w:p w14:paraId="2D2075BE" w14:textId="77777777" w:rsidR="009A268F" w:rsidRPr="00837BB4" w:rsidRDefault="009A268F">
            <w:pPr>
              <w:spacing w:line="240" w:lineRule="auto"/>
              <w:rPr>
                <w:szCs w:val="24"/>
              </w:rPr>
            </w:pPr>
            <w:r w:rsidRPr="00837BB4">
              <w:rPr>
                <w:szCs w:val="24"/>
              </w:rPr>
              <w:t>Métrica de satisfacción:</w:t>
            </w:r>
          </w:p>
        </w:tc>
        <w:tc>
          <w:tcPr>
            <w:tcW w:w="6990" w:type="dxa"/>
          </w:tcPr>
          <w:p w14:paraId="5151CD0B" w14:textId="77777777" w:rsidR="009A268F" w:rsidRPr="00837BB4" w:rsidRDefault="009A268F">
            <w:pPr>
              <w:spacing w:line="240" w:lineRule="auto"/>
              <w:rPr>
                <w:szCs w:val="24"/>
              </w:rPr>
            </w:pPr>
            <w:commentRangeStart w:id="121"/>
            <w:r w:rsidRPr="00837BB4">
              <w:rPr>
                <w:szCs w:val="24"/>
              </w:rPr>
              <w:t>La aplicación divide el contenido por secciones.</w:t>
            </w:r>
            <w:commentRangeEnd w:id="121"/>
            <w:r w:rsidR="002B101A" w:rsidRPr="00837BB4">
              <w:rPr>
                <w:rStyle w:val="CommentReference"/>
                <w:sz w:val="24"/>
                <w:szCs w:val="24"/>
              </w:rPr>
              <w:commentReference w:id="121"/>
            </w:r>
          </w:p>
        </w:tc>
      </w:tr>
    </w:tbl>
    <w:p w14:paraId="1ECCB452" w14:textId="77777777" w:rsidR="00194276" w:rsidRDefault="00194276" w:rsidP="003F5790">
      <w:pPr>
        <w:pStyle w:val="Textonormal"/>
      </w:pPr>
    </w:p>
    <w:p w14:paraId="7A128F8F" w14:textId="76307657" w:rsidR="00FF4F7A" w:rsidRDefault="00FF4F7A" w:rsidP="003F5790">
      <w:pPr>
        <w:pStyle w:val="Textonormal"/>
      </w:pPr>
      <w:r>
        <w:t xml:space="preserve">En la </w:t>
      </w:r>
      <w:r>
        <w:fldChar w:fldCharType="begin"/>
      </w:r>
      <w:r>
        <w:instrText xml:space="preserve"> REF _Ref153054505 \h </w:instrText>
      </w:r>
      <w:r>
        <w:fldChar w:fldCharType="separate"/>
      </w:r>
      <w:r w:rsidR="00633C45">
        <w:t xml:space="preserve">Tabla </w:t>
      </w:r>
      <w:r w:rsidR="00633C45">
        <w:rPr>
          <w:noProof/>
        </w:rPr>
        <w:t>14</w:t>
      </w:r>
      <w:r>
        <w:fldChar w:fldCharType="end"/>
      </w:r>
      <w:r>
        <w:t xml:space="preserve"> se muestra</w:t>
      </w:r>
      <w:r w:rsidR="00E17165">
        <w:t xml:space="preserve"> el resumen de los requerimientos de</w:t>
      </w:r>
      <w:r w:rsidR="00DE1527">
        <w:t>l proyecto</w:t>
      </w:r>
      <w:r w:rsidR="00E17165">
        <w:t xml:space="preserve">, se menciona el nombre y </w:t>
      </w:r>
      <w:r w:rsidR="00CC1BD1">
        <w:t>número</w:t>
      </w:r>
      <w:r w:rsidR="00E17165">
        <w:t xml:space="preserve"> de identificación del </w:t>
      </w:r>
      <w:r w:rsidR="00DE1527">
        <w:t>requerimiento,</w:t>
      </w:r>
      <w:r w:rsidR="00E17165">
        <w:t xml:space="preserve"> así como su descripción, se omiten las métricas y necesidades que resuelven</w:t>
      </w:r>
      <w:r w:rsidR="00963371">
        <w:t>.</w:t>
      </w:r>
    </w:p>
    <w:p w14:paraId="094BD3D0" w14:textId="77777777" w:rsidR="00BC389D" w:rsidRDefault="00BC389D" w:rsidP="003F5790">
      <w:pPr>
        <w:pStyle w:val="Textonormal"/>
      </w:pPr>
    </w:p>
    <w:p w14:paraId="62A2EDE2" w14:textId="382D7086" w:rsidR="00FF4F7A" w:rsidRDefault="00FF4F7A" w:rsidP="00FF4F7A">
      <w:pPr>
        <w:pStyle w:val="Caption"/>
        <w:keepNext/>
      </w:pPr>
      <w:bookmarkStart w:id="122" w:name="_Ref153054505"/>
      <w:bookmarkStart w:id="123" w:name="_Ref153372515"/>
      <w:bookmarkStart w:id="124" w:name="_Toc153454201"/>
      <w:commentRangeStart w:id="125"/>
      <w:r>
        <w:t xml:space="preserve">Tabla </w:t>
      </w:r>
      <w:r>
        <w:fldChar w:fldCharType="begin"/>
      </w:r>
      <w:r>
        <w:instrText xml:space="preserve"> SEQ Tabla \* ARABIC </w:instrText>
      </w:r>
      <w:r>
        <w:fldChar w:fldCharType="separate"/>
      </w:r>
      <w:r w:rsidR="00553F75">
        <w:rPr>
          <w:noProof/>
        </w:rPr>
        <w:t>14</w:t>
      </w:r>
      <w:r>
        <w:fldChar w:fldCharType="end"/>
      </w:r>
      <w:bookmarkEnd w:id="122"/>
      <w:r>
        <w:t>. Requerimientos</w:t>
      </w:r>
      <w:bookmarkEnd w:id="123"/>
      <w:commentRangeEnd w:id="125"/>
      <w:r w:rsidR="002B101A">
        <w:rPr>
          <w:rStyle w:val="CommentReference"/>
          <w:rFonts w:eastAsiaTheme="minorHAnsi" w:cstheme="minorBidi"/>
          <w:i w:val="0"/>
          <w:iCs w:val="0"/>
          <w:lang w:val="es-MX"/>
        </w:rPr>
        <w:commentReference w:id="125"/>
      </w:r>
      <w:bookmarkEnd w:id="124"/>
    </w:p>
    <w:tbl>
      <w:tblPr>
        <w:tblStyle w:val="TableGrid"/>
        <w:tblW w:w="0" w:type="auto"/>
        <w:tblLook w:val="04A0" w:firstRow="1" w:lastRow="0" w:firstColumn="1" w:lastColumn="0" w:noHBand="0" w:noVBand="1"/>
      </w:tblPr>
      <w:tblGrid>
        <w:gridCol w:w="1413"/>
        <w:gridCol w:w="2126"/>
        <w:gridCol w:w="5289"/>
      </w:tblGrid>
      <w:tr w:rsidR="00844CBC" w14:paraId="7BDB5E24" w14:textId="77777777" w:rsidTr="009D4570">
        <w:tc>
          <w:tcPr>
            <w:tcW w:w="1413" w:type="dxa"/>
            <w:shd w:val="clear" w:color="auto" w:fill="ED7D31" w:themeFill="accent2"/>
            <w:vAlign w:val="center"/>
          </w:tcPr>
          <w:p w14:paraId="3EB8BBD3" w14:textId="77777777" w:rsidR="00844CBC" w:rsidRPr="00837BB4" w:rsidRDefault="00844CBC" w:rsidP="00837BB4">
            <w:pPr>
              <w:pStyle w:val="Textonormal"/>
              <w:spacing w:after="0"/>
              <w:contextualSpacing/>
              <w:jc w:val="center"/>
              <w:rPr>
                <w:color w:val="FFFFFF" w:themeColor="background1"/>
              </w:rPr>
            </w:pPr>
            <w:r w:rsidRPr="00837BB4">
              <w:rPr>
                <w:color w:val="FFFFFF" w:themeColor="background1"/>
              </w:rPr>
              <w:t>ID</w:t>
            </w:r>
          </w:p>
        </w:tc>
        <w:tc>
          <w:tcPr>
            <w:tcW w:w="2126" w:type="dxa"/>
            <w:shd w:val="clear" w:color="auto" w:fill="ED7D31" w:themeFill="accent2"/>
            <w:vAlign w:val="center"/>
          </w:tcPr>
          <w:p w14:paraId="500A5E59" w14:textId="77777777" w:rsidR="00844CBC" w:rsidRPr="00837BB4" w:rsidRDefault="00844CBC" w:rsidP="00837BB4">
            <w:pPr>
              <w:pStyle w:val="Textonormal"/>
              <w:spacing w:after="0"/>
              <w:contextualSpacing/>
              <w:jc w:val="center"/>
              <w:rPr>
                <w:color w:val="FFFFFF" w:themeColor="background1"/>
              </w:rPr>
            </w:pPr>
            <w:r w:rsidRPr="00837BB4">
              <w:rPr>
                <w:color w:val="FFFFFF" w:themeColor="background1"/>
              </w:rPr>
              <w:t>Nombre</w:t>
            </w:r>
          </w:p>
        </w:tc>
        <w:tc>
          <w:tcPr>
            <w:tcW w:w="5289" w:type="dxa"/>
            <w:shd w:val="clear" w:color="auto" w:fill="ED7D31" w:themeFill="accent2"/>
            <w:vAlign w:val="center"/>
          </w:tcPr>
          <w:p w14:paraId="38D26E39" w14:textId="77777777" w:rsidR="00844CBC" w:rsidRPr="00837BB4" w:rsidRDefault="00844CBC" w:rsidP="00837BB4">
            <w:pPr>
              <w:pStyle w:val="Textonormal"/>
              <w:spacing w:after="0"/>
              <w:contextualSpacing/>
              <w:jc w:val="center"/>
              <w:rPr>
                <w:color w:val="FFFFFF" w:themeColor="background1"/>
              </w:rPr>
            </w:pPr>
            <w:r w:rsidRPr="00837BB4">
              <w:rPr>
                <w:color w:val="FFFFFF" w:themeColor="background1"/>
              </w:rPr>
              <w:t>Descripción</w:t>
            </w:r>
          </w:p>
        </w:tc>
      </w:tr>
      <w:tr w:rsidR="00844CBC" w14:paraId="590EA6DC" w14:textId="77777777" w:rsidTr="009D4570">
        <w:tc>
          <w:tcPr>
            <w:tcW w:w="1413" w:type="dxa"/>
            <w:vAlign w:val="center"/>
          </w:tcPr>
          <w:p w14:paraId="29B77853" w14:textId="77777777" w:rsidR="00844CBC" w:rsidRDefault="00844CBC">
            <w:pPr>
              <w:pStyle w:val="Textonormal"/>
              <w:spacing w:after="0"/>
              <w:contextualSpacing/>
            </w:pPr>
            <w:r w:rsidRPr="00892E58">
              <w:t>REQ-001</w:t>
            </w:r>
          </w:p>
        </w:tc>
        <w:tc>
          <w:tcPr>
            <w:tcW w:w="2126" w:type="dxa"/>
            <w:vAlign w:val="center"/>
          </w:tcPr>
          <w:p w14:paraId="7E8FDB8B" w14:textId="77777777" w:rsidR="00844CBC" w:rsidRDefault="00844CBC">
            <w:pPr>
              <w:pStyle w:val="Textonormal"/>
              <w:spacing w:after="0"/>
              <w:contextualSpacing/>
            </w:pPr>
            <w:r w:rsidRPr="00726232">
              <w:t>Componentes de la aplicación</w:t>
            </w:r>
            <w:r>
              <w:t>.</w:t>
            </w:r>
          </w:p>
        </w:tc>
        <w:tc>
          <w:tcPr>
            <w:tcW w:w="5289" w:type="dxa"/>
            <w:vAlign w:val="center"/>
          </w:tcPr>
          <w:p w14:paraId="6FE66A11" w14:textId="77777777" w:rsidR="00844CBC" w:rsidRDefault="00844CBC">
            <w:pPr>
              <w:pStyle w:val="Textonormal"/>
              <w:spacing w:after="0"/>
              <w:contextualSpacing/>
            </w:pPr>
            <w:r>
              <w:t>La aplicación debe incluir:</w:t>
            </w:r>
          </w:p>
          <w:p w14:paraId="2B6B3904" w14:textId="77777777" w:rsidR="000551C2" w:rsidRDefault="000551C2" w:rsidP="000551C2">
            <w:pPr>
              <w:pStyle w:val="Textonormal"/>
              <w:spacing w:after="0"/>
              <w:contextualSpacing/>
            </w:pPr>
            <w:r>
              <w:t>•</w:t>
            </w:r>
            <w:r>
              <w:tab/>
              <w:t>El despliegue de animaciones en RV</w:t>
            </w:r>
          </w:p>
          <w:p w14:paraId="2C738747" w14:textId="77777777" w:rsidR="00844CBC" w:rsidRDefault="00844CBC">
            <w:pPr>
              <w:pStyle w:val="Textonormal"/>
              <w:spacing w:after="0"/>
              <w:contextualSpacing/>
            </w:pPr>
            <w:r>
              <w:t>•</w:t>
            </w:r>
            <w:r>
              <w:tab/>
              <w:t>Modelados en 3D</w:t>
            </w:r>
          </w:p>
          <w:p w14:paraId="671984F5" w14:textId="77777777" w:rsidR="00844CBC" w:rsidRDefault="00844CBC">
            <w:pPr>
              <w:pStyle w:val="Textonormal"/>
              <w:spacing w:after="0"/>
              <w:contextualSpacing/>
            </w:pPr>
            <w:r>
              <w:t>•</w:t>
            </w:r>
            <w:r>
              <w:tab/>
              <w:t>Simulación con lentes de teléfono</w:t>
            </w:r>
          </w:p>
        </w:tc>
      </w:tr>
      <w:tr w:rsidR="00844CBC" w14:paraId="34DF9C91" w14:textId="77777777" w:rsidTr="009D4570">
        <w:tc>
          <w:tcPr>
            <w:tcW w:w="1413" w:type="dxa"/>
            <w:vAlign w:val="center"/>
          </w:tcPr>
          <w:p w14:paraId="2224296E" w14:textId="77777777" w:rsidR="00844CBC" w:rsidRDefault="00844CBC">
            <w:pPr>
              <w:pStyle w:val="Textonormal"/>
              <w:spacing w:after="0"/>
              <w:contextualSpacing/>
            </w:pPr>
            <w:r w:rsidRPr="00725B0F">
              <w:t>REQ-002</w:t>
            </w:r>
          </w:p>
        </w:tc>
        <w:tc>
          <w:tcPr>
            <w:tcW w:w="2126" w:type="dxa"/>
            <w:vAlign w:val="center"/>
          </w:tcPr>
          <w:p w14:paraId="60561CD4" w14:textId="77777777" w:rsidR="00844CBC" w:rsidRDefault="00844CBC">
            <w:pPr>
              <w:pStyle w:val="Textonormal"/>
              <w:spacing w:after="0"/>
              <w:contextualSpacing/>
            </w:pPr>
            <w:r w:rsidRPr="008B44B1">
              <w:t>Animaciones y transiciones</w:t>
            </w:r>
            <w:r>
              <w:t>.</w:t>
            </w:r>
          </w:p>
        </w:tc>
        <w:tc>
          <w:tcPr>
            <w:tcW w:w="5289" w:type="dxa"/>
            <w:vAlign w:val="center"/>
          </w:tcPr>
          <w:p w14:paraId="629CCFE0" w14:textId="77777777" w:rsidR="00844CBC" w:rsidRDefault="00844CBC">
            <w:pPr>
              <w:pStyle w:val="Textonormal"/>
              <w:spacing w:after="0"/>
              <w:contextualSpacing/>
            </w:pPr>
            <w:r w:rsidRPr="005C0E36">
              <w:t>La aplicación debe incorporar animaciones y transiciones dentro de su interfaz.</w:t>
            </w:r>
          </w:p>
        </w:tc>
      </w:tr>
      <w:tr w:rsidR="00844CBC" w14:paraId="3C1A23FC" w14:textId="77777777" w:rsidTr="009D4570">
        <w:tc>
          <w:tcPr>
            <w:tcW w:w="1413" w:type="dxa"/>
            <w:vAlign w:val="center"/>
          </w:tcPr>
          <w:p w14:paraId="01863880" w14:textId="77777777" w:rsidR="00844CBC" w:rsidRDefault="00844CBC">
            <w:pPr>
              <w:pStyle w:val="Textonormal"/>
              <w:spacing w:after="0"/>
              <w:contextualSpacing/>
            </w:pPr>
            <w:r w:rsidRPr="00390E42">
              <w:t>REQ-003</w:t>
            </w:r>
          </w:p>
        </w:tc>
        <w:tc>
          <w:tcPr>
            <w:tcW w:w="2126" w:type="dxa"/>
            <w:vAlign w:val="center"/>
          </w:tcPr>
          <w:p w14:paraId="15324777" w14:textId="77777777" w:rsidR="00844CBC" w:rsidRDefault="00844CBC">
            <w:pPr>
              <w:pStyle w:val="Textonormal"/>
              <w:spacing w:after="0"/>
              <w:contextualSpacing/>
            </w:pPr>
            <w:r w:rsidRPr="0090077E">
              <w:t>Interacciones con el modelo</w:t>
            </w:r>
            <w:r>
              <w:t>.</w:t>
            </w:r>
          </w:p>
        </w:tc>
        <w:tc>
          <w:tcPr>
            <w:tcW w:w="5289" w:type="dxa"/>
            <w:vAlign w:val="center"/>
          </w:tcPr>
          <w:p w14:paraId="44EC6637" w14:textId="77777777" w:rsidR="00844CBC" w:rsidRDefault="00844CBC">
            <w:pPr>
              <w:pStyle w:val="Textonormal"/>
              <w:spacing w:after="0"/>
              <w:contextualSpacing/>
            </w:pPr>
            <w:r w:rsidRPr="008402DD">
              <w:t>La aplicación debe definir las acciones que los usuarios pueden realizar cuando interactúan con los modelos médicos 3D. Estas acciones variarán según la práctica.</w:t>
            </w:r>
          </w:p>
        </w:tc>
      </w:tr>
      <w:tr w:rsidR="00844CBC" w14:paraId="296638B5" w14:textId="77777777" w:rsidTr="009D4570">
        <w:tc>
          <w:tcPr>
            <w:tcW w:w="1413" w:type="dxa"/>
            <w:vAlign w:val="center"/>
          </w:tcPr>
          <w:p w14:paraId="51E34E2B" w14:textId="77777777" w:rsidR="00844CBC" w:rsidRPr="00390E42" w:rsidRDefault="00844CBC">
            <w:pPr>
              <w:pStyle w:val="Textonormal"/>
              <w:spacing w:after="0"/>
              <w:contextualSpacing/>
            </w:pPr>
            <w:r w:rsidRPr="0074150A">
              <w:t>REQ-004</w:t>
            </w:r>
          </w:p>
        </w:tc>
        <w:tc>
          <w:tcPr>
            <w:tcW w:w="2126" w:type="dxa"/>
            <w:vAlign w:val="center"/>
          </w:tcPr>
          <w:p w14:paraId="183A9660" w14:textId="77777777" w:rsidR="00844CBC" w:rsidRPr="0090077E" w:rsidRDefault="00844CBC">
            <w:pPr>
              <w:pStyle w:val="Textonormal"/>
              <w:spacing w:after="0"/>
              <w:contextualSpacing/>
            </w:pPr>
            <w:r w:rsidRPr="0028233C">
              <w:t>Menú y secciones</w:t>
            </w:r>
            <w:r>
              <w:t>.</w:t>
            </w:r>
          </w:p>
        </w:tc>
        <w:tc>
          <w:tcPr>
            <w:tcW w:w="5289" w:type="dxa"/>
            <w:vAlign w:val="center"/>
          </w:tcPr>
          <w:p w14:paraId="1AA790AF" w14:textId="77777777" w:rsidR="00844CBC" w:rsidRPr="008402DD" w:rsidRDefault="00844CBC">
            <w:pPr>
              <w:pStyle w:val="Textonormal"/>
              <w:spacing w:after="0"/>
              <w:contextualSpacing/>
            </w:pPr>
            <w:r w:rsidRPr="00AA7867">
              <w:t>La aplicación debe incluir un menú que contemple al menos la sección de "Prácticas" y "Conoce el cuerpo".</w:t>
            </w:r>
          </w:p>
        </w:tc>
      </w:tr>
      <w:tr w:rsidR="00844CBC" w14:paraId="6F0B95E8" w14:textId="77777777" w:rsidTr="009D4570">
        <w:tc>
          <w:tcPr>
            <w:tcW w:w="1413" w:type="dxa"/>
            <w:vAlign w:val="center"/>
          </w:tcPr>
          <w:p w14:paraId="519A34E5" w14:textId="77777777" w:rsidR="00844CBC" w:rsidRPr="0074150A" w:rsidRDefault="00844CBC">
            <w:pPr>
              <w:pStyle w:val="Textonormal"/>
              <w:spacing w:after="0"/>
              <w:contextualSpacing/>
            </w:pPr>
            <w:r w:rsidRPr="00F26E1B">
              <w:t>REQ-005</w:t>
            </w:r>
          </w:p>
        </w:tc>
        <w:tc>
          <w:tcPr>
            <w:tcW w:w="2126" w:type="dxa"/>
            <w:vAlign w:val="center"/>
          </w:tcPr>
          <w:p w14:paraId="23EC176D" w14:textId="77777777" w:rsidR="00844CBC" w:rsidRPr="0028233C" w:rsidRDefault="00844CBC">
            <w:pPr>
              <w:pStyle w:val="Textonormal"/>
              <w:spacing w:after="0"/>
              <w:contextualSpacing/>
            </w:pPr>
            <w:r w:rsidRPr="00CD0B78">
              <w:t>Cortes de modelos</w:t>
            </w:r>
            <w:r>
              <w:t>.</w:t>
            </w:r>
          </w:p>
        </w:tc>
        <w:tc>
          <w:tcPr>
            <w:tcW w:w="5289" w:type="dxa"/>
            <w:vAlign w:val="center"/>
          </w:tcPr>
          <w:p w14:paraId="334B6918" w14:textId="77777777" w:rsidR="00844CBC" w:rsidRPr="00AA7867" w:rsidRDefault="00844CBC">
            <w:pPr>
              <w:pStyle w:val="Textonormal"/>
              <w:spacing w:after="0"/>
              <w:contextualSpacing/>
            </w:pPr>
            <w:r w:rsidRPr="001353F8">
              <w:t>La aplicación debe incluir la visualización de los cortes de los modelos.</w:t>
            </w:r>
          </w:p>
        </w:tc>
      </w:tr>
      <w:tr w:rsidR="00844CBC" w14:paraId="02531155" w14:textId="77777777" w:rsidTr="009D4570">
        <w:tc>
          <w:tcPr>
            <w:tcW w:w="1413" w:type="dxa"/>
            <w:vAlign w:val="center"/>
          </w:tcPr>
          <w:p w14:paraId="2A82DD78" w14:textId="77777777" w:rsidR="00844CBC" w:rsidRPr="00F26E1B" w:rsidRDefault="00844CBC">
            <w:pPr>
              <w:pStyle w:val="Textonormal"/>
              <w:spacing w:after="0"/>
              <w:contextualSpacing/>
            </w:pPr>
            <w:r w:rsidRPr="005C02F0">
              <w:t>REQ-006</w:t>
            </w:r>
          </w:p>
        </w:tc>
        <w:tc>
          <w:tcPr>
            <w:tcW w:w="2126" w:type="dxa"/>
            <w:vAlign w:val="center"/>
          </w:tcPr>
          <w:p w14:paraId="7977058E" w14:textId="77777777" w:rsidR="00844CBC" w:rsidRPr="00CD0B78" w:rsidRDefault="00844CBC">
            <w:pPr>
              <w:pStyle w:val="Textonormal"/>
              <w:spacing w:after="0"/>
              <w:contextualSpacing/>
            </w:pPr>
            <w:r w:rsidRPr="00240F8D">
              <w:t>Observación y modelado del sistema óseo</w:t>
            </w:r>
            <w:r>
              <w:t>.</w:t>
            </w:r>
          </w:p>
        </w:tc>
        <w:tc>
          <w:tcPr>
            <w:tcW w:w="5289" w:type="dxa"/>
            <w:vAlign w:val="center"/>
          </w:tcPr>
          <w:p w14:paraId="661D04EE" w14:textId="77777777" w:rsidR="00844CBC" w:rsidRPr="001353F8" w:rsidRDefault="00844CBC">
            <w:pPr>
              <w:pStyle w:val="Textonormal"/>
              <w:spacing w:after="0"/>
              <w:contextualSpacing/>
            </w:pPr>
            <w:r w:rsidRPr="004B3077">
              <w:t>El modelo tridimensional debe presentar sistema óseo.</w:t>
            </w:r>
          </w:p>
        </w:tc>
      </w:tr>
      <w:tr w:rsidR="00844CBC" w14:paraId="79637619" w14:textId="77777777" w:rsidTr="009D4570">
        <w:tc>
          <w:tcPr>
            <w:tcW w:w="1413" w:type="dxa"/>
            <w:vAlign w:val="center"/>
          </w:tcPr>
          <w:p w14:paraId="47CC8873" w14:textId="77777777" w:rsidR="00844CBC" w:rsidRPr="005C02F0" w:rsidRDefault="00844CBC">
            <w:pPr>
              <w:pStyle w:val="Textonormal"/>
              <w:spacing w:after="0"/>
              <w:contextualSpacing/>
            </w:pPr>
            <w:r w:rsidRPr="00FF553B">
              <w:t>REQ-007</w:t>
            </w:r>
          </w:p>
        </w:tc>
        <w:tc>
          <w:tcPr>
            <w:tcW w:w="2126" w:type="dxa"/>
            <w:vAlign w:val="center"/>
          </w:tcPr>
          <w:p w14:paraId="0C9B81D1" w14:textId="77777777" w:rsidR="00844CBC" w:rsidRPr="00240F8D" w:rsidRDefault="00844CBC">
            <w:pPr>
              <w:pStyle w:val="Textonormal"/>
              <w:spacing w:after="0"/>
              <w:contextualSpacing/>
            </w:pPr>
            <w:r w:rsidRPr="001C0A56">
              <w:t>Estudio del aparato digestivo</w:t>
            </w:r>
            <w:r>
              <w:t>.</w:t>
            </w:r>
          </w:p>
        </w:tc>
        <w:tc>
          <w:tcPr>
            <w:tcW w:w="5289" w:type="dxa"/>
            <w:vAlign w:val="center"/>
          </w:tcPr>
          <w:p w14:paraId="44CFF7D5" w14:textId="77777777" w:rsidR="00844CBC" w:rsidRPr="004B3077" w:rsidRDefault="00844CBC">
            <w:pPr>
              <w:pStyle w:val="Textonormal"/>
              <w:spacing w:after="0"/>
              <w:contextualSpacing/>
            </w:pPr>
            <w:r w:rsidRPr="0013139C">
              <w:t>El modelo tridimensional debe presentar el desarrollo embrionario del aparato digestivo mediante componentes macroscópicos y microscópicos.</w:t>
            </w:r>
          </w:p>
        </w:tc>
      </w:tr>
      <w:tr w:rsidR="00844CBC" w14:paraId="159E3B5E" w14:textId="77777777" w:rsidTr="009D4570">
        <w:tc>
          <w:tcPr>
            <w:tcW w:w="1413" w:type="dxa"/>
            <w:vAlign w:val="center"/>
          </w:tcPr>
          <w:p w14:paraId="77B6A779" w14:textId="77777777" w:rsidR="00844CBC" w:rsidRPr="00FF553B" w:rsidRDefault="00844CBC">
            <w:pPr>
              <w:pStyle w:val="Textonormal"/>
              <w:spacing w:after="0"/>
              <w:contextualSpacing/>
            </w:pPr>
            <w:r w:rsidRPr="001D423E">
              <w:t>REQ-008</w:t>
            </w:r>
          </w:p>
        </w:tc>
        <w:tc>
          <w:tcPr>
            <w:tcW w:w="2126" w:type="dxa"/>
            <w:vAlign w:val="center"/>
          </w:tcPr>
          <w:p w14:paraId="3543B9AE" w14:textId="77777777" w:rsidR="00844CBC" w:rsidRPr="001C0A56" w:rsidRDefault="00844CBC">
            <w:pPr>
              <w:pStyle w:val="Textonormal"/>
              <w:spacing w:after="0"/>
              <w:contextualSpacing/>
            </w:pPr>
            <w:r w:rsidRPr="0026130F">
              <w:t>Acceso individual a los modelos</w:t>
            </w:r>
            <w:r>
              <w:t>.</w:t>
            </w:r>
          </w:p>
        </w:tc>
        <w:tc>
          <w:tcPr>
            <w:tcW w:w="5289" w:type="dxa"/>
            <w:vAlign w:val="center"/>
          </w:tcPr>
          <w:p w14:paraId="02371145" w14:textId="77777777" w:rsidR="00844CBC" w:rsidRPr="0013139C" w:rsidRDefault="00844CBC">
            <w:pPr>
              <w:pStyle w:val="Textonormal"/>
              <w:spacing w:after="0"/>
              <w:contextualSpacing/>
            </w:pPr>
            <w:r w:rsidRPr="0048459C">
              <w:t>El alumno tendrá la capacidad de revisar las prácticas y los modelos que ofrece la aplicación en cualquier momento sin la necesidad de entrar a una sesión de clase.</w:t>
            </w:r>
          </w:p>
        </w:tc>
      </w:tr>
      <w:tr w:rsidR="00844CBC" w14:paraId="3E37584D" w14:textId="77777777" w:rsidTr="009D4570">
        <w:tc>
          <w:tcPr>
            <w:tcW w:w="1413" w:type="dxa"/>
            <w:vAlign w:val="center"/>
          </w:tcPr>
          <w:p w14:paraId="72583A92" w14:textId="77777777" w:rsidR="00844CBC" w:rsidRPr="001D423E" w:rsidRDefault="00844CBC">
            <w:pPr>
              <w:pStyle w:val="Textonormal"/>
              <w:spacing w:after="0"/>
              <w:contextualSpacing/>
            </w:pPr>
            <w:r w:rsidRPr="00644DA9">
              <w:t>REQ-09</w:t>
            </w:r>
          </w:p>
        </w:tc>
        <w:tc>
          <w:tcPr>
            <w:tcW w:w="2126" w:type="dxa"/>
            <w:vAlign w:val="center"/>
          </w:tcPr>
          <w:p w14:paraId="3DCBF770" w14:textId="77777777" w:rsidR="00844CBC" w:rsidRPr="0026130F" w:rsidRDefault="00844CBC">
            <w:pPr>
              <w:pStyle w:val="Textonormal"/>
              <w:spacing w:after="0"/>
              <w:contextualSpacing/>
            </w:pPr>
            <w:r w:rsidRPr="003860C4">
              <w:t>Dirigir prácticas</w:t>
            </w:r>
            <w:r>
              <w:t>.</w:t>
            </w:r>
          </w:p>
        </w:tc>
        <w:tc>
          <w:tcPr>
            <w:tcW w:w="5289" w:type="dxa"/>
            <w:vAlign w:val="center"/>
          </w:tcPr>
          <w:p w14:paraId="54E05C07" w14:textId="77777777" w:rsidR="00844CBC" w:rsidRPr="0048459C" w:rsidRDefault="00844CBC">
            <w:pPr>
              <w:pStyle w:val="Textonormal"/>
              <w:spacing w:after="0"/>
              <w:contextualSpacing/>
            </w:pPr>
            <w:r w:rsidRPr="00095E93">
              <w:t>El profesor será capaz de dirigir la sesión de clase donde los alumnos podrán unirse, para lo cual el profesor tendrá la capacidad de mostrar la estructura o el paso de la práctica donde se encuentren como apoyo visual para el estudiante.</w:t>
            </w:r>
          </w:p>
        </w:tc>
      </w:tr>
      <w:tr w:rsidR="00844CBC" w14:paraId="668674EE" w14:textId="77777777" w:rsidTr="009D4570">
        <w:tc>
          <w:tcPr>
            <w:tcW w:w="1413" w:type="dxa"/>
            <w:vAlign w:val="center"/>
          </w:tcPr>
          <w:p w14:paraId="6C43610E" w14:textId="77777777" w:rsidR="00844CBC" w:rsidRPr="00644DA9" w:rsidRDefault="00844CBC">
            <w:pPr>
              <w:pStyle w:val="Textonormal"/>
              <w:spacing w:after="0"/>
              <w:contextualSpacing/>
            </w:pPr>
            <w:r w:rsidRPr="0084043B">
              <w:t>REQ-010</w:t>
            </w:r>
          </w:p>
        </w:tc>
        <w:tc>
          <w:tcPr>
            <w:tcW w:w="2126" w:type="dxa"/>
            <w:vAlign w:val="center"/>
          </w:tcPr>
          <w:p w14:paraId="6FEF432E" w14:textId="77777777" w:rsidR="00844CBC" w:rsidRPr="003860C4" w:rsidRDefault="00844CBC">
            <w:pPr>
              <w:pStyle w:val="Textonormal"/>
              <w:spacing w:after="0"/>
              <w:contextualSpacing/>
            </w:pPr>
            <w:r w:rsidRPr="0047737C">
              <w:t>Desarrollo y componentes del aparato respiratorio</w:t>
            </w:r>
            <w:r>
              <w:t>.</w:t>
            </w:r>
          </w:p>
        </w:tc>
        <w:tc>
          <w:tcPr>
            <w:tcW w:w="5289" w:type="dxa"/>
            <w:vAlign w:val="center"/>
          </w:tcPr>
          <w:p w14:paraId="48F12788" w14:textId="77777777" w:rsidR="00844CBC" w:rsidRPr="00095E93" w:rsidRDefault="00844CBC">
            <w:pPr>
              <w:pStyle w:val="Textonormal"/>
              <w:spacing w:after="0"/>
              <w:contextualSpacing/>
            </w:pPr>
            <w:r w:rsidRPr="0099356A">
              <w:t>El modelo tridimensional debe presentar el desarrollo embrionario del aparato respiratorio mediante componentes macroscópicos y microscópicos.</w:t>
            </w:r>
          </w:p>
        </w:tc>
      </w:tr>
      <w:tr w:rsidR="00844CBC" w14:paraId="49B60575" w14:textId="77777777" w:rsidTr="009D4570">
        <w:tc>
          <w:tcPr>
            <w:tcW w:w="1413" w:type="dxa"/>
            <w:vAlign w:val="center"/>
          </w:tcPr>
          <w:p w14:paraId="4F40B736" w14:textId="77777777" w:rsidR="00844CBC" w:rsidRPr="0084043B" w:rsidRDefault="00844CBC">
            <w:pPr>
              <w:pStyle w:val="Textonormal"/>
              <w:spacing w:after="0"/>
              <w:contextualSpacing/>
            </w:pPr>
            <w:r w:rsidRPr="00DF17F1">
              <w:t>REQ-011</w:t>
            </w:r>
          </w:p>
        </w:tc>
        <w:tc>
          <w:tcPr>
            <w:tcW w:w="2126" w:type="dxa"/>
            <w:vAlign w:val="center"/>
          </w:tcPr>
          <w:p w14:paraId="00C169EA" w14:textId="77777777" w:rsidR="00844CBC" w:rsidRPr="0047737C" w:rsidRDefault="00844CBC">
            <w:pPr>
              <w:pStyle w:val="Textonormal"/>
              <w:spacing w:after="0"/>
              <w:contextualSpacing/>
            </w:pPr>
            <w:r w:rsidRPr="00AA7EB5">
              <w:t>Desarrollo del aparato cardiovascular</w:t>
            </w:r>
            <w:r>
              <w:t>.</w:t>
            </w:r>
          </w:p>
        </w:tc>
        <w:tc>
          <w:tcPr>
            <w:tcW w:w="5289" w:type="dxa"/>
            <w:vAlign w:val="center"/>
          </w:tcPr>
          <w:p w14:paraId="1708DA93" w14:textId="77777777" w:rsidR="00844CBC" w:rsidRPr="0099356A" w:rsidRDefault="00844CBC">
            <w:pPr>
              <w:pStyle w:val="Textonormal"/>
              <w:spacing w:after="0"/>
              <w:contextualSpacing/>
            </w:pPr>
            <w:r w:rsidRPr="00276715">
              <w:t>El modelo tridimensional debe presentar el desarrollo embrionario del aparato circulatorio mediante componentes macroscópicos y microscópicos.</w:t>
            </w:r>
          </w:p>
        </w:tc>
      </w:tr>
      <w:tr w:rsidR="00844CBC" w14:paraId="1442767E" w14:textId="77777777" w:rsidTr="009D4570">
        <w:tc>
          <w:tcPr>
            <w:tcW w:w="1413" w:type="dxa"/>
            <w:vAlign w:val="center"/>
          </w:tcPr>
          <w:p w14:paraId="66FC267E" w14:textId="77777777" w:rsidR="00844CBC" w:rsidRPr="00DF17F1" w:rsidRDefault="00844CBC">
            <w:pPr>
              <w:pStyle w:val="Textonormal"/>
              <w:spacing w:after="0"/>
              <w:contextualSpacing/>
            </w:pPr>
            <w:r w:rsidRPr="00B046FF">
              <w:t>REQ-012</w:t>
            </w:r>
          </w:p>
        </w:tc>
        <w:tc>
          <w:tcPr>
            <w:tcW w:w="2126" w:type="dxa"/>
            <w:vAlign w:val="center"/>
          </w:tcPr>
          <w:p w14:paraId="725D8EDB" w14:textId="77777777" w:rsidR="00844CBC" w:rsidRPr="00AA7EB5" w:rsidRDefault="00844CBC">
            <w:pPr>
              <w:pStyle w:val="Textonormal"/>
              <w:spacing w:after="0"/>
              <w:contextualSpacing/>
            </w:pPr>
            <w:r w:rsidRPr="005E61F9">
              <w:t>Verificación de carga</w:t>
            </w:r>
          </w:p>
        </w:tc>
        <w:tc>
          <w:tcPr>
            <w:tcW w:w="5289" w:type="dxa"/>
            <w:vAlign w:val="center"/>
          </w:tcPr>
          <w:p w14:paraId="0A3E54A8" w14:textId="211AD13A" w:rsidR="00844CBC" w:rsidRPr="00276715" w:rsidRDefault="00844CBC">
            <w:pPr>
              <w:pStyle w:val="Textonormal"/>
              <w:spacing w:after="0"/>
              <w:contextualSpacing/>
            </w:pPr>
            <w:r w:rsidRPr="00D32DE5">
              <w:t xml:space="preserve">El dispositivo debe </w:t>
            </w:r>
            <w:r w:rsidR="00EF0931" w:rsidRPr="00EF0931">
              <w:t>generar</w:t>
            </w:r>
            <w:r w:rsidRPr="00D32DE5">
              <w:t xml:space="preserve"> una señal </w:t>
            </w:r>
            <w:r w:rsidR="00EF0931" w:rsidRPr="00EF0931">
              <w:t>cuando</w:t>
            </w:r>
            <w:r w:rsidRPr="00D32DE5">
              <w:t xml:space="preserve"> la </w:t>
            </w:r>
            <w:r w:rsidR="00EF0931" w:rsidRPr="00EF0931">
              <w:t>batería del dispositivo esté por agotarse</w:t>
            </w:r>
            <w:r w:rsidRPr="00D32DE5">
              <w:t>.</w:t>
            </w:r>
          </w:p>
        </w:tc>
      </w:tr>
      <w:tr w:rsidR="00844CBC" w14:paraId="19029364" w14:textId="77777777" w:rsidTr="009D4570">
        <w:tc>
          <w:tcPr>
            <w:tcW w:w="1413" w:type="dxa"/>
            <w:vAlign w:val="center"/>
          </w:tcPr>
          <w:p w14:paraId="54C881DC" w14:textId="77777777" w:rsidR="00844CBC" w:rsidRPr="00B046FF" w:rsidRDefault="00844CBC">
            <w:pPr>
              <w:pStyle w:val="Textonormal"/>
              <w:spacing w:after="0"/>
              <w:contextualSpacing/>
            </w:pPr>
            <w:r w:rsidRPr="00DF5E00">
              <w:t>REQ-013</w:t>
            </w:r>
          </w:p>
        </w:tc>
        <w:tc>
          <w:tcPr>
            <w:tcW w:w="2126" w:type="dxa"/>
            <w:vAlign w:val="center"/>
          </w:tcPr>
          <w:p w14:paraId="2B2AB6B4" w14:textId="77777777" w:rsidR="00844CBC" w:rsidRPr="005E61F9" w:rsidRDefault="00844CBC">
            <w:pPr>
              <w:pStyle w:val="Textonormal"/>
              <w:spacing w:after="0"/>
              <w:contextualSpacing/>
            </w:pPr>
            <w:r w:rsidRPr="008B7818">
              <w:t>Emparejamiento con bluetooth</w:t>
            </w:r>
            <w:r>
              <w:t>.</w:t>
            </w:r>
          </w:p>
        </w:tc>
        <w:tc>
          <w:tcPr>
            <w:tcW w:w="5289" w:type="dxa"/>
            <w:vAlign w:val="center"/>
          </w:tcPr>
          <w:p w14:paraId="20AFF2CE" w14:textId="77777777" w:rsidR="00844CBC" w:rsidRPr="00D32DE5" w:rsidRDefault="00844CBC">
            <w:pPr>
              <w:pStyle w:val="Textonormal"/>
              <w:spacing w:after="0"/>
              <w:contextualSpacing/>
            </w:pPr>
            <w:r w:rsidRPr="008C762E">
              <w:t>El dispositivo se emparejará con los dispositivos del usuario por medio de bluetooth.</w:t>
            </w:r>
          </w:p>
        </w:tc>
      </w:tr>
      <w:tr w:rsidR="00844CBC" w14:paraId="36E319A9" w14:textId="77777777" w:rsidTr="009D4570">
        <w:tc>
          <w:tcPr>
            <w:tcW w:w="1413" w:type="dxa"/>
            <w:vAlign w:val="center"/>
          </w:tcPr>
          <w:p w14:paraId="12DD32E8" w14:textId="77777777" w:rsidR="00844CBC" w:rsidRPr="00DF5E00" w:rsidRDefault="00844CBC">
            <w:pPr>
              <w:pStyle w:val="Textonormal"/>
              <w:spacing w:after="0"/>
              <w:contextualSpacing/>
            </w:pPr>
            <w:r w:rsidRPr="00E07B2B">
              <w:t>REQ-014</w:t>
            </w:r>
          </w:p>
        </w:tc>
        <w:tc>
          <w:tcPr>
            <w:tcW w:w="2126" w:type="dxa"/>
            <w:vAlign w:val="center"/>
          </w:tcPr>
          <w:p w14:paraId="4AF69E03" w14:textId="77777777" w:rsidR="00844CBC" w:rsidRPr="008B7818" w:rsidRDefault="00844CBC">
            <w:pPr>
              <w:pStyle w:val="Textonormal"/>
              <w:spacing w:after="0"/>
              <w:contextualSpacing/>
            </w:pPr>
            <w:r w:rsidRPr="0019260D">
              <w:t>Visualización física de enlace del dispositivo con la aplicación móvil.</w:t>
            </w:r>
          </w:p>
        </w:tc>
        <w:tc>
          <w:tcPr>
            <w:tcW w:w="5289" w:type="dxa"/>
            <w:vAlign w:val="center"/>
          </w:tcPr>
          <w:p w14:paraId="7218A79D" w14:textId="77777777" w:rsidR="00844CBC" w:rsidRPr="008C762E" w:rsidRDefault="00844CBC">
            <w:pPr>
              <w:pStyle w:val="Textonormal"/>
              <w:spacing w:after="0"/>
              <w:contextualSpacing/>
            </w:pPr>
            <w:r w:rsidRPr="00164AD3">
              <w:t>El dispositivo mostrará de forma estática una señal lumínica al momento de realizarse la conexión bluetooth con la aplicación móvil.</w:t>
            </w:r>
          </w:p>
        </w:tc>
      </w:tr>
      <w:tr w:rsidR="00844CBC" w14:paraId="7C5F3CAB" w14:textId="77777777" w:rsidTr="009D4570">
        <w:tc>
          <w:tcPr>
            <w:tcW w:w="1413" w:type="dxa"/>
            <w:vAlign w:val="center"/>
          </w:tcPr>
          <w:p w14:paraId="415C4A53" w14:textId="77777777" w:rsidR="00844CBC" w:rsidRPr="00E07B2B" w:rsidRDefault="00844CBC">
            <w:pPr>
              <w:pStyle w:val="Textonormal"/>
              <w:spacing w:after="0"/>
              <w:contextualSpacing/>
            </w:pPr>
            <w:r w:rsidRPr="007656B8">
              <w:t>REQ-015</w:t>
            </w:r>
          </w:p>
        </w:tc>
        <w:tc>
          <w:tcPr>
            <w:tcW w:w="2126" w:type="dxa"/>
            <w:vAlign w:val="center"/>
          </w:tcPr>
          <w:p w14:paraId="0C9C3B81" w14:textId="113A689A" w:rsidR="00844CBC" w:rsidRPr="0019260D" w:rsidRDefault="00845905">
            <w:pPr>
              <w:pStyle w:val="Textonormal"/>
              <w:spacing w:after="0"/>
              <w:contextualSpacing/>
            </w:pPr>
            <w:r w:rsidRPr="00845905">
              <w:t>Uso de lentes de realidad virtual.</w:t>
            </w:r>
          </w:p>
        </w:tc>
        <w:tc>
          <w:tcPr>
            <w:tcW w:w="5289" w:type="dxa"/>
            <w:vAlign w:val="center"/>
          </w:tcPr>
          <w:p w14:paraId="60A3862C" w14:textId="34035E27" w:rsidR="00844CBC" w:rsidRPr="00164AD3" w:rsidRDefault="00BF3419">
            <w:pPr>
              <w:pStyle w:val="Textonormal"/>
              <w:spacing w:after="0"/>
              <w:contextualSpacing/>
            </w:pPr>
            <w:r w:rsidRPr="00BF3419">
              <w:t>Uso de lentes de realidad virtual para la visualización de modelos tridimensionales.</w:t>
            </w:r>
          </w:p>
        </w:tc>
      </w:tr>
      <w:tr w:rsidR="00844CBC" w14:paraId="01D85DDD" w14:textId="77777777" w:rsidTr="009D4570">
        <w:tc>
          <w:tcPr>
            <w:tcW w:w="1413" w:type="dxa"/>
            <w:vAlign w:val="center"/>
          </w:tcPr>
          <w:p w14:paraId="6CA76188" w14:textId="77777777" w:rsidR="00844CBC" w:rsidRPr="007656B8" w:rsidRDefault="00844CBC">
            <w:pPr>
              <w:pStyle w:val="Textonormal"/>
              <w:spacing w:after="0"/>
              <w:contextualSpacing/>
            </w:pPr>
            <w:r w:rsidRPr="00DC1E9E">
              <w:t>REQ-016</w:t>
            </w:r>
          </w:p>
        </w:tc>
        <w:tc>
          <w:tcPr>
            <w:tcW w:w="2126" w:type="dxa"/>
            <w:vAlign w:val="center"/>
          </w:tcPr>
          <w:p w14:paraId="6C559085" w14:textId="3898E2D8" w:rsidR="00844CBC" w:rsidRPr="00CA4DD9" w:rsidRDefault="002934BB">
            <w:pPr>
              <w:pStyle w:val="Textonormal"/>
              <w:spacing w:after="0"/>
              <w:contextualSpacing/>
            </w:pPr>
            <w:r w:rsidRPr="002934BB">
              <w:t>Desarrollo de guante</w:t>
            </w:r>
            <w:r>
              <w:t>.</w:t>
            </w:r>
          </w:p>
        </w:tc>
        <w:tc>
          <w:tcPr>
            <w:tcW w:w="5289" w:type="dxa"/>
            <w:vAlign w:val="center"/>
          </w:tcPr>
          <w:p w14:paraId="299630BC" w14:textId="25B8DDA0" w:rsidR="00844CBC" w:rsidRPr="0079332F" w:rsidRDefault="00825DA2">
            <w:pPr>
              <w:pStyle w:val="Textonormal"/>
              <w:spacing w:after="0"/>
              <w:contextualSpacing/>
            </w:pPr>
            <w:r w:rsidRPr="00825DA2">
              <w:t>Desarrollo de un guante con sensores que permitan determinar el movimiento de los gestos de la mano y su posición.</w:t>
            </w:r>
          </w:p>
        </w:tc>
      </w:tr>
      <w:tr w:rsidR="00A23C1F" w14:paraId="5B08C42E" w14:textId="77777777" w:rsidTr="009D4570">
        <w:tc>
          <w:tcPr>
            <w:tcW w:w="1413" w:type="dxa"/>
            <w:vAlign w:val="center"/>
          </w:tcPr>
          <w:p w14:paraId="0A1E29AE" w14:textId="67855002" w:rsidR="00A23C1F" w:rsidRPr="00DC1E9E" w:rsidRDefault="00A23C1F" w:rsidP="00A23C1F">
            <w:pPr>
              <w:pStyle w:val="Textonormal"/>
              <w:spacing w:after="0"/>
              <w:contextualSpacing/>
            </w:pPr>
            <w:r w:rsidRPr="00DC1E9E">
              <w:t>REQ-01</w:t>
            </w:r>
            <w:r>
              <w:t>7</w:t>
            </w:r>
          </w:p>
        </w:tc>
        <w:tc>
          <w:tcPr>
            <w:tcW w:w="2126" w:type="dxa"/>
            <w:vAlign w:val="center"/>
          </w:tcPr>
          <w:p w14:paraId="4231BECB" w14:textId="57F3FEC4" w:rsidR="00A23C1F" w:rsidRPr="002934BB" w:rsidRDefault="00A23C1F" w:rsidP="00A23C1F">
            <w:pPr>
              <w:pStyle w:val="Textonormal"/>
              <w:spacing w:after="0"/>
              <w:contextualSpacing/>
            </w:pPr>
            <w:r w:rsidRPr="00A23C1F">
              <w:t>Uso de botón de encendido.</w:t>
            </w:r>
          </w:p>
        </w:tc>
        <w:tc>
          <w:tcPr>
            <w:tcW w:w="5289" w:type="dxa"/>
            <w:vAlign w:val="center"/>
          </w:tcPr>
          <w:p w14:paraId="09714FA3" w14:textId="6386C560" w:rsidR="00A23C1F" w:rsidRPr="00825DA2" w:rsidRDefault="001F3413" w:rsidP="00A23C1F">
            <w:pPr>
              <w:pStyle w:val="Textonormal"/>
              <w:spacing w:after="0"/>
              <w:contextualSpacing/>
            </w:pPr>
            <w:r w:rsidRPr="001F3413">
              <w:t>Uso de un botón de encendido para que el usuario tenga conocimiento del estado del guante y contribuir al ahorro de batería para hacer uso de este cuando sea necesario.</w:t>
            </w:r>
          </w:p>
        </w:tc>
      </w:tr>
      <w:tr w:rsidR="004C6AFC" w14:paraId="365A3A36" w14:textId="77777777" w:rsidTr="009D4570">
        <w:tc>
          <w:tcPr>
            <w:tcW w:w="1413" w:type="dxa"/>
            <w:vAlign w:val="center"/>
          </w:tcPr>
          <w:p w14:paraId="766EA0BE" w14:textId="333422E2" w:rsidR="004C6AFC" w:rsidRPr="00DC1E9E" w:rsidRDefault="00202A83" w:rsidP="00A23C1F">
            <w:pPr>
              <w:pStyle w:val="Textonormal"/>
              <w:spacing w:after="0"/>
              <w:contextualSpacing/>
            </w:pPr>
            <w:r w:rsidRPr="00DC1E9E">
              <w:t>REQ-01</w:t>
            </w:r>
            <w:r>
              <w:t>8</w:t>
            </w:r>
          </w:p>
        </w:tc>
        <w:tc>
          <w:tcPr>
            <w:tcW w:w="2126" w:type="dxa"/>
            <w:vAlign w:val="center"/>
          </w:tcPr>
          <w:p w14:paraId="0D199A0E" w14:textId="3A285838" w:rsidR="004C6AFC" w:rsidRPr="00A23C1F" w:rsidRDefault="00601B48" w:rsidP="00A23C1F">
            <w:pPr>
              <w:pStyle w:val="Textonormal"/>
              <w:spacing w:after="0"/>
              <w:contextualSpacing/>
            </w:pPr>
            <w:r w:rsidRPr="00601B48">
              <w:t>Operaciones</w:t>
            </w:r>
            <w:r w:rsidR="002A1F9E">
              <w:t>.</w:t>
            </w:r>
          </w:p>
        </w:tc>
        <w:tc>
          <w:tcPr>
            <w:tcW w:w="5289" w:type="dxa"/>
            <w:vAlign w:val="center"/>
          </w:tcPr>
          <w:p w14:paraId="2A37B652" w14:textId="66461A19" w:rsidR="004C6AFC" w:rsidRPr="001F3413" w:rsidRDefault="00202A83" w:rsidP="00A23C1F">
            <w:pPr>
              <w:pStyle w:val="Textonormal"/>
              <w:spacing w:after="0"/>
              <w:contextualSpacing/>
            </w:pPr>
            <w:r w:rsidRPr="00202A83">
              <w:t>Se realizan operaciones de rotación, escalado y selección de los modelos utilizando el guante de manipulación sobre los modelos que la aplicación ofrece.</w:t>
            </w:r>
          </w:p>
        </w:tc>
      </w:tr>
      <w:tr w:rsidR="00202A83" w14:paraId="3DAB34E3" w14:textId="77777777" w:rsidTr="009D4570">
        <w:tc>
          <w:tcPr>
            <w:tcW w:w="1413" w:type="dxa"/>
            <w:vAlign w:val="center"/>
          </w:tcPr>
          <w:p w14:paraId="46133CFA" w14:textId="5441BFAA" w:rsidR="00202A83" w:rsidRPr="00DC1E9E" w:rsidRDefault="00B041C0" w:rsidP="00A23C1F">
            <w:pPr>
              <w:pStyle w:val="Textonormal"/>
              <w:spacing w:after="0"/>
              <w:contextualSpacing/>
            </w:pPr>
            <w:r w:rsidRPr="00DC1E9E">
              <w:t>REQ-01</w:t>
            </w:r>
            <w:r>
              <w:t>9</w:t>
            </w:r>
          </w:p>
        </w:tc>
        <w:tc>
          <w:tcPr>
            <w:tcW w:w="2126" w:type="dxa"/>
            <w:vAlign w:val="center"/>
          </w:tcPr>
          <w:p w14:paraId="6B171C95" w14:textId="4F8E81A6" w:rsidR="00202A83" w:rsidRPr="00601B48" w:rsidRDefault="005E030C" w:rsidP="00A23C1F">
            <w:pPr>
              <w:pStyle w:val="Textonormal"/>
              <w:spacing w:after="0"/>
              <w:contextualSpacing/>
            </w:pPr>
            <w:r w:rsidRPr="005E030C">
              <w:t>Botones de funcionalidad en el guante</w:t>
            </w:r>
            <w:r>
              <w:t>.</w:t>
            </w:r>
          </w:p>
        </w:tc>
        <w:tc>
          <w:tcPr>
            <w:tcW w:w="5289" w:type="dxa"/>
            <w:vAlign w:val="center"/>
          </w:tcPr>
          <w:p w14:paraId="70B07CA8" w14:textId="5D1E2957" w:rsidR="00202A83" w:rsidRPr="00202A83" w:rsidRDefault="009D4570" w:rsidP="00A23C1F">
            <w:pPr>
              <w:pStyle w:val="Textonormal"/>
              <w:spacing w:after="0"/>
              <w:contextualSpacing/>
            </w:pPr>
            <w:r w:rsidRPr="009D4570">
              <w:t>Se utilizan los botones para desplazarce entre las opciones de las diferentes interfases de los menús de selección y seleccionar las opciones.</w:t>
            </w:r>
          </w:p>
        </w:tc>
      </w:tr>
    </w:tbl>
    <w:p w14:paraId="6BC6A51A" w14:textId="77777777" w:rsidR="00844CBC" w:rsidRPr="00AE62DC" w:rsidRDefault="00844CBC" w:rsidP="003F5790">
      <w:pPr>
        <w:pStyle w:val="Textonormal"/>
      </w:pPr>
    </w:p>
    <w:p w14:paraId="2AF7B4EF" w14:textId="77777777" w:rsidR="00DE1527" w:rsidRDefault="009A357A" w:rsidP="00F61ED3">
      <w:r>
        <w:t xml:space="preserve">Dado que la </w:t>
      </w:r>
      <w:r w:rsidR="00DE1527">
        <w:t xml:space="preserve">finalidad de la </w:t>
      </w:r>
      <w:r>
        <w:t>fase de especificación de requerimientos de la metodología V,</w:t>
      </w:r>
      <w:r w:rsidR="00DE1527">
        <w:t xml:space="preserve"> tiene como resultado los requerimientos globales del proyecto, es necesario definir e incluir l</w:t>
      </w:r>
      <w:r w:rsidR="00921433">
        <w:t>os requerimientos de rendimiento</w:t>
      </w:r>
      <w:r w:rsidR="00DE1527">
        <w:t>, estos</w:t>
      </w:r>
      <w:r w:rsidR="00C91492">
        <w:t xml:space="preserve"> se </w:t>
      </w:r>
      <w:r w:rsidR="005B716A">
        <w:t>dividen</w:t>
      </w:r>
      <w:r w:rsidR="00C91492">
        <w:t xml:space="preserve"> en </w:t>
      </w:r>
      <w:r w:rsidR="00A576F8">
        <w:t>rendimiento de la aplicación y del</w:t>
      </w:r>
      <w:r w:rsidR="00DE1527">
        <w:t xml:space="preserve"> guante</w:t>
      </w:r>
      <w:r w:rsidR="00A576F8">
        <w:t>.</w:t>
      </w:r>
      <w:r w:rsidR="00F61ED3">
        <w:t xml:space="preserve"> </w:t>
      </w:r>
    </w:p>
    <w:p w14:paraId="1934C931" w14:textId="77777777" w:rsidR="00DE1527" w:rsidRDefault="00DE1527" w:rsidP="00F61ED3"/>
    <w:p w14:paraId="500E974D" w14:textId="7BE4F26A" w:rsidR="00F61ED3" w:rsidRDefault="00F61ED3" w:rsidP="00F61ED3">
      <w:r>
        <w:t>Por ello para el correcto funcionamiento de la aplicación en entornos Android, el dispositivo deberá contar como mínimo con las siguientes especificaciones:</w:t>
      </w:r>
    </w:p>
    <w:p w14:paraId="5ACF50B8" w14:textId="77777777" w:rsidR="00F61ED3" w:rsidRDefault="00F61ED3" w:rsidP="00EA22A1">
      <w:pPr>
        <w:pStyle w:val="ListParagraph"/>
        <w:numPr>
          <w:ilvl w:val="0"/>
          <w:numId w:val="9"/>
        </w:numPr>
        <w:spacing w:after="160"/>
        <w:jc w:val="left"/>
      </w:pPr>
      <w:r>
        <w:t>Android 5.0</w:t>
      </w:r>
    </w:p>
    <w:p w14:paraId="5E588453" w14:textId="77777777" w:rsidR="00F61ED3" w:rsidRDefault="00F61ED3" w:rsidP="00EA22A1">
      <w:pPr>
        <w:pStyle w:val="ListParagraph"/>
        <w:numPr>
          <w:ilvl w:val="0"/>
          <w:numId w:val="9"/>
        </w:numPr>
        <w:spacing w:after="160"/>
        <w:jc w:val="left"/>
      </w:pPr>
      <w:r>
        <w:t>Almacenamiento de 16 GB</w:t>
      </w:r>
    </w:p>
    <w:p w14:paraId="04D94A0F" w14:textId="77777777" w:rsidR="00F61ED3" w:rsidRDefault="00F61ED3" w:rsidP="00EA22A1">
      <w:pPr>
        <w:pStyle w:val="ListParagraph"/>
        <w:numPr>
          <w:ilvl w:val="0"/>
          <w:numId w:val="9"/>
        </w:numPr>
        <w:spacing w:after="160"/>
        <w:jc w:val="left"/>
      </w:pPr>
      <w:r>
        <w:t>Memoria RAM de 6 GB</w:t>
      </w:r>
    </w:p>
    <w:p w14:paraId="1EFAD620" w14:textId="77777777" w:rsidR="00F61ED3" w:rsidRDefault="00F61ED3" w:rsidP="00EA22A1">
      <w:pPr>
        <w:pStyle w:val="ListParagraph"/>
        <w:numPr>
          <w:ilvl w:val="0"/>
          <w:numId w:val="9"/>
        </w:numPr>
        <w:spacing w:after="160"/>
        <w:jc w:val="left"/>
      </w:pPr>
      <w:r>
        <w:t>Cámara de 2 MP con autoenfoque.</w:t>
      </w:r>
    </w:p>
    <w:p w14:paraId="7BD5F273" w14:textId="03F2ABB6" w:rsidR="0078412A" w:rsidRDefault="0078412A" w:rsidP="00EA22A1">
      <w:pPr>
        <w:pStyle w:val="ListParagraph"/>
        <w:numPr>
          <w:ilvl w:val="0"/>
          <w:numId w:val="9"/>
        </w:numPr>
        <w:spacing w:after="160"/>
        <w:jc w:val="left"/>
      </w:pPr>
      <w:r>
        <w:t>Bluetooth 4.</w:t>
      </w:r>
      <w:r w:rsidR="00F62EE6">
        <w:t>0</w:t>
      </w:r>
    </w:p>
    <w:p w14:paraId="17F557B4" w14:textId="4F28C19F" w:rsidR="00F61ED3" w:rsidRDefault="00F61ED3" w:rsidP="00F61ED3">
      <w:r>
        <w:t xml:space="preserve">La aplicación deberá permitir hasta en máximo de 50 alumnos por clase y dirigida por un máximo de 1 profesor, para ello se requerirá de una conexión bluetooth para el emparejamiento con el </w:t>
      </w:r>
      <w:r w:rsidR="009A357A">
        <w:t>guante</w:t>
      </w:r>
      <w:r w:rsidR="00A24F88">
        <w:t xml:space="preserve"> a desarrollar</w:t>
      </w:r>
      <w:r w:rsidR="0077519A">
        <w:t>.</w:t>
      </w:r>
    </w:p>
    <w:p w14:paraId="1977155B" w14:textId="77777777" w:rsidR="0011790D" w:rsidRDefault="0011790D" w:rsidP="00F61ED3"/>
    <w:p w14:paraId="6DCB52DB" w14:textId="6F9062F2" w:rsidR="00B20389" w:rsidRDefault="0011790D" w:rsidP="00B20389">
      <w:r>
        <w:t xml:space="preserve">Para el </w:t>
      </w:r>
      <w:r w:rsidR="00DE1527">
        <w:t>guante</w:t>
      </w:r>
      <w:r>
        <w:t xml:space="preserve"> a desarrollar </w:t>
      </w:r>
      <w:r w:rsidR="00B20389">
        <w:t xml:space="preserve">se deberá programar en Python 3 y se implementará en un </w:t>
      </w:r>
      <w:r w:rsidR="006D66A6">
        <w:t>ensamblaje</w:t>
      </w:r>
      <w:r w:rsidR="00B20389">
        <w:t xml:space="preserve"> que consta</w:t>
      </w:r>
      <w:r w:rsidR="006D66A6">
        <w:t>rá</w:t>
      </w:r>
      <w:r w:rsidR="00B20389">
        <w:t xml:space="preserve"> de un microcontrolador Raspberry Pi Zero 2 W que tiene las siguientes características:</w:t>
      </w:r>
    </w:p>
    <w:p w14:paraId="2C368163" w14:textId="77777777" w:rsidR="00B20389" w:rsidRPr="009F4CBB" w:rsidRDefault="00B20389" w:rsidP="00EA22A1">
      <w:pPr>
        <w:pStyle w:val="NormalWeb"/>
        <w:numPr>
          <w:ilvl w:val="0"/>
          <w:numId w:val="10"/>
        </w:numPr>
        <w:spacing w:line="360" w:lineRule="auto"/>
        <w:rPr>
          <w:rFonts w:eastAsiaTheme="minorHAnsi" w:cstheme="minorBidi"/>
          <w:szCs w:val="22"/>
          <w:lang w:val="en-US" w:eastAsia="en-US"/>
        </w:rPr>
      </w:pPr>
      <w:r w:rsidRPr="009F4CBB">
        <w:rPr>
          <w:rFonts w:eastAsiaTheme="minorHAnsi" w:cstheme="minorBidi"/>
          <w:szCs w:val="22"/>
          <w:lang w:val="en-US" w:eastAsia="en-US"/>
        </w:rPr>
        <w:t>1GHz quad-core 64-bit Arm Cortex-A53 CPU</w:t>
      </w:r>
    </w:p>
    <w:p w14:paraId="420E871C" w14:textId="77777777" w:rsidR="00B20389" w:rsidRPr="004A72B1" w:rsidRDefault="00B20389" w:rsidP="00EA22A1">
      <w:pPr>
        <w:pStyle w:val="NormalWeb"/>
        <w:numPr>
          <w:ilvl w:val="0"/>
          <w:numId w:val="10"/>
        </w:numPr>
        <w:spacing w:line="360" w:lineRule="auto"/>
        <w:rPr>
          <w:rFonts w:eastAsiaTheme="minorHAnsi" w:cstheme="minorBidi"/>
          <w:szCs w:val="22"/>
          <w:lang w:eastAsia="en-US"/>
        </w:rPr>
      </w:pPr>
      <w:r w:rsidRPr="004A72B1">
        <w:rPr>
          <w:rFonts w:eastAsiaTheme="minorHAnsi" w:cstheme="minorBidi"/>
          <w:szCs w:val="22"/>
          <w:lang w:eastAsia="en-US"/>
        </w:rPr>
        <w:t>512MB SDRAM</w:t>
      </w:r>
    </w:p>
    <w:p w14:paraId="42621656" w14:textId="77777777" w:rsidR="00B20389" w:rsidRPr="009F4CBB" w:rsidRDefault="00B20389" w:rsidP="00EA22A1">
      <w:pPr>
        <w:pStyle w:val="NormalWeb"/>
        <w:numPr>
          <w:ilvl w:val="0"/>
          <w:numId w:val="10"/>
        </w:numPr>
        <w:spacing w:line="360" w:lineRule="auto"/>
        <w:rPr>
          <w:rFonts w:eastAsiaTheme="minorHAnsi" w:cstheme="minorBidi"/>
          <w:szCs w:val="22"/>
          <w:lang w:val="en-US" w:eastAsia="en-US"/>
        </w:rPr>
      </w:pPr>
      <w:r w:rsidRPr="009F4CBB">
        <w:rPr>
          <w:rFonts w:eastAsiaTheme="minorHAnsi" w:cstheme="minorBidi"/>
          <w:szCs w:val="22"/>
          <w:lang w:val="en-US" w:eastAsia="en-US"/>
        </w:rPr>
        <w:t>2.4GHz 802.11 b/g/n wireless LAN</w:t>
      </w:r>
    </w:p>
    <w:p w14:paraId="47FFC0ED" w14:textId="77777777" w:rsidR="00B20389" w:rsidRPr="009F4CBB" w:rsidRDefault="00B20389" w:rsidP="00EA22A1">
      <w:pPr>
        <w:pStyle w:val="NormalWeb"/>
        <w:numPr>
          <w:ilvl w:val="0"/>
          <w:numId w:val="10"/>
        </w:numPr>
        <w:spacing w:line="360" w:lineRule="auto"/>
        <w:rPr>
          <w:rFonts w:eastAsiaTheme="minorHAnsi" w:cstheme="minorBidi"/>
          <w:szCs w:val="22"/>
          <w:lang w:val="en-US" w:eastAsia="en-US"/>
        </w:rPr>
      </w:pPr>
      <w:r w:rsidRPr="009F4CBB">
        <w:rPr>
          <w:rFonts w:eastAsiaTheme="minorHAnsi" w:cstheme="minorBidi"/>
          <w:szCs w:val="22"/>
          <w:lang w:val="en-US" w:eastAsia="en-US"/>
        </w:rPr>
        <w:t>Bluetooth 4.2, Bluetooth Low Energy (BLE), onboard antenna</w:t>
      </w:r>
    </w:p>
    <w:p w14:paraId="39991C37" w14:textId="3D947F7F" w:rsidR="00B20389" w:rsidRPr="009F4CBB" w:rsidRDefault="00B20389" w:rsidP="00EA22A1">
      <w:pPr>
        <w:pStyle w:val="NormalWeb"/>
        <w:numPr>
          <w:ilvl w:val="0"/>
          <w:numId w:val="10"/>
        </w:numPr>
        <w:spacing w:line="360" w:lineRule="auto"/>
        <w:rPr>
          <w:rFonts w:eastAsiaTheme="minorHAnsi" w:cstheme="minorBidi"/>
          <w:szCs w:val="22"/>
          <w:lang w:val="en-US" w:eastAsia="en-US"/>
        </w:rPr>
      </w:pPr>
      <w:r w:rsidRPr="009F4CBB">
        <w:rPr>
          <w:rFonts w:eastAsiaTheme="minorHAnsi" w:cstheme="minorBidi"/>
          <w:szCs w:val="22"/>
          <w:lang w:val="en-US" w:eastAsia="en-US"/>
        </w:rPr>
        <w:t xml:space="preserve">Mini HDMI® port and </w:t>
      </w:r>
      <w:r w:rsidR="001B7509" w:rsidRPr="009F4CBB">
        <w:rPr>
          <w:rFonts w:eastAsiaTheme="minorHAnsi" w:cstheme="minorBidi"/>
          <w:szCs w:val="22"/>
          <w:lang w:val="en-US" w:eastAsia="en-US"/>
        </w:rPr>
        <w:t>micro–USB</w:t>
      </w:r>
      <w:r w:rsidRPr="009F4CBB">
        <w:rPr>
          <w:rFonts w:eastAsiaTheme="minorHAnsi" w:cstheme="minorBidi"/>
          <w:szCs w:val="22"/>
          <w:lang w:val="en-US" w:eastAsia="en-US"/>
        </w:rPr>
        <w:t xml:space="preserve"> On-The-Go (OTG) port</w:t>
      </w:r>
    </w:p>
    <w:p w14:paraId="41DC34D6" w14:textId="77777777" w:rsidR="00B20389" w:rsidRPr="004A72B1" w:rsidRDefault="00B20389" w:rsidP="00EA22A1">
      <w:pPr>
        <w:pStyle w:val="NormalWeb"/>
        <w:numPr>
          <w:ilvl w:val="0"/>
          <w:numId w:val="10"/>
        </w:numPr>
        <w:spacing w:line="360" w:lineRule="auto"/>
        <w:rPr>
          <w:rFonts w:eastAsiaTheme="minorHAnsi" w:cstheme="minorBidi"/>
          <w:szCs w:val="22"/>
          <w:lang w:eastAsia="en-US"/>
        </w:rPr>
      </w:pPr>
      <w:r w:rsidRPr="004A72B1">
        <w:rPr>
          <w:rFonts w:eastAsiaTheme="minorHAnsi" w:cstheme="minorBidi"/>
          <w:szCs w:val="22"/>
          <w:lang w:eastAsia="en-US"/>
        </w:rPr>
        <w:t>microSD card slot</w:t>
      </w:r>
    </w:p>
    <w:p w14:paraId="37E3BAD4" w14:textId="77777777" w:rsidR="00B20389" w:rsidRPr="004A72B1" w:rsidRDefault="00B20389" w:rsidP="00EA22A1">
      <w:pPr>
        <w:pStyle w:val="NormalWeb"/>
        <w:numPr>
          <w:ilvl w:val="0"/>
          <w:numId w:val="10"/>
        </w:numPr>
        <w:spacing w:line="360" w:lineRule="auto"/>
        <w:rPr>
          <w:rFonts w:eastAsiaTheme="minorHAnsi" w:cstheme="minorBidi"/>
          <w:szCs w:val="22"/>
          <w:lang w:eastAsia="en-US"/>
        </w:rPr>
      </w:pPr>
      <w:r w:rsidRPr="004A72B1">
        <w:rPr>
          <w:rFonts w:eastAsiaTheme="minorHAnsi" w:cstheme="minorBidi"/>
          <w:szCs w:val="22"/>
          <w:lang w:eastAsia="en-US"/>
        </w:rPr>
        <w:t>CSI-2 camera connector</w:t>
      </w:r>
    </w:p>
    <w:p w14:paraId="36831CA0" w14:textId="77777777" w:rsidR="00B20389" w:rsidRPr="009F4CBB" w:rsidRDefault="00B20389" w:rsidP="00EA22A1">
      <w:pPr>
        <w:pStyle w:val="NormalWeb"/>
        <w:numPr>
          <w:ilvl w:val="0"/>
          <w:numId w:val="10"/>
        </w:numPr>
        <w:spacing w:line="360" w:lineRule="auto"/>
        <w:rPr>
          <w:rFonts w:eastAsiaTheme="minorHAnsi" w:cstheme="minorBidi"/>
          <w:szCs w:val="22"/>
          <w:lang w:val="en-US" w:eastAsia="en-US"/>
        </w:rPr>
      </w:pPr>
      <w:r w:rsidRPr="009F4CBB">
        <w:rPr>
          <w:rFonts w:eastAsiaTheme="minorHAnsi" w:cstheme="minorBidi"/>
          <w:szCs w:val="22"/>
          <w:lang w:val="en-US" w:eastAsia="en-US"/>
        </w:rPr>
        <w:t>HAT-compatible 40-pin header footprint (unpopulated)</w:t>
      </w:r>
    </w:p>
    <w:p w14:paraId="5EEDF626" w14:textId="77777777" w:rsidR="00B20389" w:rsidRPr="004A72B1" w:rsidRDefault="00B20389" w:rsidP="00EA22A1">
      <w:pPr>
        <w:pStyle w:val="NormalWeb"/>
        <w:numPr>
          <w:ilvl w:val="0"/>
          <w:numId w:val="10"/>
        </w:numPr>
        <w:spacing w:line="360" w:lineRule="auto"/>
        <w:rPr>
          <w:rFonts w:eastAsiaTheme="minorHAnsi" w:cstheme="minorBidi"/>
          <w:szCs w:val="22"/>
          <w:lang w:eastAsia="en-US"/>
        </w:rPr>
      </w:pPr>
      <w:r w:rsidRPr="004A72B1">
        <w:rPr>
          <w:rFonts w:eastAsiaTheme="minorHAnsi" w:cstheme="minorBidi"/>
          <w:szCs w:val="22"/>
          <w:lang w:eastAsia="en-US"/>
        </w:rPr>
        <w:t>H.264, MPEG-4 decode (1080p30); H.264 encode (1080p30)</w:t>
      </w:r>
    </w:p>
    <w:p w14:paraId="6A08E957" w14:textId="77777777" w:rsidR="00B20389" w:rsidRPr="004A72B1" w:rsidRDefault="00B20389" w:rsidP="00EA22A1">
      <w:pPr>
        <w:pStyle w:val="NormalWeb"/>
        <w:numPr>
          <w:ilvl w:val="0"/>
          <w:numId w:val="10"/>
        </w:numPr>
        <w:spacing w:line="360" w:lineRule="auto"/>
        <w:rPr>
          <w:rFonts w:eastAsiaTheme="minorHAnsi" w:cstheme="minorBidi"/>
          <w:szCs w:val="22"/>
          <w:lang w:eastAsia="en-US"/>
        </w:rPr>
      </w:pPr>
      <w:r w:rsidRPr="004A72B1">
        <w:rPr>
          <w:rFonts w:eastAsiaTheme="minorHAnsi" w:cstheme="minorBidi"/>
          <w:szCs w:val="22"/>
          <w:lang w:eastAsia="en-US"/>
        </w:rPr>
        <w:t>OpenGL ES 1.1, 2.0 graphics</w:t>
      </w:r>
    </w:p>
    <w:p w14:paraId="72ECB121" w14:textId="77777777" w:rsidR="00B20389" w:rsidRPr="004A72B1" w:rsidRDefault="00B20389" w:rsidP="00EA22A1">
      <w:pPr>
        <w:pStyle w:val="NormalWeb"/>
        <w:numPr>
          <w:ilvl w:val="0"/>
          <w:numId w:val="10"/>
        </w:numPr>
        <w:spacing w:line="360" w:lineRule="auto"/>
        <w:rPr>
          <w:rFonts w:eastAsiaTheme="minorHAnsi" w:cstheme="minorBidi"/>
          <w:szCs w:val="22"/>
          <w:lang w:eastAsia="en-US"/>
        </w:rPr>
      </w:pPr>
      <w:r w:rsidRPr="004A72B1">
        <w:rPr>
          <w:rFonts w:eastAsiaTheme="minorHAnsi" w:cstheme="minorBidi"/>
          <w:szCs w:val="22"/>
          <w:lang w:eastAsia="en-US"/>
        </w:rPr>
        <w:t>Micro USB power</w:t>
      </w:r>
    </w:p>
    <w:p w14:paraId="7D5428DC" w14:textId="40458F47" w:rsidR="00B20389" w:rsidRPr="009F4CBB" w:rsidRDefault="00B20389" w:rsidP="00EA22A1">
      <w:pPr>
        <w:pStyle w:val="NormalWeb"/>
        <w:numPr>
          <w:ilvl w:val="0"/>
          <w:numId w:val="10"/>
        </w:numPr>
        <w:spacing w:line="360" w:lineRule="auto"/>
        <w:rPr>
          <w:rFonts w:eastAsiaTheme="minorHAnsi" w:cstheme="minorBidi"/>
          <w:szCs w:val="22"/>
          <w:lang w:val="en-US" w:eastAsia="en-US"/>
        </w:rPr>
      </w:pPr>
      <w:r w:rsidRPr="009F4CBB">
        <w:rPr>
          <w:rFonts w:eastAsiaTheme="minorHAnsi" w:cstheme="minorBidi"/>
          <w:szCs w:val="22"/>
          <w:lang w:val="en-US" w:eastAsia="en-US"/>
        </w:rPr>
        <w:t xml:space="preserve">Composite video and reset pins via solder test </w:t>
      </w:r>
      <w:r w:rsidR="001B7509" w:rsidRPr="009F4CBB">
        <w:rPr>
          <w:rFonts w:eastAsiaTheme="minorHAnsi" w:cstheme="minorBidi"/>
          <w:szCs w:val="22"/>
          <w:lang w:val="en-US" w:eastAsia="en-US"/>
        </w:rPr>
        <w:t>points.</w:t>
      </w:r>
    </w:p>
    <w:p w14:paraId="20B07317" w14:textId="77777777" w:rsidR="00B20389" w:rsidRPr="004A72B1" w:rsidRDefault="00B20389" w:rsidP="00EA22A1">
      <w:pPr>
        <w:pStyle w:val="NormalWeb"/>
        <w:numPr>
          <w:ilvl w:val="0"/>
          <w:numId w:val="10"/>
        </w:numPr>
        <w:spacing w:line="360" w:lineRule="auto"/>
        <w:rPr>
          <w:rFonts w:eastAsiaTheme="minorHAnsi" w:cstheme="minorBidi"/>
          <w:szCs w:val="22"/>
          <w:lang w:eastAsia="en-US"/>
        </w:rPr>
      </w:pPr>
      <w:r w:rsidRPr="004A72B1">
        <w:rPr>
          <w:rFonts w:eastAsiaTheme="minorHAnsi" w:cstheme="minorBidi"/>
          <w:szCs w:val="22"/>
          <w:lang w:eastAsia="en-US"/>
        </w:rPr>
        <w:t>65mm x 30mm</w:t>
      </w:r>
    </w:p>
    <w:p w14:paraId="775EA8CA" w14:textId="1D622390" w:rsidR="00ED2DC3" w:rsidRDefault="00DE1527" w:rsidP="00BD6081">
      <w:pPr>
        <w:pStyle w:val="Textonormal"/>
      </w:pPr>
      <w:r>
        <w:t xml:space="preserve">Así como un guante de </w:t>
      </w:r>
      <w:r w:rsidRPr="009B2665">
        <w:t>poliuretano o nylon</w:t>
      </w:r>
      <w:r w:rsidR="00BD6081">
        <w:t xml:space="preserve">, en el que se adaptarán sensores flexibles, contará con una batería, así como botón de encendido y leds </w:t>
      </w:r>
      <w:r w:rsidR="006110AA">
        <w:t>para verificación de carga y</w:t>
      </w:r>
      <w:r w:rsidR="00652AC6">
        <w:t xml:space="preserve"> funcionamiento</w:t>
      </w:r>
      <w:r w:rsidR="005E3009">
        <w:t>, los movimientos que tendrá que captar principalmente son los generados por la flexibilidad de los dedos de la mano, sin embargo, aún no se define</w:t>
      </w:r>
      <w:r w:rsidR="00840825">
        <w:t>n si existirá soporte para movimientos espaciales</w:t>
      </w:r>
      <w:r w:rsidR="00F52D01">
        <w:t xml:space="preserve">, por ello el tiempo de funcionamiento </w:t>
      </w:r>
      <w:r w:rsidR="00C92610">
        <w:t>u operación total del guante no puede ser definido, ya que es necesario contar con el uso de carga total de todos los componentes para la elección de la batería adecuada y con ello calcular el tiempo de operación final del dispositivo</w:t>
      </w:r>
      <w:r w:rsidR="00FE1938">
        <w:t>.</w:t>
      </w:r>
    </w:p>
    <w:p w14:paraId="7704EA87" w14:textId="51EEFF3D" w:rsidR="006D66A6" w:rsidRPr="00AE62DC" w:rsidRDefault="006E18A6" w:rsidP="006E18A6">
      <w:pPr>
        <w:spacing w:after="160" w:line="259" w:lineRule="auto"/>
        <w:jc w:val="left"/>
      </w:pPr>
      <w:r>
        <w:br w:type="page"/>
      </w:r>
    </w:p>
    <w:p w14:paraId="477B6815" w14:textId="77777777" w:rsidR="003F5790" w:rsidRDefault="003F5790" w:rsidP="00EA22A1">
      <w:pPr>
        <w:pStyle w:val="Subtitle"/>
        <w:numPr>
          <w:ilvl w:val="0"/>
          <w:numId w:val="7"/>
        </w:numPr>
        <w:spacing w:after="120"/>
      </w:pPr>
      <w:bookmarkStart w:id="126" w:name="_Toc1468044"/>
      <w:bookmarkStart w:id="127" w:name="_Toc22118794"/>
      <w:bookmarkStart w:id="128" w:name="_Toc57276378"/>
      <w:bookmarkStart w:id="129" w:name="_Toc153453927"/>
      <w:r>
        <w:t>Diseño del sistema.</w:t>
      </w:r>
      <w:bookmarkEnd w:id="126"/>
      <w:bookmarkEnd w:id="127"/>
      <w:bookmarkEnd w:id="128"/>
      <w:bookmarkEnd w:id="129"/>
    </w:p>
    <w:p w14:paraId="5FD96BF1" w14:textId="77777777" w:rsidR="003F5790" w:rsidRDefault="003F5790" w:rsidP="00EA22A1">
      <w:pPr>
        <w:pStyle w:val="Subtitle"/>
        <w:numPr>
          <w:ilvl w:val="1"/>
          <w:numId w:val="7"/>
        </w:numPr>
        <w:spacing w:after="120"/>
      </w:pPr>
      <w:bookmarkStart w:id="130" w:name="_Toc1468045"/>
      <w:bookmarkStart w:id="131" w:name="_Toc22118795"/>
      <w:bookmarkStart w:id="132" w:name="_Toc57276379"/>
      <w:bookmarkStart w:id="133" w:name="_Toc153453928"/>
      <w:r>
        <w:t>Arquitectura del sistema.</w:t>
      </w:r>
      <w:bookmarkEnd w:id="130"/>
      <w:bookmarkEnd w:id="131"/>
      <w:bookmarkEnd w:id="132"/>
      <w:bookmarkEnd w:id="133"/>
    </w:p>
    <w:p w14:paraId="69D41C9A" w14:textId="154A38FD" w:rsidR="007270A5" w:rsidRDefault="007270A5" w:rsidP="007270A5">
      <w:pPr>
        <w:pStyle w:val="Textonormal"/>
      </w:pPr>
      <w:bookmarkStart w:id="134" w:name="_Toc1468046"/>
      <w:r>
        <w:t xml:space="preserve">Según Pressman, la arquitectura del software desempeña un papel crucial al modelar la estructura de un sistema y la interacción entre datos y componentes del procedimiento. Es esencial comprender que la arquitectura no constituye el software operativo en sí; más bien, actúa como una representación que facilita el análisis de la efectividad del diseño para cumplir con los requisitos establecidos y reducir los riesgos asociados con la construcción del software </w:t>
      </w:r>
      <w:r>
        <w:fldChar w:fldCharType="begin"/>
      </w:r>
      <w:r w:rsidR="00184038">
        <w:instrText xml:space="preserve"> ADDIN ZOTERO_ITEM CSL_CITATION {"citationID":"CLGY9i0I","properties":{"formattedCitation":"[58]","plainCitation":"[58]","noteIndex":0},"citationItems":[{"id":"ayzYSt9U/iN6vQZHN","uris":["http://zotero.org/users/local/5HXqhgG0/items/8IJNPPLG"],"itemData":{"id":137,"type":"book","edition":"Séptima edición","event-place":"México; Bogotá; Buenos Aires; Caracas; Guatemala; Madrid","ISBN":"978-1-4562-1836-2","language":"spa","note":"OCLC: 1120568405","publisher":"McGraw-Hill Education","publisher-place":"México; Bogotá; Buenos Aires; Caracas; Guatemala; Madrid","source":"Open WorldCat","title":"Ingeniería del software: un enfoque práctico","title-short":"Ingeniería del software","contributor":[{"family":"Pressman","given":"Roger S."}],"issued":{"date-parts":[["2013"]]}}}],"schema":"https://github.com/citation-style-language/schema/raw/master/csl-citation.json"} </w:instrText>
      </w:r>
      <w:r>
        <w:fldChar w:fldCharType="separate"/>
      </w:r>
      <w:r w:rsidR="00184038">
        <w:rPr>
          <w:rFonts w:cs="Times New Roman"/>
        </w:rPr>
        <w:t>[58]</w:t>
      </w:r>
      <w:r>
        <w:fldChar w:fldCharType="end"/>
      </w:r>
      <w:r>
        <w:t xml:space="preserve">. La IEEE, por su parte, define la arquitectura de software como la organización fundamental de un sistema, incorporando sus componentes, relaciones y los principios rectores de su diseño y evolución </w:t>
      </w:r>
      <w:r>
        <w:fldChar w:fldCharType="begin"/>
      </w:r>
      <w:r w:rsidR="00184038">
        <w:instrText xml:space="preserve"> ADDIN ZOTERO_ITEM CSL_CITATION {"citationID":"8SviDCnE","properties":{"formattedCitation":"[60]","plainCitation":"[60]","noteIndex":0},"citationItems":[{"id":"ayzYSt9U/uWdVamOd","uris":["http://zotero.org/users/local/5HXqhgG0/items/SWLEJN9W"],"itemData":{"id":139,"type":"report","note":"ISBN: 9780738125190\nDOI: 10.1109/IEEESTD.2000.91944","publisher":"IEEE","source":"DOI.org (Crossref)","title":"IEEE Recommended Practice for Architectural Description for Software-Intensive Systems","URL":"https://ieeexplore.ieee.org/document/875998/","accessed":{"date-parts":[["2023",12,7]]}}}],"schema":"https://github.com/citation-style-language/schema/raw/master/csl-citation.json"} </w:instrText>
      </w:r>
      <w:r>
        <w:fldChar w:fldCharType="separate"/>
      </w:r>
      <w:r w:rsidR="00184038">
        <w:rPr>
          <w:rFonts w:cs="Times New Roman"/>
        </w:rPr>
        <w:t>[60]</w:t>
      </w:r>
      <w:r>
        <w:fldChar w:fldCharType="end"/>
      </w:r>
      <w:r>
        <w:t>.</w:t>
      </w:r>
    </w:p>
    <w:p w14:paraId="095A3849" w14:textId="77777777" w:rsidR="007270A5" w:rsidRDefault="007270A5" w:rsidP="007270A5">
      <w:pPr>
        <w:pStyle w:val="Textonormal"/>
      </w:pPr>
    </w:p>
    <w:p w14:paraId="00AD65EB" w14:textId="2B03F495" w:rsidR="007270A5" w:rsidRDefault="007270A5" w:rsidP="007270A5">
      <w:pPr>
        <w:pStyle w:val="Textonormal"/>
      </w:pPr>
      <w:r>
        <w:t xml:space="preserve">Ambas definiciones subrayan la importancia de comprender la relación entre componentes para formar un sistema coherente. No obstante, para profundizar en la relevancia de la arquitectura del sistema, es esencial referirse nuevamente al libro de Pressman. En este, se destaca que la arquitectura del software facilita la comunicación entre todas las partes involucradas en el desarrollo, resalta decisiones cruciales con impacto significativo y, en última instancia, proporciona información detallada sobre la estructura del sistema y la forma en que sus componentes colaboran de manera sinérgica </w:t>
      </w:r>
      <w:r>
        <w:fldChar w:fldCharType="begin"/>
      </w:r>
      <w:r w:rsidR="00184038">
        <w:instrText xml:space="preserve"> ADDIN ZOTERO_ITEM CSL_CITATION {"citationID":"AUtOp3iw","properties":{"formattedCitation":"[58]","plainCitation":"[58]","noteIndex":0},"citationItems":[{"id":"ayzYSt9U/iN6vQZHN","uris":["http://zotero.org/users/local/5HXqhgG0/items/8IJNPPLG"],"itemData":{"id":137,"type":"book","edition":"Séptima edición","event-place":"México; Bogotá; Buenos Aires; Caracas; Guatemala; Madrid","ISBN":"978-1-4562-1836-2","language":"spa","note":"OCLC: 1120568405","publisher":"McGraw-Hill Education","publisher-place":"México; Bogotá; Buenos Aires; Caracas; Guatemala; Madrid","source":"Open WorldCat","title":"Ingeniería del software: un enfoque práctico","title-short":"Ingeniería del software","contributor":[{"family":"Pressman","given":"Roger S."}],"issued":{"date-parts":[["2013"]]}}}],"schema":"https://github.com/citation-style-language/schema/raw/master/csl-citation.json"} </w:instrText>
      </w:r>
      <w:r>
        <w:fldChar w:fldCharType="separate"/>
      </w:r>
      <w:r w:rsidR="00184038">
        <w:rPr>
          <w:rFonts w:cs="Times New Roman"/>
        </w:rPr>
        <w:t>[58]</w:t>
      </w:r>
      <w:r>
        <w:fldChar w:fldCharType="end"/>
      </w:r>
      <w:r>
        <w:t xml:space="preserve">. </w:t>
      </w:r>
    </w:p>
    <w:p w14:paraId="44EABF33" w14:textId="77777777" w:rsidR="00F45DFD" w:rsidRDefault="00F45DFD" w:rsidP="00402E22">
      <w:pPr>
        <w:pStyle w:val="Textonormal"/>
      </w:pPr>
    </w:p>
    <w:p w14:paraId="3A4C64B4" w14:textId="504DC0A1" w:rsidR="00F31A7E" w:rsidRDefault="00147223" w:rsidP="00402E22">
      <w:pPr>
        <w:pStyle w:val="Textonormal"/>
      </w:pPr>
      <w:r>
        <w:t>Es necesario comprender algun</w:t>
      </w:r>
      <w:r w:rsidR="000518BF">
        <w:t>o</w:t>
      </w:r>
      <w:r>
        <w:t xml:space="preserve">s </w:t>
      </w:r>
      <w:r w:rsidR="000518BF">
        <w:t xml:space="preserve">estilos </w:t>
      </w:r>
      <w:r w:rsidR="0070753A">
        <w:t>o modelos de arquitectura</w:t>
      </w:r>
      <w:r w:rsidR="000F7E09">
        <w:t xml:space="preserve">, para elegir el adecuado </w:t>
      </w:r>
      <w:r w:rsidR="008F60BC">
        <w:t xml:space="preserve">para el desarrollo del proyecto, por ello </w:t>
      </w:r>
      <w:r w:rsidR="00F01647">
        <w:t xml:space="preserve">Pressman otorga </w:t>
      </w:r>
      <w:r w:rsidR="00CE5A1A">
        <w:t>una lista de estilos, iniciando por la “arquitectura centrada en los datos”</w:t>
      </w:r>
      <w:r w:rsidR="00E6370B">
        <w:t xml:space="preserve"> </w:t>
      </w:r>
      <w:r w:rsidR="00957C45">
        <w:t xml:space="preserve">en la que </w:t>
      </w:r>
      <w:r w:rsidR="00837CB6">
        <w:t xml:space="preserve">los datos son el </w:t>
      </w:r>
      <w:r w:rsidR="008D4CC9">
        <w:t xml:space="preserve">enfoque, ya que </w:t>
      </w:r>
      <w:r w:rsidR="00590659">
        <w:t xml:space="preserve">estos </w:t>
      </w:r>
      <w:r w:rsidR="00C6599A">
        <w:t>son constantemente leídos, actualizados, eliminados</w:t>
      </w:r>
      <w:r w:rsidR="004F5392">
        <w:t xml:space="preserve">, creados, por lo que se </w:t>
      </w:r>
      <w:r w:rsidR="00715EDC">
        <w:t xml:space="preserve">pretende un almacenamiento </w:t>
      </w:r>
      <w:r w:rsidR="00365995">
        <w:t>principal y en base a ello generar los componentes necesarios</w:t>
      </w:r>
      <w:r w:rsidR="00DA0EE3">
        <w:t xml:space="preserve"> </w:t>
      </w:r>
      <w:r w:rsidR="009B2204">
        <w:fldChar w:fldCharType="begin"/>
      </w:r>
      <w:r w:rsidR="00184038">
        <w:instrText xml:space="preserve"> ADDIN ZOTERO_ITEM CSL_CITATION {"citationID":"DcoU1N4x","properties":{"formattedCitation":"[58]","plainCitation":"[58]","noteIndex":0},"citationItems":[{"id":"ayzYSt9U/iN6vQZHN","uris":["http://zotero.org/users/local/5HXqhgG0/items/8IJNPPLG"],"itemData":{"id":137,"type":"book","edition":"Séptima edición","event-place":"México; Bogotá; Buenos Aires; Caracas; Guatemala; Madrid","ISBN":"978-1-4562-1836-2","language":"spa","note":"OCLC: 1120568405","publisher":"McGraw-Hill Education","publisher-place":"México; Bogotá; Buenos Aires; Caracas; Guatemala; Madrid","source":"Open WorldCat","title":"Ingeniería del software: un enfoque práctico","title-short":"Ingeniería del software","contributor":[{"family":"Pressman","given":"Roger S."}],"issued":{"date-parts":[["2013"]]}}}],"schema":"https://github.com/citation-style-language/schema/raw/master/csl-citation.json"} </w:instrText>
      </w:r>
      <w:r w:rsidR="009B2204">
        <w:fldChar w:fldCharType="separate"/>
      </w:r>
      <w:r w:rsidR="00184038">
        <w:rPr>
          <w:rFonts w:cs="Times New Roman"/>
        </w:rPr>
        <w:t>[58]</w:t>
      </w:r>
      <w:r w:rsidR="009B2204">
        <w:fldChar w:fldCharType="end"/>
      </w:r>
      <w:r w:rsidR="00DA0EE3">
        <w:t xml:space="preserve">, esta </w:t>
      </w:r>
      <w:r w:rsidR="00990ACA">
        <w:t xml:space="preserve">arquitectura no es de gran utilidad en el presente proyecto, pues no se cuenta con bases de datos, ni se estarán generando o actualizando </w:t>
      </w:r>
      <w:r w:rsidR="00892D9F">
        <w:t>los datos necesarios para</w:t>
      </w:r>
      <w:r w:rsidR="00636210">
        <w:t xml:space="preserve"> el funcionamiento</w:t>
      </w:r>
      <w:r w:rsidR="00C51E44">
        <w:t>, por</w:t>
      </w:r>
      <w:r w:rsidR="008C6465">
        <w:t xml:space="preserve"> la misma razón el “modelo de datos”</w:t>
      </w:r>
      <w:r w:rsidR="00C6599A">
        <w:t xml:space="preserve"> </w:t>
      </w:r>
      <w:r w:rsidR="00671A54">
        <w:t>queda descartado, pues</w:t>
      </w:r>
      <w:r w:rsidR="0065297D">
        <w:t xml:space="preserve"> se centra en entidades de</w:t>
      </w:r>
      <w:r w:rsidR="00F640E8">
        <w:t xml:space="preserve"> datos y sus relaciones, </w:t>
      </w:r>
      <w:r w:rsidR="00E83ED9">
        <w:t xml:space="preserve">este modelo es usado en bancos, pues cada entidad de datos se relaciona de manera </w:t>
      </w:r>
      <w:r w:rsidR="007756F1">
        <w:t>específica</w:t>
      </w:r>
      <w:r w:rsidR="00E83ED9">
        <w:t xml:space="preserve"> con otra u otras entidades </w:t>
      </w:r>
      <w:r w:rsidR="00FA55F6">
        <w:fldChar w:fldCharType="begin"/>
      </w:r>
      <w:r w:rsidR="00184038">
        <w:instrText xml:space="preserve"> ADDIN ZOTERO_ITEM CSL_CITATION {"citationID":"I93Ip8HX","properties":{"formattedCitation":"[61]","plainCitation":"[61]","noteIndex":0},"citationItems":[{"id":"ayzYSt9U/LOmWxQZ0","uris":["http://zotero.org/users/local/5HXqhgG0/items/C6VJAATF"],"itemData":{"id":140,"type":"book","call-number":"QA76.754 .B37 2013","collection-title":"SEI series in software engineering","edition":"3rd ed","event-place":"Upper Saddle River, NJ","ISBN":"978-0-321-81573-6","number-of-pages":"589","publisher":"Addison-Wesley","publisher-place":"Upper Saddle River, NJ","source":"Library of Congress ISBN","title":"Software architecture in practice","author":[{"family":"Bass","given":"Len"},{"family":"Clements","given":"Paul"},{"family":"Kazman","given":"Rick"}],"issued":{"date-parts":[["2013"]]}}}],"schema":"https://github.com/citation-style-language/schema/raw/master/csl-citation.json"} </w:instrText>
      </w:r>
      <w:r w:rsidR="00FA55F6">
        <w:fldChar w:fldCharType="separate"/>
      </w:r>
      <w:r w:rsidR="00184038">
        <w:rPr>
          <w:rFonts w:cs="Times New Roman"/>
        </w:rPr>
        <w:t>[61]</w:t>
      </w:r>
      <w:r w:rsidR="00FA55F6">
        <w:fldChar w:fldCharType="end"/>
      </w:r>
      <w:r w:rsidR="00F31A7E">
        <w:t>.</w:t>
      </w:r>
      <w:r w:rsidR="00E83ED9">
        <w:t xml:space="preserve"> </w:t>
      </w:r>
    </w:p>
    <w:p w14:paraId="14FC4B33" w14:textId="228CC5B2" w:rsidR="00B64455" w:rsidRDefault="00F31A7E" w:rsidP="00402E22">
      <w:pPr>
        <w:pStyle w:val="Textonormal"/>
      </w:pPr>
      <w:r>
        <w:t>S</w:t>
      </w:r>
      <w:r w:rsidR="009F1AA3">
        <w:t>iguiendo con la lista de Pressman, se encuentra la “arquitectura orientada a objetos”</w:t>
      </w:r>
      <w:r w:rsidR="00906F2A">
        <w:t xml:space="preserve"> que </w:t>
      </w:r>
      <w:r w:rsidR="00651130">
        <w:t>divide el sistema en componentes que incluyen datos y operaciones</w:t>
      </w:r>
      <w:r w:rsidR="002F12ED">
        <w:t>, los componentes se comunican mediante transmisión de mensajes</w:t>
      </w:r>
      <w:r w:rsidR="001A560D">
        <w:t xml:space="preserve"> </w:t>
      </w:r>
      <w:r w:rsidR="00960308">
        <w:fldChar w:fldCharType="begin"/>
      </w:r>
      <w:r w:rsidR="00184038">
        <w:instrText xml:space="preserve"> ADDIN ZOTERO_ITEM CSL_CITATION {"citationID":"yI7b1q4V","properties":{"formattedCitation":"[58]","plainCitation":"[58]","noteIndex":0},"citationItems":[{"id":"ayzYSt9U/iN6vQZHN","uris":["http://zotero.org/users/local/5HXqhgG0/items/8IJNPPLG"],"itemData":{"id":137,"type":"book","edition":"Séptima edición","event-place":"México; Bogotá; Buenos Aires; Caracas; Guatemala; Madrid","ISBN":"978-1-4562-1836-2","language":"spa","note":"OCLC: 1120568405","publisher":"McGraw-Hill Education","publisher-place":"México; Bogotá; Buenos Aires; Caracas; Guatemala; Madrid","source":"Open WorldCat","title":"Ingeniería del software: un enfoque práctico","title-short":"Ingeniería del software","contributor":[{"family":"Pressman","given":"Roger S."}],"issued":{"date-parts":[["2013"]]}}}],"schema":"https://github.com/citation-style-language/schema/raw/master/csl-citation.json"} </w:instrText>
      </w:r>
      <w:r w:rsidR="00960308">
        <w:fldChar w:fldCharType="separate"/>
      </w:r>
      <w:r w:rsidR="00184038">
        <w:rPr>
          <w:rFonts w:cs="Times New Roman"/>
        </w:rPr>
        <w:t>[58]</w:t>
      </w:r>
      <w:r w:rsidR="00960308">
        <w:fldChar w:fldCharType="end"/>
      </w:r>
      <w:r w:rsidR="001A560D">
        <w:t xml:space="preserve">, de forma similar la “estructura de clases” </w:t>
      </w:r>
      <w:r w:rsidR="00124817">
        <w:t>divide el sistema en clases se centra en la organización y relación de las mismas</w:t>
      </w:r>
      <w:r w:rsidR="00E3016D">
        <w:t xml:space="preserve">, permitiendo </w:t>
      </w:r>
      <w:r w:rsidR="00EB71BB">
        <w:t xml:space="preserve">así </w:t>
      </w:r>
      <w:r w:rsidR="0099222C">
        <w:t xml:space="preserve">reusar y añadir </w:t>
      </w:r>
      <w:r w:rsidR="008A0358">
        <w:t xml:space="preserve">funcionalidades </w:t>
      </w:r>
      <w:r w:rsidR="00D528D1">
        <w:fldChar w:fldCharType="begin"/>
      </w:r>
      <w:r w:rsidR="00184038">
        <w:instrText xml:space="preserve"> ADDIN ZOTERO_ITEM CSL_CITATION {"citationID":"a3CZBX9D","properties":{"formattedCitation":"[61]","plainCitation":"[61]","noteIndex":0},"citationItems":[{"id":"ayzYSt9U/LOmWxQZ0","uris":["http://zotero.org/users/local/5HXqhgG0/items/C6VJAATF"],"itemData":{"id":140,"type":"book","call-number":"QA76.754 .B37 2013","collection-title":"SEI series in software engineering","edition":"3rd ed","event-place":"Upper Saddle River, NJ","ISBN":"978-0-321-81573-6","number-of-pages":"589","publisher":"Addison-Wesley","publisher-place":"Upper Saddle River, NJ","source":"Library of Congress ISBN","title":"Software architecture in practice","author":[{"family":"Bass","given":"Len"},{"family":"Clements","given":"Paul"},{"family":"Kazman","given":"Rick"}],"issued":{"date-parts":[["2013"]]}}}],"schema":"https://github.com/citation-style-language/schema/raw/master/csl-citation.json"} </w:instrText>
      </w:r>
      <w:r w:rsidR="00D528D1">
        <w:fldChar w:fldCharType="separate"/>
      </w:r>
      <w:r w:rsidR="00184038">
        <w:rPr>
          <w:rFonts w:cs="Times New Roman"/>
        </w:rPr>
        <w:t>[61]</w:t>
      </w:r>
      <w:r w:rsidR="00D528D1">
        <w:fldChar w:fldCharType="end"/>
      </w:r>
      <w:r w:rsidR="008A0358">
        <w:t xml:space="preserve">, </w:t>
      </w:r>
      <w:r w:rsidR="007068B6">
        <w:t>est</w:t>
      </w:r>
      <w:r w:rsidR="00BA3FF6">
        <w:t xml:space="preserve">as arquitecturas </w:t>
      </w:r>
      <w:r w:rsidR="00BD66E0">
        <w:t xml:space="preserve">son gran opción </w:t>
      </w:r>
      <w:r w:rsidR="007504F8">
        <w:t xml:space="preserve">para el desarrollo </w:t>
      </w:r>
      <w:r w:rsidR="0024005E">
        <w:t xml:space="preserve">del proyecto, pues </w:t>
      </w:r>
      <w:r w:rsidR="00C308F5">
        <w:t xml:space="preserve">el desarrollo de la aplicación móvil se realizará usando el lenguaje </w:t>
      </w:r>
      <w:r w:rsidR="00C40714">
        <w:t>Kotlin</w:t>
      </w:r>
      <w:r w:rsidR="00C308F5">
        <w:t xml:space="preserve">, que a grandes rasgos es un lenguaje de programación orientado a objetos, por lo que </w:t>
      </w:r>
    </w:p>
    <w:p w14:paraId="3D9FE2FE" w14:textId="77777777" w:rsidR="00731BB6" w:rsidRDefault="00731BB6" w:rsidP="00402E22">
      <w:pPr>
        <w:pStyle w:val="Textonormal"/>
      </w:pPr>
    </w:p>
    <w:p w14:paraId="3D4AF9BD" w14:textId="0CD2D654" w:rsidR="00731BB6" w:rsidRDefault="00731BB6" w:rsidP="00731BB6">
      <w:pPr>
        <w:pStyle w:val="Textonormal"/>
      </w:pPr>
      <w:r>
        <w:t>Es fundamental comprender varios estilos o modelos de arquitectura al seleccionar el más adecuado para el desarrollo de un proyecto. En este sentido, Pressman presenta una lista de estilos arquitectónicos, comenzando con la "arquitectura centrada en los datos", donde el enfoque recae en la gestión de datos, siendo estos constantemente leídos, actualizados, eliminados y creados. El objetivo es establecer un almacenamiento central y generar los componentes necesarios en función de estos datos</w:t>
      </w:r>
      <w:r w:rsidR="00034F3A">
        <w:t xml:space="preserve"> </w:t>
      </w:r>
      <w:r w:rsidR="00034F3A">
        <w:fldChar w:fldCharType="begin"/>
      </w:r>
      <w:r w:rsidR="00184038">
        <w:instrText xml:space="preserve"> ADDIN ZOTERO_ITEM CSL_CITATION {"citationID":"I4MV805C","properties":{"formattedCitation":"[58]","plainCitation":"[58]","noteIndex":0},"citationItems":[{"id":"ayzYSt9U/iN6vQZHN","uris":["http://zotero.org/users/local/5HXqhgG0/items/8IJNPPLG"],"itemData":{"id":137,"type":"book","edition":"Séptima edición","event-place":"México; Bogotá; Buenos Aires; Caracas; Guatemala; Madrid","ISBN":"978-1-4562-1836-2","language":"spa","note":"OCLC: 1120568405","publisher":"McGraw-Hill Education","publisher-place":"México; Bogotá; Buenos Aires; Caracas; Guatemala; Madrid","source":"Open WorldCat","title":"Ingeniería del software: un enfoque práctico","title-short":"Ingeniería del software","contributor":[{"family":"Pressman","given":"Roger S."}],"issued":{"date-parts":[["2013"]]}}}],"schema":"https://github.com/citation-style-language/schema/raw/master/csl-citation.json"} </w:instrText>
      </w:r>
      <w:r w:rsidR="00034F3A">
        <w:fldChar w:fldCharType="separate"/>
      </w:r>
      <w:r w:rsidR="00184038">
        <w:rPr>
          <w:rFonts w:cs="Times New Roman"/>
        </w:rPr>
        <w:t>[58]</w:t>
      </w:r>
      <w:r w:rsidR="00034F3A">
        <w:fldChar w:fldCharType="end"/>
      </w:r>
      <w:r>
        <w:t>. Sin embargo, en el contexto del proyecto actual, que no implica bases de datos ni la generación ni actualización frecuente de datos, la "arquitectura centrada en los datos" resulta menos pertinente. De manera similar, el "modelo de datos", que se centra en las entidades de datos y sus relaciones, no se ajusta a las necesidades del proyecto, ya que este modelo es más comúnmente empleado en entornos como la banca, donde las entidades de datos tienen relaciones específicas entre sí</w:t>
      </w:r>
      <w:r w:rsidR="000728EA">
        <w:t xml:space="preserve"> </w:t>
      </w:r>
      <w:r w:rsidR="000728EA">
        <w:fldChar w:fldCharType="begin"/>
      </w:r>
      <w:r w:rsidR="00184038">
        <w:instrText xml:space="preserve"> ADDIN ZOTERO_ITEM CSL_CITATION {"citationID":"Fvmrim5i","properties":{"formattedCitation":"[61]","plainCitation":"[61]","noteIndex":0},"citationItems":[{"id":"ayzYSt9U/LOmWxQZ0","uris":["http://zotero.org/users/local/5HXqhgG0/items/C6VJAATF"],"itemData":{"id":140,"type":"book","call-number":"QA76.754 .B37 2013","collection-title":"SEI series in software engineering","edition":"3rd ed","event-place":"Upper Saddle River, NJ","ISBN":"978-0-321-81573-6","number-of-pages":"589","publisher":"Addison-Wesley","publisher-place":"Upper Saddle River, NJ","source":"Library of Congress ISBN","title":"Software architecture in practice","author":[{"family":"Bass","given":"Len"},{"family":"Clements","given":"Paul"},{"family":"Kazman","given":"Rick"}],"issued":{"date-parts":[["2013"]]}}}],"schema":"https://github.com/citation-style-language/schema/raw/master/csl-citation.json"} </w:instrText>
      </w:r>
      <w:r w:rsidR="000728EA">
        <w:fldChar w:fldCharType="separate"/>
      </w:r>
      <w:r w:rsidR="00184038">
        <w:rPr>
          <w:rFonts w:cs="Times New Roman"/>
        </w:rPr>
        <w:t>[61]</w:t>
      </w:r>
      <w:r w:rsidR="000728EA">
        <w:fldChar w:fldCharType="end"/>
      </w:r>
      <w:r w:rsidR="000728EA">
        <w:t>.</w:t>
      </w:r>
    </w:p>
    <w:p w14:paraId="005BA360" w14:textId="77777777" w:rsidR="00731BB6" w:rsidRDefault="00731BB6" w:rsidP="00731BB6">
      <w:pPr>
        <w:pStyle w:val="Textonormal"/>
      </w:pPr>
    </w:p>
    <w:p w14:paraId="134D39A1" w14:textId="2E8F835E" w:rsidR="00731BB6" w:rsidRDefault="00731BB6" w:rsidP="00731BB6">
      <w:pPr>
        <w:pStyle w:val="Textonormal"/>
      </w:pPr>
      <w:r>
        <w:t xml:space="preserve">Siguiendo la lista de Pressman, </w:t>
      </w:r>
      <w:r w:rsidR="000728EA">
        <w:t xml:space="preserve">se encuentra </w:t>
      </w:r>
      <w:r>
        <w:t xml:space="preserve">la "arquitectura orientada a objetos", la cual divide el sistema en componentes que encapsulan tanto datos como operaciones, comunicándose entre sí mediante la transmisión de mensajes </w:t>
      </w:r>
      <w:r w:rsidR="00034F3A">
        <w:fldChar w:fldCharType="begin"/>
      </w:r>
      <w:r w:rsidR="00184038">
        <w:instrText xml:space="preserve"> ADDIN ZOTERO_ITEM CSL_CITATION {"citationID":"sw0JUbTu","properties":{"formattedCitation":"[58]","plainCitation":"[58]","noteIndex":0},"citationItems":[{"id":"ayzYSt9U/iN6vQZHN","uris":["http://zotero.org/users/local/5HXqhgG0/items/8IJNPPLG"],"itemData":{"id":137,"type":"book","edition":"Séptima edición","event-place":"México; Bogotá; Buenos Aires; Caracas; Guatemala; Madrid","ISBN":"978-1-4562-1836-2","language":"spa","note":"OCLC: 1120568405","publisher":"McGraw-Hill Education","publisher-place":"México; Bogotá; Buenos Aires; Caracas; Guatemala; Madrid","source":"Open WorldCat","title":"Ingeniería del software: un enfoque práctico","title-short":"Ingeniería del software","contributor":[{"family":"Pressman","given":"Roger S."}],"issued":{"date-parts":[["2013"]]}}}],"schema":"https://github.com/citation-style-language/schema/raw/master/csl-citation.json"} </w:instrText>
      </w:r>
      <w:r w:rsidR="00034F3A">
        <w:fldChar w:fldCharType="separate"/>
      </w:r>
      <w:r w:rsidR="00184038">
        <w:rPr>
          <w:rFonts w:cs="Times New Roman"/>
        </w:rPr>
        <w:t>[58]</w:t>
      </w:r>
      <w:r w:rsidR="00034F3A">
        <w:fldChar w:fldCharType="end"/>
      </w:r>
      <w:r>
        <w:t xml:space="preserve">. Paralelamente, la "estructura de clases" divide el sistema en clases y se enfoca en la organización y relaciones entre ellas, permitiendo el </w:t>
      </w:r>
      <w:r w:rsidR="000728EA">
        <w:t>reúso</w:t>
      </w:r>
      <w:r>
        <w:t xml:space="preserve"> eficiente y la adición de funcionalidades </w:t>
      </w:r>
      <w:r w:rsidR="000728EA">
        <w:fldChar w:fldCharType="begin"/>
      </w:r>
      <w:r w:rsidR="00184038">
        <w:instrText xml:space="preserve"> ADDIN ZOTERO_ITEM CSL_CITATION {"citationID":"9CH46Wcu","properties":{"formattedCitation":"[61]","plainCitation":"[61]","noteIndex":0},"citationItems":[{"id":"ayzYSt9U/LOmWxQZ0","uris":["http://zotero.org/users/local/5HXqhgG0/items/C6VJAATF"],"itemData":{"id":140,"type":"book","call-number":"QA76.754 .B37 2013","collection-title":"SEI series in software engineering","edition":"3rd ed","event-place":"Upper Saddle River, NJ","ISBN":"978-0-321-81573-6","number-of-pages":"589","publisher":"Addison-Wesley","publisher-place":"Upper Saddle River, NJ","source":"Library of Congress ISBN","title":"Software architecture in practice","author":[{"family":"Bass","given":"Len"},{"family":"Clements","given":"Paul"},{"family":"Kazman","given":"Rick"}],"issued":{"date-parts":[["2013"]]}}}],"schema":"https://github.com/citation-style-language/schema/raw/master/csl-citation.json"} </w:instrText>
      </w:r>
      <w:r w:rsidR="000728EA">
        <w:fldChar w:fldCharType="separate"/>
      </w:r>
      <w:r w:rsidR="00184038">
        <w:rPr>
          <w:rFonts w:cs="Times New Roman"/>
        </w:rPr>
        <w:t>[61]</w:t>
      </w:r>
      <w:r w:rsidR="000728EA">
        <w:fldChar w:fldCharType="end"/>
      </w:r>
      <w:r w:rsidR="000728EA">
        <w:t xml:space="preserve">. </w:t>
      </w:r>
      <w:r>
        <w:t>Estas arquitecturas se presentan como opciones sólidas para el desarrollo del proyecto, dado que la aplicación móvil se desarrollará utilizando Kotlin, un lenguaje de programación que, en términos generales, sigue los principios de la programación orientada a objetos</w:t>
      </w:r>
      <w:r w:rsidR="00C2012D">
        <w:t xml:space="preserve">, sin </w:t>
      </w:r>
      <w:r w:rsidR="00DE7A90">
        <w:t>embargo,</w:t>
      </w:r>
      <w:r w:rsidR="00C2012D">
        <w:t xml:space="preserve"> es prudente conocer </w:t>
      </w:r>
      <w:r w:rsidR="00DE7A90">
        <w:t>las arquitecturas restantes de la lista de Pressman.</w:t>
      </w:r>
    </w:p>
    <w:p w14:paraId="270A8C0A" w14:textId="77777777" w:rsidR="00DE7A90" w:rsidRDefault="00DE7A90" w:rsidP="00731BB6">
      <w:pPr>
        <w:pStyle w:val="Textonormal"/>
      </w:pPr>
    </w:p>
    <w:p w14:paraId="58D5F79D" w14:textId="13A8E937" w:rsidR="00927533" w:rsidRDefault="00927533" w:rsidP="00927533">
      <w:pPr>
        <w:pStyle w:val="Textonormal"/>
      </w:pPr>
      <w:r>
        <w:t xml:space="preserve">Según Pressman, la "arquitectura por capas" se inicia definiendo un conjunto de capas, donde la capa externa aborda las operaciones de la interfaz de usuario, mientras que las capas internas proporcionan servicios, funciones y sirven como conexión con el sistema operativo </w:t>
      </w:r>
      <w:r>
        <w:fldChar w:fldCharType="begin"/>
      </w:r>
      <w:r w:rsidR="00184038">
        <w:instrText xml:space="preserve"> ADDIN ZOTERO_ITEM CSL_CITATION {"citationID":"xNN5nVeN","properties":{"formattedCitation":"[58]","plainCitation":"[58]","noteIndex":0},"citationItems":[{"id":"ayzYSt9U/iN6vQZHN","uris":["http://zotero.org/users/local/5HXqhgG0/items/8IJNPPLG"],"itemData":{"id":137,"type":"book","edition":"Séptima edición","event-place":"México; Bogotá; Buenos Aires; Caracas; Guatemala; Madrid","ISBN":"978-1-4562-1836-2","language":"spa","note":"OCLC: 1120568405","publisher":"McGraw-Hill Education","publisher-place":"México; Bogotá; Buenos Aires; Caracas; Guatemala; Madrid","source":"Open WorldCat","title":"Ingeniería del software: un enfoque práctico","title-short":"Ingeniería del software","contributor":[{"family":"Pressman","given":"Roger S."}],"issued":{"date-parts":[["2013"]]}}}],"schema":"https://github.com/citation-style-language/schema/raw/master/csl-citation.json"} </w:instrText>
      </w:r>
      <w:r>
        <w:fldChar w:fldCharType="separate"/>
      </w:r>
      <w:r w:rsidR="00184038">
        <w:rPr>
          <w:rFonts w:cs="Times New Roman"/>
        </w:rPr>
        <w:t>[58]</w:t>
      </w:r>
      <w:r>
        <w:fldChar w:fldCharType="end"/>
      </w:r>
      <w:r>
        <w:t xml:space="preserve">. En una línea similar, Bass et al. describen este modelo como capas que actúan como "máquinas" abstractas, ofreciendo servicios a través de una interfaz. Además, se permite la comunicación entre capas, donde cada capa solo puede utilizar la capa inmediatamente inferior, lo que proporciona portabilidad al sistema </w:t>
      </w:r>
      <w:r>
        <w:fldChar w:fldCharType="begin"/>
      </w:r>
      <w:r w:rsidR="00184038">
        <w:instrText xml:space="preserve"> ADDIN ZOTERO_ITEM CSL_CITATION {"citationID":"1s39lr7A","properties":{"formattedCitation":"[61]","plainCitation":"[61]","noteIndex":0},"citationItems":[{"id":"ayzYSt9U/LOmWxQZ0","uris":["http://zotero.org/users/local/5HXqhgG0/items/C6VJAATF"],"itemData":{"id":140,"type":"book","call-number":"QA76.754 .B37 2013","collection-title":"SEI series in software engineering","edition":"3rd ed","event-place":"Upper Saddle River, NJ","ISBN":"978-0-321-81573-6","number-of-pages":"589","publisher":"Addison-Wesley","publisher-place":"Upper Saddle River, NJ","source":"Library of Congress ISBN","title":"Software architecture in practice","author":[{"family":"Bass","given":"Len"},{"family":"Clements","given":"Paul"},{"family":"Kazman","given":"Rick"}],"issued":{"date-parts":[["2013"]]}}}],"schema":"https://github.com/citation-style-language/schema/raw/master/csl-citation.json"} </w:instrText>
      </w:r>
      <w:r>
        <w:fldChar w:fldCharType="separate"/>
      </w:r>
      <w:r w:rsidR="00184038">
        <w:rPr>
          <w:rFonts w:cs="Times New Roman"/>
        </w:rPr>
        <w:t>[61]</w:t>
      </w:r>
      <w:r>
        <w:fldChar w:fldCharType="end"/>
      </w:r>
      <w:r>
        <w:t>.</w:t>
      </w:r>
    </w:p>
    <w:p w14:paraId="2389374D" w14:textId="77777777" w:rsidR="00927533" w:rsidRDefault="00927533" w:rsidP="00927533">
      <w:pPr>
        <w:pStyle w:val="Textonormal"/>
      </w:pPr>
    </w:p>
    <w:p w14:paraId="5CB51479" w14:textId="621B42B6" w:rsidR="00402E22" w:rsidRPr="00AA0400" w:rsidRDefault="00927533" w:rsidP="00402E22">
      <w:pPr>
        <w:pStyle w:val="Textonormal"/>
      </w:pPr>
      <w:r>
        <w:t>Este enfoque presenta una opción aún más viable que la arquitectura orientada a objetos, especialmente considerando que el proyecto se programará inicialmente para el sistema operativo Android. La posibilidad de portabilidad es un beneficio significativo. Además, al dividir el sistema en capas, se alinea de manera ideal con la metodología V. Si se realiza una modificación en alguna capa, es posible retroceder al diseño y codificación de esa capa específica. Por estas ventajas, se ha decidido adoptar la "arquitectura por capas" para el proyecto. Sin embargo, será necesario profundizar y adaptar la arquitectura para que se integre de manera óptima con los requisitos específicos del proyecto.</w:t>
      </w:r>
    </w:p>
    <w:p w14:paraId="6ECE73A3" w14:textId="77777777" w:rsidR="00927533" w:rsidRDefault="00927533" w:rsidP="00927533">
      <w:pPr>
        <w:pStyle w:val="Textonormal"/>
      </w:pPr>
    </w:p>
    <w:p w14:paraId="26D3497E" w14:textId="26085460" w:rsidR="00EA2E5E" w:rsidRPr="00C96D0C" w:rsidRDefault="00EA2E5E" w:rsidP="00DC03A7">
      <w:pPr>
        <w:pStyle w:val="Sub-Subtitle"/>
        <w:numPr>
          <w:ilvl w:val="2"/>
          <w:numId w:val="41"/>
        </w:numPr>
      </w:pPr>
      <w:bookmarkStart w:id="135" w:name="_Toc153453929"/>
      <w:commentRangeStart w:id="136"/>
      <w:r w:rsidRPr="00C96D0C">
        <w:t xml:space="preserve">Arquitectura </w:t>
      </w:r>
      <w:r w:rsidR="00C57680">
        <w:t>por</w:t>
      </w:r>
      <w:r w:rsidRPr="00C96D0C">
        <w:t xml:space="preserve"> capas</w:t>
      </w:r>
      <w:commentRangeEnd w:id="136"/>
      <w:r w:rsidR="00E21FD6">
        <w:rPr>
          <w:rStyle w:val="CommentReference"/>
        </w:rPr>
        <w:commentReference w:id="136"/>
      </w:r>
      <w:bookmarkEnd w:id="135"/>
    </w:p>
    <w:p w14:paraId="12B72E7C" w14:textId="6B2BEB19" w:rsidR="00EA2E5E" w:rsidRPr="004D1E60" w:rsidRDefault="00EA2E5E" w:rsidP="00C96D0C">
      <w:r w:rsidRPr="004D1E60">
        <w:t>De a</w:t>
      </w:r>
      <w:r>
        <w:t xml:space="preserve">cuerdo con Oscar Blancarte, consta de dividir la aplicación en capas, para que cada una tenga un rol definido, no se define cuantas capas se deben de </w:t>
      </w:r>
      <w:r w:rsidR="00C96D0C">
        <w:t>tener</w:t>
      </w:r>
      <w:r>
        <w:t>, se centra en la separación de la aplicación capas. Normalmente se compone de 4 capas, presentación, negocio, persistencia, base de d</w:t>
      </w:r>
      <w:r w:rsidRPr="00C96D0C">
        <w:t xml:space="preserve">atos </w:t>
      </w:r>
      <w:r w:rsidRPr="00C96D0C">
        <w:fldChar w:fldCharType="begin"/>
      </w:r>
      <w:r w:rsidR="00184038">
        <w:instrText xml:space="preserve"> ADDIN ZOTERO_ITEM CSL_CITATION {"citationID":"zltFtJHF","properties":{"formattedCitation":"[62]","plainCitation":"[62]","noteIndex":0},"citationItems":[{"id":68,"uris":["http://zotero.org/users/local/tHZDUqki/items/YL74L6EY"],"itemData":{"id":68,"type":"webpage","title":"Arquitectura en Capas","URL":"https://reactiveprogramming.io/blog/es/estilos-arquitectonicos/capas","accessed":{"date-parts":[["2023",10,24]]}}}],"schema":"https://github.com/citation-style-language/schema/raw/master/csl-citation.json"} </w:instrText>
      </w:r>
      <w:r w:rsidRPr="00C96D0C">
        <w:fldChar w:fldCharType="separate"/>
      </w:r>
      <w:r w:rsidR="00184038">
        <w:rPr>
          <w:rFonts w:cs="Times New Roman"/>
        </w:rPr>
        <w:t>[62]</w:t>
      </w:r>
      <w:r w:rsidRPr="00C96D0C">
        <w:fldChar w:fldCharType="end"/>
      </w:r>
      <w:r w:rsidRPr="00C96D0C">
        <w:t>.</w:t>
      </w:r>
      <w:r>
        <w:t xml:space="preserve"> De forma similar Mauricio Costanzo define que esta arquitectura se centra en la distribución jerárquica de los roles y responsabilidades proporcionando una separación efectiva de las preocupaciones. Ambos autores mencionan algunas ventajas como abstracción, encapsulamiento, reusabilidad, reducción de riesgo e impacto de cambios tecnológicos </w:t>
      </w:r>
      <w:r>
        <w:fldChar w:fldCharType="begin"/>
      </w:r>
      <w:r w:rsidR="00184038">
        <w:instrText xml:space="preserve"> ADDIN ZOTERO_ITEM CSL_CITATION {"citationID":"qDw34PgB","properties":{"formattedCitation":"[63]","plainCitation":"[63]","noteIndex":0},"citationItems":[{"id":69,"uris":["http://zotero.org/users/local/tHZDUqki/items/J56H3JUN"],"itemData":{"id":69,"type":"webpage","abstract":"¿Qué es la arquitectura software?La arquitectura del software es el diseño de más alto nivel de la estructura de un sistema. Consiste en","container-title":"Platzi","language":"es","title":"Patrón Arquitectónico de Capas / Layers","URL":"https://platzi.com/tutoriales/1248-pro-arquitectura/5439-patron-arquitectonico-de-capas-layers/","accessed":{"date-parts":[["2023",10,24]]}}}],"schema":"https://github.com/citation-style-language/schema/raw/master/csl-citation.json"} </w:instrText>
      </w:r>
      <w:r>
        <w:fldChar w:fldCharType="separate"/>
      </w:r>
      <w:r w:rsidR="00184038">
        <w:rPr>
          <w:rFonts w:cs="Times New Roman"/>
        </w:rPr>
        <w:t>[63]</w:t>
      </w:r>
      <w:r>
        <w:fldChar w:fldCharType="end"/>
      </w:r>
      <w:r>
        <w:t xml:space="preserve">, así como la seguridad que proporciona debido al aislamiento de los servidores y subredes, Blancarte además menciona algunas desventajas como la escalabilidad, el despliegue, fallos en cascada, dependiente de la plataforma, esto debido a que para desplegar una aplicación se tiene que hacer de abajo hacia </w:t>
      </w:r>
      <w:r w:rsidR="00262EE5">
        <w:t>arriba</w:t>
      </w:r>
      <w:r>
        <w:t xml:space="preserve">, usando la comunicación de las tecnologías que tiene la plataforma de despliegue </w:t>
      </w:r>
      <w:r>
        <w:fldChar w:fldCharType="begin"/>
      </w:r>
      <w:r w:rsidR="00184038">
        <w:instrText xml:space="preserve"> ADDIN ZOTERO_ITEM CSL_CITATION {"citationID":"LQeoUcsf","properties":{"formattedCitation":"[62]","plainCitation":"[62]","noteIndex":0},"citationItems":[{"id":68,"uris":["http://zotero.org/users/local/tHZDUqki/items/YL74L6EY"],"itemData":{"id":68,"type":"webpage","title":"Arquitectura en Capas","URL":"https://reactiveprogramming.io/blog/es/estilos-arquitectonicos/capas","accessed":{"date-parts":[["2023",10,24]]}}}],"schema":"https://github.com/citation-style-language/schema/raw/master/csl-citation.json"} </w:instrText>
      </w:r>
      <w:r>
        <w:fldChar w:fldCharType="separate"/>
      </w:r>
      <w:r w:rsidR="00184038">
        <w:rPr>
          <w:rFonts w:cs="Times New Roman"/>
        </w:rPr>
        <w:t>[62]</w:t>
      </w:r>
      <w:r>
        <w:fldChar w:fldCharType="end"/>
      </w:r>
      <w:r>
        <w:t>.</w:t>
      </w:r>
    </w:p>
    <w:p w14:paraId="187EF802" w14:textId="77777777" w:rsidR="00EA2E5E" w:rsidRPr="00FD1FCE" w:rsidRDefault="00EA2E5E" w:rsidP="00C96D0C">
      <w:pPr>
        <w:rPr>
          <w:strike/>
          <w:sz w:val="22"/>
        </w:rPr>
      </w:pPr>
    </w:p>
    <w:p w14:paraId="6044F79C" w14:textId="77777777" w:rsidR="000733B5" w:rsidRPr="000733B5" w:rsidRDefault="000733B5" w:rsidP="00DC03A7">
      <w:pPr>
        <w:pStyle w:val="Sub-Subtitle"/>
        <w:numPr>
          <w:ilvl w:val="3"/>
          <w:numId w:val="41"/>
        </w:numPr>
      </w:pPr>
      <w:bookmarkStart w:id="137" w:name="_Toc153453930"/>
      <w:r w:rsidRPr="000733B5">
        <w:t>Capa de presentación</w:t>
      </w:r>
      <w:bookmarkEnd w:id="137"/>
    </w:p>
    <w:p w14:paraId="50DC06BE" w14:textId="249ED67E" w:rsidR="0095396C" w:rsidRPr="0095396C" w:rsidRDefault="0095396C" w:rsidP="0095396C">
      <w:pPr>
        <w:pStyle w:val="Textonormal"/>
      </w:pPr>
      <w:r w:rsidRPr="0095396C">
        <w:t xml:space="preserve">La capa de presentación es la interfaz visual y de interacción directa con los usuarios en una arquitectura por capas. Se encarga de representar la información de manera gráfica, gestionar eventos del usuario y comunicarse con las capas subyacentes para facilitar la interactividad y la presentación de datos en el sistema. Como se muestra en la </w:t>
      </w:r>
      <w:r w:rsidR="00DF7CDA">
        <w:fldChar w:fldCharType="begin"/>
      </w:r>
      <w:r w:rsidR="00DF7CDA">
        <w:instrText xml:space="preserve"> REF _Ref153318205 \h </w:instrText>
      </w:r>
      <w:r w:rsidR="00DF7CDA">
        <w:fldChar w:fldCharType="separate"/>
      </w:r>
      <w:r w:rsidR="00DF7CDA">
        <w:t xml:space="preserve">Figura </w:t>
      </w:r>
      <w:r w:rsidR="00DF7CDA">
        <w:rPr>
          <w:noProof/>
        </w:rPr>
        <w:t>13</w:t>
      </w:r>
      <w:r w:rsidR="00DF7CDA">
        <w:fldChar w:fldCharType="end"/>
      </w:r>
      <w:r w:rsidR="00DF7CDA">
        <w:t xml:space="preserve"> </w:t>
      </w:r>
      <w:r w:rsidRPr="0095396C">
        <w:t xml:space="preserve">la capa de presentación de este proyecto cuenta con </w:t>
      </w:r>
      <w:r w:rsidR="00C45035" w:rsidRPr="0095396C">
        <w:t>las interfaces</w:t>
      </w:r>
      <w:r w:rsidRPr="0095396C">
        <w:t xml:space="preserve"> para el usuario que ofrece la </w:t>
      </w:r>
      <w:r w:rsidR="00286A2C" w:rsidRPr="0095396C">
        <w:t>aplicación,</w:t>
      </w:r>
      <w:r w:rsidRPr="0095396C">
        <w:t xml:space="preserve"> así como el guante de manipulación y los lentes de realidad virtual, todos estos elementos se encuentran en constante interacción con el usuario, </w:t>
      </w:r>
      <w:r w:rsidR="00C45035" w:rsidRPr="0095396C">
        <w:t>comunicándose</w:t>
      </w:r>
      <w:r w:rsidRPr="0095396C">
        <w:t xml:space="preserve"> de forma directa con la capa de negocio para el procesamiento de peticiones del usuario.</w:t>
      </w:r>
    </w:p>
    <w:p w14:paraId="23FB9685" w14:textId="77777777" w:rsidR="0095396C" w:rsidRPr="0095396C" w:rsidRDefault="0095396C" w:rsidP="0095396C">
      <w:pPr>
        <w:pStyle w:val="Textonormal"/>
        <w:rPr>
          <w:b/>
          <w:bCs/>
        </w:rPr>
      </w:pPr>
    </w:p>
    <w:p w14:paraId="05CA2A96" w14:textId="77777777" w:rsidR="0095396C" w:rsidRPr="0095396C" w:rsidRDefault="0095396C" w:rsidP="00DC03A7">
      <w:pPr>
        <w:pStyle w:val="Sub-Subtitle"/>
        <w:numPr>
          <w:ilvl w:val="3"/>
          <w:numId w:val="41"/>
        </w:numPr>
      </w:pPr>
      <w:bookmarkStart w:id="138" w:name="_Toc153453931"/>
      <w:r w:rsidRPr="0095396C">
        <w:t>Capa de negocio</w:t>
      </w:r>
      <w:bookmarkEnd w:id="138"/>
    </w:p>
    <w:p w14:paraId="37D06DCC" w14:textId="64A3C2B6" w:rsidR="0095396C" w:rsidRPr="0095396C" w:rsidRDefault="0095396C" w:rsidP="0095396C">
      <w:pPr>
        <w:pStyle w:val="Textonormal"/>
      </w:pPr>
      <w:r w:rsidRPr="0095396C">
        <w:t xml:space="preserve">La capa de negocio en una arquitectura por capas representa la lógica central y las reglas de negocio de una aplicación. Se encarga de procesar y gestionar los datos de manera coherente, facilitando la conexión entre la interfaz de usuario y la capa de datos. Su función principal es implementar la lógica empresarial subyacente para asegurar la consistencia y la integridad de la aplicación. Para el desarrollo del proyecto del </w:t>
      </w:r>
      <w:r w:rsidR="00C45035" w:rsidRPr="0095396C">
        <w:t>prototipo</w:t>
      </w:r>
      <w:r w:rsidRPr="0095396C">
        <w:t xml:space="preserve"> de manipulación y visualización de modelos </w:t>
      </w:r>
      <w:r w:rsidR="00C45035" w:rsidRPr="0095396C">
        <w:t>tridimensionales</w:t>
      </w:r>
      <w:r w:rsidRPr="0095396C">
        <w:t xml:space="preserve"> para las ciencias morfológicas el componente que se encuentra en la capa de negocio es el back end de la aplicación que es el núcleo central del funcionamiento de los procesos del proyecto, las otras dos capas que componen este proyecto están en directa y constante comunicación con esta capa, que se encarga de gestionar y procesar la entrada de datos del guante, las peticiones del usuario y generar las consultas a los archivos que se almacenan en la aplicación.</w:t>
      </w:r>
    </w:p>
    <w:p w14:paraId="515FCAF0" w14:textId="77777777" w:rsidR="00E21FD6" w:rsidRDefault="00E21FD6" w:rsidP="0095396C">
      <w:pPr>
        <w:pStyle w:val="Textonormal"/>
        <w:rPr>
          <w:b/>
          <w:bCs/>
        </w:rPr>
      </w:pPr>
    </w:p>
    <w:p w14:paraId="6F348FC3" w14:textId="2B78B90C" w:rsidR="0095396C" w:rsidRPr="0095396C" w:rsidRDefault="0095396C" w:rsidP="00DC03A7">
      <w:pPr>
        <w:pStyle w:val="Sub-Subtitle"/>
        <w:numPr>
          <w:ilvl w:val="3"/>
          <w:numId w:val="41"/>
        </w:numPr>
      </w:pPr>
      <w:bookmarkStart w:id="139" w:name="_Toc153453932"/>
      <w:r w:rsidRPr="0095396C">
        <w:t>Capa de manejo de datos</w:t>
      </w:r>
      <w:bookmarkEnd w:id="139"/>
    </w:p>
    <w:p w14:paraId="25D4C57F" w14:textId="1922FB89" w:rsidR="00C57680" w:rsidRDefault="0095396C" w:rsidP="00E41344">
      <w:pPr>
        <w:pStyle w:val="Textonormal"/>
      </w:pPr>
      <w:r w:rsidRPr="0095396C">
        <w:t xml:space="preserve">La capa de manejo de datos en una arquitectura por capas se encarga de la manipulación, procesamiento y almacenamiento de la información. Es responsable de interactuar con la capa de persistencia para recuperar o actualizar datos, así como de transformarlos para su presentación en la interfaz de usuario. En el caso particular de este proyecto la capa de manejo de datos tiene la </w:t>
      </w:r>
      <w:r w:rsidR="00C45035" w:rsidRPr="0095396C">
        <w:t>función</w:t>
      </w:r>
      <w:r w:rsidRPr="0095396C">
        <w:t xml:space="preserve"> de hacer un almacenamiento directo en la aplicación por medio de directorios a los cuales accede la capa de negocio al generar las consultas para acceder a los archivos que contienen los modelos morfológicos que se le presentan al usuario.</w:t>
      </w:r>
    </w:p>
    <w:p w14:paraId="10AB08A4" w14:textId="77777777" w:rsidR="00A148A9" w:rsidRPr="0095396C" w:rsidRDefault="00A148A9" w:rsidP="0095396C">
      <w:pPr>
        <w:pStyle w:val="Textonormal"/>
      </w:pPr>
    </w:p>
    <w:p w14:paraId="5B3CA112" w14:textId="0070B114" w:rsidR="00C57680" w:rsidRDefault="00124645" w:rsidP="00C57680">
      <w:pPr>
        <w:pStyle w:val="Textonormal"/>
        <w:keepNext/>
        <w:jc w:val="center"/>
      </w:pPr>
      <w:r>
        <w:rPr>
          <w:noProof/>
        </w:rPr>
        <w:drawing>
          <wp:inline distT="0" distB="0" distL="0" distR="0" wp14:anchorId="7E45FBEB" wp14:editId="35549218">
            <wp:extent cx="4572000" cy="3492500"/>
            <wp:effectExtent l="0" t="0" r="0" b="0"/>
            <wp:docPr id="318475311" name="Imagen 318475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475311" name="Picture 318475311"/>
                    <pic:cNvPicPr/>
                  </pic:nvPicPr>
                  <pic:blipFill>
                    <a:blip r:embed="rId39">
                      <a:extLst>
                        <a:ext uri="{28A0092B-C50C-407E-A947-70E740481C1C}">
                          <a14:useLocalDpi xmlns:a14="http://schemas.microsoft.com/office/drawing/2010/main" val="0"/>
                        </a:ext>
                      </a:extLst>
                    </a:blip>
                    <a:stretch>
                      <a:fillRect/>
                    </a:stretch>
                  </pic:blipFill>
                  <pic:spPr>
                    <a:xfrm>
                      <a:off x="0" y="0"/>
                      <a:ext cx="4572000" cy="3492500"/>
                    </a:xfrm>
                    <a:prstGeom prst="rect">
                      <a:avLst/>
                    </a:prstGeom>
                  </pic:spPr>
                </pic:pic>
              </a:graphicData>
            </a:graphic>
          </wp:inline>
        </w:drawing>
      </w:r>
    </w:p>
    <w:p w14:paraId="6527F8F7" w14:textId="0D9B6241" w:rsidR="00E41344" w:rsidRDefault="00C57680" w:rsidP="00C57680">
      <w:pPr>
        <w:pStyle w:val="Caption"/>
        <w:jc w:val="center"/>
      </w:pPr>
      <w:bookmarkStart w:id="140" w:name="_Ref153318205"/>
      <w:bookmarkStart w:id="141" w:name="_Toc153454246"/>
      <w:r>
        <w:t xml:space="preserve">Figura </w:t>
      </w:r>
      <w:r>
        <w:fldChar w:fldCharType="begin"/>
      </w:r>
      <w:r>
        <w:instrText xml:space="preserve"> SEQ Figura \* ARABIC </w:instrText>
      </w:r>
      <w:r>
        <w:fldChar w:fldCharType="separate"/>
      </w:r>
      <w:r>
        <w:rPr>
          <w:noProof/>
        </w:rPr>
        <w:t>13</w:t>
      </w:r>
      <w:r>
        <w:fldChar w:fldCharType="end"/>
      </w:r>
      <w:bookmarkEnd w:id="140"/>
      <w:r>
        <w:t>: Arquitectura por capas</w:t>
      </w:r>
      <w:bookmarkEnd w:id="141"/>
    </w:p>
    <w:p w14:paraId="749B9EC6" w14:textId="77777777" w:rsidR="00C57680" w:rsidRPr="00AA0400" w:rsidRDefault="00C57680" w:rsidP="00E41344">
      <w:pPr>
        <w:pStyle w:val="Textonormal"/>
      </w:pPr>
    </w:p>
    <w:p w14:paraId="316F9576" w14:textId="7B7687DD" w:rsidR="003F5790" w:rsidRDefault="003F5790" w:rsidP="003F5790">
      <w:pPr>
        <w:pStyle w:val="Subtitle"/>
        <w:numPr>
          <w:ilvl w:val="1"/>
          <w:numId w:val="7"/>
        </w:numPr>
        <w:spacing w:after="120"/>
      </w:pPr>
      <w:bookmarkStart w:id="142" w:name="_Toc22118796"/>
      <w:bookmarkStart w:id="143" w:name="_Toc57276380"/>
      <w:bookmarkStart w:id="144" w:name="_Toc153453933"/>
      <w:r>
        <w:t>Matriz de trazabilidad</w:t>
      </w:r>
      <w:bookmarkEnd w:id="134"/>
      <w:bookmarkEnd w:id="142"/>
      <w:bookmarkEnd w:id="143"/>
      <w:bookmarkEnd w:id="144"/>
    </w:p>
    <w:p w14:paraId="162CF42E" w14:textId="6BF3B95D" w:rsidR="00F911EE" w:rsidRDefault="000C6198" w:rsidP="000C6198">
      <w:pPr>
        <w:pStyle w:val="Textonormal"/>
      </w:pPr>
      <w:r>
        <w:t xml:space="preserve"> </w:t>
      </w:r>
      <w:r w:rsidR="006A421F">
        <w:t xml:space="preserve">En </w:t>
      </w:r>
      <w:r w:rsidR="00F911EE">
        <w:t>la sección</w:t>
      </w:r>
      <w:r w:rsidR="006A421F">
        <w:t xml:space="preserve"> siguiente</w:t>
      </w:r>
      <w:r w:rsidR="00F911EE">
        <w:t>,</w:t>
      </w:r>
      <w:r w:rsidR="006A421F">
        <w:t xml:space="preserve"> se </w:t>
      </w:r>
      <w:r w:rsidR="00F911EE">
        <w:t xml:space="preserve">presenta la </w:t>
      </w:r>
      <w:r>
        <w:fldChar w:fldCharType="begin"/>
      </w:r>
      <w:r>
        <w:instrText xml:space="preserve"> REF _Ref153373116 \h </w:instrText>
      </w:r>
      <w:r>
        <w:fldChar w:fldCharType="separate"/>
      </w:r>
      <w:r w:rsidR="00633C45">
        <w:t xml:space="preserve">Tabla </w:t>
      </w:r>
      <w:r w:rsidR="00633C45">
        <w:rPr>
          <w:noProof/>
        </w:rPr>
        <w:t>15</w:t>
      </w:r>
      <w:r>
        <w:fldChar w:fldCharType="end"/>
      </w:r>
      <w:r>
        <w:t>,</w:t>
      </w:r>
      <w:r w:rsidR="00566D50">
        <w:t xml:space="preserve"> </w:t>
      </w:r>
      <w:r w:rsidR="00566D50" w:rsidRPr="00F911EE">
        <w:t xml:space="preserve">una matriz de trazabilidad </w:t>
      </w:r>
      <w:r w:rsidR="00F911EE">
        <w:t xml:space="preserve">correspondiente al proyecto </w:t>
      </w:r>
      <w:r w:rsidR="00566D50" w:rsidRPr="00F911EE">
        <w:t xml:space="preserve">de </w:t>
      </w:r>
      <w:r w:rsidR="00F911EE">
        <w:t xml:space="preserve">desarrollo de un </w:t>
      </w:r>
      <w:r w:rsidR="007227B7" w:rsidRPr="00F911EE">
        <w:t xml:space="preserve">prototipo </w:t>
      </w:r>
      <w:r w:rsidR="00F911EE">
        <w:t>para la</w:t>
      </w:r>
      <w:r w:rsidR="00566D50" w:rsidRPr="00F911EE">
        <w:t xml:space="preserve"> </w:t>
      </w:r>
      <w:r w:rsidR="004577C6" w:rsidRPr="00F911EE">
        <w:t xml:space="preserve">visualización y manipulación </w:t>
      </w:r>
      <w:r w:rsidR="00B24CC4" w:rsidRPr="00F911EE">
        <w:t xml:space="preserve">de modelos tridimensionales </w:t>
      </w:r>
      <w:r w:rsidR="00F911EE">
        <w:t xml:space="preserve">aplicados a </w:t>
      </w:r>
      <w:r w:rsidR="00B24CC4" w:rsidRPr="00F911EE">
        <w:t>las ciencias morfológicas</w:t>
      </w:r>
      <w:r w:rsidR="00F911EE">
        <w:t>. El propósito principal de esta</w:t>
      </w:r>
      <w:r w:rsidR="00B24CC4" w:rsidRPr="00F911EE">
        <w:t xml:space="preserve"> tabla es </w:t>
      </w:r>
      <w:r w:rsidR="00F911EE">
        <w:t xml:space="preserve">establecer una conexión sistemática entre </w:t>
      </w:r>
      <w:r w:rsidR="000B1101" w:rsidRPr="00F911EE">
        <w:t xml:space="preserve">los objetivos </w:t>
      </w:r>
      <w:r w:rsidR="00F911EE">
        <w:t>específicos delineados</w:t>
      </w:r>
      <w:r w:rsidR="000B1101" w:rsidRPr="00F911EE">
        <w:t xml:space="preserve"> para el proyecto </w:t>
      </w:r>
      <w:r w:rsidR="00F911EE">
        <w:t>y</w:t>
      </w:r>
      <w:r w:rsidR="000B1101" w:rsidRPr="00F911EE">
        <w:t xml:space="preserve"> sus </w:t>
      </w:r>
      <w:r w:rsidR="00F911EE">
        <w:t>respectivos</w:t>
      </w:r>
      <w:r w:rsidR="00DC6BEC" w:rsidRPr="00F911EE">
        <w:t xml:space="preserve"> componentes</w:t>
      </w:r>
      <w:r w:rsidR="000B1101" w:rsidRPr="00F911EE">
        <w:t xml:space="preserve"> asociados</w:t>
      </w:r>
      <w:r w:rsidR="00F911EE">
        <w:t>. Se ha implementado</w:t>
      </w:r>
      <w:r w:rsidR="00E050C2" w:rsidRPr="00F911EE">
        <w:t xml:space="preserve"> una relación bidireccional </w:t>
      </w:r>
      <w:r w:rsidR="00125E8C" w:rsidRPr="00F911EE">
        <w:t xml:space="preserve">entre </w:t>
      </w:r>
      <w:r w:rsidR="00F911EE">
        <w:t>los diversos</w:t>
      </w:r>
      <w:r w:rsidR="00125E8C" w:rsidRPr="00F911EE">
        <w:t xml:space="preserve"> elementos</w:t>
      </w:r>
      <w:r w:rsidR="00F911EE">
        <w:t xml:space="preserve"> de la tabla.</w:t>
      </w:r>
    </w:p>
    <w:p w14:paraId="55A0342B" w14:textId="77777777" w:rsidR="00F911EE" w:rsidRDefault="00F911EE" w:rsidP="000C6198">
      <w:pPr>
        <w:pStyle w:val="Textonormal"/>
      </w:pPr>
    </w:p>
    <w:p w14:paraId="1BC826F2" w14:textId="3E8756DE" w:rsidR="00E37CD5" w:rsidRPr="00E37CD5" w:rsidRDefault="00812F0F" w:rsidP="000C6198">
      <w:pPr>
        <w:pStyle w:val="Textonormal"/>
      </w:pPr>
      <w:r>
        <w:t xml:space="preserve">La finalidad </w:t>
      </w:r>
      <w:r w:rsidR="00F911EE" w:rsidRPr="00F911EE">
        <w:t xml:space="preserve">principal </w:t>
      </w:r>
      <w:r w:rsidR="002E4838">
        <w:t>de esta</w:t>
      </w:r>
      <w:r w:rsidR="00F911EE" w:rsidRPr="00F911EE">
        <w:t xml:space="preserve"> matriz radica en</w:t>
      </w:r>
      <w:r w:rsidR="00F1510B">
        <w:t xml:space="preserve"> rastrear cada elemento y </w:t>
      </w:r>
      <w:r w:rsidR="00F911EE" w:rsidRPr="00F911EE">
        <w:t>asegurar</w:t>
      </w:r>
      <w:r w:rsidR="00C34E0D">
        <w:t xml:space="preserve"> la</w:t>
      </w:r>
      <w:r w:rsidR="00E04CC8">
        <w:t xml:space="preserve"> </w:t>
      </w:r>
      <w:r w:rsidR="00F911EE" w:rsidRPr="00F911EE">
        <w:t>coherencia de las relaciones entre los distintos componentes. Asimismo, ofrece una representación</w:t>
      </w:r>
      <w:r w:rsidR="009A4544">
        <w:t xml:space="preserve"> clara </w:t>
      </w:r>
      <w:r w:rsidR="00F911EE" w:rsidRPr="00F911EE">
        <w:t xml:space="preserve">de </w:t>
      </w:r>
      <w:r w:rsidR="00061C93">
        <w:t xml:space="preserve">la cobertura </w:t>
      </w:r>
      <w:r w:rsidR="00F911EE" w:rsidRPr="00F911EE">
        <w:t xml:space="preserve">alcanzada y </w:t>
      </w:r>
      <w:r w:rsidR="00061C93">
        <w:t xml:space="preserve">garantiza la </w:t>
      </w:r>
      <w:r w:rsidR="00F911EE" w:rsidRPr="00F911EE">
        <w:t xml:space="preserve">exhaustividad en la </w:t>
      </w:r>
      <w:r w:rsidR="00061C93">
        <w:t xml:space="preserve">prueba de los </w:t>
      </w:r>
      <w:r w:rsidR="00F911EE" w:rsidRPr="00F911EE">
        <w:t>diversos requisitos establecidos. Además, la matriz de trazabilidad</w:t>
      </w:r>
      <w:r w:rsidR="005F78A1">
        <w:t xml:space="preserve"> facilita la gestión </w:t>
      </w:r>
      <w:r w:rsidR="0067036A">
        <w:t>y el seguimiento</w:t>
      </w:r>
      <w:r w:rsidR="00F911EE" w:rsidRPr="00F911EE">
        <w:t xml:space="preserve"> del proyecto al vincular de manera efectiva</w:t>
      </w:r>
      <w:r w:rsidR="00956CFA" w:rsidRPr="00956CFA">
        <w:t xml:space="preserve"> elementos clave, proporcionando</w:t>
      </w:r>
      <w:r w:rsidR="00F911EE" w:rsidRPr="00F911EE">
        <w:t>, de esta manera,</w:t>
      </w:r>
      <w:r w:rsidR="00956CFA" w:rsidRPr="00956CFA">
        <w:t xml:space="preserve"> una visibilidad rápida y estructurada de las </w:t>
      </w:r>
      <w:r w:rsidR="00F911EE" w:rsidRPr="00F911EE">
        <w:t>interrelaciones existentes entre los distintos elementos del proyecto</w:t>
      </w:r>
      <w:r w:rsidR="000C6198">
        <w:t xml:space="preserve">. </w:t>
      </w:r>
    </w:p>
    <w:p w14:paraId="1738C53D" w14:textId="77777777" w:rsidR="007D031D" w:rsidRPr="00E37CD5" w:rsidRDefault="007D031D" w:rsidP="00E37CD5">
      <w:pPr>
        <w:pStyle w:val="Textonormal"/>
      </w:pPr>
    </w:p>
    <w:p w14:paraId="7597F88D" w14:textId="4818265C" w:rsidR="007D031D" w:rsidRDefault="007D031D" w:rsidP="007D031D">
      <w:pPr>
        <w:pStyle w:val="Caption"/>
        <w:keepNext/>
      </w:pPr>
      <w:bookmarkStart w:id="145" w:name="_Ref153373116"/>
      <w:bookmarkStart w:id="146" w:name="_Toc153454202"/>
      <w:r>
        <w:t xml:space="preserve">Tabla </w:t>
      </w:r>
      <w:r>
        <w:fldChar w:fldCharType="begin"/>
      </w:r>
      <w:r>
        <w:instrText xml:space="preserve"> SEQ Tabla \* ARABIC </w:instrText>
      </w:r>
      <w:r>
        <w:fldChar w:fldCharType="separate"/>
      </w:r>
      <w:r w:rsidR="00553F75">
        <w:rPr>
          <w:noProof/>
        </w:rPr>
        <w:t>15</w:t>
      </w:r>
      <w:r>
        <w:fldChar w:fldCharType="end"/>
      </w:r>
      <w:bookmarkEnd w:id="145"/>
      <w:r>
        <w:t>: Matriz de trazabilidad</w:t>
      </w:r>
      <w:bookmarkEnd w:id="146"/>
    </w:p>
    <w:tbl>
      <w:tblPr>
        <w:tblStyle w:val="TableGrid"/>
        <w:tblW w:w="5000" w:type="pct"/>
        <w:tblLook w:val="04A0" w:firstRow="1" w:lastRow="0" w:firstColumn="1" w:lastColumn="0" w:noHBand="0" w:noVBand="1"/>
      </w:tblPr>
      <w:tblGrid>
        <w:gridCol w:w="2263"/>
        <w:gridCol w:w="1418"/>
        <w:gridCol w:w="1418"/>
        <w:gridCol w:w="1418"/>
        <w:gridCol w:w="1238"/>
        <w:gridCol w:w="1073"/>
      </w:tblGrid>
      <w:tr w:rsidR="00D1261A" w14:paraId="7F4C2033" w14:textId="77777777" w:rsidTr="007D031D">
        <w:tc>
          <w:tcPr>
            <w:tcW w:w="1282" w:type="pct"/>
            <w:shd w:val="clear" w:color="auto" w:fill="C00000"/>
            <w:vAlign w:val="center"/>
          </w:tcPr>
          <w:p w14:paraId="6175C402" w14:textId="77777777" w:rsidR="00D1261A" w:rsidRDefault="00D1261A" w:rsidP="009D605D">
            <w:pPr>
              <w:pStyle w:val="BodyText"/>
              <w:jc w:val="center"/>
              <w:rPr>
                <w:sz w:val="20"/>
              </w:rPr>
            </w:pPr>
            <w:r>
              <w:rPr>
                <w:sz w:val="20"/>
              </w:rPr>
              <w:t>Objetivo</w:t>
            </w:r>
          </w:p>
        </w:tc>
        <w:tc>
          <w:tcPr>
            <w:tcW w:w="803" w:type="pct"/>
            <w:shd w:val="clear" w:color="auto" w:fill="C00000"/>
            <w:vAlign w:val="center"/>
          </w:tcPr>
          <w:p w14:paraId="7DED6367" w14:textId="77777777" w:rsidR="00D1261A" w:rsidRDefault="00D1261A" w:rsidP="009D605D">
            <w:pPr>
              <w:pStyle w:val="BodyText"/>
              <w:jc w:val="center"/>
              <w:rPr>
                <w:sz w:val="20"/>
              </w:rPr>
            </w:pPr>
            <w:r>
              <w:rPr>
                <w:sz w:val="20"/>
              </w:rPr>
              <w:t>Requerimiento</w:t>
            </w:r>
          </w:p>
        </w:tc>
        <w:tc>
          <w:tcPr>
            <w:tcW w:w="803" w:type="pct"/>
            <w:shd w:val="clear" w:color="auto" w:fill="C00000"/>
            <w:vAlign w:val="center"/>
          </w:tcPr>
          <w:p w14:paraId="170B6F17" w14:textId="77777777" w:rsidR="00D1261A" w:rsidRDefault="00D1261A" w:rsidP="009D605D">
            <w:pPr>
              <w:pStyle w:val="BodyText"/>
              <w:jc w:val="center"/>
              <w:rPr>
                <w:sz w:val="20"/>
              </w:rPr>
            </w:pPr>
            <w:r>
              <w:rPr>
                <w:sz w:val="20"/>
              </w:rPr>
              <w:t>Diagramas de diseño</w:t>
            </w:r>
          </w:p>
        </w:tc>
        <w:tc>
          <w:tcPr>
            <w:tcW w:w="803" w:type="pct"/>
            <w:shd w:val="clear" w:color="auto" w:fill="C00000"/>
            <w:vAlign w:val="center"/>
          </w:tcPr>
          <w:p w14:paraId="2CB184D2" w14:textId="77777777" w:rsidR="00D1261A" w:rsidRDefault="00D1261A" w:rsidP="009D605D">
            <w:pPr>
              <w:pStyle w:val="BodyText"/>
              <w:jc w:val="center"/>
              <w:rPr>
                <w:sz w:val="20"/>
              </w:rPr>
            </w:pPr>
            <w:r>
              <w:rPr>
                <w:sz w:val="20"/>
              </w:rPr>
              <w:t>Componente</w:t>
            </w:r>
          </w:p>
        </w:tc>
        <w:tc>
          <w:tcPr>
            <w:tcW w:w="701" w:type="pct"/>
            <w:shd w:val="clear" w:color="auto" w:fill="C00000"/>
            <w:vAlign w:val="center"/>
          </w:tcPr>
          <w:p w14:paraId="3141405C" w14:textId="77777777" w:rsidR="00D1261A" w:rsidRDefault="00D1261A" w:rsidP="009D605D">
            <w:pPr>
              <w:pStyle w:val="BodyText"/>
              <w:jc w:val="center"/>
              <w:rPr>
                <w:sz w:val="20"/>
              </w:rPr>
            </w:pPr>
            <w:r>
              <w:rPr>
                <w:sz w:val="20"/>
              </w:rPr>
              <w:t>Casos de uso</w:t>
            </w:r>
          </w:p>
        </w:tc>
        <w:tc>
          <w:tcPr>
            <w:tcW w:w="608" w:type="pct"/>
            <w:shd w:val="clear" w:color="auto" w:fill="C00000"/>
            <w:vAlign w:val="center"/>
          </w:tcPr>
          <w:p w14:paraId="2F4EDB9F" w14:textId="77777777" w:rsidR="00D1261A" w:rsidRDefault="00D1261A" w:rsidP="009D605D">
            <w:pPr>
              <w:pStyle w:val="BodyText"/>
              <w:jc w:val="center"/>
              <w:rPr>
                <w:sz w:val="20"/>
              </w:rPr>
            </w:pPr>
            <w:r>
              <w:rPr>
                <w:sz w:val="20"/>
              </w:rPr>
              <w:t>Pruebas</w:t>
            </w:r>
          </w:p>
        </w:tc>
      </w:tr>
      <w:tr w:rsidR="00D1261A" w14:paraId="6548A147" w14:textId="77777777" w:rsidTr="007D031D">
        <w:tc>
          <w:tcPr>
            <w:tcW w:w="1282" w:type="pct"/>
            <w:vMerge w:val="restart"/>
            <w:shd w:val="clear" w:color="auto" w:fill="auto"/>
            <w:vAlign w:val="center"/>
          </w:tcPr>
          <w:p w14:paraId="267C42A2" w14:textId="77777777" w:rsidR="00D1261A" w:rsidRDefault="00D1261A" w:rsidP="009D605D">
            <w:pPr>
              <w:pStyle w:val="BodyText"/>
              <w:rPr>
                <w:sz w:val="20"/>
              </w:rPr>
            </w:pPr>
            <w:r w:rsidRPr="00A42A25">
              <w:rPr>
                <w:sz w:val="20"/>
              </w:rPr>
              <w:t>Capturar</w:t>
            </w:r>
            <w:r>
              <w:rPr>
                <w:sz w:val="20"/>
              </w:rPr>
              <w:t xml:space="preserve"> </w:t>
            </w:r>
            <w:r w:rsidRPr="00A42A25">
              <w:rPr>
                <w:sz w:val="20"/>
              </w:rPr>
              <w:t>movimientos de dedos y mano con sensores de movimiento y posición para generar un prototipo de guante interactivo.</w:t>
            </w:r>
          </w:p>
        </w:tc>
        <w:tc>
          <w:tcPr>
            <w:tcW w:w="803" w:type="pct"/>
            <w:shd w:val="clear" w:color="auto" w:fill="auto"/>
            <w:vAlign w:val="center"/>
          </w:tcPr>
          <w:p w14:paraId="08150F4E" w14:textId="77777777" w:rsidR="00D1261A" w:rsidRPr="00C42827" w:rsidRDefault="00D1261A" w:rsidP="009D605D">
            <w:pPr>
              <w:pStyle w:val="BodyText"/>
              <w:jc w:val="center"/>
              <w:rPr>
                <w:sz w:val="20"/>
                <w:szCs w:val="20"/>
              </w:rPr>
            </w:pPr>
            <w:r>
              <w:rPr>
                <w:sz w:val="20"/>
                <w:szCs w:val="20"/>
              </w:rPr>
              <w:t>REQ-016</w:t>
            </w:r>
          </w:p>
        </w:tc>
        <w:tc>
          <w:tcPr>
            <w:tcW w:w="803" w:type="pct"/>
            <w:shd w:val="clear" w:color="auto" w:fill="auto"/>
            <w:vAlign w:val="center"/>
          </w:tcPr>
          <w:p w14:paraId="2AF8DDA2" w14:textId="77777777" w:rsidR="00D1261A" w:rsidRDefault="00D1261A" w:rsidP="009D605D">
            <w:pPr>
              <w:pStyle w:val="BodyText"/>
              <w:jc w:val="center"/>
              <w:rPr>
                <w:sz w:val="20"/>
              </w:rPr>
            </w:pPr>
          </w:p>
        </w:tc>
        <w:tc>
          <w:tcPr>
            <w:tcW w:w="803" w:type="pct"/>
            <w:shd w:val="clear" w:color="auto" w:fill="auto"/>
            <w:vAlign w:val="center"/>
          </w:tcPr>
          <w:p w14:paraId="285B4F78" w14:textId="77777777" w:rsidR="00D1261A" w:rsidRDefault="00D1261A" w:rsidP="009D605D">
            <w:pPr>
              <w:pStyle w:val="BodyText"/>
              <w:jc w:val="center"/>
              <w:rPr>
                <w:sz w:val="20"/>
              </w:rPr>
            </w:pPr>
            <w:r>
              <w:rPr>
                <w:sz w:val="20"/>
              </w:rPr>
              <w:t>Guante</w:t>
            </w:r>
          </w:p>
        </w:tc>
        <w:tc>
          <w:tcPr>
            <w:tcW w:w="701" w:type="pct"/>
            <w:shd w:val="clear" w:color="auto" w:fill="auto"/>
            <w:vAlign w:val="center"/>
          </w:tcPr>
          <w:p w14:paraId="52046A3C" w14:textId="77777777" w:rsidR="00D1261A" w:rsidRDefault="00D1261A" w:rsidP="009D605D">
            <w:pPr>
              <w:pStyle w:val="BodyText"/>
              <w:jc w:val="center"/>
              <w:rPr>
                <w:sz w:val="20"/>
                <w:szCs w:val="20"/>
              </w:rPr>
            </w:pPr>
            <w:r>
              <w:rPr>
                <w:sz w:val="20"/>
                <w:szCs w:val="20"/>
              </w:rPr>
              <w:t>CU-001</w:t>
            </w:r>
          </w:p>
          <w:p w14:paraId="0E6C701E" w14:textId="77777777" w:rsidR="00D1261A" w:rsidRDefault="00D1261A" w:rsidP="009D605D">
            <w:pPr>
              <w:pStyle w:val="BodyText"/>
              <w:jc w:val="center"/>
              <w:rPr>
                <w:sz w:val="20"/>
                <w:szCs w:val="20"/>
              </w:rPr>
            </w:pPr>
            <w:r>
              <w:rPr>
                <w:sz w:val="20"/>
                <w:szCs w:val="20"/>
              </w:rPr>
              <w:t>CU-002</w:t>
            </w:r>
          </w:p>
          <w:p w14:paraId="7115ED16" w14:textId="77777777" w:rsidR="00D1261A" w:rsidRPr="001A3115" w:rsidRDefault="00D1261A" w:rsidP="009D605D">
            <w:pPr>
              <w:pStyle w:val="BodyText"/>
              <w:jc w:val="center"/>
              <w:rPr>
                <w:sz w:val="20"/>
                <w:szCs w:val="20"/>
              </w:rPr>
            </w:pPr>
            <w:r>
              <w:rPr>
                <w:sz w:val="20"/>
                <w:szCs w:val="20"/>
              </w:rPr>
              <w:t>CU-003</w:t>
            </w:r>
          </w:p>
        </w:tc>
        <w:tc>
          <w:tcPr>
            <w:tcW w:w="608" w:type="pct"/>
            <w:shd w:val="clear" w:color="auto" w:fill="auto"/>
            <w:vAlign w:val="center"/>
          </w:tcPr>
          <w:p w14:paraId="71355C0D" w14:textId="77777777" w:rsidR="00D1261A" w:rsidRDefault="00D1261A" w:rsidP="009D605D">
            <w:pPr>
              <w:pStyle w:val="BodyText"/>
              <w:jc w:val="center"/>
              <w:rPr>
                <w:sz w:val="20"/>
              </w:rPr>
            </w:pPr>
            <w:r w:rsidRPr="00470842">
              <w:rPr>
                <w:sz w:val="20"/>
              </w:rPr>
              <w:t>PU-002</w:t>
            </w:r>
          </w:p>
          <w:p w14:paraId="271950B1" w14:textId="77777777" w:rsidR="00D1261A" w:rsidRDefault="00D1261A" w:rsidP="009D605D">
            <w:pPr>
              <w:pStyle w:val="BodyText"/>
              <w:jc w:val="center"/>
              <w:rPr>
                <w:sz w:val="20"/>
              </w:rPr>
            </w:pPr>
            <w:r w:rsidRPr="00C929DB">
              <w:rPr>
                <w:sz w:val="20"/>
              </w:rPr>
              <w:t>PI-001</w:t>
            </w:r>
          </w:p>
          <w:p w14:paraId="1139546B" w14:textId="77777777" w:rsidR="00D1261A" w:rsidRDefault="00D1261A" w:rsidP="009D605D">
            <w:pPr>
              <w:pStyle w:val="BodyText"/>
              <w:jc w:val="center"/>
              <w:rPr>
                <w:sz w:val="20"/>
              </w:rPr>
            </w:pPr>
            <w:r w:rsidRPr="005A0E84">
              <w:rPr>
                <w:sz w:val="20"/>
              </w:rPr>
              <w:t>PU-003</w:t>
            </w:r>
          </w:p>
          <w:p w14:paraId="5F685699" w14:textId="77777777" w:rsidR="00D1261A" w:rsidRDefault="00D1261A" w:rsidP="009D605D">
            <w:pPr>
              <w:pStyle w:val="BodyText"/>
              <w:jc w:val="center"/>
              <w:rPr>
                <w:sz w:val="20"/>
              </w:rPr>
            </w:pPr>
            <w:r w:rsidRPr="003A1649">
              <w:rPr>
                <w:sz w:val="20"/>
              </w:rPr>
              <w:t>PU-004</w:t>
            </w:r>
          </w:p>
          <w:p w14:paraId="40CF2198" w14:textId="77777777" w:rsidR="00D1261A" w:rsidRDefault="00D1261A" w:rsidP="009D605D">
            <w:pPr>
              <w:pStyle w:val="BodyText"/>
              <w:jc w:val="center"/>
              <w:rPr>
                <w:sz w:val="20"/>
              </w:rPr>
            </w:pPr>
            <w:r w:rsidRPr="00954E4C">
              <w:rPr>
                <w:sz w:val="20"/>
              </w:rPr>
              <w:t>PI-002</w:t>
            </w:r>
          </w:p>
        </w:tc>
      </w:tr>
      <w:tr w:rsidR="00D1261A" w14:paraId="7CFC4F40" w14:textId="77777777" w:rsidTr="007D031D">
        <w:tc>
          <w:tcPr>
            <w:tcW w:w="1282" w:type="pct"/>
            <w:vMerge/>
            <w:shd w:val="clear" w:color="auto" w:fill="auto"/>
            <w:vAlign w:val="center"/>
          </w:tcPr>
          <w:p w14:paraId="2E601190" w14:textId="77777777" w:rsidR="00D1261A" w:rsidRPr="00A42A25" w:rsidRDefault="00D1261A" w:rsidP="009D605D">
            <w:pPr>
              <w:pStyle w:val="BodyText"/>
              <w:rPr>
                <w:sz w:val="20"/>
              </w:rPr>
            </w:pPr>
          </w:p>
        </w:tc>
        <w:tc>
          <w:tcPr>
            <w:tcW w:w="803" w:type="pct"/>
            <w:shd w:val="clear" w:color="auto" w:fill="auto"/>
            <w:vAlign w:val="center"/>
          </w:tcPr>
          <w:p w14:paraId="368E82F3" w14:textId="77777777" w:rsidR="00D1261A" w:rsidRDefault="00D1261A" w:rsidP="009D605D">
            <w:pPr>
              <w:pStyle w:val="BodyText"/>
              <w:jc w:val="center"/>
              <w:rPr>
                <w:sz w:val="20"/>
                <w:szCs w:val="20"/>
              </w:rPr>
            </w:pPr>
            <w:r>
              <w:rPr>
                <w:sz w:val="20"/>
                <w:szCs w:val="20"/>
              </w:rPr>
              <w:t>REQ-018</w:t>
            </w:r>
          </w:p>
        </w:tc>
        <w:tc>
          <w:tcPr>
            <w:tcW w:w="803" w:type="pct"/>
            <w:shd w:val="clear" w:color="auto" w:fill="auto"/>
            <w:vAlign w:val="center"/>
          </w:tcPr>
          <w:p w14:paraId="1442829D" w14:textId="77777777" w:rsidR="00D1261A" w:rsidRDefault="00D1261A" w:rsidP="009D605D">
            <w:pPr>
              <w:pStyle w:val="BodyText"/>
              <w:jc w:val="center"/>
              <w:rPr>
                <w:sz w:val="20"/>
              </w:rPr>
            </w:pPr>
          </w:p>
        </w:tc>
        <w:tc>
          <w:tcPr>
            <w:tcW w:w="803" w:type="pct"/>
            <w:shd w:val="clear" w:color="auto" w:fill="auto"/>
            <w:vAlign w:val="center"/>
          </w:tcPr>
          <w:p w14:paraId="56998ECF" w14:textId="77777777" w:rsidR="00D1261A" w:rsidRDefault="00D1261A" w:rsidP="009D605D">
            <w:pPr>
              <w:pStyle w:val="BodyText"/>
              <w:jc w:val="center"/>
              <w:rPr>
                <w:sz w:val="20"/>
              </w:rPr>
            </w:pPr>
            <w:r>
              <w:rPr>
                <w:sz w:val="20"/>
              </w:rPr>
              <w:t>Guante</w:t>
            </w:r>
          </w:p>
        </w:tc>
        <w:tc>
          <w:tcPr>
            <w:tcW w:w="701" w:type="pct"/>
            <w:shd w:val="clear" w:color="auto" w:fill="auto"/>
            <w:vAlign w:val="center"/>
          </w:tcPr>
          <w:p w14:paraId="5C0889DE" w14:textId="77777777" w:rsidR="00D1261A" w:rsidRDefault="00D1261A" w:rsidP="009D605D">
            <w:pPr>
              <w:pStyle w:val="BodyText"/>
              <w:jc w:val="center"/>
              <w:rPr>
                <w:sz w:val="20"/>
                <w:szCs w:val="20"/>
              </w:rPr>
            </w:pPr>
            <w:r>
              <w:rPr>
                <w:sz w:val="20"/>
                <w:szCs w:val="20"/>
              </w:rPr>
              <w:t>CU-002</w:t>
            </w:r>
          </w:p>
          <w:p w14:paraId="4E9DEE5A" w14:textId="77777777" w:rsidR="00D1261A" w:rsidRDefault="00D1261A" w:rsidP="009D605D">
            <w:pPr>
              <w:pStyle w:val="BodyText"/>
              <w:jc w:val="center"/>
              <w:rPr>
                <w:sz w:val="20"/>
              </w:rPr>
            </w:pPr>
            <w:r>
              <w:rPr>
                <w:sz w:val="20"/>
                <w:szCs w:val="20"/>
              </w:rPr>
              <w:t>CU-003</w:t>
            </w:r>
          </w:p>
        </w:tc>
        <w:tc>
          <w:tcPr>
            <w:tcW w:w="608" w:type="pct"/>
            <w:shd w:val="clear" w:color="auto" w:fill="auto"/>
            <w:vAlign w:val="center"/>
          </w:tcPr>
          <w:p w14:paraId="1BCDD155" w14:textId="77777777" w:rsidR="00D1261A" w:rsidRDefault="00D1261A" w:rsidP="009D605D">
            <w:pPr>
              <w:pStyle w:val="BodyText"/>
              <w:jc w:val="center"/>
              <w:rPr>
                <w:sz w:val="20"/>
              </w:rPr>
            </w:pPr>
            <w:r w:rsidRPr="005A0E84">
              <w:rPr>
                <w:sz w:val="20"/>
              </w:rPr>
              <w:t>PU-003</w:t>
            </w:r>
          </w:p>
          <w:p w14:paraId="41E46D2A" w14:textId="77777777" w:rsidR="00D1261A" w:rsidRDefault="00D1261A" w:rsidP="009D605D">
            <w:pPr>
              <w:pStyle w:val="BodyText"/>
              <w:jc w:val="center"/>
              <w:rPr>
                <w:sz w:val="20"/>
              </w:rPr>
            </w:pPr>
            <w:r w:rsidRPr="003A1649">
              <w:rPr>
                <w:sz w:val="20"/>
              </w:rPr>
              <w:t>PU-004</w:t>
            </w:r>
          </w:p>
          <w:p w14:paraId="733CC271" w14:textId="77777777" w:rsidR="00D1261A" w:rsidRDefault="00D1261A" w:rsidP="009D605D">
            <w:pPr>
              <w:pStyle w:val="BodyText"/>
              <w:jc w:val="center"/>
              <w:rPr>
                <w:sz w:val="20"/>
              </w:rPr>
            </w:pPr>
            <w:r w:rsidRPr="00954E4C">
              <w:rPr>
                <w:sz w:val="20"/>
              </w:rPr>
              <w:t>PI-002</w:t>
            </w:r>
          </w:p>
        </w:tc>
      </w:tr>
      <w:tr w:rsidR="00D1261A" w14:paraId="5746B455" w14:textId="77777777" w:rsidTr="007D031D">
        <w:tc>
          <w:tcPr>
            <w:tcW w:w="1282" w:type="pct"/>
            <w:vMerge w:val="restart"/>
            <w:shd w:val="clear" w:color="auto" w:fill="auto"/>
            <w:vAlign w:val="center"/>
          </w:tcPr>
          <w:p w14:paraId="76794129" w14:textId="77777777" w:rsidR="00D1261A" w:rsidRPr="00A42A25" w:rsidRDefault="00D1261A" w:rsidP="009D605D">
            <w:pPr>
              <w:pStyle w:val="BodyText"/>
              <w:rPr>
                <w:sz w:val="20"/>
              </w:rPr>
            </w:pPr>
            <w:r w:rsidRPr="00C85CDC">
              <w:rPr>
                <w:sz w:val="20"/>
              </w:rPr>
              <w:t>Usar realidad aumentada para visualizar en una aplicación móvil los sistemas del cuerpo humano basados en las prácticas del manual de laboratorio de las ciencias morfológicas de la UAZ.</w:t>
            </w:r>
          </w:p>
        </w:tc>
        <w:tc>
          <w:tcPr>
            <w:tcW w:w="803" w:type="pct"/>
            <w:shd w:val="clear" w:color="auto" w:fill="auto"/>
            <w:vAlign w:val="center"/>
          </w:tcPr>
          <w:p w14:paraId="24C5A5ED" w14:textId="77777777" w:rsidR="00D1261A" w:rsidRPr="005929CE" w:rsidRDefault="00D1261A" w:rsidP="009D605D">
            <w:pPr>
              <w:pStyle w:val="BodyText"/>
              <w:jc w:val="center"/>
              <w:rPr>
                <w:sz w:val="20"/>
                <w:szCs w:val="20"/>
              </w:rPr>
            </w:pPr>
            <w:r>
              <w:rPr>
                <w:sz w:val="20"/>
                <w:szCs w:val="20"/>
              </w:rPr>
              <w:t>REQ-001</w:t>
            </w:r>
          </w:p>
        </w:tc>
        <w:tc>
          <w:tcPr>
            <w:tcW w:w="803" w:type="pct"/>
            <w:shd w:val="clear" w:color="auto" w:fill="auto"/>
            <w:vAlign w:val="center"/>
          </w:tcPr>
          <w:p w14:paraId="4D7B3B74" w14:textId="77777777" w:rsidR="00D1261A" w:rsidRDefault="00D1261A" w:rsidP="009D605D">
            <w:pPr>
              <w:pStyle w:val="BodyText"/>
              <w:jc w:val="center"/>
              <w:rPr>
                <w:sz w:val="20"/>
              </w:rPr>
            </w:pPr>
            <w:r>
              <w:rPr>
                <w:sz w:val="20"/>
              </w:rPr>
              <w:t>DA-001</w:t>
            </w:r>
          </w:p>
        </w:tc>
        <w:tc>
          <w:tcPr>
            <w:tcW w:w="803" w:type="pct"/>
            <w:shd w:val="clear" w:color="auto" w:fill="auto"/>
            <w:vAlign w:val="center"/>
          </w:tcPr>
          <w:p w14:paraId="0BA4C07D" w14:textId="77777777" w:rsidR="00D1261A" w:rsidRDefault="00D1261A" w:rsidP="009D605D">
            <w:pPr>
              <w:pStyle w:val="BodyText"/>
              <w:jc w:val="center"/>
              <w:rPr>
                <w:sz w:val="20"/>
              </w:rPr>
            </w:pPr>
            <w:r>
              <w:rPr>
                <w:sz w:val="20"/>
              </w:rPr>
              <w:t>Aplicación</w:t>
            </w:r>
          </w:p>
        </w:tc>
        <w:tc>
          <w:tcPr>
            <w:tcW w:w="701" w:type="pct"/>
            <w:shd w:val="clear" w:color="auto" w:fill="auto"/>
            <w:vAlign w:val="center"/>
          </w:tcPr>
          <w:p w14:paraId="4A792BBD" w14:textId="77777777" w:rsidR="00D1261A" w:rsidRDefault="00D1261A" w:rsidP="009D605D">
            <w:pPr>
              <w:pStyle w:val="BodyText"/>
              <w:jc w:val="center"/>
              <w:rPr>
                <w:sz w:val="20"/>
                <w:szCs w:val="20"/>
              </w:rPr>
            </w:pPr>
            <w:r>
              <w:rPr>
                <w:sz w:val="20"/>
                <w:szCs w:val="20"/>
              </w:rPr>
              <w:t>CU-002</w:t>
            </w:r>
          </w:p>
          <w:p w14:paraId="258FD192" w14:textId="77777777" w:rsidR="00D1261A" w:rsidRDefault="00D1261A" w:rsidP="009D605D">
            <w:pPr>
              <w:pStyle w:val="BodyText"/>
              <w:jc w:val="center"/>
              <w:rPr>
                <w:sz w:val="20"/>
              </w:rPr>
            </w:pPr>
            <w:r>
              <w:rPr>
                <w:sz w:val="20"/>
                <w:szCs w:val="20"/>
              </w:rPr>
              <w:t>CU-003</w:t>
            </w:r>
          </w:p>
        </w:tc>
        <w:tc>
          <w:tcPr>
            <w:tcW w:w="608" w:type="pct"/>
            <w:shd w:val="clear" w:color="auto" w:fill="auto"/>
            <w:vAlign w:val="center"/>
          </w:tcPr>
          <w:p w14:paraId="196794B3" w14:textId="77777777" w:rsidR="00D1261A" w:rsidRDefault="00D1261A" w:rsidP="009D605D">
            <w:pPr>
              <w:pStyle w:val="BodyText"/>
              <w:jc w:val="center"/>
              <w:rPr>
                <w:sz w:val="20"/>
              </w:rPr>
            </w:pPr>
            <w:r w:rsidRPr="00F325DF">
              <w:rPr>
                <w:sz w:val="20"/>
              </w:rPr>
              <w:t>PU-001</w:t>
            </w:r>
          </w:p>
          <w:p w14:paraId="35C05585" w14:textId="77777777" w:rsidR="00D1261A" w:rsidRDefault="00D1261A" w:rsidP="009D605D">
            <w:pPr>
              <w:pStyle w:val="BodyText"/>
              <w:jc w:val="center"/>
              <w:rPr>
                <w:sz w:val="20"/>
              </w:rPr>
            </w:pPr>
            <w:r w:rsidRPr="00BF3CE5">
              <w:rPr>
                <w:sz w:val="20"/>
              </w:rPr>
              <w:t>PI-001</w:t>
            </w:r>
          </w:p>
          <w:p w14:paraId="2E9D9587" w14:textId="77777777" w:rsidR="00D1261A" w:rsidRDefault="00D1261A" w:rsidP="009D605D">
            <w:pPr>
              <w:pStyle w:val="BodyText"/>
              <w:jc w:val="center"/>
              <w:rPr>
                <w:sz w:val="20"/>
              </w:rPr>
            </w:pPr>
            <w:r w:rsidRPr="00BC05CF">
              <w:rPr>
                <w:sz w:val="20"/>
              </w:rPr>
              <w:t>PU-003</w:t>
            </w:r>
          </w:p>
          <w:p w14:paraId="6E7E1715" w14:textId="77777777" w:rsidR="00D1261A" w:rsidRDefault="00D1261A" w:rsidP="009D605D">
            <w:pPr>
              <w:pStyle w:val="BodyText"/>
              <w:jc w:val="center"/>
              <w:rPr>
                <w:sz w:val="20"/>
              </w:rPr>
            </w:pPr>
            <w:r w:rsidRPr="009D2D6B">
              <w:rPr>
                <w:sz w:val="20"/>
              </w:rPr>
              <w:t>PU-004</w:t>
            </w:r>
          </w:p>
          <w:p w14:paraId="764885EC" w14:textId="77777777" w:rsidR="00D1261A" w:rsidRDefault="00D1261A" w:rsidP="009D605D">
            <w:pPr>
              <w:pStyle w:val="BodyText"/>
              <w:jc w:val="center"/>
              <w:rPr>
                <w:sz w:val="20"/>
              </w:rPr>
            </w:pPr>
            <w:r w:rsidRPr="00954E4C">
              <w:rPr>
                <w:sz w:val="20"/>
              </w:rPr>
              <w:t>PI-002</w:t>
            </w:r>
          </w:p>
        </w:tc>
      </w:tr>
      <w:tr w:rsidR="00D1261A" w14:paraId="4B6B7175" w14:textId="77777777" w:rsidTr="007D031D">
        <w:tc>
          <w:tcPr>
            <w:tcW w:w="1282" w:type="pct"/>
            <w:vMerge/>
            <w:shd w:val="clear" w:color="auto" w:fill="auto"/>
            <w:vAlign w:val="center"/>
          </w:tcPr>
          <w:p w14:paraId="4E80F59F" w14:textId="77777777" w:rsidR="00D1261A" w:rsidRPr="00C85CDC" w:rsidRDefault="00D1261A" w:rsidP="009D605D">
            <w:pPr>
              <w:pStyle w:val="BodyText"/>
              <w:rPr>
                <w:sz w:val="20"/>
              </w:rPr>
            </w:pPr>
          </w:p>
        </w:tc>
        <w:tc>
          <w:tcPr>
            <w:tcW w:w="803" w:type="pct"/>
            <w:shd w:val="clear" w:color="auto" w:fill="auto"/>
            <w:vAlign w:val="center"/>
          </w:tcPr>
          <w:p w14:paraId="445BBF4F" w14:textId="77777777" w:rsidR="00D1261A" w:rsidRDefault="00D1261A" w:rsidP="009D605D">
            <w:pPr>
              <w:pStyle w:val="BodyText"/>
              <w:jc w:val="center"/>
              <w:rPr>
                <w:sz w:val="20"/>
                <w:szCs w:val="20"/>
              </w:rPr>
            </w:pPr>
            <w:r>
              <w:rPr>
                <w:sz w:val="20"/>
                <w:szCs w:val="20"/>
              </w:rPr>
              <w:t>REQ-002</w:t>
            </w:r>
          </w:p>
        </w:tc>
        <w:tc>
          <w:tcPr>
            <w:tcW w:w="803" w:type="pct"/>
            <w:shd w:val="clear" w:color="auto" w:fill="auto"/>
            <w:vAlign w:val="center"/>
          </w:tcPr>
          <w:p w14:paraId="0EC71EC8" w14:textId="77777777" w:rsidR="00D1261A" w:rsidRDefault="00D1261A" w:rsidP="009D605D">
            <w:pPr>
              <w:pStyle w:val="BodyText"/>
              <w:jc w:val="center"/>
              <w:rPr>
                <w:sz w:val="20"/>
              </w:rPr>
            </w:pPr>
            <w:r>
              <w:rPr>
                <w:sz w:val="20"/>
              </w:rPr>
              <w:t>DA-002</w:t>
            </w:r>
          </w:p>
          <w:p w14:paraId="07F49369" w14:textId="77777777" w:rsidR="00D1261A" w:rsidRDefault="00D1261A" w:rsidP="009D605D">
            <w:pPr>
              <w:pStyle w:val="BodyText"/>
              <w:jc w:val="center"/>
              <w:rPr>
                <w:sz w:val="20"/>
              </w:rPr>
            </w:pPr>
            <w:r>
              <w:rPr>
                <w:sz w:val="20"/>
              </w:rPr>
              <w:t>DA-003</w:t>
            </w:r>
          </w:p>
          <w:p w14:paraId="4CC7D1D3" w14:textId="77777777" w:rsidR="00D1261A" w:rsidRDefault="00D1261A" w:rsidP="009D605D">
            <w:pPr>
              <w:pStyle w:val="BodyText"/>
              <w:jc w:val="center"/>
              <w:rPr>
                <w:sz w:val="20"/>
              </w:rPr>
            </w:pPr>
            <w:r>
              <w:rPr>
                <w:sz w:val="20"/>
              </w:rPr>
              <w:t>DA--04</w:t>
            </w:r>
          </w:p>
        </w:tc>
        <w:tc>
          <w:tcPr>
            <w:tcW w:w="803" w:type="pct"/>
            <w:shd w:val="clear" w:color="auto" w:fill="auto"/>
            <w:vAlign w:val="center"/>
          </w:tcPr>
          <w:p w14:paraId="28C96BB6" w14:textId="77777777" w:rsidR="00D1261A" w:rsidRDefault="00D1261A" w:rsidP="009D605D">
            <w:pPr>
              <w:pStyle w:val="BodyText"/>
              <w:jc w:val="center"/>
              <w:rPr>
                <w:sz w:val="20"/>
              </w:rPr>
            </w:pPr>
            <w:r>
              <w:rPr>
                <w:sz w:val="20"/>
              </w:rPr>
              <w:t>Aplicación</w:t>
            </w:r>
          </w:p>
        </w:tc>
        <w:tc>
          <w:tcPr>
            <w:tcW w:w="701" w:type="pct"/>
            <w:shd w:val="clear" w:color="auto" w:fill="auto"/>
            <w:vAlign w:val="center"/>
          </w:tcPr>
          <w:p w14:paraId="5235F9B6" w14:textId="77777777" w:rsidR="00D1261A" w:rsidRDefault="00D1261A" w:rsidP="009D605D">
            <w:pPr>
              <w:pStyle w:val="BodyText"/>
              <w:jc w:val="center"/>
              <w:rPr>
                <w:sz w:val="20"/>
                <w:szCs w:val="20"/>
              </w:rPr>
            </w:pPr>
            <w:r>
              <w:rPr>
                <w:sz w:val="20"/>
                <w:szCs w:val="20"/>
              </w:rPr>
              <w:t>CU-002</w:t>
            </w:r>
          </w:p>
          <w:p w14:paraId="7BB997BA" w14:textId="77777777" w:rsidR="00D1261A" w:rsidRDefault="00D1261A" w:rsidP="009D605D">
            <w:pPr>
              <w:pStyle w:val="BodyText"/>
              <w:jc w:val="center"/>
              <w:rPr>
                <w:sz w:val="20"/>
                <w:szCs w:val="20"/>
              </w:rPr>
            </w:pPr>
            <w:r>
              <w:rPr>
                <w:sz w:val="20"/>
                <w:szCs w:val="20"/>
              </w:rPr>
              <w:t>CU-003</w:t>
            </w:r>
          </w:p>
          <w:p w14:paraId="19FEA7E5" w14:textId="77777777" w:rsidR="00D1261A" w:rsidRDefault="00D1261A" w:rsidP="009D605D">
            <w:pPr>
              <w:pStyle w:val="BodyText"/>
              <w:jc w:val="center"/>
              <w:rPr>
                <w:sz w:val="20"/>
                <w:szCs w:val="20"/>
              </w:rPr>
            </w:pPr>
            <w:r>
              <w:rPr>
                <w:sz w:val="20"/>
                <w:szCs w:val="20"/>
              </w:rPr>
              <w:t>CU-004</w:t>
            </w:r>
          </w:p>
          <w:p w14:paraId="597BB044" w14:textId="77777777" w:rsidR="00D1261A" w:rsidRDefault="00D1261A" w:rsidP="009D605D">
            <w:pPr>
              <w:pStyle w:val="BodyText"/>
              <w:jc w:val="center"/>
              <w:rPr>
                <w:sz w:val="20"/>
              </w:rPr>
            </w:pPr>
            <w:r>
              <w:rPr>
                <w:sz w:val="20"/>
                <w:szCs w:val="20"/>
              </w:rPr>
              <w:t>CU-005</w:t>
            </w:r>
          </w:p>
        </w:tc>
        <w:tc>
          <w:tcPr>
            <w:tcW w:w="608" w:type="pct"/>
            <w:shd w:val="clear" w:color="auto" w:fill="auto"/>
            <w:vAlign w:val="center"/>
          </w:tcPr>
          <w:p w14:paraId="792603C1" w14:textId="77777777" w:rsidR="00D1261A" w:rsidRDefault="00D1261A" w:rsidP="009D605D">
            <w:pPr>
              <w:pStyle w:val="BodyText"/>
              <w:jc w:val="center"/>
              <w:rPr>
                <w:sz w:val="20"/>
              </w:rPr>
            </w:pPr>
            <w:r w:rsidRPr="00F325DF">
              <w:rPr>
                <w:sz w:val="20"/>
              </w:rPr>
              <w:t>PU-001</w:t>
            </w:r>
          </w:p>
          <w:p w14:paraId="426B0843" w14:textId="77777777" w:rsidR="00D1261A" w:rsidRDefault="00D1261A" w:rsidP="009D605D">
            <w:pPr>
              <w:pStyle w:val="BodyText"/>
              <w:jc w:val="center"/>
              <w:rPr>
                <w:sz w:val="20"/>
              </w:rPr>
            </w:pPr>
            <w:r w:rsidRPr="00BF3CE5">
              <w:rPr>
                <w:sz w:val="20"/>
              </w:rPr>
              <w:t>PI-001</w:t>
            </w:r>
          </w:p>
          <w:p w14:paraId="1F28C3A4" w14:textId="77777777" w:rsidR="00D1261A" w:rsidRDefault="00D1261A" w:rsidP="009D605D">
            <w:pPr>
              <w:pStyle w:val="BodyText"/>
              <w:jc w:val="center"/>
              <w:rPr>
                <w:sz w:val="20"/>
              </w:rPr>
            </w:pPr>
            <w:r w:rsidRPr="00BC05CF">
              <w:rPr>
                <w:sz w:val="20"/>
              </w:rPr>
              <w:t>PU-003</w:t>
            </w:r>
          </w:p>
          <w:p w14:paraId="79E6211F" w14:textId="77777777" w:rsidR="00D1261A" w:rsidRDefault="00D1261A" w:rsidP="009D605D">
            <w:pPr>
              <w:pStyle w:val="BodyText"/>
              <w:jc w:val="center"/>
              <w:rPr>
                <w:sz w:val="20"/>
              </w:rPr>
            </w:pPr>
            <w:r w:rsidRPr="009D2D6B">
              <w:rPr>
                <w:sz w:val="20"/>
              </w:rPr>
              <w:t>PU-004</w:t>
            </w:r>
          </w:p>
          <w:p w14:paraId="0C91AB75" w14:textId="77777777" w:rsidR="00D1261A" w:rsidRDefault="00D1261A" w:rsidP="009D605D">
            <w:pPr>
              <w:pStyle w:val="BodyText"/>
              <w:jc w:val="center"/>
              <w:rPr>
                <w:sz w:val="20"/>
              </w:rPr>
            </w:pPr>
            <w:r w:rsidRPr="00954E4C">
              <w:rPr>
                <w:sz w:val="20"/>
              </w:rPr>
              <w:t>PI-002</w:t>
            </w:r>
          </w:p>
        </w:tc>
      </w:tr>
      <w:tr w:rsidR="00D1261A" w14:paraId="58991B9B" w14:textId="77777777" w:rsidTr="007D031D">
        <w:tc>
          <w:tcPr>
            <w:tcW w:w="1282" w:type="pct"/>
            <w:vMerge/>
            <w:shd w:val="clear" w:color="auto" w:fill="auto"/>
            <w:vAlign w:val="center"/>
          </w:tcPr>
          <w:p w14:paraId="73EC7A0E" w14:textId="77777777" w:rsidR="00D1261A" w:rsidRPr="00C85CDC" w:rsidRDefault="00D1261A" w:rsidP="009D605D">
            <w:pPr>
              <w:pStyle w:val="BodyText"/>
              <w:rPr>
                <w:sz w:val="20"/>
              </w:rPr>
            </w:pPr>
          </w:p>
        </w:tc>
        <w:tc>
          <w:tcPr>
            <w:tcW w:w="803" w:type="pct"/>
            <w:shd w:val="clear" w:color="auto" w:fill="auto"/>
            <w:vAlign w:val="center"/>
          </w:tcPr>
          <w:p w14:paraId="52136225" w14:textId="77777777" w:rsidR="00D1261A" w:rsidRDefault="00D1261A" w:rsidP="009D605D">
            <w:pPr>
              <w:pStyle w:val="BodyText"/>
              <w:jc w:val="center"/>
              <w:rPr>
                <w:sz w:val="20"/>
                <w:szCs w:val="20"/>
              </w:rPr>
            </w:pPr>
            <w:r>
              <w:rPr>
                <w:sz w:val="20"/>
                <w:szCs w:val="20"/>
              </w:rPr>
              <w:t>REQ-003</w:t>
            </w:r>
          </w:p>
        </w:tc>
        <w:tc>
          <w:tcPr>
            <w:tcW w:w="803" w:type="pct"/>
            <w:shd w:val="clear" w:color="auto" w:fill="auto"/>
            <w:vAlign w:val="center"/>
          </w:tcPr>
          <w:p w14:paraId="4CA91768" w14:textId="77777777" w:rsidR="00D1261A" w:rsidRDefault="00D1261A" w:rsidP="009D605D">
            <w:pPr>
              <w:pStyle w:val="BodyText"/>
              <w:jc w:val="center"/>
              <w:rPr>
                <w:sz w:val="20"/>
              </w:rPr>
            </w:pPr>
          </w:p>
        </w:tc>
        <w:tc>
          <w:tcPr>
            <w:tcW w:w="803" w:type="pct"/>
            <w:shd w:val="clear" w:color="auto" w:fill="auto"/>
            <w:vAlign w:val="center"/>
          </w:tcPr>
          <w:p w14:paraId="0DF3D530" w14:textId="77777777" w:rsidR="00D1261A" w:rsidRDefault="00D1261A" w:rsidP="009D605D">
            <w:pPr>
              <w:pStyle w:val="BodyText"/>
              <w:jc w:val="center"/>
              <w:rPr>
                <w:sz w:val="20"/>
              </w:rPr>
            </w:pPr>
            <w:r>
              <w:rPr>
                <w:sz w:val="20"/>
              </w:rPr>
              <w:t>Aplicación</w:t>
            </w:r>
          </w:p>
        </w:tc>
        <w:tc>
          <w:tcPr>
            <w:tcW w:w="701" w:type="pct"/>
            <w:shd w:val="clear" w:color="auto" w:fill="auto"/>
            <w:vAlign w:val="center"/>
          </w:tcPr>
          <w:p w14:paraId="5E465532" w14:textId="77777777" w:rsidR="00D1261A" w:rsidRDefault="00D1261A" w:rsidP="009D605D">
            <w:pPr>
              <w:pStyle w:val="BodyText"/>
              <w:jc w:val="center"/>
              <w:rPr>
                <w:sz w:val="20"/>
                <w:szCs w:val="20"/>
              </w:rPr>
            </w:pPr>
            <w:r>
              <w:rPr>
                <w:sz w:val="20"/>
                <w:szCs w:val="20"/>
              </w:rPr>
              <w:t>CU-002</w:t>
            </w:r>
          </w:p>
          <w:p w14:paraId="4B3F594C" w14:textId="77777777" w:rsidR="00D1261A" w:rsidRDefault="00D1261A" w:rsidP="009D605D">
            <w:pPr>
              <w:pStyle w:val="BodyText"/>
              <w:jc w:val="center"/>
              <w:rPr>
                <w:sz w:val="20"/>
              </w:rPr>
            </w:pPr>
            <w:r>
              <w:rPr>
                <w:sz w:val="20"/>
                <w:szCs w:val="20"/>
              </w:rPr>
              <w:t>CU-003</w:t>
            </w:r>
          </w:p>
        </w:tc>
        <w:tc>
          <w:tcPr>
            <w:tcW w:w="608" w:type="pct"/>
            <w:shd w:val="clear" w:color="auto" w:fill="auto"/>
            <w:vAlign w:val="center"/>
          </w:tcPr>
          <w:p w14:paraId="5851954B" w14:textId="77777777" w:rsidR="00D1261A" w:rsidRDefault="00D1261A" w:rsidP="009D605D">
            <w:pPr>
              <w:pStyle w:val="BodyText"/>
              <w:jc w:val="center"/>
              <w:rPr>
                <w:sz w:val="20"/>
              </w:rPr>
            </w:pPr>
            <w:r w:rsidRPr="00F325DF">
              <w:rPr>
                <w:sz w:val="20"/>
              </w:rPr>
              <w:t>PU-001</w:t>
            </w:r>
          </w:p>
          <w:p w14:paraId="4CD95289" w14:textId="77777777" w:rsidR="00D1261A" w:rsidRDefault="00D1261A" w:rsidP="009D605D">
            <w:pPr>
              <w:pStyle w:val="BodyText"/>
              <w:jc w:val="center"/>
              <w:rPr>
                <w:sz w:val="20"/>
              </w:rPr>
            </w:pPr>
            <w:r w:rsidRPr="00BF3CE5">
              <w:rPr>
                <w:sz w:val="20"/>
              </w:rPr>
              <w:t>PI-001</w:t>
            </w:r>
          </w:p>
          <w:p w14:paraId="48402803" w14:textId="77777777" w:rsidR="00D1261A" w:rsidRDefault="00D1261A" w:rsidP="009D605D">
            <w:pPr>
              <w:pStyle w:val="BodyText"/>
              <w:jc w:val="center"/>
              <w:rPr>
                <w:sz w:val="20"/>
              </w:rPr>
            </w:pPr>
            <w:r w:rsidRPr="000F4E96">
              <w:rPr>
                <w:sz w:val="20"/>
              </w:rPr>
              <w:t>PU-003</w:t>
            </w:r>
          </w:p>
          <w:p w14:paraId="604BD78D" w14:textId="77777777" w:rsidR="00D1261A" w:rsidRDefault="00D1261A" w:rsidP="009D605D">
            <w:pPr>
              <w:pStyle w:val="BodyText"/>
              <w:jc w:val="center"/>
              <w:rPr>
                <w:sz w:val="20"/>
              </w:rPr>
            </w:pPr>
            <w:r w:rsidRPr="00954E4C">
              <w:rPr>
                <w:sz w:val="20"/>
              </w:rPr>
              <w:t>PI-002</w:t>
            </w:r>
          </w:p>
        </w:tc>
      </w:tr>
      <w:tr w:rsidR="00D1261A" w14:paraId="34513E37" w14:textId="77777777" w:rsidTr="007D031D">
        <w:tc>
          <w:tcPr>
            <w:tcW w:w="1282" w:type="pct"/>
            <w:vMerge/>
            <w:shd w:val="clear" w:color="auto" w:fill="auto"/>
            <w:vAlign w:val="center"/>
          </w:tcPr>
          <w:p w14:paraId="04C4EBEB" w14:textId="77777777" w:rsidR="00D1261A" w:rsidRPr="00C85CDC" w:rsidRDefault="00D1261A" w:rsidP="009D605D">
            <w:pPr>
              <w:pStyle w:val="BodyText"/>
              <w:rPr>
                <w:sz w:val="20"/>
              </w:rPr>
            </w:pPr>
          </w:p>
        </w:tc>
        <w:tc>
          <w:tcPr>
            <w:tcW w:w="803" w:type="pct"/>
            <w:shd w:val="clear" w:color="auto" w:fill="auto"/>
            <w:vAlign w:val="center"/>
          </w:tcPr>
          <w:p w14:paraId="119B4B59" w14:textId="77777777" w:rsidR="00D1261A" w:rsidRDefault="00D1261A" w:rsidP="009D605D">
            <w:pPr>
              <w:pStyle w:val="BodyText"/>
              <w:jc w:val="center"/>
              <w:rPr>
                <w:sz w:val="20"/>
                <w:szCs w:val="20"/>
              </w:rPr>
            </w:pPr>
            <w:r>
              <w:rPr>
                <w:sz w:val="20"/>
                <w:szCs w:val="20"/>
              </w:rPr>
              <w:t>REQ-004</w:t>
            </w:r>
          </w:p>
        </w:tc>
        <w:tc>
          <w:tcPr>
            <w:tcW w:w="803" w:type="pct"/>
            <w:shd w:val="clear" w:color="auto" w:fill="auto"/>
            <w:vAlign w:val="center"/>
          </w:tcPr>
          <w:p w14:paraId="0DA658EC" w14:textId="77777777" w:rsidR="00D1261A" w:rsidRDefault="00D1261A" w:rsidP="009D605D">
            <w:pPr>
              <w:pStyle w:val="BodyText"/>
              <w:jc w:val="center"/>
              <w:rPr>
                <w:sz w:val="20"/>
              </w:rPr>
            </w:pPr>
            <w:r>
              <w:rPr>
                <w:sz w:val="20"/>
              </w:rPr>
              <w:t>DA-001</w:t>
            </w:r>
          </w:p>
        </w:tc>
        <w:tc>
          <w:tcPr>
            <w:tcW w:w="803" w:type="pct"/>
            <w:shd w:val="clear" w:color="auto" w:fill="auto"/>
            <w:vAlign w:val="center"/>
          </w:tcPr>
          <w:p w14:paraId="41AE0311" w14:textId="77777777" w:rsidR="00D1261A" w:rsidRDefault="00D1261A" w:rsidP="009D605D">
            <w:pPr>
              <w:pStyle w:val="BodyText"/>
              <w:jc w:val="center"/>
              <w:rPr>
                <w:sz w:val="20"/>
              </w:rPr>
            </w:pPr>
            <w:r>
              <w:rPr>
                <w:sz w:val="20"/>
              </w:rPr>
              <w:t>Aplicación</w:t>
            </w:r>
          </w:p>
        </w:tc>
        <w:tc>
          <w:tcPr>
            <w:tcW w:w="701" w:type="pct"/>
            <w:shd w:val="clear" w:color="auto" w:fill="auto"/>
            <w:vAlign w:val="center"/>
          </w:tcPr>
          <w:p w14:paraId="4BB878E5" w14:textId="77777777" w:rsidR="00D1261A" w:rsidRDefault="00D1261A" w:rsidP="009D605D">
            <w:pPr>
              <w:pStyle w:val="BodyText"/>
              <w:jc w:val="center"/>
              <w:rPr>
                <w:sz w:val="20"/>
                <w:szCs w:val="20"/>
              </w:rPr>
            </w:pPr>
            <w:r>
              <w:rPr>
                <w:sz w:val="20"/>
                <w:szCs w:val="20"/>
              </w:rPr>
              <w:t>CU-001</w:t>
            </w:r>
          </w:p>
          <w:p w14:paraId="7F02BB3C" w14:textId="77777777" w:rsidR="00D1261A" w:rsidRDefault="00D1261A" w:rsidP="009D605D">
            <w:pPr>
              <w:pStyle w:val="BodyText"/>
              <w:jc w:val="center"/>
              <w:rPr>
                <w:sz w:val="20"/>
                <w:szCs w:val="20"/>
              </w:rPr>
            </w:pPr>
            <w:r>
              <w:rPr>
                <w:sz w:val="20"/>
                <w:szCs w:val="20"/>
              </w:rPr>
              <w:t>CU-002</w:t>
            </w:r>
          </w:p>
          <w:p w14:paraId="26D5E908" w14:textId="77777777" w:rsidR="00D1261A" w:rsidRDefault="00D1261A" w:rsidP="009D605D">
            <w:pPr>
              <w:pStyle w:val="BodyText"/>
              <w:jc w:val="center"/>
              <w:rPr>
                <w:sz w:val="20"/>
                <w:szCs w:val="20"/>
              </w:rPr>
            </w:pPr>
            <w:r>
              <w:rPr>
                <w:sz w:val="20"/>
                <w:szCs w:val="20"/>
              </w:rPr>
              <w:t>CU-003</w:t>
            </w:r>
          </w:p>
          <w:p w14:paraId="77599186" w14:textId="77777777" w:rsidR="00D1261A" w:rsidRDefault="00D1261A" w:rsidP="009D605D">
            <w:pPr>
              <w:pStyle w:val="BodyText"/>
              <w:jc w:val="center"/>
              <w:rPr>
                <w:sz w:val="20"/>
                <w:szCs w:val="20"/>
              </w:rPr>
            </w:pPr>
            <w:r>
              <w:rPr>
                <w:sz w:val="20"/>
                <w:szCs w:val="20"/>
              </w:rPr>
              <w:t>CU-004</w:t>
            </w:r>
          </w:p>
          <w:p w14:paraId="4230B5AB" w14:textId="77777777" w:rsidR="00D1261A" w:rsidRDefault="00D1261A" w:rsidP="009D605D">
            <w:pPr>
              <w:pStyle w:val="BodyText"/>
              <w:jc w:val="center"/>
              <w:rPr>
                <w:sz w:val="20"/>
              </w:rPr>
            </w:pPr>
            <w:r>
              <w:rPr>
                <w:sz w:val="20"/>
                <w:szCs w:val="20"/>
              </w:rPr>
              <w:t>CU-005</w:t>
            </w:r>
          </w:p>
        </w:tc>
        <w:tc>
          <w:tcPr>
            <w:tcW w:w="608" w:type="pct"/>
            <w:shd w:val="clear" w:color="auto" w:fill="auto"/>
            <w:vAlign w:val="center"/>
          </w:tcPr>
          <w:p w14:paraId="61B641DA" w14:textId="77777777" w:rsidR="00D1261A" w:rsidRDefault="00D1261A" w:rsidP="009D605D">
            <w:pPr>
              <w:pStyle w:val="BodyText"/>
              <w:jc w:val="center"/>
              <w:rPr>
                <w:sz w:val="20"/>
              </w:rPr>
            </w:pPr>
            <w:r w:rsidRPr="00F325DF">
              <w:rPr>
                <w:sz w:val="20"/>
              </w:rPr>
              <w:t>PU-001</w:t>
            </w:r>
          </w:p>
          <w:p w14:paraId="28093525" w14:textId="77777777" w:rsidR="00D1261A" w:rsidRDefault="00D1261A" w:rsidP="009D605D">
            <w:pPr>
              <w:pStyle w:val="BodyText"/>
              <w:jc w:val="center"/>
              <w:rPr>
                <w:sz w:val="20"/>
              </w:rPr>
            </w:pPr>
            <w:r w:rsidRPr="00BF3CE5">
              <w:rPr>
                <w:sz w:val="20"/>
              </w:rPr>
              <w:t>PI-001</w:t>
            </w:r>
          </w:p>
          <w:p w14:paraId="044883F8" w14:textId="77777777" w:rsidR="00D1261A" w:rsidRDefault="00D1261A" w:rsidP="009D605D">
            <w:pPr>
              <w:pStyle w:val="BodyText"/>
              <w:jc w:val="center"/>
              <w:rPr>
                <w:sz w:val="20"/>
              </w:rPr>
            </w:pPr>
            <w:r w:rsidRPr="000F4E96">
              <w:rPr>
                <w:sz w:val="20"/>
              </w:rPr>
              <w:t>PU-003</w:t>
            </w:r>
          </w:p>
          <w:p w14:paraId="6CFB650F" w14:textId="77777777" w:rsidR="00D1261A" w:rsidRDefault="00D1261A" w:rsidP="009D605D">
            <w:pPr>
              <w:pStyle w:val="BodyText"/>
              <w:jc w:val="center"/>
              <w:rPr>
                <w:sz w:val="20"/>
              </w:rPr>
            </w:pPr>
            <w:r w:rsidRPr="009D2D6B">
              <w:rPr>
                <w:sz w:val="20"/>
              </w:rPr>
              <w:t>PU-004</w:t>
            </w:r>
          </w:p>
          <w:p w14:paraId="0360D17C" w14:textId="77777777" w:rsidR="00D1261A" w:rsidRDefault="00D1261A" w:rsidP="009D605D">
            <w:pPr>
              <w:pStyle w:val="BodyText"/>
              <w:jc w:val="center"/>
              <w:rPr>
                <w:sz w:val="20"/>
              </w:rPr>
            </w:pPr>
            <w:r w:rsidRPr="00954E4C">
              <w:rPr>
                <w:sz w:val="20"/>
              </w:rPr>
              <w:t>PI-002</w:t>
            </w:r>
          </w:p>
        </w:tc>
      </w:tr>
      <w:tr w:rsidR="00D1261A" w14:paraId="3C97A562" w14:textId="77777777" w:rsidTr="007D031D">
        <w:tc>
          <w:tcPr>
            <w:tcW w:w="1282" w:type="pct"/>
            <w:vMerge/>
            <w:shd w:val="clear" w:color="auto" w:fill="auto"/>
            <w:vAlign w:val="center"/>
          </w:tcPr>
          <w:p w14:paraId="2BCC985A" w14:textId="77777777" w:rsidR="00D1261A" w:rsidRPr="00C85CDC" w:rsidRDefault="00D1261A" w:rsidP="009D605D">
            <w:pPr>
              <w:pStyle w:val="BodyText"/>
              <w:rPr>
                <w:sz w:val="20"/>
              </w:rPr>
            </w:pPr>
          </w:p>
        </w:tc>
        <w:tc>
          <w:tcPr>
            <w:tcW w:w="803" w:type="pct"/>
            <w:shd w:val="clear" w:color="auto" w:fill="auto"/>
            <w:vAlign w:val="center"/>
          </w:tcPr>
          <w:p w14:paraId="62FD7C66" w14:textId="77777777" w:rsidR="00D1261A" w:rsidRDefault="00D1261A" w:rsidP="009D605D">
            <w:pPr>
              <w:pStyle w:val="BodyText"/>
              <w:jc w:val="center"/>
              <w:rPr>
                <w:sz w:val="20"/>
                <w:szCs w:val="20"/>
              </w:rPr>
            </w:pPr>
            <w:r>
              <w:rPr>
                <w:sz w:val="20"/>
                <w:szCs w:val="20"/>
              </w:rPr>
              <w:t>REQ-005</w:t>
            </w:r>
          </w:p>
        </w:tc>
        <w:tc>
          <w:tcPr>
            <w:tcW w:w="803" w:type="pct"/>
            <w:shd w:val="clear" w:color="auto" w:fill="auto"/>
            <w:vAlign w:val="center"/>
          </w:tcPr>
          <w:p w14:paraId="319A4EBD" w14:textId="77777777" w:rsidR="00D1261A" w:rsidRDefault="00D1261A" w:rsidP="009D605D">
            <w:pPr>
              <w:pStyle w:val="BodyText"/>
              <w:jc w:val="center"/>
              <w:rPr>
                <w:sz w:val="20"/>
              </w:rPr>
            </w:pPr>
          </w:p>
        </w:tc>
        <w:tc>
          <w:tcPr>
            <w:tcW w:w="803" w:type="pct"/>
            <w:shd w:val="clear" w:color="auto" w:fill="auto"/>
            <w:vAlign w:val="center"/>
          </w:tcPr>
          <w:p w14:paraId="07CB81E7" w14:textId="77777777" w:rsidR="00D1261A" w:rsidRDefault="00D1261A" w:rsidP="009D605D">
            <w:pPr>
              <w:pStyle w:val="BodyText"/>
              <w:jc w:val="center"/>
              <w:rPr>
                <w:sz w:val="20"/>
              </w:rPr>
            </w:pPr>
            <w:r>
              <w:rPr>
                <w:sz w:val="20"/>
              </w:rPr>
              <w:t>Aplicación</w:t>
            </w:r>
          </w:p>
        </w:tc>
        <w:tc>
          <w:tcPr>
            <w:tcW w:w="701" w:type="pct"/>
            <w:shd w:val="clear" w:color="auto" w:fill="auto"/>
            <w:vAlign w:val="center"/>
          </w:tcPr>
          <w:p w14:paraId="25433B35" w14:textId="77777777" w:rsidR="00D1261A" w:rsidRDefault="00D1261A" w:rsidP="009D605D">
            <w:pPr>
              <w:pStyle w:val="BodyText"/>
              <w:jc w:val="center"/>
              <w:rPr>
                <w:sz w:val="20"/>
                <w:szCs w:val="20"/>
              </w:rPr>
            </w:pPr>
            <w:r>
              <w:rPr>
                <w:sz w:val="20"/>
                <w:szCs w:val="20"/>
              </w:rPr>
              <w:t>CU-002</w:t>
            </w:r>
          </w:p>
          <w:p w14:paraId="1F433440" w14:textId="77777777" w:rsidR="00D1261A" w:rsidRDefault="00D1261A" w:rsidP="009D605D">
            <w:pPr>
              <w:pStyle w:val="BodyText"/>
              <w:jc w:val="center"/>
              <w:rPr>
                <w:sz w:val="20"/>
              </w:rPr>
            </w:pPr>
            <w:r>
              <w:rPr>
                <w:sz w:val="20"/>
                <w:szCs w:val="20"/>
              </w:rPr>
              <w:t>CU-003</w:t>
            </w:r>
          </w:p>
        </w:tc>
        <w:tc>
          <w:tcPr>
            <w:tcW w:w="608" w:type="pct"/>
            <w:shd w:val="clear" w:color="auto" w:fill="auto"/>
            <w:vAlign w:val="center"/>
          </w:tcPr>
          <w:p w14:paraId="7038467A" w14:textId="77777777" w:rsidR="00D1261A" w:rsidRDefault="00D1261A" w:rsidP="009D605D">
            <w:pPr>
              <w:pStyle w:val="BodyText"/>
              <w:jc w:val="center"/>
              <w:rPr>
                <w:sz w:val="20"/>
              </w:rPr>
            </w:pPr>
            <w:r w:rsidRPr="00F325DF">
              <w:rPr>
                <w:sz w:val="20"/>
              </w:rPr>
              <w:t>PU-001</w:t>
            </w:r>
          </w:p>
          <w:p w14:paraId="39F49E3F" w14:textId="77777777" w:rsidR="00D1261A" w:rsidRDefault="00D1261A" w:rsidP="009D605D">
            <w:pPr>
              <w:pStyle w:val="BodyText"/>
              <w:jc w:val="center"/>
              <w:rPr>
                <w:sz w:val="20"/>
              </w:rPr>
            </w:pPr>
            <w:r w:rsidRPr="00BF3CE5">
              <w:rPr>
                <w:sz w:val="20"/>
              </w:rPr>
              <w:t>PI-001</w:t>
            </w:r>
          </w:p>
          <w:p w14:paraId="7867AE53" w14:textId="77777777" w:rsidR="00D1261A" w:rsidRDefault="00D1261A" w:rsidP="009D605D">
            <w:pPr>
              <w:pStyle w:val="BodyText"/>
              <w:jc w:val="center"/>
              <w:rPr>
                <w:sz w:val="20"/>
              </w:rPr>
            </w:pPr>
            <w:r w:rsidRPr="00954E4C">
              <w:rPr>
                <w:sz w:val="20"/>
              </w:rPr>
              <w:t>PI-002</w:t>
            </w:r>
          </w:p>
        </w:tc>
      </w:tr>
      <w:tr w:rsidR="00D1261A" w14:paraId="6D71CBF8" w14:textId="77777777" w:rsidTr="007D031D">
        <w:tc>
          <w:tcPr>
            <w:tcW w:w="1282" w:type="pct"/>
            <w:vMerge/>
            <w:shd w:val="clear" w:color="auto" w:fill="auto"/>
            <w:vAlign w:val="center"/>
          </w:tcPr>
          <w:p w14:paraId="20B0646A" w14:textId="77777777" w:rsidR="00D1261A" w:rsidRPr="00C85CDC" w:rsidRDefault="00D1261A" w:rsidP="009D605D">
            <w:pPr>
              <w:pStyle w:val="BodyText"/>
              <w:rPr>
                <w:sz w:val="20"/>
              </w:rPr>
            </w:pPr>
          </w:p>
        </w:tc>
        <w:tc>
          <w:tcPr>
            <w:tcW w:w="803" w:type="pct"/>
            <w:shd w:val="clear" w:color="auto" w:fill="auto"/>
            <w:vAlign w:val="center"/>
          </w:tcPr>
          <w:p w14:paraId="2A08F8BF" w14:textId="77777777" w:rsidR="00D1261A" w:rsidRDefault="00D1261A" w:rsidP="009D605D">
            <w:pPr>
              <w:pStyle w:val="BodyText"/>
              <w:jc w:val="center"/>
              <w:rPr>
                <w:sz w:val="20"/>
                <w:szCs w:val="20"/>
              </w:rPr>
            </w:pPr>
            <w:r>
              <w:rPr>
                <w:sz w:val="20"/>
                <w:szCs w:val="20"/>
              </w:rPr>
              <w:t>REQ-006</w:t>
            </w:r>
          </w:p>
        </w:tc>
        <w:tc>
          <w:tcPr>
            <w:tcW w:w="803" w:type="pct"/>
            <w:shd w:val="clear" w:color="auto" w:fill="auto"/>
            <w:vAlign w:val="center"/>
          </w:tcPr>
          <w:p w14:paraId="353B80BE" w14:textId="77777777" w:rsidR="00D1261A" w:rsidRDefault="00D1261A" w:rsidP="009D605D">
            <w:pPr>
              <w:pStyle w:val="BodyText"/>
              <w:jc w:val="center"/>
              <w:rPr>
                <w:sz w:val="20"/>
              </w:rPr>
            </w:pPr>
          </w:p>
        </w:tc>
        <w:tc>
          <w:tcPr>
            <w:tcW w:w="803" w:type="pct"/>
            <w:shd w:val="clear" w:color="auto" w:fill="auto"/>
            <w:vAlign w:val="center"/>
          </w:tcPr>
          <w:p w14:paraId="46C6CC32" w14:textId="77777777" w:rsidR="00D1261A" w:rsidRDefault="00D1261A" w:rsidP="009D605D">
            <w:pPr>
              <w:pStyle w:val="BodyText"/>
              <w:jc w:val="center"/>
              <w:rPr>
                <w:sz w:val="20"/>
              </w:rPr>
            </w:pPr>
            <w:r>
              <w:rPr>
                <w:sz w:val="20"/>
              </w:rPr>
              <w:t>Modelos</w:t>
            </w:r>
          </w:p>
        </w:tc>
        <w:tc>
          <w:tcPr>
            <w:tcW w:w="701" w:type="pct"/>
            <w:shd w:val="clear" w:color="auto" w:fill="auto"/>
            <w:vAlign w:val="center"/>
          </w:tcPr>
          <w:p w14:paraId="53946577" w14:textId="77777777" w:rsidR="00D1261A" w:rsidRDefault="00D1261A" w:rsidP="009D605D">
            <w:pPr>
              <w:pStyle w:val="BodyText"/>
              <w:jc w:val="center"/>
              <w:rPr>
                <w:sz w:val="20"/>
                <w:szCs w:val="20"/>
              </w:rPr>
            </w:pPr>
            <w:r>
              <w:rPr>
                <w:sz w:val="20"/>
                <w:szCs w:val="20"/>
              </w:rPr>
              <w:t>CU-002</w:t>
            </w:r>
          </w:p>
          <w:p w14:paraId="7F05751F" w14:textId="77777777" w:rsidR="00D1261A" w:rsidRDefault="00D1261A" w:rsidP="009D605D">
            <w:pPr>
              <w:pStyle w:val="BodyText"/>
              <w:jc w:val="center"/>
              <w:rPr>
                <w:sz w:val="20"/>
              </w:rPr>
            </w:pPr>
            <w:r>
              <w:rPr>
                <w:sz w:val="20"/>
                <w:szCs w:val="20"/>
              </w:rPr>
              <w:t>CU-003</w:t>
            </w:r>
          </w:p>
        </w:tc>
        <w:tc>
          <w:tcPr>
            <w:tcW w:w="608" w:type="pct"/>
            <w:shd w:val="clear" w:color="auto" w:fill="auto"/>
            <w:vAlign w:val="center"/>
          </w:tcPr>
          <w:p w14:paraId="0F6B1FE0" w14:textId="77777777" w:rsidR="00D1261A" w:rsidRDefault="00D1261A" w:rsidP="009D605D">
            <w:pPr>
              <w:pStyle w:val="BodyText"/>
              <w:jc w:val="center"/>
              <w:rPr>
                <w:sz w:val="20"/>
              </w:rPr>
            </w:pPr>
            <w:r w:rsidRPr="00BF3CE5">
              <w:rPr>
                <w:sz w:val="20"/>
              </w:rPr>
              <w:t>PI-001</w:t>
            </w:r>
          </w:p>
          <w:p w14:paraId="1BB2805C" w14:textId="77777777" w:rsidR="00D1261A" w:rsidRDefault="00D1261A" w:rsidP="009D605D">
            <w:pPr>
              <w:pStyle w:val="BodyText"/>
              <w:jc w:val="center"/>
              <w:rPr>
                <w:sz w:val="20"/>
              </w:rPr>
            </w:pPr>
            <w:r w:rsidRPr="000F4E96">
              <w:rPr>
                <w:sz w:val="20"/>
              </w:rPr>
              <w:t>PU-003</w:t>
            </w:r>
          </w:p>
          <w:p w14:paraId="29F314CD" w14:textId="77777777" w:rsidR="00D1261A" w:rsidRDefault="00D1261A" w:rsidP="009D605D">
            <w:pPr>
              <w:pStyle w:val="BodyText"/>
              <w:jc w:val="center"/>
              <w:rPr>
                <w:sz w:val="20"/>
              </w:rPr>
            </w:pPr>
            <w:r w:rsidRPr="00954E4C">
              <w:rPr>
                <w:sz w:val="20"/>
              </w:rPr>
              <w:t>PI-002</w:t>
            </w:r>
          </w:p>
        </w:tc>
      </w:tr>
      <w:tr w:rsidR="00D1261A" w14:paraId="1C9706AD" w14:textId="77777777" w:rsidTr="007D031D">
        <w:tc>
          <w:tcPr>
            <w:tcW w:w="1282" w:type="pct"/>
            <w:vMerge/>
            <w:shd w:val="clear" w:color="auto" w:fill="auto"/>
            <w:vAlign w:val="center"/>
          </w:tcPr>
          <w:p w14:paraId="41AADE95" w14:textId="77777777" w:rsidR="00D1261A" w:rsidRPr="00C85CDC" w:rsidRDefault="00D1261A" w:rsidP="009D605D">
            <w:pPr>
              <w:pStyle w:val="BodyText"/>
              <w:rPr>
                <w:sz w:val="20"/>
              </w:rPr>
            </w:pPr>
          </w:p>
        </w:tc>
        <w:tc>
          <w:tcPr>
            <w:tcW w:w="803" w:type="pct"/>
            <w:shd w:val="clear" w:color="auto" w:fill="auto"/>
            <w:vAlign w:val="center"/>
          </w:tcPr>
          <w:p w14:paraId="5329CCC6" w14:textId="77777777" w:rsidR="00D1261A" w:rsidRDefault="00D1261A" w:rsidP="009D605D">
            <w:pPr>
              <w:pStyle w:val="BodyText"/>
              <w:jc w:val="center"/>
              <w:rPr>
                <w:sz w:val="20"/>
                <w:szCs w:val="20"/>
              </w:rPr>
            </w:pPr>
            <w:r>
              <w:rPr>
                <w:sz w:val="20"/>
                <w:szCs w:val="20"/>
              </w:rPr>
              <w:t>REQ-007</w:t>
            </w:r>
          </w:p>
        </w:tc>
        <w:tc>
          <w:tcPr>
            <w:tcW w:w="803" w:type="pct"/>
            <w:shd w:val="clear" w:color="auto" w:fill="auto"/>
            <w:vAlign w:val="center"/>
          </w:tcPr>
          <w:p w14:paraId="05A1AF2F" w14:textId="77777777" w:rsidR="00D1261A" w:rsidRDefault="00D1261A" w:rsidP="009D605D">
            <w:pPr>
              <w:pStyle w:val="BodyText"/>
              <w:jc w:val="center"/>
              <w:rPr>
                <w:sz w:val="20"/>
              </w:rPr>
            </w:pPr>
          </w:p>
        </w:tc>
        <w:tc>
          <w:tcPr>
            <w:tcW w:w="803" w:type="pct"/>
            <w:shd w:val="clear" w:color="auto" w:fill="auto"/>
            <w:vAlign w:val="center"/>
          </w:tcPr>
          <w:p w14:paraId="26CA5D17" w14:textId="77777777" w:rsidR="00D1261A" w:rsidRDefault="00D1261A" w:rsidP="009D605D">
            <w:pPr>
              <w:pStyle w:val="BodyText"/>
              <w:jc w:val="center"/>
              <w:rPr>
                <w:sz w:val="20"/>
              </w:rPr>
            </w:pPr>
            <w:r>
              <w:rPr>
                <w:sz w:val="20"/>
              </w:rPr>
              <w:t>Modelos</w:t>
            </w:r>
          </w:p>
        </w:tc>
        <w:tc>
          <w:tcPr>
            <w:tcW w:w="701" w:type="pct"/>
            <w:shd w:val="clear" w:color="auto" w:fill="auto"/>
            <w:vAlign w:val="center"/>
          </w:tcPr>
          <w:p w14:paraId="3C620BFB" w14:textId="77777777" w:rsidR="00D1261A" w:rsidRDefault="00D1261A" w:rsidP="009D605D">
            <w:pPr>
              <w:pStyle w:val="BodyText"/>
              <w:jc w:val="center"/>
              <w:rPr>
                <w:sz w:val="20"/>
                <w:szCs w:val="20"/>
              </w:rPr>
            </w:pPr>
            <w:r>
              <w:rPr>
                <w:sz w:val="20"/>
                <w:szCs w:val="20"/>
              </w:rPr>
              <w:t>CU-002</w:t>
            </w:r>
          </w:p>
          <w:p w14:paraId="187260BF" w14:textId="77777777" w:rsidR="00D1261A" w:rsidRDefault="00D1261A" w:rsidP="009D605D">
            <w:pPr>
              <w:pStyle w:val="BodyText"/>
              <w:jc w:val="center"/>
              <w:rPr>
                <w:sz w:val="20"/>
              </w:rPr>
            </w:pPr>
            <w:r>
              <w:rPr>
                <w:sz w:val="20"/>
                <w:szCs w:val="20"/>
              </w:rPr>
              <w:t>CU-003</w:t>
            </w:r>
          </w:p>
        </w:tc>
        <w:tc>
          <w:tcPr>
            <w:tcW w:w="608" w:type="pct"/>
            <w:shd w:val="clear" w:color="auto" w:fill="auto"/>
            <w:vAlign w:val="center"/>
          </w:tcPr>
          <w:p w14:paraId="76F63A94" w14:textId="77777777" w:rsidR="00D1261A" w:rsidRDefault="00D1261A" w:rsidP="009D605D">
            <w:pPr>
              <w:pStyle w:val="BodyText"/>
              <w:jc w:val="center"/>
              <w:rPr>
                <w:sz w:val="20"/>
              </w:rPr>
            </w:pPr>
            <w:r w:rsidRPr="00BF3CE5">
              <w:rPr>
                <w:sz w:val="20"/>
              </w:rPr>
              <w:t>PI-001</w:t>
            </w:r>
          </w:p>
          <w:p w14:paraId="5F322CA3" w14:textId="77777777" w:rsidR="00D1261A" w:rsidRDefault="00D1261A" w:rsidP="009D605D">
            <w:pPr>
              <w:pStyle w:val="BodyText"/>
              <w:jc w:val="center"/>
              <w:rPr>
                <w:sz w:val="20"/>
              </w:rPr>
            </w:pPr>
            <w:r w:rsidRPr="000F4E96">
              <w:rPr>
                <w:sz w:val="20"/>
              </w:rPr>
              <w:t>PU-003</w:t>
            </w:r>
          </w:p>
          <w:p w14:paraId="22E74035" w14:textId="77777777" w:rsidR="00D1261A" w:rsidRDefault="00D1261A" w:rsidP="009D605D">
            <w:pPr>
              <w:pStyle w:val="BodyText"/>
              <w:jc w:val="center"/>
              <w:rPr>
                <w:sz w:val="20"/>
              </w:rPr>
            </w:pPr>
            <w:r w:rsidRPr="00954E4C">
              <w:rPr>
                <w:sz w:val="20"/>
              </w:rPr>
              <w:t>PI-002</w:t>
            </w:r>
          </w:p>
        </w:tc>
      </w:tr>
      <w:tr w:rsidR="00D1261A" w14:paraId="0E095916" w14:textId="77777777" w:rsidTr="007D031D">
        <w:tc>
          <w:tcPr>
            <w:tcW w:w="1282" w:type="pct"/>
            <w:vMerge/>
            <w:shd w:val="clear" w:color="auto" w:fill="auto"/>
            <w:vAlign w:val="center"/>
          </w:tcPr>
          <w:p w14:paraId="68E7D105" w14:textId="77777777" w:rsidR="00D1261A" w:rsidRPr="00C85CDC" w:rsidRDefault="00D1261A" w:rsidP="009D605D">
            <w:pPr>
              <w:pStyle w:val="BodyText"/>
              <w:rPr>
                <w:sz w:val="20"/>
              </w:rPr>
            </w:pPr>
          </w:p>
        </w:tc>
        <w:tc>
          <w:tcPr>
            <w:tcW w:w="803" w:type="pct"/>
            <w:shd w:val="clear" w:color="auto" w:fill="auto"/>
            <w:vAlign w:val="center"/>
          </w:tcPr>
          <w:p w14:paraId="204A932C" w14:textId="77777777" w:rsidR="00D1261A" w:rsidRDefault="00D1261A" w:rsidP="009D605D">
            <w:pPr>
              <w:pStyle w:val="BodyText"/>
              <w:jc w:val="center"/>
              <w:rPr>
                <w:sz w:val="20"/>
                <w:szCs w:val="20"/>
              </w:rPr>
            </w:pPr>
            <w:r>
              <w:rPr>
                <w:sz w:val="20"/>
                <w:szCs w:val="20"/>
              </w:rPr>
              <w:t>REQ-008</w:t>
            </w:r>
          </w:p>
        </w:tc>
        <w:tc>
          <w:tcPr>
            <w:tcW w:w="803" w:type="pct"/>
            <w:shd w:val="clear" w:color="auto" w:fill="auto"/>
            <w:vAlign w:val="center"/>
          </w:tcPr>
          <w:p w14:paraId="67FCB71B" w14:textId="77777777" w:rsidR="00D1261A" w:rsidRDefault="00D1261A" w:rsidP="009D605D">
            <w:pPr>
              <w:pStyle w:val="BodyText"/>
              <w:jc w:val="center"/>
              <w:rPr>
                <w:sz w:val="20"/>
              </w:rPr>
            </w:pPr>
            <w:r>
              <w:rPr>
                <w:sz w:val="20"/>
              </w:rPr>
              <w:t>DA-003</w:t>
            </w:r>
          </w:p>
        </w:tc>
        <w:tc>
          <w:tcPr>
            <w:tcW w:w="803" w:type="pct"/>
            <w:shd w:val="clear" w:color="auto" w:fill="auto"/>
            <w:vAlign w:val="center"/>
          </w:tcPr>
          <w:p w14:paraId="65096285" w14:textId="77777777" w:rsidR="00D1261A" w:rsidRDefault="00D1261A" w:rsidP="009D605D">
            <w:pPr>
              <w:pStyle w:val="BodyText"/>
              <w:jc w:val="center"/>
              <w:rPr>
                <w:sz w:val="20"/>
              </w:rPr>
            </w:pPr>
            <w:r>
              <w:rPr>
                <w:sz w:val="20"/>
              </w:rPr>
              <w:t>Aplicación</w:t>
            </w:r>
          </w:p>
        </w:tc>
        <w:tc>
          <w:tcPr>
            <w:tcW w:w="701" w:type="pct"/>
            <w:shd w:val="clear" w:color="auto" w:fill="auto"/>
            <w:vAlign w:val="center"/>
          </w:tcPr>
          <w:p w14:paraId="34156EBF" w14:textId="77777777" w:rsidR="00D1261A" w:rsidRDefault="00D1261A" w:rsidP="009D605D">
            <w:pPr>
              <w:pStyle w:val="BodyText"/>
              <w:jc w:val="center"/>
              <w:rPr>
                <w:sz w:val="20"/>
                <w:szCs w:val="20"/>
              </w:rPr>
            </w:pPr>
            <w:r>
              <w:rPr>
                <w:sz w:val="20"/>
                <w:szCs w:val="20"/>
              </w:rPr>
              <w:t>CU-001</w:t>
            </w:r>
          </w:p>
          <w:p w14:paraId="3546547A" w14:textId="77777777" w:rsidR="00D1261A" w:rsidRDefault="00D1261A" w:rsidP="009D605D">
            <w:pPr>
              <w:pStyle w:val="BodyText"/>
              <w:jc w:val="center"/>
              <w:rPr>
                <w:sz w:val="20"/>
                <w:szCs w:val="20"/>
              </w:rPr>
            </w:pPr>
            <w:r>
              <w:rPr>
                <w:sz w:val="20"/>
                <w:szCs w:val="20"/>
              </w:rPr>
              <w:t>CU-002</w:t>
            </w:r>
          </w:p>
          <w:p w14:paraId="6623A3E9" w14:textId="77777777" w:rsidR="00D1261A" w:rsidRDefault="00D1261A" w:rsidP="009D605D">
            <w:pPr>
              <w:pStyle w:val="BodyText"/>
              <w:jc w:val="center"/>
              <w:rPr>
                <w:sz w:val="20"/>
                <w:szCs w:val="20"/>
              </w:rPr>
            </w:pPr>
            <w:r>
              <w:rPr>
                <w:sz w:val="20"/>
                <w:szCs w:val="20"/>
              </w:rPr>
              <w:t>CU-003</w:t>
            </w:r>
          </w:p>
          <w:p w14:paraId="00540873" w14:textId="77777777" w:rsidR="00D1261A" w:rsidRDefault="00D1261A" w:rsidP="009D605D">
            <w:pPr>
              <w:pStyle w:val="BodyText"/>
              <w:jc w:val="center"/>
              <w:rPr>
                <w:sz w:val="20"/>
                <w:szCs w:val="20"/>
              </w:rPr>
            </w:pPr>
            <w:r>
              <w:rPr>
                <w:sz w:val="20"/>
                <w:szCs w:val="20"/>
              </w:rPr>
              <w:t>CU-004</w:t>
            </w:r>
          </w:p>
          <w:p w14:paraId="32D4DF59" w14:textId="77777777" w:rsidR="00D1261A" w:rsidRDefault="00D1261A" w:rsidP="009D605D">
            <w:pPr>
              <w:pStyle w:val="BodyText"/>
              <w:jc w:val="center"/>
              <w:rPr>
                <w:sz w:val="20"/>
              </w:rPr>
            </w:pPr>
            <w:r>
              <w:rPr>
                <w:sz w:val="20"/>
                <w:szCs w:val="20"/>
              </w:rPr>
              <w:t>CU-005</w:t>
            </w:r>
          </w:p>
        </w:tc>
        <w:tc>
          <w:tcPr>
            <w:tcW w:w="608" w:type="pct"/>
            <w:shd w:val="clear" w:color="auto" w:fill="auto"/>
            <w:vAlign w:val="center"/>
          </w:tcPr>
          <w:p w14:paraId="2B891C52" w14:textId="77777777" w:rsidR="00D1261A" w:rsidRDefault="00D1261A" w:rsidP="009D605D">
            <w:pPr>
              <w:pStyle w:val="BodyText"/>
              <w:jc w:val="center"/>
              <w:rPr>
                <w:sz w:val="20"/>
              </w:rPr>
            </w:pPr>
            <w:r w:rsidRPr="00891A8F">
              <w:rPr>
                <w:sz w:val="20"/>
              </w:rPr>
              <w:t>PU-001</w:t>
            </w:r>
          </w:p>
          <w:p w14:paraId="4610467D" w14:textId="77777777" w:rsidR="00D1261A" w:rsidRDefault="00D1261A" w:rsidP="009D605D">
            <w:pPr>
              <w:pStyle w:val="BodyText"/>
              <w:jc w:val="center"/>
              <w:rPr>
                <w:sz w:val="20"/>
              </w:rPr>
            </w:pPr>
            <w:r w:rsidRPr="00BF3CE5">
              <w:rPr>
                <w:sz w:val="20"/>
              </w:rPr>
              <w:t>PI-001</w:t>
            </w:r>
          </w:p>
          <w:p w14:paraId="796CF4EF" w14:textId="77777777" w:rsidR="00D1261A" w:rsidRDefault="00D1261A" w:rsidP="009D605D">
            <w:pPr>
              <w:pStyle w:val="BodyText"/>
              <w:jc w:val="center"/>
              <w:rPr>
                <w:sz w:val="20"/>
              </w:rPr>
            </w:pPr>
            <w:r w:rsidRPr="000F4E96">
              <w:rPr>
                <w:sz w:val="20"/>
              </w:rPr>
              <w:t>PU-003</w:t>
            </w:r>
          </w:p>
          <w:p w14:paraId="63FD789F" w14:textId="77777777" w:rsidR="00D1261A" w:rsidRDefault="00D1261A" w:rsidP="009D605D">
            <w:pPr>
              <w:pStyle w:val="BodyText"/>
              <w:jc w:val="center"/>
              <w:rPr>
                <w:sz w:val="20"/>
              </w:rPr>
            </w:pPr>
            <w:r w:rsidRPr="00954E4C">
              <w:rPr>
                <w:sz w:val="20"/>
              </w:rPr>
              <w:t>PI-002</w:t>
            </w:r>
          </w:p>
        </w:tc>
      </w:tr>
      <w:tr w:rsidR="00D1261A" w14:paraId="34BE472D" w14:textId="77777777" w:rsidTr="007D031D">
        <w:tc>
          <w:tcPr>
            <w:tcW w:w="1282" w:type="pct"/>
            <w:vMerge/>
            <w:shd w:val="clear" w:color="auto" w:fill="auto"/>
            <w:vAlign w:val="center"/>
          </w:tcPr>
          <w:p w14:paraId="17AB54FF" w14:textId="77777777" w:rsidR="00D1261A" w:rsidRPr="00C85CDC" w:rsidRDefault="00D1261A" w:rsidP="009D605D">
            <w:pPr>
              <w:pStyle w:val="BodyText"/>
              <w:rPr>
                <w:sz w:val="20"/>
              </w:rPr>
            </w:pPr>
          </w:p>
        </w:tc>
        <w:tc>
          <w:tcPr>
            <w:tcW w:w="803" w:type="pct"/>
            <w:shd w:val="clear" w:color="auto" w:fill="auto"/>
            <w:vAlign w:val="center"/>
          </w:tcPr>
          <w:p w14:paraId="22E8705D" w14:textId="77777777" w:rsidR="00D1261A" w:rsidRDefault="00D1261A" w:rsidP="009D605D">
            <w:pPr>
              <w:pStyle w:val="BodyText"/>
              <w:jc w:val="center"/>
              <w:rPr>
                <w:sz w:val="20"/>
                <w:szCs w:val="20"/>
              </w:rPr>
            </w:pPr>
            <w:r>
              <w:rPr>
                <w:sz w:val="20"/>
                <w:szCs w:val="20"/>
              </w:rPr>
              <w:t>REQ-009</w:t>
            </w:r>
          </w:p>
        </w:tc>
        <w:tc>
          <w:tcPr>
            <w:tcW w:w="803" w:type="pct"/>
            <w:shd w:val="clear" w:color="auto" w:fill="auto"/>
            <w:vAlign w:val="center"/>
          </w:tcPr>
          <w:p w14:paraId="4A2B5C54" w14:textId="77777777" w:rsidR="00D1261A" w:rsidRDefault="00D1261A" w:rsidP="009D605D">
            <w:pPr>
              <w:pStyle w:val="BodyText"/>
              <w:jc w:val="center"/>
              <w:rPr>
                <w:sz w:val="20"/>
              </w:rPr>
            </w:pPr>
            <w:r>
              <w:rPr>
                <w:sz w:val="20"/>
              </w:rPr>
              <w:t>DA-004</w:t>
            </w:r>
          </w:p>
        </w:tc>
        <w:tc>
          <w:tcPr>
            <w:tcW w:w="803" w:type="pct"/>
            <w:shd w:val="clear" w:color="auto" w:fill="auto"/>
            <w:vAlign w:val="center"/>
          </w:tcPr>
          <w:p w14:paraId="7C81D35C" w14:textId="77777777" w:rsidR="00D1261A" w:rsidRDefault="00D1261A" w:rsidP="009D605D">
            <w:pPr>
              <w:pStyle w:val="BodyText"/>
              <w:jc w:val="center"/>
              <w:rPr>
                <w:sz w:val="20"/>
              </w:rPr>
            </w:pPr>
            <w:r>
              <w:rPr>
                <w:sz w:val="20"/>
              </w:rPr>
              <w:t>Aplicación</w:t>
            </w:r>
          </w:p>
        </w:tc>
        <w:tc>
          <w:tcPr>
            <w:tcW w:w="701" w:type="pct"/>
            <w:shd w:val="clear" w:color="auto" w:fill="auto"/>
            <w:vAlign w:val="center"/>
          </w:tcPr>
          <w:p w14:paraId="1B967041" w14:textId="77777777" w:rsidR="00D1261A" w:rsidRDefault="00D1261A" w:rsidP="009D605D">
            <w:pPr>
              <w:pStyle w:val="BodyText"/>
              <w:jc w:val="center"/>
              <w:rPr>
                <w:sz w:val="20"/>
                <w:szCs w:val="20"/>
              </w:rPr>
            </w:pPr>
            <w:r>
              <w:rPr>
                <w:sz w:val="20"/>
                <w:szCs w:val="20"/>
              </w:rPr>
              <w:t>CU-001</w:t>
            </w:r>
          </w:p>
          <w:p w14:paraId="755D1C71" w14:textId="77777777" w:rsidR="00D1261A" w:rsidRDefault="00D1261A" w:rsidP="009D605D">
            <w:pPr>
              <w:pStyle w:val="BodyText"/>
              <w:jc w:val="center"/>
              <w:rPr>
                <w:sz w:val="20"/>
                <w:szCs w:val="20"/>
              </w:rPr>
            </w:pPr>
            <w:r>
              <w:rPr>
                <w:sz w:val="20"/>
                <w:szCs w:val="20"/>
              </w:rPr>
              <w:t>CU-004</w:t>
            </w:r>
          </w:p>
          <w:p w14:paraId="1019090C" w14:textId="77777777" w:rsidR="00D1261A" w:rsidRDefault="00D1261A" w:rsidP="009D605D">
            <w:pPr>
              <w:pStyle w:val="BodyText"/>
              <w:jc w:val="center"/>
              <w:rPr>
                <w:sz w:val="20"/>
              </w:rPr>
            </w:pPr>
            <w:r>
              <w:rPr>
                <w:sz w:val="20"/>
                <w:szCs w:val="20"/>
              </w:rPr>
              <w:t>CU-005</w:t>
            </w:r>
          </w:p>
        </w:tc>
        <w:tc>
          <w:tcPr>
            <w:tcW w:w="608" w:type="pct"/>
            <w:shd w:val="clear" w:color="auto" w:fill="auto"/>
            <w:vAlign w:val="center"/>
          </w:tcPr>
          <w:p w14:paraId="2B7CDDB6" w14:textId="77777777" w:rsidR="00D1261A" w:rsidRDefault="00D1261A" w:rsidP="009D605D">
            <w:pPr>
              <w:pStyle w:val="BodyText"/>
              <w:jc w:val="center"/>
              <w:rPr>
                <w:sz w:val="20"/>
              </w:rPr>
            </w:pPr>
            <w:r w:rsidRPr="00891A8F">
              <w:rPr>
                <w:sz w:val="20"/>
              </w:rPr>
              <w:t>PU-001</w:t>
            </w:r>
          </w:p>
          <w:p w14:paraId="70526C7A" w14:textId="77777777" w:rsidR="00D1261A" w:rsidRDefault="00D1261A" w:rsidP="009D605D">
            <w:pPr>
              <w:pStyle w:val="BodyText"/>
              <w:jc w:val="center"/>
              <w:rPr>
                <w:sz w:val="20"/>
              </w:rPr>
            </w:pPr>
            <w:r w:rsidRPr="008C6830">
              <w:rPr>
                <w:sz w:val="20"/>
              </w:rPr>
              <w:t>PU-004</w:t>
            </w:r>
          </w:p>
          <w:p w14:paraId="25186A99" w14:textId="77777777" w:rsidR="00D1261A" w:rsidRDefault="00D1261A" w:rsidP="009D605D">
            <w:pPr>
              <w:pStyle w:val="BodyText"/>
              <w:jc w:val="center"/>
              <w:rPr>
                <w:sz w:val="20"/>
              </w:rPr>
            </w:pPr>
            <w:r w:rsidRPr="00954E4C">
              <w:rPr>
                <w:sz w:val="20"/>
              </w:rPr>
              <w:t>PI-002</w:t>
            </w:r>
          </w:p>
        </w:tc>
      </w:tr>
      <w:tr w:rsidR="00D1261A" w14:paraId="72FFC4BC" w14:textId="77777777" w:rsidTr="007D031D">
        <w:tc>
          <w:tcPr>
            <w:tcW w:w="1282" w:type="pct"/>
            <w:vMerge/>
            <w:shd w:val="clear" w:color="auto" w:fill="auto"/>
            <w:vAlign w:val="center"/>
          </w:tcPr>
          <w:p w14:paraId="02BD49CA" w14:textId="77777777" w:rsidR="00D1261A" w:rsidRPr="00C85CDC" w:rsidRDefault="00D1261A" w:rsidP="009D605D">
            <w:pPr>
              <w:pStyle w:val="BodyText"/>
              <w:rPr>
                <w:sz w:val="20"/>
              </w:rPr>
            </w:pPr>
          </w:p>
        </w:tc>
        <w:tc>
          <w:tcPr>
            <w:tcW w:w="803" w:type="pct"/>
            <w:shd w:val="clear" w:color="auto" w:fill="auto"/>
            <w:vAlign w:val="center"/>
          </w:tcPr>
          <w:p w14:paraId="32C485F4" w14:textId="77777777" w:rsidR="00D1261A" w:rsidRDefault="00D1261A" w:rsidP="009D605D">
            <w:pPr>
              <w:pStyle w:val="BodyText"/>
              <w:jc w:val="center"/>
              <w:rPr>
                <w:sz w:val="20"/>
                <w:szCs w:val="20"/>
              </w:rPr>
            </w:pPr>
            <w:r>
              <w:rPr>
                <w:sz w:val="20"/>
                <w:szCs w:val="20"/>
              </w:rPr>
              <w:t>REQ-010</w:t>
            </w:r>
          </w:p>
        </w:tc>
        <w:tc>
          <w:tcPr>
            <w:tcW w:w="803" w:type="pct"/>
            <w:shd w:val="clear" w:color="auto" w:fill="auto"/>
            <w:vAlign w:val="center"/>
          </w:tcPr>
          <w:p w14:paraId="3853A4A1" w14:textId="77777777" w:rsidR="00D1261A" w:rsidRDefault="00D1261A" w:rsidP="009D605D">
            <w:pPr>
              <w:pStyle w:val="BodyText"/>
              <w:jc w:val="center"/>
              <w:rPr>
                <w:sz w:val="20"/>
              </w:rPr>
            </w:pPr>
          </w:p>
        </w:tc>
        <w:tc>
          <w:tcPr>
            <w:tcW w:w="803" w:type="pct"/>
            <w:shd w:val="clear" w:color="auto" w:fill="auto"/>
            <w:vAlign w:val="center"/>
          </w:tcPr>
          <w:p w14:paraId="7BDF8DCD" w14:textId="77777777" w:rsidR="00D1261A" w:rsidRDefault="00D1261A" w:rsidP="009D605D">
            <w:pPr>
              <w:pStyle w:val="BodyText"/>
              <w:jc w:val="center"/>
              <w:rPr>
                <w:sz w:val="20"/>
              </w:rPr>
            </w:pPr>
            <w:r>
              <w:rPr>
                <w:sz w:val="20"/>
              </w:rPr>
              <w:t>Modelos</w:t>
            </w:r>
          </w:p>
        </w:tc>
        <w:tc>
          <w:tcPr>
            <w:tcW w:w="701" w:type="pct"/>
            <w:shd w:val="clear" w:color="auto" w:fill="auto"/>
            <w:vAlign w:val="center"/>
          </w:tcPr>
          <w:p w14:paraId="4A4FDF18" w14:textId="77777777" w:rsidR="00D1261A" w:rsidRDefault="00D1261A" w:rsidP="009D605D">
            <w:pPr>
              <w:pStyle w:val="BodyText"/>
              <w:jc w:val="center"/>
              <w:rPr>
                <w:sz w:val="20"/>
                <w:szCs w:val="20"/>
              </w:rPr>
            </w:pPr>
            <w:r>
              <w:rPr>
                <w:sz w:val="20"/>
                <w:szCs w:val="20"/>
              </w:rPr>
              <w:t>CU-002</w:t>
            </w:r>
          </w:p>
          <w:p w14:paraId="752E6BAA" w14:textId="77777777" w:rsidR="00D1261A" w:rsidRDefault="00D1261A" w:rsidP="009D605D">
            <w:pPr>
              <w:pStyle w:val="BodyText"/>
              <w:jc w:val="center"/>
              <w:rPr>
                <w:sz w:val="20"/>
              </w:rPr>
            </w:pPr>
            <w:r>
              <w:rPr>
                <w:sz w:val="20"/>
                <w:szCs w:val="20"/>
              </w:rPr>
              <w:t>CU-003</w:t>
            </w:r>
          </w:p>
        </w:tc>
        <w:tc>
          <w:tcPr>
            <w:tcW w:w="608" w:type="pct"/>
            <w:shd w:val="clear" w:color="auto" w:fill="auto"/>
            <w:vAlign w:val="center"/>
          </w:tcPr>
          <w:p w14:paraId="10E551B2" w14:textId="77777777" w:rsidR="00D1261A" w:rsidRDefault="00D1261A" w:rsidP="009D605D">
            <w:pPr>
              <w:pStyle w:val="BodyText"/>
              <w:jc w:val="center"/>
              <w:rPr>
                <w:sz w:val="20"/>
              </w:rPr>
            </w:pPr>
            <w:r w:rsidRPr="006C6EBC">
              <w:rPr>
                <w:sz w:val="20"/>
              </w:rPr>
              <w:t>PI-001</w:t>
            </w:r>
          </w:p>
          <w:p w14:paraId="487BD395" w14:textId="77777777" w:rsidR="00D1261A" w:rsidRDefault="00D1261A" w:rsidP="009D605D">
            <w:pPr>
              <w:pStyle w:val="BodyText"/>
              <w:jc w:val="center"/>
              <w:rPr>
                <w:sz w:val="20"/>
              </w:rPr>
            </w:pPr>
            <w:r w:rsidRPr="005A0E84">
              <w:rPr>
                <w:sz w:val="20"/>
              </w:rPr>
              <w:t>PU-003</w:t>
            </w:r>
          </w:p>
          <w:p w14:paraId="5170E4A1" w14:textId="77777777" w:rsidR="00D1261A" w:rsidRDefault="00D1261A" w:rsidP="009D605D">
            <w:pPr>
              <w:pStyle w:val="BodyText"/>
              <w:jc w:val="center"/>
              <w:rPr>
                <w:sz w:val="20"/>
              </w:rPr>
            </w:pPr>
            <w:r w:rsidRPr="00954E4C">
              <w:rPr>
                <w:sz w:val="20"/>
              </w:rPr>
              <w:t>PI-002</w:t>
            </w:r>
          </w:p>
        </w:tc>
      </w:tr>
      <w:tr w:rsidR="00D1261A" w14:paraId="4C9C2681" w14:textId="77777777" w:rsidTr="007D031D">
        <w:tc>
          <w:tcPr>
            <w:tcW w:w="1282" w:type="pct"/>
            <w:vMerge/>
            <w:shd w:val="clear" w:color="auto" w:fill="auto"/>
            <w:vAlign w:val="center"/>
          </w:tcPr>
          <w:p w14:paraId="592B4EBD" w14:textId="77777777" w:rsidR="00D1261A" w:rsidRPr="00C85CDC" w:rsidRDefault="00D1261A" w:rsidP="009D605D">
            <w:pPr>
              <w:pStyle w:val="BodyText"/>
              <w:rPr>
                <w:sz w:val="20"/>
              </w:rPr>
            </w:pPr>
          </w:p>
        </w:tc>
        <w:tc>
          <w:tcPr>
            <w:tcW w:w="803" w:type="pct"/>
            <w:shd w:val="clear" w:color="auto" w:fill="auto"/>
            <w:vAlign w:val="center"/>
          </w:tcPr>
          <w:p w14:paraId="6D789ED2" w14:textId="77777777" w:rsidR="00D1261A" w:rsidRDefault="00D1261A" w:rsidP="009D605D">
            <w:pPr>
              <w:pStyle w:val="BodyText"/>
              <w:jc w:val="center"/>
              <w:rPr>
                <w:sz w:val="20"/>
                <w:szCs w:val="20"/>
              </w:rPr>
            </w:pPr>
            <w:r>
              <w:rPr>
                <w:sz w:val="20"/>
                <w:szCs w:val="20"/>
              </w:rPr>
              <w:t>REQ-011</w:t>
            </w:r>
          </w:p>
        </w:tc>
        <w:tc>
          <w:tcPr>
            <w:tcW w:w="803" w:type="pct"/>
            <w:shd w:val="clear" w:color="auto" w:fill="auto"/>
            <w:vAlign w:val="center"/>
          </w:tcPr>
          <w:p w14:paraId="4771C949" w14:textId="77777777" w:rsidR="00D1261A" w:rsidRDefault="00D1261A" w:rsidP="009D605D">
            <w:pPr>
              <w:pStyle w:val="BodyText"/>
              <w:jc w:val="center"/>
              <w:rPr>
                <w:sz w:val="20"/>
              </w:rPr>
            </w:pPr>
          </w:p>
        </w:tc>
        <w:tc>
          <w:tcPr>
            <w:tcW w:w="803" w:type="pct"/>
            <w:shd w:val="clear" w:color="auto" w:fill="auto"/>
            <w:vAlign w:val="center"/>
          </w:tcPr>
          <w:p w14:paraId="7343DE0B" w14:textId="77777777" w:rsidR="00D1261A" w:rsidRDefault="00D1261A" w:rsidP="009D605D">
            <w:pPr>
              <w:pStyle w:val="BodyText"/>
              <w:jc w:val="center"/>
              <w:rPr>
                <w:sz w:val="20"/>
              </w:rPr>
            </w:pPr>
            <w:r>
              <w:rPr>
                <w:sz w:val="20"/>
              </w:rPr>
              <w:t>Modelos</w:t>
            </w:r>
          </w:p>
        </w:tc>
        <w:tc>
          <w:tcPr>
            <w:tcW w:w="701" w:type="pct"/>
            <w:shd w:val="clear" w:color="auto" w:fill="auto"/>
            <w:vAlign w:val="center"/>
          </w:tcPr>
          <w:p w14:paraId="0DAA34C0" w14:textId="77777777" w:rsidR="00D1261A" w:rsidRDefault="00D1261A" w:rsidP="009D605D">
            <w:pPr>
              <w:pStyle w:val="BodyText"/>
              <w:jc w:val="center"/>
              <w:rPr>
                <w:sz w:val="20"/>
                <w:szCs w:val="20"/>
              </w:rPr>
            </w:pPr>
            <w:r>
              <w:rPr>
                <w:sz w:val="20"/>
                <w:szCs w:val="20"/>
              </w:rPr>
              <w:t>CU-002</w:t>
            </w:r>
          </w:p>
          <w:p w14:paraId="55B65AAD" w14:textId="77777777" w:rsidR="00D1261A" w:rsidRDefault="00D1261A" w:rsidP="009D605D">
            <w:pPr>
              <w:pStyle w:val="BodyText"/>
              <w:jc w:val="center"/>
              <w:rPr>
                <w:sz w:val="20"/>
              </w:rPr>
            </w:pPr>
            <w:r>
              <w:rPr>
                <w:sz w:val="20"/>
                <w:szCs w:val="20"/>
              </w:rPr>
              <w:t>CU-003</w:t>
            </w:r>
          </w:p>
        </w:tc>
        <w:tc>
          <w:tcPr>
            <w:tcW w:w="608" w:type="pct"/>
            <w:shd w:val="clear" w:color="auto" w:fill="auto"/>
            <w:vAlign w:val="center"/>
          </w:tcPr>
          <w:p w14:paraId="4FC19023" w14:textId="77777777" w:rsidR="00D1261A" w:rsidRDefault="00D1261A" w:rsidP="009D605D">
            <w:pPr>
              <w:pStyle w:val="BodyText"/>
              <w:jc w:val="center"/>
              <w:rPr>
                <w:sz w:val="20"/>
              </w:rPr>
            </w:pPr>
            <w:r w:rsidRPr="006C6EBC">
              <w:rPr>
                <w:sz w:val="20"/>
              </w:rPr>
              <w:t>PI-001</w:t>
            </w:r>
          </w:p>
          <w:p w14:paraId="4FC38121" w14:textId="77777777" w:rsidR="00D1261A" w:rsidRDefault="00D1261A" w:rsidP="009D605D">
            <w:pPr>
              <w:pStyle w:val="BodyText"/>
              <w:jc w:val="center"/>
              <w:rPr>
                <w:sz w:val="20"/>
              </w:rPr>
            </w:pPr>
            <w:r w:rsidRPr="005A0E84">
              <w:rPr>
                <w:sz w:val="20"/>
              </w:rPr>
              <w:t>PU-003</w:t>
            </w:r>
          </w:p>
          <w:p w14:paraId="1A3DB6D7" w14:textId="77777777" w:rsidR="00D1261A" w:rsidRDefault="00D1261A" w:rsidP="009D605D">
            <w:pPr>
              <w:pStyle w:val="BodyText"/>
              <w:jc w:val="center"/>
              <w:rPr>
                <w:sz w:val="20"/>
              </w:rPr>
            </w:pPr>
            <w:r w:rsidRPr="00954E4C">
              <w:rPr>
                <w:sz w:val="20"/>
              </w:rPr>
              <w:t>PI-002</w:t>
            </w:r>
          </w:p>
        </w:tc>
      </w:tr>
      <w:tr w:rsidR="00D1261A" w14:paraId="349FDC52" w14:textId="77777777" w:rsidTr="007D031D">
        <w:tc>
          <w:tcPr>
            <w:tcW w:w="1282" w:type="pct"/>
            <w:vMerge/>
            <w:shd w:val="clear" w:color="auto" w:fill="auto"/>
            <w:vAlign w:val="center"/>
          </w:tcPr>
          <w:p w14:paraId="1D7DF8E2" w14:textId="77777777" w:rsidR="00D1261A" w:rsidRPr="00C85CDC" w:rsidRDefault="00D1261A" w:rsidP="009D605D">
            <w:pPr>
              <w:pStyle w:val="BodyText"/>
              <w:rPr>
                <w:sz w:val="20"/>
              </w:rPr>
            </w:pPr>
          </w:p>
        </w:tc>
        <w:tc>
          <w:tcPr>
            <w:tcW w:w="803" w:type="pct"/>
            <w:shd w:val="clear" w:color="auto" w:fill="auto"/>
            <w:vAlign w:val="center"/>
          </w:tcPr>
          <w:p w14:paraId="04C1BDA9" w14:textId="77777777" w:rsidR="00D1261A" w:rsidRDefault="00D1261A" w:rsidP="009D605D">
            <w:pPr>
              <w:pStyle w:val="BodyText"/>
              <w:jc w:val="center"/>
              <w:rPr>
                <w:sz w:val="20"/>
                <w:szCs w:val="20"/>
              </w:rPr>
            </w:pPr>
            <w:r>
              <w:rPr>
                <w:sz w:val="20"/>
                <w:szCs w:val="20"/>
              </w:rPr>
              <w:t>REQ-019</w:t>
            </w:r>
          </w:p>
        </w:tc>
        <w:tc>
          <w:tcPr>
            <w:tcW w:w="803" w:type="pct"/>
            <w:shd w:val="clear" w:color="auto" w:fill="auto"/>
            <w:vAlign w:val="center"/>
          </w:tcPr>
          <w:p w14:paraId="1795C1C8" w14:textId="77777777" w:rsidR="00D1261A" w:rsidRDefault="00D1261A" w:rsidP="009D605D">
            <w:pPr>
              <w:pStyle w:val="BodyText"/>
              <w:jc w:val="center"/>
              <w:rPr>
                <w:sz w:val="20"/>
              </w:rPr>
            </w:pPr>
          </w:p>
        </w:tc>
        <w:tc>
          <w:tcPr>
            <w:tcW w:w="803" w:type="pct"/>
            <w:shd w:val="clear" w:color="auto" w:fill="auto"/>
            <w:vAlign w:val="center"/>
          </w:tcPr>
          <w:p w14:paraId="6737D0C6" w14:textId="77777777" w:rsidR="00D1261A" w:rsidRDefault="00D1261A" w:rsidP="009D605D">
            <w:pPr>
              <w:pStyle w:val="BodyText"/>
              <w:jc w:val="center"/>
              <w:rPr>
                <w:sz w:val="20"/>
              </w:rPr>
            </w:pPr>
            <w:r>
              <w:rPr>
                <w:sz w:val="20"/>
              </w:rPr>
              <w:t>Guante</w:t>
            </w:r>
          </w:p>
        </w:tc>
        <w:tc>
          <w:tcPr>
            <w:tcW w:w="701" w:type="pct"/>
            <w:shd w:val="clear" w:color="auto" w:fill="auto"/>
            <w:vAlign w:val="center"/>
          </w:tcPr>
          <w:p w14:paraId="635121D5" w14:textId="77777777" w:rsidR="00D1261A" w:rsidRDefault="00D1261A" w:rsidP="009D605D">
            <w:pPr>
              <w:pStyle w:val="BodyText"/>
              <w:jc w:val="center"/>
              <w:rPr>
                <w:sz w:val="20"/>
                <w:szCs w:val="20"/>
              </w:rPr>
            </w:pPr>
            <w:r>
              <w:rPr>
                <w:sz w:val="20"/>
                <w:szCs w:val="20"/>
              </w:rPr>
              <w:t>CU-001</w:t>
            </w:r>
          </w:p>
          <w:p w14:paraId="3A8BC36B" w14:textId="77777777" w:rsidR="00D1261A" w:rsidRDefault="00D1261A" w:rsidP="009D605D">
            <w:pPr>
              <w:pStyle w:val="BodyText"/>
              <w:jc w:val="center"/>
              <w:rPr>
                <w:sz w:val="20"/>
              </w:rPr>
            </w:pPr>
            <w:r>
              <w:rPr>
                <w:sz w:val="20"/>
                <w:szCs w:val="20"/>
              </w:rPr>
              <w:t>CU-003</w:t>
            </w:r>
          </w:p>
        </w:tc>
        <w:tc>
          <w:tcPr>
            <w:tcW w:w="608" w:type="pct"/>
            <w:shd w:val="clear" w:color="auto" w:fill="auto"/>
            <w:vAlign w:val="center"/>
          </w:tcPr>
          <w:p w14:paraId="1ED4ADF3" w14:textId="77777777" w:rsidR="00D1261A" w:rsidRDefault="00D1261A" w:rsidP="009D605D">
            <w:pPr>
              <w:pStyle w:val="BodyText"/>
              <w:jc w:val="center"/>
              <w:rPr>
                <w:sz w:val="20"/>
              </w:rPr>
            </w:pPr>
            <w:r w:rsidRPr="00C929DB">
              <w:rPr>
                <w:sz w:val="20"/>
              </w:rPr>
              <w:t>PI-001</w:t>
            </w:r>
          </w:p>
          <w:p w14:paraId="60220117" w14:textId="77777777" w:rsidR="00D1261A" w:rsidRDefault="00D1261A" w:rsidP="009D605D">
            <w:pPr>
              <w:pStyle w:val="BodyText"/>
              <w:jc w:val="center"/>
              <w:rPr>
                <w:sz w:val="20"/>
              </w:rPr>
            </w:pPr>
            <w:r w:rsidRPr="005A0E84">
              <w:rPr>
                <w:sz w:val="20"/>
              </w:rPr>
              <w:t>PU-003</w:t>
            </w:r>
          </w:p>
          <w:p w14:paraId="1390C9F1" w14:textId="77777777" w:rsidR="00D1261A" w:rsidRDefault="00D1261A" w:rsidP="009D605D">
            <w:pPr>
              <w:pStyle w:val="BodyText"/>
              <w:jc w:val="center"/>
              <w:rPr>
                <w:sz w:val="20"/>
              </w:rPr>
            </w:pPr>
            <w:r w:rsidRPr="00954E4C">
              <w:rPr>
                <w:sz w:val="20"/>
              </w:rPr>
              <w:t>PI-002</w:t>
            </w:r>
          </w:p>
        </w:tc>
      </w:tr>
      <w:tr w:rsidR="00D1261A" w14:paraId="341A938C" w14:textId="77777777" w:rsidTr="007D031D">
        <w:tc>
          <w:tcPr>
            <w:tcW w:w="1282" w:type="pct"/>
            <w:vMerge w:val="restart"/>
            <w:shd w:val="clear" w:color="auto" w:fill="auto"/>
            <w:vAlign w:val="center"/>
          </w:tcPr>
          <w:p w14:paraId="73D41159" w14:textId="77777777" w:rsidR="00D1261A" w:rsidRPr="00C85CDC" w:rsidRDefault="00D1261A" w:rsidP="009D605D">
            <w:pPr>
              <w:pStyle w:val="BodyText"/>
              <w:rPr>
                <w:sz w:val="20"/>
              </w:rPr>
            </w:pPr>
            <w:r w:rsidRPr="005366E0">
              <w:rPr>
                <w:sz w:val="20"/>
              </w:rPr>
              <w:t>Implementar el guante interactivo para manipular los modelos en 3</w:t>
            </w:r>
            <w:r>
              <w:rPr>
                <w:sz w:val="20"/>
              </w:rPr>
              <w:t>D</w:t>
            </w:r>
            <w:r w:rsidRPr="005366E0">
              <w:rPr>
                <w:sz w:val="20"/>
              </w:rPr>
              <w:t xml:space="preserve"> que se visualizan en la aplicación móvil.</w:t>
            </w:r>
          </w:p>
        </w:tc>
        <w:tc>
          <w:tcPr>
            <w:tcW w:w="803" w:type="pct"/>
            <w:shd w:val="clear" w:color="auto" w:fill="auto"/>
            <w:vAlign w:val="center"/>
          </w:tcPr>
          <w:p w14:paraId="29AA8230" w14:textId="77777777" w:rsidR="00D1261A" w:rsidRPr="00C37F7B" w:rsidRDefault="00D1261A" w:rsidP="009D605D">
            <w:pPr>
              <w:pStyle w:val="BodyText"/>
              <w:jc w:val="center"/>
              <w:rPr>
                <w:sz w:val="20"/>
                <w:szCs w:val="20"/>
              </w:rPr>
            </w:pPr>
            <w:r>
              <w:rPr>
                <w:sz w:val="20"/>
                <w:szCs w:val="20"/>
              </w:rPr>
              <w:t>REQ-012</w:t>
            </w:r>
          </w:p>
        </w:tc>
        <w:tc>
          <w:tcPr>
            <w:tcW w:w="803" w:type="pct"/>
            <w:shd w:val="clear" w:color="auto" w:fill="auto"/>
            <w:vAlign w:val="center"/>
          </w:tcPr>
          <w:p w14:paraId="0D5132D9" w14:textId="77777777" w:rsidR="00D1261A" w:rsidRDefault="00D1261A" w:rsidP="009D605D">
            <w:pPr>
              <w:pStyle w:val="BodyText"/>
              <w:jc w:val="center"/>
              <w:rPr>
                <w:sz w:val="20"/>
              </w:rPr>
            </w:pPr>
          </w:p>
        </w:tc>
        <w:tc>
          <w:tcPr>
            <w:tcW w:w="803" w:type="pct"/>
            <w:shd w:val="clear" w:color="auto" w:fill="auto"/>
            <w:vAlign w:val="center"/>
          </w:tcPr>
          <w:p w14:paraId="7F186647" w14:textId="77777777" w:rsidR="00D1261A" w:rsidRDefault="00D1261A" w:rsidP="009D605D">
            <w:pPr>
              <w:pStyle w:val="BodyText"/>
              <w:jc w:val="center"/>
              <w:rPr>
                <w:sz w:val="20"/>
              </w:rPr>
            </w:pPr>
            <w:r>
              <w:rPr>
                <w:sz w:val="20"/>
              </w:rPr>
              <w:t>Guante</w:t>
            </w:r>
          </w:p>
        </w:tc>
        <w:tc>
          <w:tcPr>
            <w:tcW w:w="701" w:type="pct"/>
            <w:shd w:val="clear" w:color="auto" w:fill="auto"/>
            <w:vAlign w:val="center"/>
          </w:tcPr>
          <w:p w14:paraId="66189B84" w14:textId="77777777" w:rsidR="00D1261A" w:rsidRDefault="00D1261A" w:rsidP="009D605D">
            <w:pPr>
              <w:pStyle w:val="BodyText"/>
              <w:jc w:val="center"/>
              <w:rPr>
                <w:sz w:val="20"/>
                <w:szCs w:val="20"/>
              </w:rPr>
            </w:pPr>
            <w:r>
              <w:rPr>
                <w:sz w:val="20"/>
                <w:szCs w:val="20"/>
              </w:rPr>
              <w:t>CU-001</w:t>
            </w:r>
          </w:p>
          <w:p w14:paraId="5912FC2E" w14:textId="77777777" w:rsidR="00D1261A" w:rsidRDefault="00D1261A" w:rsidP="009D605D">
            <w:pPr>
              <w:pStyle w:val="BodyText"/>
              <w:jc w:val="center"/>
              <w:rPr>
                <w:sz w:val="20"/>
              </w:rPr>
            </w:pPr>
            <w:r>
              <w:rPr>
                <w:sz w:val="20"/>
                <w:szCs w:val="20"/>
              </w:rPr>
              <w:t>CU-002</w:t>
            </w:r>
          </w:p>
        </w:tc>
        <w:tc>
          <w:tcPr>
            <w:tcW w:w="608" w:type="pct"/>
            <w:shd w:val="clear" w:color="auto" w:fill="auto"/>
            <w:vAlign w:val="center"/>
          </w:tcPr>
          <w:p w14:paraId="486159C3" w14:textId="77777777" w:rsidR="00D1261A" w:rsidRDefault="00D1261A" w:rsidP="009D605D">
            <w:pPr>
              <w:pStyle w:val="BodyText"/>
              <w:jc w:val="center"/>
              <w:rPr>
                <w:sz w:val="20"/>
              </w:rPr>
            </w:pPr>
            <w:r w:rsidRPr="00455542">
              <w:rPr>
                <w:sz w:val="20"/>
              </w:rPr>
              <w:t>PU-002</w:t>
            </w:r>
          </w:p>
          <w:p w14:paraId="59BD5AA4" w14:textId="77777777" w:rsidR="00D1261A" w:rsidRDefault="00D1261A" w:rsidP="009D605D">
            <w:pPr>
              <w:pStyle w:val="BodyText"/>
              <w:jc w:val="center"/>
              <w:rPr>
                <w:sz w:val="20"/>
              </w:rPr>
            </w:pPr>
            <w:r w:rsidRPr="006C6EBC">
              <w:rPr>
                <w:sz w:val="20"/>
              </w:rPr>
              <w:t>PI-001</w:t>
            </w:r>
          </w:p>
          <w:p w14:paraId="504B2663" w14:textId="77777777" w:rsidR="00D1261A" w:rsidRDefault="00D1261A" w:rsidP="009D605D">
            <w:pPr>
              <w:pStyle w:val="BodyText"/>
              <w:jc w:val="center"/>
              <w:rPr>
                <w:sz w:val="20"/>
              </w:rPr>
            </w:pPr>
            <w:r w:rsidRPr="005A0E84">
              <w:rPr>
                <w:sz w:val="20"/>
              </w:rPr>
              <w:t>PU-003</w:t>
            </w:r>
          </w:p>
          <w:p w14:paraId="6E0C7183" w14:textId="77777777" w:rsidR="00D1261A" w:rsidRDefault="00D1261A" w:rsidP="009D605D">
            <w:pPr>
              <w:pStyle w:val="BodyText"/>
              <w:jc w:val="center"/>
              <w:rPr>
                <w:sz w:val="20"/>
              </w:rPr>
            </w:pPr>
            <w:r w:rsidRPr="008C6830">
              <w:rPr>
                <w:sz w:val="20"/>
              </w:rPr>
              <w:t>PU-004</w:t>
            </w:r>
          </w:p>
          <w:p w14:paraId="6E6BAEB7" w14:textId="77777777" w:rsidR="00D1261A" w:rsidRDefault="00D1261A" w:rsidP="009D605D">
            <w:pPr>
              <w:pStyle w:val="BodyText"/>
              <w:jc w:val="center"/>
              <w:rPr>
                <w:sz w:val="20"/>
              </w:rPr>
            </w:pPr>
            <w:r w:rsidRPr="00954E4C">
              <w:rPr>
                <w:sz w:val="20"/>
              </w:rPr>
              <w:t>PI-002</w:t>
            </w:r>
          </w:p>
        </w:tc>
      </w:tr>
      <w:tr w:rsidR="00D1261A" w14:paraId="6FA058F9" w14:textId="77777777" w:rsidTr="007D031D">
        <w:tc>
          <w:tcPr>
            <w:tcW w:w="1282" w:type="pct"/>
            <w:vMerge/>
            <w:shd w:val="clear" w:color="auto" w:fill="auto"/>
            <w:vAlign w:val="center"/>
          </w:tcPr>
          <w:p w14:paraId="7A9B3F71" w14:textId="77777777" w:rsidR="00D1261A" w:rsidRPr="005366E0" w:rsidRDefault="00D1261A" w:rsidP="009D605D">
            <w:pPr>
              <w:pStyle w:val="BodyText"/>
              <w:rPr>
                <w:sz w:val="20"/>
              </w:rPr>
            </w:pPr>
          </w:p>
        </w:tc>
        <w:tc>
          <w:tcPr>
            <w:tcW w:w="803" w:type="pct"/>
            <w:shd w:val="clear" w:color="auto" w:fill="auto"/>
            <w:vAlign w:val="center"/>
          </w:tcPr>
          <w:p w14:paraId="30DDCD3C" w14:textId="77777777" w:rsidR="00D1261A" w:rsidRDefault="00D1261A" w:rsidP="009D605D">
            <w:pPr>
              <w:pStyle w:val="BodyText"/>
              <w:jc w:val="center"/>
              <w:rPr>
                <w:sz w:val="20"/>
                <w:szCs w:val="20"/>
              </w:rPr>
            </w:pPr>
            <w:r>
              <w:rPr>
                <w:sz w:val="20"/>
                <w:szCs w:val="20"/>
              </w:rPr>
              <w:t>REQ-013</w:t>
            </w:r>
          </w:p>
        </w:tc>
        <w:tc>
          <w:tcPr>
            <w:tcW w:w="803" w:type="pct"/>
            <w:shd w:val="clear" w:color="auto" w:fill="auto"/>
            <w:vAlign w:val="center"/>
          </w:tcPr>
          <w:p w14:paraId="481741F3" w14:textId="77777777" w:rsidR="00D1261A" w:rsidRDefault="00D1261A" w:rsidP="009D605D">
            <w:pPr>
              <w:pStyle w:val="BodyText"/>
              <w:jc w:val="center"/>
              <w:rPr>
                <w:sz w:val="20"/>
              </w:rPr>
            </w:pPr>
          </w:p>
        </w:tc>
        <w:tc>
          <w:tcPr>
            <w:tcW w:w="803" w:type="pct"/>
            <w:shd w:val="clear" w:color="auto" w:fill="auto"/>
            <w:vAlign w:val="center"/>
          </w:tcPr>
          <w:p w14:paraId="3F49E83C" w14:textId="77777777" w:rsidR="00D1261A" w:rsidRDefault="00D1261A" w:rsidP="009D605D">
            <w:pPr>
              <w:pStyle w:val="BodyText"/>
              <w:jc w:val="center"/>
              <w:rPr>
                <w:sz w:val="20"/>
              </w:rPr>
            </w:pPr>
            <w:r>
              <w:rPr>
                <w:sz w:val="20"/>
              </w:rPr>
              <w:t>Guante</w:t>
            </w:r>
          </w:p>
        </w:tc>
        <w:tc>
          <w:tcPr>
            <w:tcW w:w="701" w:type="pct"/>
            <w:shd w:val="clear" w:color="auto" w:fill="auto"/>
            <w:vAlign w:val="center"/>
          </w:tcPr>
          <w:p w14:paraId="115F214A" w14:textId="77777777" w:rsidR="00D1261A" w:rsidRDefault="00D1261A" w:rsidP="009D605D">
            <w:pPr>
              <w:pStyle w:val="BodyText"/>
              <w:jc w:val="center"/>
              <w:rPr>
                <w:sz w:val="20"/>
                <w:szCs w:val="20"/>
              </w:rPr>
            </w:pPr>
            <w:r>
              <w:rPr>
                <w:sz w:val="20"/>
                <w:szCs w:val="20"/>
              </w:rPr>
              <w:t>CU-001</w:t>
            </w:r>
          </w:p>
          <w:p w14:paraId="098CBF0C" w14:textId="77777777" w:rsidR="00D1261A" w:rsidRDefault="00D1261A" w:rsidP="009D605D">
            <w:pPr>
              <w:pStyle w:val="BodyText"/>
              <w:jc w:val="center"/>
              <w:rPr>
                <w:sz w:val="20"/>
              </w:rPr>
            </w:pPr>
            <w:r>
              <w:rPr>
                <w:sz w:val="20"/>
                <w:szCs w:val="20"/>
              </w:rPr>
              <w:t>CU-002</w:t>
            </w:r>
          </w:p>
        </w:tc>
        <w:tc>
          <w:tcPr>
            <w:tcW w:w="608" w:type="pct"/>
            <w:shd w:val="clear" w:color="auto" w:fill="auto"/>
            <w:vAlign w:val="center"/>
          </w:tcPr>
          <w:p w14:paraId="7789D472" w14:textId="77777777" w:rsidR="00D1261A" w:rsidRDefault="00D1261A" w:rsidP="009D605D">
            <w:pPr>
              <w:pStyle w:val="BodyText"/>
              <w:jc w:val="center"/>
              <w:rPr>
                <w:sz w:val="20"/>
              </w:rPr>
            </w:pPr>
            <w:r w:rsidRPr="00455542">
              <w:rPr>
                <w:sz w:val="20"/>
              </w:rPr>
              <w:t>PU-002</w:t>
            </w:r>
          </w:p>
          <w:p w14:paraId="7DA8163E" w14:textId="77777777" w:rsidR="00D1261A" w:rsidRDefault="00D1261A" w:rsidP="009D605D">
            <w:pPr>
              <w:pStyle w:val="BodyText"/>
              <w:jc w:val="center"/>
              <w:rPr>
                <w:sz w:val="20"/>
              </w:rPr>
            </w:pPr>
            <w:r w:rsidRPr="006C6EBC">
              <w:rPr>
                <w:sz w:val="20"/>
              </w:rPr>
              <w:t>PI-001</w:t>
            </w:r>
          </w:p>
          <w:p w14:paraId="346A39E4" w14:textId="77777777" w:rsidR="00D1261A" w:rsidRDefault="00D1261A" w:rsidP="009D605D">
            <w:pPr>
              <w:pStyle w:val="BodyText"/>
              <w:jc w:val="center"/>
              <w:rPr>
                <w:sz w:val="20"/>
              </w:rPr>
            </w:pPr>
            <w:r w:rsidRPr="005A0E84">
              <w:rPr>
                <w:sz w:val="20"/>
              </w:rPr>
              <w:t>PU-003</w:t>
            </w:r>
          </w:p>
          <w:p w14:paraId="6A3BB2EC" w14:textId="77777777" w:rsidR="00D1261A" w:rsidRDefault="00D1261A" w:rsidP="009D605D">
            <w:pPr>
              <w:pStyle w:val="BodyText"/>
              <w:jc w:val="center"/>
              <w:rPr>
                <w:sz w:val="20"/>
              </w:rPr>
            </w:pPr>
            <w:r w:rsidRPr="008C6830">
              <w:rPr>
                <w:sz w:val="20"/>
              </w:rPr>
              <w:t>PU-004</w:t>
            </w:r>
          </w:p>
          <w:p w14:paraId="0F4BF270" w14:textId="77777777" w:rsidR="00D1261A" w:rsidRDefault="00D1261A" w:rsidP="009D605D">
            <w:pPr>
              <w:pStyle w:val="BodyText"/>
              <w:jc w:val="center"/>
              <w:rPr>
                <w:sz w:val="20"/>
              </w:rPr>
            </w:pPr>
            <w:r w:rsidRPr="00954E4C">
              <w:rPr>
                <w:sz w:val="20"/>
              </w:rPr>
              <w:t>PI-002</w:t>
            </w:r>
          </w:p>
        </w:tc>
      </w:tr>
      <w:tr w:rsidR="00D1261A" w14:paraId="450950D2" w14:textId="77777777" w:rsidTr="007D031D">
        <w:tc>
          <w:tcPr>
            <w:tcW w:w="1282" w:type="pct"/>
            <w:vMerge/>
            <w:shd w:val="clear" w:color="auto" w:fill="auto"/>
            <w:vAlign w:val="center"/>
          </w:tcPr>
          <w:p w14:paraId="758241B0" w14:textId="77777777" w:rsidR="00D1261A" w:rsidRPr="005366E0" w:rsidRDefault="00D1261A" w:rsidP="009D605D">
            <w:pPr>
              <w:pStyle w:val="BodyText"/>
              <w:rPr>
                <w:sz w:val="20"/>
              </w:rPr>
            </w:pPr>
          </w:p>
        </w:tc>
        <w:tc>
          <w:tcPr>
            <w:tcW w:w="803" w:type="pct"/>
            <w:shd w:val="clear" w:color="auto" w:fill="auto"/>
            <w:vAlign w:val="center"/>
          </w:tcPr>
          <w:p w14:paraId="211EF919" w14:textId="77777777" w:rsidR="00D1261A" w:rsidRDefault="00D1261A" w:rsidP="009D605D">
            <w:pPr>
              <w:pStyle w:val="BodyText"/>
              <w:jc w:val="center"/>
              <w:rPr>
                <w:sz w:val="20"/>
                <w:szCs w:val="20"/>
              </w:rPr>
            </w:pPr>
            <w:r>
              <w:rPr>
                <w:sz w:val="20"/>
                <w:szCs w:val="20"/>
              </w:rPr>
              <w:t>REQ-014</w:t>
            </w:r>
          </w:p>
        </w:tc>
        <w:tc>
          <w:tcPr>
            <w:tcW w:w="803" w:type="pct"/>
            <w:shd w:val="clear" w:color="auto" w:fill="auto"/>
            <w:vAlign w:val="center"/>
          </w:tcPr>
          <w:p w14:paraId="3C46E6CF" w14:textId="77777777" w:rsidR="00D1261A" w:rsidRDefault="00D1261A" w:rsidP="009D605D">
            <w:pPr>
              <w:pStyle w:val="BodyText"/>
              <w:jc w:val="center"/>
              <w:rPr>
                <w:sz w:val="20"/>
              </w:rPr>
            </w:pPr>
          </w:p>
        </w:tc>
        <w:tc>
          <w:tcPr>
            <w:tcW w:w="803" w:type="pct"/>
            <w:shd w:val="clear" w:color="auto" w:fill="auto"/>
            <w:vAlign w:val="center"/>
          </w:tcPr>
          <w:p w14:paraId="07116BEB" w14:textId="77777777" w:rsidR="00D1261A" w:rsidRDefault="00D1261A" w:rsidP="009D605D">
            <w:pPr>
              <w:pStyle w:val="BodyText"/>
              <w:jc w:val="center"/>
              <w:rPr>
                <w:sz w:val="20"/>
              </w:rPr>
            </w:pPr>
            <w:r>
              <w:rPr>
                <w:sz w:val="20"/>
              </w:rPr>
              <w:t>Guante</w:t>
            </w:r>
          </w:p>
        </w:tc>
        <w:tc>
          <w:tcPr>
            <w:tcW w:w="701" w:type="pct"/>
            <w:shd w:val="clear" w:color="auto" w:fill="auto"/>
            <w:vAlign w:val="center"/>
          </w:tcPr>
          <w:p w14:paraId="4265CC3F" w14:textId="77777777" w:rsidR="00D1261A" w:rsidRDefault="00D1261A" w:rsidP="009D605D">
            <w:pPr>
              <w:pStyle w:val="BodyText"/>
              <w:jc w:val="center"/>
              <w:rPr>
                <w:sz w:val="20"/>
                <w:szCs w:val="20"/>
              </w:rPr>
            </w:pPr>
            <w:r>
              <w:rPr>
                <w:sz w:val="20"/>
                <w:szCs w:val="20"/>
              </w:rPr>
              <w:t>CU-001</w:t>
            </w:r>
          </w:p>
          <w:p w14:paraId="5659575D" w14:textId="77777777" w:rsidR="00D1261A" w:rsidRDefault="00D1261A" w:rsidP="009D605D">
            <w:pPr>
              <w:pStyle w:val="BodyText"/>
              <w:jc w:val="center"/>
              <w:rPr>
                <w:sz w:val="20"/>
              </w:rPr>
            </w:pPr>
            <w:r>
              <w:rPr>
                <w:sz w:val="20"/>
                <w:szCs w:val="20"/>
              </w:rPr>
              <w:t>CU-002</w:t>
            </w:r>
          </w:p>
        </w:tc>
        <w:tc>
          <w:tcPr>
            <w:tcW w:w="608" w:type="pct"/>
            <w:shd w:val="clear" w:color="auto" w:fill="auto"/>
            <w:vAlign w:val="center"/>
          </w:tcPr>
          <w:p w14:paraId="3C7979C1" w14:textId="77777777" w:rsidR="00D1261A" w:rsidRDefault="00D1261A" w:rsidP="009D605D">
            <w:pPr>
              <w:pStyle w:val="BodyText"/>
              <w:jc w:val="center"/>
              <w:rPr>
                <w:sz w:val="20"/>
              </w:rPr>
            </w:pPr>
            <w:r w:rsidRPr="00455542">
              <w:rPr>
                <w:sz w:val="20"/>
              </w:rPr>
              <w:t>PU-002</w:t>
            </w:r>
          </w:p>
          <w:p w14:paraId="1B40BB54" w14:textId="77777777" w:rsidR="00D1261A" w:rsidRDefault="00D1261A" w:rsidP="009D605D">
            <w:pPr>
              <w:pStyle w:val="BodyText"/>
              <w:jc w:val="center"/>
              <w:rPr>
                <w:sz w:val="20"/>
              </w:rPr>
            </w:pPr>
            <w:r w:rsidRPr="006C6EBC">
              <w:rPr>
                <w:sz w:val="20"/>
              </w:rPr>
              <w:t>PI-001</w:t>
            </w:r>
          </w:p>
          <w:p w14:paraId="1D5F53AB" w14:textId="77777777" w:rsidR="00D1261A" w:rsidRDefault="00D1261A" w:rsidP="009D605D">
            <w:pPr>
              <w:pStyle w:val="BodyText"/>
              <w:jc w:val="center"/>
              <w:rPr>
                <w:sz w:val="20"/>
              </w:rPr>
            </w:pPr>
            <w:r w:rsidRPr="005A0E84">
              <w:rPr>
                <w:sz w:val="20"/>
              </w:rPr>
              <w:t>PU-003</w:t>
            </w:r>
          </w:p>
          <w:p w14:paraId="6D198BE7" w14:textId="77777777" w:rsidR="00D1261A" w:rsidRDefault="00D1261A" w:rsidP="009D605D">
            <w:pPr>
              <w:pStyle w:val="BodyText"/>
              <w:jc w:val="center"/>
              <w:rPr>
                <w:sz w:val="20"/>
              </w:rPr>
            </w:pPr>
            <w:r w:rsidRPr="008C6830">
              <w:rPr>
                <w:sz w:val="20"/>
              </w:rPr>
              <w:t>PU-004</w:t>
            </w:r>
          </w:p>
          <w:p w14:paraId="08191362" w14:textId="77777777" w:rsidR="00D1261A" w:rsidRDefault="00D1261A" w:rsidP="009D605D">
            <w:pPr>
              <w:pStyle w:val="BodyText"/>
              <w:jc w:val="center"/>
              <w:rPr>
                <w:sz w:val="20"/>
              </w:rPr>
            </w:pPr>
            <w:r w:rsidRPr="00954E4C">
              <w:rPr>
                <w:sz w:val="20"/>
              </w:rPr>
              <w:t>PI-002</w:t>
            </w:r>
          </w:p>
        </w:tc>
      </w:tr>
      <w:tr w:rsidR="00D1261A" w14:paraId="230BAD20" w14:textId="77777777" w:rsidTr="007D031D">
        <w:tc>
          <w:tcPr>
            <w:tcW w:w="1282" w:type="pct"/>
            <w:vMerge/>
            <w:shd w:val="clear" w:color="auto" w:fill="auto"/>
            <w:vAlign w:val="center"/>
          </w:tcPr>
          <w:p w14:paraId="116E674D" w14:textId="77777777" w:rsidR="00D1261A" w:rsidRPr="005366E0" w:rsidRDefault="00D1261A" w:rsidP="009D605D">
            <w:pPr>
              <w:pStyle w:val="BodyText"/>
              <w:rPr>
                <w:sz w:val="20"/>
              </w:rPr>
            </w:pPr>
          </w:p>
        </w:tc>
        <w:tc>
          <w:tcPr>
            <w:tcW w:w="803" w:type="pct"/>
            <w:shd w:val="clear" w:color="auto" w:fill="auto"/>
            <w:vAlign w:val="center"/>
          </w:tcPr>
          <w:p w14:paraId="537DB4BC" w14:textId="77777777" w:rsidR="00D1261A" w:rsidRDefault="00D1261A" w:rsidP="009D605D">
            <w:pPr>
              <w:pStyle w:val="BodyText"/>
              <w:jc w:val="center"/>
              <w:rPr>
                <w:sz w:val="20"/>
                <w:szCs w:val="20"/>
              </w:rPr>
            </w:pPr>
            <w:r>
              <w:rPr>
                <w:sz w:val="20"/>
                <w:szCs w:val="20"/>
              </w:rPr>
              <w:t>REQ-015</w:t>
            </w:r>
          </w:p>
        </w:tc>
        <w:tc>
          <w:tcPr>
            <w:tcW w:w="803" w:type="pct"/>
            <w:shd w:val="clear" w:color="auto" w:fill="auto"/>
            <w:vAlign w:val="center"/>
          </w:tcPr>
          <w:p w14:paraId="188B803E" w14:textId="77777777" w:rsidR="00D1261A" w:rsidRDefault="00D1261A" w:rsidP="009D605D">
            <w:pPr>
              <w:pStyle w:val="BodyText"/>
              <w:jc w:val="center"/>
              <w:rPr>
                <w:sz w:val="20"/>
              </w:rPr>
            </w:pPr>
          </w:p>
        </w:tc>
        <w:tc>
          <w:tcPr>
            <w:tcW w:w="803" w:type="pct"/>
            <w:shd w:val="clear" w:color="auto" w:fill="auto"/>
            <w:vAlign w:val="center"/>
          </w:tcPr>
          <w:p w14:paraId="3AC38C3C" w14:textId="77777777" w:rsidR="00D1261A" w:rsidRDefault="00D1261A" w:rsidP="009D605D">
            <w:pPr>
              <w:pStyle w:val="BodyText"/>
              <w:jc w:val="center"/>
              <w:rPr>
                <w:sz w:val="20"/>
              </w:rPr>
            </w:pPr>
            <w:r>
              <w:rPr>
                <w:sz w:val="20"/>
              </w:rPr>
              <w:t>Lentes</w:t>
            </w:r>
          </w:p>
        </w:tc>
        <w:tc>
          <w:tcPr>
            <w:tcW w:w="701" w:type="pct"/>
            <w:shd w:val="clear" w:color="auto" w:fill="auto"/>
            <w:vAlign w:val="center"/>
          </w:tcPr>
          <w:p w14:paraId="7AE7BF19" w14:textId="77777777" w:rsidR="00D1261A" w:rsidRDefault="00D1261A" w:rsidP="009D605D">
            <w:pPr>
              <w:pStyle w:val="BodyText"/>
              <w:jc w:val="center"/>
              <w:rPr>
                <w:sz w:val="20"/>
              </w:rPr>
            </w:pPr>
            <w:r>
              <w:rPr>
                <w:sz w:val="20"/>
                <w:szCs w:val="20"/>
              </w:rPr>
              <w:t>CU-002</w:t>
            </w:r>
          </w:p>
        </w:tc>
        <w:tc>
          <w:tcPr>
            <w:tcW w:w="608" w:type="pct"/>
            <w:shd w:val="clear" w:color="auto" w:fill="auto"/>
            <w:vAlign w:val="center"/>
          </w:tcPr>
          <w:p w14:paraId="279B121A" w14:textId="77777777" w:rsidR="00D1261A" w:rsidRDefault="00D1261A" w:rsidP="009D605D">
            <w:pPr>
              <w:pStyle w:val="BodyText"/>
              <w:jc w:val="center"/>
              <w:rPr>
                <w:sz w:val="20"/>
              </w:rPr>
            </w:pPr>
            <w:r w:rsidRPr="006C6EBC">
              <w:rPr>
                <w:sz w:val="20"/>
              </w:rPr>
              <w:t>PI-001</w:t>
            </w:r>
          </w:p>
          <w:p w14:paraId="03123834" w14:textId="77777777" w:rsidR="00D1261A" w:rsidRDefault="00D1261A" w:rsidP="009D605D">
            <w:pPr>
              <w:pStyle w:val="BodyText"/>
              <w:jc w:val="center"/>
              <w:rPr>
                <w:sz w:val="20"/>
              </w:rPr>
            </w:pPr>
            <w:r w:rsidRPr="005A0E84">
              <w:rPr>
                <w:sz w:val="20"/>
              </w:rPr>
              <w:t>PU-003</w:t>
            </w:r>
          </w:p>
          <w:p w14:paraId="6D02E4AD" w14:textId="77777777" w:rsidR="00D1261A" w:rsidRDefault="00D1261A" w:rsidP="009D605D">
            <w:pPr>
              <w:pStyle w:val="BodyText"/>
              <w:jc w:val="center"/>
              <w:rPr>
                <w:sz w:val="20"/>
              </w:rPr>
            </w:pPr>
            <w:r w:rsidRPr="00954E4C">
              <w:rPr>
                <w:sz w:val="20"/>
              </w:rPr>
              <w:t>PI-002</w:t>
            </w:r>
          </w:p>
        </w:tc>
      </w:tr>
      <w:tr w:rsidR="00D1261A" w14:paraId="1C4DCC75" w14:textId="77777777" w:rsidTr="007D031D">
        <w:tc>
          <w:tcPr>
            <w:tcW w:w="1282" w:type="pct"/>
            <w:vMerge/>
            <w:shd w:val="clear" w:color="auto" w:fill="auto"/>
            <w:vAlign w:val="center"/>
          </w:tcPr>
          <w:p w14:paraId="11FD5ACD" w14:textId="77777777" w:rsidR="00D1261A" w:rsidRPr="005366E0" w:rsidRDefault="00D1261A" w:rsidP="009D605D">
            <w:pPr>
              <w:pStyle w:val="BodyText"/>
              <w:rPr>
                <w:sz w:val="20"/>
              </w:rPr>
            </w:pPr>
          </w:p>
        </w:tc>
        <w:tc>
          <w:tcPr>
            <w:tcW w:w="803" w:type="pct"/>
            <w:shd w:val="clear" w:color="auto" w:fill="auto"/>
            <w:vAlign w:val="center"/>
          </w:tcPr>
          <w:p w14:paraId="3F912A76" w14:textId="77777777" w:rsidR="00D1261A" w:rsidRDefault="00D1261A" w:rsidP="009D605D">
            <w:pPr>
              <w:pStyle w:val="BodyText"/>
              <w:jc w:val="center"/>
              <w:rPr>
                <w:sz w:val="20"/>
                <w:szCs w:val="20"/>
              </w:rPr>
            </w:pPr>
            <w:r>
              <w:rPr>
                <w:sz w:val="20"/>
                <w:szCs w:val="20"/>
              </w:rPr>
              <w:t>REQ-016</w:t>
            </w:r>
          </w:p>
        </w:tc>
        <w:tc>
          <w:tcPr>
            <w:tcW w:w="803" w:type="pct"/>
            <w:shd w:val="clear" w:color="auto" w:fill="auto"/>
            <w:vAlign w:val="center"/>
          </w:tcPr>
          <w:p w14:paraId="3F16CF5A" w14:textId="77777777" w:rsidR="00D1261A" w:rsidRDefault="00D1261A" w:rsidP="009D605D">
            <w:pPr>
              <w:pStyle w:val="BodyText"/>
              <w:jc w:val="center"/>
              <w:rPr>
                <w:sz w:val="20"/>
              </w:rPr>
            </w:pPr>
          </w:p>
        </w:tc>
        <w:tc>
          <w:tcPr>
            <w:tcW w:w="803" w:type="pct"/>
            <w:shd w:val="clear" w:color="auto" w:fill="auto"/>
            <w:vAlign w:val="center"/>
          </w:tcPr>
          <w:p w14:paraId="691D8B68" w14:textId="77777777" w:rsidR="00D1261A" w:rsidRDefault="00D1261A" w:rsidP="009D605D">
            <w:pPr>
              <w:pStyle w:val="BodyText"/>
              <w:jc w:val="center"/>
              <w:rPr>
                <w:sz w:val="20"/>
              </w:rPr>
            </w:pPr>
            <w:r>
              <w:rPr>
                <w:sz w:val="20"/>
              </w:rPr>
              <w:t>Guante</w:t>
            </w:r>
          </w:p>
        </w:tc>
        <w:tc>
          <w:tcPr>
            <w:tcW w:w="701" w:type="pct"/>
            <w:shd w:val="clear" w:color="auto" w:fill="auto"/>
            <w:vAlign w:val="center"/>
          </w:tcPr>
          <w:p w14:paraId="2D79FB36" w14:textId="77777777" w:rsidR="00D1261A" w:rsidRDefault="00D1261A" w:rsidP="009D605D">
            <w:pPr>
              <w:pStyle w:val="BodyText"/>
              <w:jc w:val="center"/>
              <w:rPr>
                <w:sz w:val="20"/>
                <w:szCs w:val="20"/>
              </w:rPr>
            </w:pPr>
            <w:r>
              <w:rPr>
                <w:sz w:val="20"/>
                <w:szCs w:val="20"/>
              </w:rPr>
              <w:t>CU-001</w:t>
            </w:r>
          </w:p>
          <w:p w14:paraId="3BA705B5" w14:textId="77777777" w:rsidR="00D1261A" w:rsidRDefault="00D1261A" w:rsidP="009D605D">
            <w:pPr>
              <w:pStyle w:val="BodyText"/>
              <w:jc w:val="center"/>
              <w:rPr>
                <w:sz w:val="20"/>
                <w:szCs w:val="20"/>
              </w:rPr>
            </w:pPr>
            <w:r>
              <w:rPr>
                <w:sz w:val="20"/>
                <w:szCs w:val="20"/>
              </w:rPr>
              <w:t>CU-002</w:t>
            </w:r>
          </w:p>
          <w:p w14:paraId="1192C859" w14:textId="77777777" w:rsidR="00D1261A" w:rsidRDefault="00D1261A" w:rsidP="009D605D">
            <w:pPr>
              <w:pStyle w:val="BodyText"/>
              <w:jc w:val="center"/>
              <w:rPr>
                <w:sz w:val="20"/>
              </w:rPr>
            </w:pPr>
            <w:r>
              <w:rPr>
                <w:sz w:val="20"/>
                <w:szCs w:val="20"/>
              </w:rPr>
              <w:t>CU-003</w:t>
            </w:r>
          </w:p>
        </w:tc>
        <w:tc>
          <w:tcPr>
            <w:tcW w:w="608" w:type="pct"/>
            <w:shd w:val="clear" w:color="auto" w:fill="auto"/>
            <w:vAlign w:val="center"/>
          </w:tcPr>
          <w:p w14:paraId="471CBEC5" w14:textId="77777777" w:rsidR="00D1261A" w:rsidRDefault="00D1261A" w:rsidP="009D605D">
            <w:pPr>
              <w:pStyle w:val="BodyText"/>
              <w:jc w:val="center"/>
              <w:rPr>
                <w:sz w:val="20"/>
              </w:rPr>
            </w:pPr>
            <w:r w:rsidRPr="00470842">
              <w:rPr>
                <w:sz w:val="20"/>
              </w:rPr>
              <w:t>PU-002</w:t>
            </w:r>
          </w:p>
          <w:p w14:paraId="34CF6D80" w14:textId="77777777" w:rsidR="00D1261A" w:rsidRDefault="00D1261A" w:rsidP="009D605D">
            <w:pPr>
              <w:pStyle w:val="BodyText"/>
              <w:jc w:val="center"/>
              <w:rPr>
                <w:sz w:val="20"/>
              </w:rPr>
            </w:pPr>
            <w:r w:rsidRPr="006C6EBC">
              <w:rPr>
                <w:sz w:val="20"/>
              </w:rPr>
              <w:t>PI-001</w:t>
            </w:r>
          </w:p>
          <w:p w14:paraId="14A88A7D" w14:textId="77777777" w:rsidR="00D1261A" w:rsidRDefault="00D1261A" w:rsidP="009D605D">
            <w:pPr>
              <w:pStyle w:val="BodyText"/>
              <w:jc w:val="center"/>
              <w:rPr>
                <w:sz w:val="20"/>
              </w:rPr>
            </w:pPr>
            <w:r w:rsidRPr="005A0E84">
              <w:rPr>
                <w:sz w:val="20"/>
              </w:rPr>
              <w:t>PU-003</w:t>
            </w:r>
          </w:p>
          <w:p w14:paraId="20D59FB9" w14:textId="77777777" w:rsidR="00D1261A" w:rsidRDefault="00D1261A" w:rsidP="009D605D">
            <w:pPr>
              <w:pStyle w:val="BodyText"/>
              <w:jc w:val="center"/>
              <w:rPr>
                <w:sz w:val="20"/>
              </w:rPr>
            </w:pPr>
            <w:r w:rsidRPr="008C6830">
              <w:rPr>
                <w:sz w:val="20"/>
              </w:rPr>
              <w:t>PU-004</w:t>
            </w:r>
          </w:p>
          <w:p w14:paraId="3E5D4C88" w14:textId="77777777" w:rsidR="00D1261A" w:rsidRDefault="00D1261A" w:rsidP="009D605D">
            <w:pPr>
              <w:pStyle w:val="BodyText"/>
              <w:jc w:val="center"/>
              <w:rPr>
                <w:sz w:val="20"/>
              </w:rPr>
            </w:pPr>
            <w:r w:rsidRPr="00954E4C">
              <w:rPr>
                <w:sz w:val="20"/>
              </w:rPr>
              <w:t>PI-002</w:t>
            </w:r>
          </w:p>
        </w:tc>
      </w:tr>
      <w:tr w:rsidR="00D1261A" w14:paraId="231624C6" w14:textId="77777777" w:rsidTr="007D031D">
        <w:tc>
          <w:tcPr>
            <w:tcW w:w="1282" w:type="pct"/>
            <w:vMerge/>
            <w:shd w:val="clear" w:color="auto" w:fill="auto"/>
            <w:vAlign w:val="center"/>
          </w:tcPr>
          <w:p w14:paraId="6FA9702E" w14:textId="77777777" w:rsidR="00D1261A" w:rsidRPr="005366E0" w:rsidRDefault="00D1261A" w:rsidP="009D605D">
            <w:pPr>
              <w:pStyle w:val="BodyText"/>
              <w:rPr>
                <w:sz w:val="20"/>
              </w:rPr>
            </w:pPr>
          </w:p>
        </w:tc>
        <w:tc>
          <w:tcPr>
            <w:tcW w:w="803" w:type="pct"/>
            <w:shd w:val="clear" w:color="auto" w:fill="auto"/>
            <w:vAlign w:val="center"/>
          </w:tcPr>
          <w:p w14:paraId="52418015" w14:textId="77777777" w:rsidR="00D1261A" w:rsidRDefault="00D1261A" w:rsidP="009D605D">
            <w:pPr>
              <w:pStyle w:val="BodyText"/>
              <w:jc w:val="center"/>
              <w:rPr>
                <w:sz w:val="20"/>
                <w:szCs w:val="20"/>
              </w:rPr>
            </w:pPr>
            <w:r>
              <w:rPr>
                <w:sz w:val="20"/>
                <w:szCs w:val="20"/>
              </w:rPr>
              <w:t>REQ-017</w:t>
            </w:r>
          </w:p>
        </w:tc>
        <w:tc>
          <w:tcPr>
            <w:tcW w:w="803" w:type="pct"/>
            <w:shd w:val="clear" w:color="auto" w:fill="auto"/>
            <w:vAlign w:val="center"/>
          </w:tcPr>
          <w:p w14:paraId="35DB8AB5" w14:textId="77777777" w:rsidR="00D1261A" w:rsidRDefault="00D1261A" w:rsidP="009D605D">
            <w:pPr>
              <w:pStyle w:val="BodyText"/>
              <w:jc w:val="center"/>
              <w:rPr>
                <w:sz w:val="20"/>
              </w:rPr>
            </w:pPr>
          </w:p>
        </w:tc>
        <w:tc>
          <w:tcPr>
            <w:tcW w:w="803" w:type="pct"/>
            <w:shd w:val="clear" w:color="auto" w:fill="auto"/>
            <w:vAlign w:val="center"/>
          </w:tcPr>
          <w:p w14:paraId="42651CDE" w14:textId="77777777" w:rsidR="00D1261A" w:rsidRDefault="00D1261A" w:rsidP="009D605D">
            <w:pPr>
              <w:pStyle w:val="BodyText"/>
              <w:jc w:val="center"/>
              <w:rPr>
                <w:sz w:val="20"/>
              </w:rPr>
            </w:pPr>
            <w:r>
              <w:rPr>
                <w:sz w:val="20"/>
              </w:rPr>
              <w:t>Guante</w:t>
            </w:r>
          </w:p>
        </w:tc>
        <w:tc>
          <w:tcPr>
            <w:tcW w:w="701" w:type="pct"/>
            <w:shd w:val="clear" w:color="auto" w:fill="auto"/>
            <w:vAlign w:val="center"/>
          </w:tcPr>
          <w:p w14:paraId="3C1145B1" w14:textId="77777777" w:rsidR="00D1261A" w:rsidRDefault="00D1261A" w:rsidP="009D605D">
            <w:pPr>
              <w:pStyle w:val="BodyText"/>
              <w:jc w:val="center"/>
              <w:rPr>
                <w:sz w:val="20"/>
                <w:szCs w:val="20"/>
              </w:rPr>
            </w:pPr>
            <w:r>
              <w:rPr>
                <w:sz w:val="20"/>
                <w:szCs w:val="20"/>
              </w:rPr>
              <w:t>CU-001</w:t>
            </w:r>
          </w:p>
          <w:p w14:paraId="7DAB775B" w14:textId="77777777" w:rsidR="00D1261A" w:rsidRDefault="00D1261A" w:rsidP="009D605D">
            <w:pPr>
              <w:pStyle w:val="BodyText"/>
              <w:jc w:val="center"/>
              <w:rPr>
                <w:sz w:val="20"/>
              </w:rPr>
            </w:pPr>
            <w:r>
              <w:rPr>
                <w:sz w:val="20"/>
                <w:szCs w:val="20"/>
              </w:rPr>
              <w:t>CU-002</w:t>
            </w:r>
          </w:p>
        </w:tc>
        <w:tc>
          <w:tcPr>
            <w:tcW w:w="608" w:type="pct"/>
            <w:shd w:val="clear" w:color="auto" w:fill="auto"/>
            <w:vAlign w:val="center"/>
          </w:tcPr>
          <w:p w14:paraId="360ED904" w14:textId="77777777" w:rsidR="00D1261A" w:rsidRDefault="00D1261A" w:rsidP="009D605D">
            <w:pPr>
              <w:pStyle w:val="BodyText"/>
              <w:jc w:val="center"/>
              <w:rPr>
                <w:sz w:val="20"/>
              </w:rPr>
            </w:pPr>
            <w:r w:rsidRPr="00470842">
              <w:rPr>
                <w:sz w:val="20"/>
              </w:rPr>
              <w:t>PU-002</w:t>
            </w:r>
          </w:p>
          <w:p w14:paraId="72A84B23" w14:textId="77777777" w:rsidR="00D1261A" w:rsidRDefault="00D1261A" w:rsidP="009D605D">
            <w:pPr>
              <w:pStyle w:val="BodyText"/>
              <w:jc w:val="center"/>
              <w:rPr>
                <w:sz w:val="20"/>
              </w:rPr>
            </w:pPr>
            <w:r w:rsidRPr="006C6EBC">
              <w:rPr>
                <w:sz w:val="20"/>
              </w:rPr>
              <w:t>PI-001</w:t>
            </w:r>
          </w:p>
          <w:p w14:paraId="3D577201" w14:textId="77777777" w:rsidR="00D1261A" w:rsidRDefault="00D1261A" w:rsidP="009D605D">
            <w:pPr>
              <w:pStyle w:val="BodyText"/>
              <w:jc w:val="center"/>
              <w:rPr>
                <w:sz w:val="20"/>
              </w:rPr>
            </w:pPr>
            <w:r w:rsidRPr="005A0E84">
              <w:rPr>
                <w:sz w:val="20"/>
              </w:rPr>
              <w:t>PU-003</w:t>
            </w:r>
          </w:p>
          <w:p w14:paraId="5EBD669B" w14:textId="77777777" w:rsidR="00D1261A" w:rsidRDefault="00D1261A" w:rsidP="009D605D">
            <w:pPr>
              <w:pStyle w:val="BodyText"/>
              <w:jc w:val="center"/>
              <w:rPr>
                <w:sz w:val="20"/>
              </w:rPr>
            </w:pPr>
            <w:r w:rsidRPr="00954E4C">
              <w:rPr>
                <w:sz w:val="20"/>
              </w:rPr>
              <w:t>PI-002</w:t>
            </w:r>
          </w:p>
        </w:tc>
      </w:tr>
      <w:tr w:rsidR="00D1261A" w14:paraId="165A40E1" w14:textId="77777777" w:rsidTr="007D031D">
        <w:tc>
          <w:tcPr>
            <w:tcW w:w="1282" w:type="pct"/>
            <w:vMerge/>
            <w:shd w:val="clear" w:color="auto" w:fill="auto"/>
            <w:vAlign w:val="center"/>
          </w:tcPr>
          <w:p w14:paraId="238D78F4" w14:textId="77777777" w:rsidR="00D1261A" w:rsidRPr="005366E0" w:rsidRDefault="00D1261A" w:rsidP="009D605D">
            <w:pPr>
              <w:pStyle w:val="BodyText"/>
              <w:rPr>
                <w:sz w:val="20"/>
              </w:rPr>
            </w:pPr>
          </w:p>
        </w:tc>
        <w:tc>
          <w:tcPr>
            <w:tcW w:w="803" w:type="pct"/>
            <w:shd w:val="clear" w:color="auto" w:fill="auto"/>
            <w:vAlign w:val="center"/>
          </w:tcPr>
          <w:p w14:paraId="0565E4E3" w14:textId="77777777" w:rsidR="00D1261A" w:rsidRDefault="00D1261A" w:rsidP="009D605D">
            <w:pPr>
              <w:pStyle w:val="BodyText"/>
              <w:jc w:val="center"/>
              <w:rPr>
                <w:sz w:val="20"/>
                <w:szCs w:val="20"/>
              </w:rPr>
            </w:pPr>
            <w:r>
              <w:rPr>
                <w:sz w:val="20"/>
                <w:szCs w:val="20"/>
              </w:rPr>
              <w:t>REQ-018</w:t>
            </w:r>
          </w:p>
        </w:tc>
        <w:tc>
          <w:tcPr>
            <w:tcW w:w="803" w:type="pct"/>
            <w:shd w:val="clear" w:color="auto" w:fill="auto"/>
            <w:vAlign w:val="center"/>
          </w:tcPr>
          <w:p w14:paraId="310A8D71" w14:textId="77777777" w:rsidR="00D1261A" w:rsidRDefault="00D1261A" w:rsidP="009D605D">
            <w:pPr>
              <w:pStyle w:val="BodyText"/>
              <w:jc w:val="center"/>
              <w:rPr>
                <w:sz w:val="20"/>
              </w:rPr>
            </w:pPr>
          </w:p>
        </w:tc>
        <w:tc>
          <w:tcPr>
            <w:tcW w:w="803" w:type="pct"/>
            <w:shd w:val="clear" w:color="auto" w:fill="auto"/>
            <w:vAlign w:val="center"/>
          </w:tcPr>
          <w:p w14:paraId="7CE0EBA2" w14:textId="77777777" w:rsidR="00D1261A" w:rsidRDefault="00D1261A" w:rsidP="009D605D">
            <w:pPr>
              <w:pStyle w:val="BodyText"/>
              <w:jc w:val="center"/>
              <w:rPr>
                <w:sz w:val="20"/>
              </w:rPr>
            </w:pPr>
            <w:r>
              <w:rPr>
                <w:sz w:val="20"/>
              </w:rPr>
              <w:t>Guante</w:t>
            </w:r>
          </w:p>
        </w:tc>
        <w:tc>
          <w:tcPr>
            <w:tcW w:w="701" w:type="pct"/>
            <w:shd w:val="clear" w:color="auto" w:fill="auto"/>
            <w:vAlign w:val="center"/>
          </w:tcPr>
          <w:p w14:paraId="5BBC9FE9" w14:textId="77777777" w:rsidR="00D1261A" w:rsidRDefault="00D1261A" w:rsidP="009D605D">
            <w:pPr>
              <w:pStyle w:val="BodyText"/>
              <w:jc w:val="center"/>
              <w:rPr>
                <w:sz w:val="20"/>
                <w:szCs w:val="20"/>
              </w:rPr>
            </w:pPr>
            <w:r>
              <w:rPr>
                <w:sz w:val="20"/>
                <w:szCs w:val="20"/>
              </w:rPr>
              <w:t>CU-002</w:t>
            </w:r>
          </w:p>
          <w:p w14:paraId="6E4F836F" w14:textId="77777777" w:rsidR="00D1261A" w:rsidRDefault="00D1261A" w:rsidP="009D605D">
            <w:pPr>
              <w:pStyle w:val="BodyText"/>
              <w:jc w:val="center"/>
              <w:rPr>
                <w:sz w:val="20"/>
              </w:rPr>
            </w:pPr>
            <w:r>
              <w:rPr>
                <w:sz w:val="20"/>
                <w:szCs w:val="20"/>
              </w:rPr>
              <w:t>CU-003</w:t>
            </w:r>
          </w:p>
        </w:tc>
        <w:tc>
          <w:tcPr>
            <w:tcW w:w="608" w:type="pct"/>
            <w:shd w:val="clear" w:color="auto" w:fill="auto"/>
            <w:vAlign w:val="center"/>
          </w:tcPr>
          <w:p w14:paraId="7B7238B3" w14:textId="77777777" w:rsidR="00D1261A" w:rsidRDefault="00D1261A" w:rsidP="009D605D">
            <w:pPr>
              <w:pStyle w:val="BodyText"/>
              <w:jc w:val="center"/>
              <w:rPr>
                <w:sz w:val="20"/>
              </w:rPr>
            </w:pPr>
            <w:r w:rsidRPr="005A0E84">
              <w:rPr>
                <w:sz w:val="20"/>
              </w:rPr>
              <w:t>PU-003</w:t>
            </w:r>
          </w:p>
          <w:p w14:paraId="67F62323" w14:textId="77777777" w:rsidR="00D1261A" w:rsidRDefault="00D1261A" w:rsidP="009D605D">
            <w:pPr>
              <w:pStyle w:val="BodyText"/>
              <w:jc w:val="center"/>
              <w:rPr>
                <w:sz w:val="20"/>
              </w:rPr>
            </w:pPr>
            <w:r w:rsidRPr="008C6830">
              <w:rPr>
                <w:sz w:val="20"/>
              </w:rPr>
              <w:t>PU-004</w:t>
            </w:r>
          </w:p>
          <w:p w14:paraId="68AED625" w14:textId="77777777" w:rsidR="00D1261A" w:rsidRDefault="00D1261A" w:rsidP="009D605D">
            <w:pPr>
              <w:pStyle w:val="BodyText"/>
              <w:jc w:val="center"/>
              <w:rPr>
                <w:sz w:val="20"/>
              </w:rPr>
            </w:pPr>
            <w:r w:rsidRPr="00954E4C">
              <w:rPr>
                <w:sz w:val="20"/>
              </w:rPr>
              <w:t>PI-002</w:t>
            </w:r>
          </w:p>
        </w:tc>
      </w:tr>
      <w:tr w:rsidR="00D1261A" w14:paraId="4ADAFD14" w14:textId="77777777" w:rsidTr="007D031D">
        <w:tc>
          <w:tcPr>
            <w:tcW w:w="1282" w:type="pct"/>
            <w:vMerge/>
            <w:shd w:val="clear" w:color="auto" w:fill="auto"/>
            <w:vAlign w:val="center"/>
          </w:tcPr>
          <w:p w14:paraId="1F77BFBF" w14:textId="77777777" w:rsidR="00D1261A" w:rsidRPr="005366E0" w:rsidRDefault="00D1261A" w:rsidP="009D605D">
            <w:pPr>
              <w:pStyle w:val="BodyText"/>
              <w:rPr>
                <w:sz w:val="20"/>
              </w:rPr>
            </w:pPr>
          </w:p>
        </w:tc>
        <w:tc>
          <w:tcPr>
            <w:tcW w:w="803" w:type="pct"/>
            <w:shd w:val="clear" w:color="auto" w:fill="auto"/>
            <w:vAlign w:val="center"/>
          </w:tcPr>
          <w:p w14:paraId="5003CB37" w14:textId="77777777" w:rsidR="00D1261A" w:rsidRDefault="00D1261A" w:rsidP="009D605D">
            <w:pPr>
              <w:pStyle w:val="BodyText"/>
              <w:jc w:val="center"/>
              <w:rPr>
                <w:sz w:val="20"/>
                <w:szCs w:val="20"/>
              </w:rPr>
            </w:pPr>
            <w:r>
              <w:rPr>
                <w:sz w:val="20"/>
                <w:szCs w:val="20"/>
              </w:rPr>
              <w:t>REQ-019</w:t>
            </w:r>
          </w:p>
        </w:tc>
        <w:tc>
          <w:tcPr>
            <w:tcW w:w="803" w:type="pct"/>
            <w:shd w:val="clear" w:color="auto" w:fill="auto"/>
            <w:vAlign w:val="center"/>
          </w:tcPr>
          <w:p w14:paraId="3C97EC1A" w14:textId="77777777" w:rsidR="00D1261A" w:rsidRDefault="00D1261A" w:rsidP="009D605D">
            <w:pPr>
              <w:pStyle w:val="BodyText"/>
              <w:jc w:val="center"/>
              <w:rPr>
                <w:sz w:val="20"/>
              </w:rPr>
            </w:pPr>
          </w:p>
        </w:tc>
        <w:tc>
          <w:tcPr>
            <w:tcW w:w="803" w:type="pct"/>
            <w:shd w:val="clear" w:color="auto" w:fill="auto"/>
            <w:vAlign w:val="center"/>
          </w:tcPr>
          <w:p w14:paraId="2B49633C" w14:textId="77777777" w:rsidR="00D1261A" w:rsidRDefault="00D1261A" w:rsidP="009D605D">
            <w:pPr>
              <w:pStyle w:val="BodyText"/>
              <w:jc w:val="center"/>
              <w:rPr>
                <w:sz w:val="20"/>
              </w:rPr>
            </w:pPr>
            <w:r>
              <w:rPr>
                <w:sz w:val="20"/>
              </w:rPr>
              <w:t>Guante</w:t>
            </w:r>
          </w:p>
        </w:tc>
        <w:tc>
          <w:tcPr>
            <w:tcW w:w="701" w:type="pct"/>
            <w:shd w:val="clear" w:color="auto" w:fill="auto"/>
            <w:vAlign w:val="center"/>
          </w:tcPr>
          <w:p w14:paraId="3970BAB5" w14:textId="77777777" w:rsidR="00D1261A" w:rsidRDefault="00D1261A" w:rsidP="009D605D">
            <w:pPr>
              <w:pStyle w:val="BodyText"/>
              <w:jc w:val="center"/>
              <w:rPr>
                <w:sz w:val="20"/>
                <w:szCs w:val="20"/>
              </w:rPr>
            </w:pPr>
            <w:r>
              <w:rPr>
                <w:sz w:val="20"/>
                <w:szCs w:val="20"/>
              </w:rPr>
              <w:t>CU-001</w:t>
            </w:r>
          </w:p>
          <w:p w14:paraId="34B7774A" w14:textId="77777777" w:rsidR="00D1261A" w:rsidRDefault="00D1261A" w:rsidP="009D605D">
            <w:pPr>
              <w:pStyle w:val="BodyText"/>
              <w:jc w:val="center"/>
              <w:rPr>
                <w:sz w:val="20"/>
              </w:rPr>
            </w:pPr>
            <w:r>
              <w:rPr>
                <w:sz w:val="20"/>
                <w:szCs w:val="20"/>
              </w:rPr>
              <w:t>CU-003</w:t>
            </w:r>
          </w:p>
        </w:tc>
        <w:tc>
          <w:tcPr>
            <w:tcW w:w="608" w:type="pct"/>
            <w:shd w:val="clear" w:color="auto" w:fill="auto"/>
            <w:vAlign w:val="center"/>
          </w:tcPr>
          <w:p w14:paraId="7D681AEF" w14:textId="77777777" w:rsidR="00D1261A" w:rsidRDefault="00D1261A" w:rsidP="009D605D">
            <w:pPr>
              <w:pStyle w:val="BodyText"/>
              <w:jc w:val="center"/>
              <w:rPr>
                <w:sz w:val="20"/>
              </w:rPr>
            </w:pPr>
            <w:r w:rsidRPr="00C929DB">
              <w:rPr>
                <w:sz w:val="20"/>
              </w:rPr>
              <w:t>PI-001</w:t>
            </w:r>
          </w:p>
          <w:p w14:paraId="1DDE46DA" w14:textId="77777777" w:rsidR="00D1261A" w:rsidRDefault="00D1261A" w:rsidP="009D605D">
            <w:pPr>
              <w:pStyle w:val="BodyText"/>
              <w:jc w:val="center"/>
              <w:rPr>
                <w:sz w:val="20"/>
              </w:rPr>
            </w:pPr>
            <w:r w:rsidRPr="005A0E84">
              <w:rPr>
                <w:sz w:val="20"/>
              </w:rPr>
              <w:t>PU-003</w:t>
            </w:r>
          </w:p>
          <w:p w14:paraId="7350CE9E" w14:textId="77777777" w:rsidR="00D1261A" w:rsidRDefault="00D1261A" w:rsidP="009D605D">
            <w:pPr>
              <w:pStyle w:val="BodyText"/>
              <w:jc w:val="center"/>
              <w:rPr>
                <w:sz w:val="20"/>
              </w:rPr>
            </w:pPr>
            <w:r w:rsidRPr="003A1649">
              <w:rPr>
                <w:sz w:val="20"/>
              </w:rPr>
              <w:t>PU-004</w:t>
            </w:r>
          </w:p>
          <w:p w14:paraId="7E1370CA" w14:textId="77777777" w:rsidR="00D1261A" w:rsidRDefault="00D1261A" w:rsidP="009D605D">
            <w:pPr>
              <w:pStyle w:val="BodyText"/>
              <w:jc w:val="center"/>
              <w:rPr>
                <w:sz w:val="20"/>
              </w:rPr>
            </w:pPr>
            <w:r w:rsidRPr="00954E4C">
              <w:rPr>
                <w:sz w:val="20"/>
              </w:rPr>
              <w:t>PI-002</w:t>
            </w:r>
          </w:p>
        </w:tc>
      </w:tr>
    </w:tbl>
    <w:p w14:paraId="3F831453" w14:textId="2BA16FEB" w:rsidR="003A68AC" w:rsidRDefault="003A68AC" w:rsidP="00751FD6">
      <w:pPr>
        <w:pStyle w:val="Textonormal"/>
        <w:spacing w:after="0"/>
        <w:contextualSpacing/>
      </w:pPr>
    </w:p>
    <w:p w14:paraId="4DAAC702" w14:textId="34A3BAD5" w:rsidR="003F5790" w:rsidRDefault="003A68AC" w:rsidP="003A68AC">
      <w:pPr>
        <w:spacing w:after="160" w:line="259" w:lineRule="auto"/>
        <w:jc w:val="left"/>
      </w:pPr>
      <w:r>
        <w:br w:type="page"/>
      </w:r>
    </w:p>
    <w:p w14:paraId="17A2175B" w14:textId="630C681B" w:rsidR="278767FD" w:rsidRDefault="278767FD" w:rsidP="00EA22A1">
      <w:pPr>
        <w:pStyle w:val="Subtitle"/>
        <w:numPr>
          <w:ilvl w:val="1"/>
          <w:numId w:val="7"/>
        </w:numPr>
        <w:spacing w:after="120"/>
      </w:pPr>
      <w:bookmarkStart w:id="147" w:name="_Toc153453934"/>
      <w:r>
        <w:t>Diagramas UML.</w:t>
      </w:r>
      <w:bookmarkEnd w:id="147"/>
    </w:p>
    <w:p w14:paraId="7FD02503" w14:textId="206D0B4B" w:rsidR="003903D1" w:rsidRDefault="1F48E6A6" w:rsidP="00AA5DCE">
      <w:pPr>
        <w:pStyle w:val="Subtitle"/>
        <w:numPr>
          <w:ilvl w:val="2"/>
          <w:numId w:val="7"/>
        </w:numPr>
        <w:spacing w:after="120"/>
      </w:pPr>
      <w:bookmarkStart w:id="148" w:name="_Toc153453935"/>
      <w:r>
        <w:t>Diagramas UML estructurales.</w:t>
      </w:r>
      <w:bookmarkEnd w:id="148"/>
    </w:p>
    <w:p w14:paraId="23CC1E02" w14:textId="7EE62250" w:rsidR="003960ED" w:rsidRDefault="003F504F" w:rsidP="003960ED">
      <w:pPr>
        <w:pStyle w:val="Textonormal"/>
      </w:pPr>
      <w:r>
        <w:t xml:space="preserve">La estructura del proyecto de un prototipo de manipulación y visualización de </w:t>
      </w:r>
      <w:r w:rsidR="00AC7932">
        <w:t xml:space="preserve">modelos tridimensionales para las ciencias morfológicas </w:t>
      </w:r>
      <w:r w:rsidR="00DE450B">
        <w:t xml:space="preserve">se </w:t>
      </w:r>
      <w:r w:rsidR="0076444C">
        <w:t>puede</w:t>
      </w:r>
      <w:r w:rsidR="00DE450B">
        <w:t xml:space="preserve"> </w:t>
      </w:r>
      <w:r w:rsidR="0076444C">
        <w:t>observar</w:t>
      </w:r>
      <w:r w:rsidR="00DE450B">
        <w:t xml:space="preserve"> de forma general en la </w:t>
      </w:r>
      <w:r w:rsidR="008134A8">
        <w:fldChar w:fldCharType="begin"/>
      </w:r>
      <w:r w:rsidR="008134A8">
        <w:instrText xml:space="preserve"> REF _Ref153371818 \h </w:instrText>
      </w:r>
      <w:r w:rsidR="008134A8">
        <w:fldChar w:fldCharType="separate"/>
      </w:r>
      <w:r w:rsidR="008134A8" w:rsidRPr="00700A49">
        <w:t xml:space="preserve">Figura </w:t>
      </w:r>
      <w:r w:rsidR="008134A8">
        <w:rPr>
          <w:noProof/>
        </w:rPr>
        <w:t>1</w:t>
      </w:r>
      <w:r w:rsidR="008134A8">
        <w:fldChar w:fldCharType="end"/>
      </w:r>
      <w:r w:rsidR="008134A8">
        <w:t xml:space="preserve"> donde se muestran los elementos de hardware y software que componen los módulos del proyecto, las relaciones que tienen entre sí y </w:t>
      </w:r>
      <w:r w:rsidR="00F629D1">
        <w:t xml:space="preserve">una descripción de su funcionalidad. </w:t>
      </w:r>
    </w:p>
    <w:p w14:paraId="1C538684" w14:textId="77777777" w:rsidR="00D72474" w:rsidRPr="003960ED" w:rsidRDefault="00D72474" w:rsidP="003960ED">
      <w:pPr>
        <w:pStyle w:val="Textonormal"/>
      </w:pPr>
    </w:p>
    <w:p w14:paraId="09E2813A" w14:textId="14FC4EE0" w:rsidR="00F629D1" w:rsidRPr="003960ED" w:rsidRDefault="00F629D1" w:rsidP="003960ED">
      <w:pPr>
        <w:pStyle w:val="Textonormal"/>
      </w:pPr>
      <w:r>
        <w:t>El apartado de hardware</w:t>
      </w:r>
      <w:r w:rsidR="00B120EB">
        <w:t xml:space="preserve"> </w:t>
      </w:r>
      <w:r w:rsidR="00567F3E">
        <w:t xml:space="preserve">consiste en los </w:t>
      </w:r>
      <w:r w:rsidR="0076444C">
        <w:t>lentes</w:t>
      </w:r>
      <w:r w:rsidR="00567F3E">
        <w:t xml:space="preserve"> de realidad virtual que el usuario utiliza para ver de forma </w:t>
      </w:r>
      <w:r w:rsidR="0076444C">
        <w:t>tridimensional</w:t>
      </w:r>
      <w:r w:rsidR="00567F3E">
        <w:t xml:space="preserve"> </w:t>
      </w:r>
      <w:r w:rsidR="006B382D">
        <w:t xml:space="preserve">los modelos morfológicos que ofrece la aplicación, </w:t>
      </w:r>
      <w:r w:rsidR="00CE7DB5">
        <w:t xml:space="preserve">el guante de manipulación es uno de los principales </w:t>
      </w:r>
      <w:r w:rsidR="0076444C">
        <w:t>componentes</w:t>
      </w:r>
      <w:r w:rsidR="00CE7DB5">
        <w:t xml:space="preserve"> del proyecto, cuenta con un conjunto de sensores y actuadores que permiten enviar la información de las acciones de los usuarios para que sea procesada</w:t>
      </w:r>
      <w:r w:rsidR="00163731">
        <w:t>.</w:t>
      </w:r>
    </w:p>
    <w:p w14:paraId="68A7E587" w14:textId="0235FB14" w:rsidR="003960ED" w:rsidRDefault="00EC46E0" w:rsidP="003960ED">
      <w:pPr>
        <w:pStyle w:val="Textonormal"/>
        <w:keepNext/>
        <w:jc w:val="center"/>
      </w:pPr>
      <w:r>
        <w:rPr>
          <w:noProof/>
        </w:rPr>
        <w:drawing>
          <wp:inline distT="0" distB="0" distL="0" distR="0" wp14:anchorId="6BEDD646" wp14:editId="56E7AB77">
            <wp:extent cx="5612130" cy="2717165"/>
            <wp:effectExtent l="0" t="0" r="1270" b="635"/>
            <wp:docPr id="75888581" name="Imagen 75888581" descr="A diagram of soft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88581" name="Picture 1" descr="A diagram of software&#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612130" cy="2717165"/>
                    </a:xfrm>
                    <a:prstGeom prst="rect">
                      <a:avLst/>
                    </a:prstGeom>
                  </pic:spPr>
                </pic:pic>
              </a:graphicData>
            </a:graphic>
          </wp:inline>
        </w:drawing>
      </w:r>
    </w:p>
    <w:p w14:paraId="0C1D4BBB" w14:textId="77777777" w:rsidR="003960ED" w:rsidRDefault="003960ED" w:rsidP="003960ED">
      <w:pPr>
        <w:pStyle w:val="Caption"/>
        <w:jc w:val="center"/>
      </w:pPr>
      <w:bookmarkStart w:id="149" w:name="_Toc153454247"/>
      <w:r>
        <w:t xml:space="preserve">Figura </w:t>
      </w:r>
      <w:r>
        <w:fldChar w:fldCharType="begin"/>
      </w:r>
      <w:r>
        <w:instrText xml:space="preserve"> SEQ Figura \* ARABIC </w:instrText>
      </w:r>
      <w:r>
        <w:fldChar w:fldCharType="separate"/>
      </w:r>
      <w:r>
        <w:rPr>
          <w:noProof/>
        </w:rPr>
        <w:t>14</w:t>
      </w:r>
      <w:r>
        <w:fldChar w:fldCharType="end"/>
      </w:r>
      <w:r>
        <w:t>: Diagrama de estructura compuesta</w:t>
      </w:r>
      <w:bookmarkEnd w:id="149"/>
    </w:p>
    <w:p w14:paraId="193BED2C" w14:textId="77777777" w:rsidR="00505392" w:rsidRDefault="00505392" w:rsidP="00D94898">
      <w:pPr>
        <w:pStyle w:val="Textonormal"/>
      </w:pPr>
    </w:p>
    <w:p w14:paraId="38D3B936" w14:textId="79E60F68" w:rsidR="003903D1" w:rsidRDefault="00163731" w:rsidP="00163731">
      <w:pPr>
        <w:pStyle w:val="Textonormal"/>
      </w:pPr>
      <w:r>
        <w:t xml:space="preserve">La </w:t>
      </w:r>
      <w:r>
        <w:fldChar w:fldCharType="begin"/>
      </w:r>
      <w:r>
        <w:instrText xml:space="preserve"> REF _Ref153372050 \h </w:instrText>
      </w:r>
      <w:r>
        <w:fldChar w:fldCharType="separate"/>
      </w:r>
      <w:r w:rsidR="00232A26">
        <w:t xml:space="preserve">Figura </w:t>
      </w:r>
      <w:r w:rsidR="00232A26">
        <w:rPr>
          <w:noProof/>
        </w:rPr>
        <w:t>15</w:t>
      </w:r>
      <w:r>
        <w:fldChar w:fldCharType="end"/>
      </w:r>
      <w:r>
        <w:t xml:space="preserve"> muestra los </w:t>
      </w:r>
      <w:r w:rsidR="0076444C">
        <w:t>componentes</w:t>
      </w:r>
      <w:r>
        <w:t xml:space="preserve"> internos de </w:t>
      </w:r>
      <w:r w:rsidR="009400AF">
        <w:t>la aplicación y del guante de manipulación</w:t>
      </w:r>
      <w:r w:rsidR="00E76A06">
        <w:t>,</w:t>
      </w:r>
      <w:r w:rsidR="003D302C">
        <w:t xml:space="preserve"> la relación que se establece entre ambos componentes surge del establecimiento de conexión </w:t>
      </w:r>
      <w:r w:rsidR="00503462">
        <w:t>por medio de</w:t>
      </w:r>
      <w:r w:rsidR="00DE0A94">
        <w:t xml:space="preserve"> bluetooth esta relación sólo permite que un dispositivo móvil de un usuario se conecte solamente a un guante de manipulación.</w:t>
      </w:r>
    </w:p>
    <w:p w14:paraId="065D48FE" w14:textId="77777777" w:rsidR="00D72474" w:rsidRDefault="00D72474" w:rsidP="00163731">
      <w:pPr>
        <w:pStyle w:val="Textonormal"/>
      </w:pPr>
    </w:p>
    <w:p w14:paraId="45B80309" w14:textId="2E0DBE67" w:rsidR="00503462" w:rsidRDefault="00285C76" w:rsidP="00163731">
      <w:pPr>
        <w:pStyle w:val="Textonormal"/>
      </w:pPr>
      <w:r>
        <w:t xml:space="preserve">El diagrama de la </w:t>
      </w:r>
      <w:r>
        <w:fldChar w:fldCharType="begin"/>
      </w:r>
      <w:r>
        <w:instrText xml:space="preserve"> REF _Ref153372050 \h </w:instrText>
      </w:r>
      <w:r>
        <w:fldChar w:fldCharType="separate"/>
      </w:r>
      <w:r w:rsidR="00232A26">
        <w:t xml:space="preserve">Figura </w:t>
      </w:r>
      <w:r w:rsidR="00232A26">
        <w:rPr>
          <w:noProof/>
        </w:rPr>
        <w:t>15</w:t>
      </w:r>
      <w:r>
        <w:fldChar w:fldCharType="end"/>
      </w:r>
      <w:r>
        <w:t xml:space="preserve"> </w:t>
      </w:r>
      <w:r w:rsidR="004D7CDB">
        <w:t>muestra los subcomponentes del guante de manipulación</w:t>
      </w:r>
      <w:r w:rsidR="00766707">
        <w:t xml:space="preserve">, para el correcto funcionamiento de este y sus </w:t>
      </w:r>
      <w:r w:rsidR="0076444C">
        <w:t>interacciones</w:t>
      </w:r>
      <w:r w:rsidR="00766707">
        <w:t xml:space="preserve"> con la aplicación se requiere de sensores de posición y flexión para conocer el estado</w:t>
      </w:r>
      <w:r w:rsidR="004D7CDB">
        <w:t xml:space="preserve"> </w:t>
      </w:r>
      <w:r w:rsidR="0054474C">
        <w:t xml:space="preserve">de la mano del usuario, los LED nos permiten conocer el estado de conexión </w:t>
      </w:r>
      <w:r w:rsidR="00364A49">
        <w:t xml:space="preserve">entre el dispositivo móvil y el dispositivo de manipulación, el microcontrolador se encarga de la gestión y el procesamiento de los datos que surgen de los sensores, así como de su </w:t>
      </w:r>
      <w:r w:rsidR="0076444C">
        <w:t>transmisión</w:t>
      </w:r>
      <w:r w:rsidR="00364A49">
        <w:t xml:space="preserve"> a la aplicación, la bocina de membrana nos ayuda a conocer el estado de la batería cuando está por terminar su carga, </w:t>
      </w:r>
      <w:r w:rsidR="00C93EF2">
        <w:t>finalmente las baterías suministran la energía al sistema</w:t>
      </w:r>
      <w:r w:rsidR="00BF554F">
        <w:t xml:space="preserve">, estos requisitos se detallan más en la </w:t>
      </w:r>
      <w:r w:rsidR="00D546B9">
        <w:fldChar w:fldCharType="begin"/>
      </w:r>
      <w:r w:rsidR="00D546B9">
        <w:instrText xml:space="preserve"> REF _Ref153054505 \h </w:instrText>
      </w:r>
      <w:r w:rsidR="00D546B9">
        <w:fldChar w:fldCharType="separate"/>
      </w:r>
      <w:r w:rsidR="0076444C">
        <w:t xml:space="preserve">Tabla </w:t>
      </w:r>
      <w:r w:rsidR="0076444C">
        <w:rPr>
          <w:noProof/>
        </w:rPr>
        <w:t>12</w:t>
      </w:r>
      <w:r w:rsidR="00D546B9">
        <w:fldChar w:fldCharType="end"/>
      </w:r>
      <w:r w:rsidR="00D546B9">
        <w:t>.</w:t>
      </w:r>
    </w:p>
    <w:p w14:paraId="37B6954B" w14:textId="0DBE5C34" w:rsidR="003960ED" w:rsidRDefault="00E75EC8" w:rsidP="003960ED">
      <w:pPr>
        <w:pStyle w:val="Textonormal"/>
        <w:keepNext/>
        <w:jc w:val="center"/>
      </w:pPr>
      <w:r>
        <w:rPr>
          <w:noProof/>
        </w:rPr>
        <w:drawing>
          <wp:inline distT="0" distB="0" distL="0" distR="0" wp14:anchorId="5AE3FFA5" wp14:editId="4C187938">
            <wp:extent cx="5612130" cy="2800350"/>
            <wp:effectExtent l="0" t="0" r="1270" b="6350"/>
            <wp:docPr id="1226987683" name="Imagen 1226987683" descr="A diagram of a bluetooth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987683" name="Picture 2" descr="A diagram of a bluetooth devic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612130" cy="2800350"/>
                    </a:xfrm>
                    <a:prstGeom prst="rect">
                      <a:avLst/>
                    </a:prstGeom>
                  </pic:spPr>
                </pic:pic>
              </a:graphicData>
            </a:graphic>
          </wp:inline>
        </w:drawing>
      </w:r>
    </w:p>
    <w:p w14:paraId="7D502DAB" w14:textId="768DF36A" w:rsidR="003960ED" w:rsidRPr="003960ED" w:rsidRDefault="003960ED" w:rsidP="00E75EC8">
      <w:pPr>
        <w:pStyle w:val="Caption"/>
        <w:jc w:val="center"/>
      </w:pPr>
      <w:bookmarkStart w:id="150" w:name="_Ref153372050"/>
      <w:bookmarkStart w:id="151" w:name="_Toc153454248"/>
      <w:r>
        <w:t xml:space="preserve">Figura </w:t>
      </w:r>
      <w:r>
        <w:fldChar w:fldCharType="begin"/>
      </w:r>
      <w:r>
        <w:instrText xml:space="preserve"> SEQ Figura \* ARABIC </w:instrText>
      </w:r>
      <w:r>
        <w:fldChar w:fldCharType="separate"/>
      </w:r>
      <w:r>
        <w:rPr>
          <w:noProof/>
        </w:rPr>
        <w:t>15</w:t>
      </w:r>
      <w:r>
        <w:fldChar w:fldCharType="end"/>
      </w:r>
      <w:bookmarkEnd w:id="150"/>
      <w:r>
        <w:t>: Diagrama de despliegue</w:t>
      </w:r>
      <w:bookmarkEnd w:id="151"/>
    </w:p>
    <w:p w14:paraId="28C0F324" w14:textId="0A65DCD4" w:rsidR="00262132" w:rsidRDefault="004E214C" w:rsidP="00577F16">
      <w:pPr>
        <w:pStyle w:val="Textonormal"/>
      </w:pPr>
      <w:r>
        <w:t xml:space="preserve"> </w:t>
      </w:r>
    </w:p>
    <w:p w14:paraId="2CE361CB" w14:textId="556C2A75" w:rsidR="00AF5EEE" w:rsidRDefault="00125180" w:rsidP="00F670E1">
      <w:pPr>
        <w:pStyle w:val="Textonormal"/>
      </w:pPr>
      <w:r>
        <w:t>Dada la naturaleza del en</w:t>
      </w:r>
      <w:r w:rsidR="00A2291A">
        <w:t xml:space="preserve">torno y del lenguaje de programación que se utilizará para </w:t>
      </w:r>
      <w:r w:rsidR="002825F3">
        <w:t xml:space="preserve">el desarrollo de la aplicación móvil se contempla una programación orientada a objetos por lo cual se define un </w:t>
      </w:r>
      <w:r w:rsidR="0076444C">
        <w:t>diagrama</w:t>
      </w:r>
      <w:r w:rsidR="002825F3">
        <w:t xml:space="preserve"> como se muestra en la </w:t>
      </w:r>
      <w:r w:rsidR="00CE7251">
        <w:fldChar w:fldCharType="begin"/>
      </w:r>
      <w:r w:rsidR="00CE7251">
        <w:instrText xml:space="preserve"> REF _Ref153372648 \h </w:instrText>
      </w:r>
      <w:r w:rsidR="00CE7251">
        <w:fldChar w:fldCharType="separate"/>
      </w:r>
      <w:r w:rsidR="00F05AC8">
        <w:t>Figura 16</w:t>
      </w:r>
      <w:r w:rsidR="00CE7251">
        <w:fldChar w:fldCharType="end"/>
      </w:r>
      <w:r w:rsidR="00CE7251">
        <w:t xml:space="preserve"> </w:t>
      </w:r>
      <w:r w:rsidR="006756D6">
        <w:t>para la estructura general</w:t>
      </w:r>
      <w:r w:rsidR="00CE7251">
        <w:t xml:space="preserve"> de </w:t>
      </w:r>
      <w:r w:rsidR="0076444C">
        <w:t>archivos</w:t>
      </w:r>
      <w:r w:rsidR="006756D6">
        <w:t>,</w:t>
      </w:r>
      <w:r w:rsidR="00CE7251">
        <w:t xml:space="preserve"> </w:t>
      </w:r>
      <w:r w:rsidR="00755EE2">
        <w:t xml:space="preserve">utilizando Kotlin </w:t>
      </w:r>
      <w:r w:rsidR="003B18C7">
        <w:t>dentro de Android Studio, se maneja el desarrollo de</w:t>
      </w:r>
      <w:r w:rsidR="008A7A39">
        <w:t xml:space="preserve"> interfaz de usuario </w:t>
      </w:r>
      <w:r w:rsidR="00352245">
        <w:t xml:space="preserve">a través de </w:t>
      </w:r>
      <w:r w:rsidR="001E7856">
        <w:t xml:space="preserve">XML </w:t>
      </w:r>
      <w:r w:rsidR="00D81042">
        <w:t>que permite modificar la apariencia visual de la interfaz</w:t>
      </w:r>
      <w:r w:rsidR="00DC1191">
        <w:t>. Para la sección del back end que es el módulo encargado de gestionar y procesar peticiones</w:t>
      </w:r>
      <w:r w:rsidR="00F948B0">
        <w:t>, entradas de datos de los periféricos en este caso el guante</w:t>
      </w:r>
      <w:r w:rsidR="00DC1191">
        <w:t xml:space="preserve"> y </w:t>
      </w:r>
      <w:r w:rsidR="00F948B0">
        <w:t>generar consultas para el acceso a los modelos morfológicos</w:t>
      </w:r>
      <w:r w:rsidR="000A6017">
        <w:t xml:space="preserve"> se desarrollará utilizando el lenguaje Kotlin</w:t>
      </w:r>
      <w:r w:rsidR="003C08E9">
        <w:t xml:space="preserve">, finalmente en el apartado de archivos que se almacenan de forma local en directorios de la aplicación </w:t>
      </w:r>
      <w:r w:rsidR="00E37CD5">
        <w:t>se tienen los diferentes modelos morfológicos propuestos.</w:t>
      </w:r>
    </w:p>
    <w:p w14:paraId="5788DCE7" w14:textId="63FDF6C3" w:rsidR="002D70EF" w:rsidRDefault="00E75EC8" w:rsidP="002D70EF">
      <w:pPr>
        <w:pStyle w:val="Textonormal"/>
        <w:keepNext/>
        <w:jc w:val="center"/>
      </w:pPr>
      <w:r>
        <w:rPr>
          <w:noProof/>
        </w:rPr>
        <w:drawing>
          <wp:inline distT="0" distB="0" distL="0" distR="0" wp14:anchorId="20F0727B" wp14:editId="2978E3DE">
            <wp:extent cx="4762500" cy="3175000"/>
            <wp:effectExtent l="0" t="0" r="0" b="0"/>
            <wp:docPr id="543450420" name="Imagen 543450420"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450420" name="Picture 3" descr="A diagram of a syste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4762500" cy="3175000"/>
                    </a:xfrm>
                    <a:prstGeom prst="rect">
                      <a:avLst/>
                    </a:prstGeom>
                  </pic:spPr>
                </pic:pic>
              </a:graphicData>
            </a:graphic>
          </wp:inline>
        </w:drawing>
      </w:r>
    </w:p>
    <w:p w14:paraId="388F79A3" w14:textId="47732BA8" w:rsidR="002D70EF" w:rsidRDefault="002D70EF" w:rsidP="002D70EF">
      <w:pPr>
        <w:pStyle w:val="Caption"/>
        <w:jc w:val="center"/>
      </w:pPr>
      <w:bookmarkStart w:id="152" w:name="_Ref153372648"/>
      <w:bookmarkStart w:id="153" w:name="_Toc153454249"/>
      <w:r>
        <w:t xml:space="preserve">Figura </w:t>
      </w:r>
      <w:r w:rsidR="00F05AC8">
        <w:t>16</w:t>
      </w:r>
      <w:r>
        <w:fldChar w:fldCharType="begin"/>
      </w:r>
      <w:r>
        <w:instrText xml:space="preserve"> SEQ Figura \* ARABIC </w:instrText>
      </w:r>
      <w:r w:rsidR="00DE4711">
        <w:fldChar w:fldCharType="separate"/>
      </w:r>
      <w:r>
        <w:fldChar w:fldCharType="end"/>
      </w:r>
      <w:bookmarkEnd w:id="152"/>
      <w:r>
        <w:t>: Diagrama de paquetes</w:t>
      </w:r>
      <w:bookmarkEnd w:id="153"/>
    </w:p>
    <w:p w14:paraId="1031F12A" w14:textId="77777777" w:rsidR="00262132" w:rsidRPr="00746802" w:rsidRDefault="00262132" w:rsidP="00F670E1">
      <w:pPr>
        <w:pStyle w:val="Textonormal"/>
      </w:pPr>
    </w:p>
    <w:p w14:paraId="49D38AC2" w14:textId="3317433F" w:rsidR="1F48E6A6" w:rsidRPr="00AA5DCE" w:rsidRDefault="1F48E6A6" w:rsidP="00AA5DCE">
      <w:pPr>
        <w:pStyle w:val="Subtitle"/>
        <w:numPr>
          <w:ilvl w:val="2"/>
          <w:numId w:val="7"/>
        </w:numPr>
        <w:spacing w:after="120"/>
      </w:pPr>
      <w:bookmarkStart w:id="154" w:name="_Toc153453936"/>
      <w:r w:rsidRPr="00AA5DCE">
        <w:t xml:space="preserve">Diagramas UML de </w:t>
      </w:r>
      <w:r w:rsidR="4322A2B2" w:rsidRPr="00AA5DCE">
        <w:t>comportamiento</w:t>
      </w:r>
      <w:r w:rsidRPr="00AA5DCE">
        <w:t>.</w:t>
      </w:r>
      <w:bookmarkEnd w:id="154"/>
    </w:p>
    <w:p w14:paraId="1BA69520" w14:textId="56C64B18" w:rsidR="00A852BF" w:rsidRDefault="00744799" w:rsidP="00744799">
      <w:pPr>
        <w:pStyle w:val="Textonormal"/>
        <w:ind w:left="708"/>
      </w:pPr>
      <w:r>
        <w:t xml:space="preserve">La lógica de funcionamiento de la aplicación se muestra en la </w:t>
      </w:r>
      <w:r w:rsidR="00F825EF">
        <w:fldChar w:fldCharType="begin"/>
      </w:r>
      <w:r w:rsidR="00F825EF">
        <w:instrText xml:space="preserve"> REF _Ref153373864 \h </w:instrText>
      </w:r>
      <w:r w:rsidR="00F825EF">
        <w:fldChar w:fldCharType="separate"/>
      </w:r>
      <w:r w:rsidR="00F05AC8">
        <w:t>Figura 17</w:t>
      </w:r>
      <w:r w:rsidR="00F825EF">
        <w:fldChar w:fldCharType="end"/>
      </w:r>
      <w:r w:rsidR="00B96973">
        <w:t xml:space="preserve">, se </w:t>
      </w:r>
      <w:r w:rsidR="0076444C">
        <w:t>establece</w:t>
      </w:r>
      <w:r w:rsidR="00B96973">
        <w:t xml:space="preserve"> un requisito previo al uso de la aplicación el establecer </w:t>
      </w:r>
      <w:r w:rsidR="00722D07">
        <w:t>una conexión entre el dispositivo móvil del usuario y el dispositivo de manipulación</w:t>
      </w:r>
      <w:r w:rsidR="004D5B6F">
        <w:t xml:space="preserve">, </w:t>
      </w:r>
      <w:r w:rsidR="00EE44B3">
        <w:t>otra d</w:t>
      </w:r>
      <w:r w:rsidR="00282D28">
        <w:t xml:space="preserve">e las observaciones que se hace es que </w:t>
      </w:r>
      <w:r w:rsidR="0076444C">
        <w:t>el uso de los lentes de realidad virtual se puede</w:t>
      </w:r>
      <w:r w:rsidR="00282D28">
        <w:t xml:space="preserve"> colocar en cualquier punto a disposición del usuario.</w:t>
      </w:r>
      <w:r w:rsidR="00935990">
        <w:t xml:space="preserve"> </w:t>
      </w:r>
    </w:p>
    <w:p w14:paraId="7CEF532B" w14:textId="77777777" w:rsidR="00D72474" w:rsidRDefault="00D72474" w:rsidP="00744799">
      <w:pPr>
        <w:pStyle w:val="Textonormal"/>
        <w:ind w:left="708"/>
      </w:pPr>
    </w:p>
    <w:p w14:paraId="6C87E244" w14:textId="567C9362" w:rsidR="0022323A" w:rsidRPr="0022323A" w:rsidRDefault="00935990" w:rsidP="00744799">
      <w:pPr>
        <w:pStyle w:val="Textonormal"/>
        <w:ind w:left="708"/>
      </w:pPr>
      <w:r>
        <w:t xml:space="preserve">La aplicación cuenta con dos configuraciones, la configuración de estudio, esta permite al usuario que seleccione esta opción </w:t>
      </w:r>
      <w:r w:rsidR="00A852BF">
        <w:t xml:space="preserve">la libre interacción y manipulación de los modelos morfológicos, el modo de práctica tiene diferentes funcionalidades para el alumno y el docente, el docente tiene la capacidad de compartir un código de sincronización a los alumnos para dirigir la práctica y que se observe </w:t>
      </w:r>
      <w:r w:rsidR="0076444C">
        <w:t>únicamente</w:t>
      </w:r>
      <w:r w:rsidR="00A852BF">
        <w:t xml:space="preserve"> el paso </w:t>
      </w:r>
      <w:r w:rsidR="004D4007">
        <w:t xml:space="preserve">de la práctica seleccionado por el </w:t>
      </w:r>
      <w:r w:rsidR="00FF5C24">
        <w:t>este</w:t>
      </w:r>
      <w:r w:rsidR="001550C8">
        <w:t xml:space="preserve"> y los alumnos solo pueden interactuar con el modelo que presente el profesor tras estos ingresar el código propo</w:t>
      </w:r>
      <w:r w:rsidR="00DA42D5">
        <w:t>rcionado por el docente.</w:t>
      </w:r>
    </w:p>
    <w:p w14:paraId="635D74E4" w14:textId="77777777" w:rsidR="00DA42D5" w:rsidRPr="0022323A" w:rsidRDefault="00DA42D5" w:rsidP="00744799">
      <w:pPr>
        <w:pStyle w:val="Textonormal"/>
        <w:ind w:left="708"/>
      </w:pPr>
    </w:p>
    <w:p w14:paraId="647F3C05" w14:textId="36FA1A1E" w:rsidR="00D13BFC" w:rsidRDefault="00466882" w:rsidP="00D13BFC">
      <w:pPr>
        <w:pStyle w:val="Textonormal"/>
        <w:keepNext/>
        <w:jc w:val="center"/>
      </w:pPr>
      <w:r>
        <w:rPr>
          <w:noProof/>
        </w:rPr>
        <w:drawing>
          <wp:inline distT="0" distB="0" distL="0" distR="0" wp14:anchorId="33C8C066" wp14:editId="66209D4F">
            <wp:extent cx="4356100" cy="5524500"/>
            <wp:effectExtent l="0" t="0" r="0" b="0"/>
            <wp:docPr id="610312387" name="Imagen 610312387" descr="A diagram of a software develop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312387" name="Picture 4" descr="A diagram of a software development&#10;&#10;Description automatically generated with medium confidence"/>
                    <pic:cNvPicPr/>
                  </pic:nvPicPr>
                  <pic:blipFill>
                    <a:blip r:embed="rId43">
                      <a:extLst>
                        <a:ext uri="{28A0092B-C50C-407E-A947-70E740481C1C}">
                          <a14:useLocalDpi xmlns:a14="http://schemas.microsoft.com/office/drawing/2010/main" val="0"/>
                        </a:ext>
                      </a:extLst>
                    </a:blip>
                    <a:stretch>
                      <a:fillRect/>
                    </a:stretch>
                  </pic:blipFill>
                  <pic:spPr>
                    <a:xfrm>
                      <a:off x="0" y="0"/>
                      <a:ext cx="4356100" cy="5524500"/>
                    </a:xfrm>
                    <a:prstGeom prst="rect">
                      <a:avLst/>
                    </a:prstGeom>
                  </pic:spPr>
                </pic:pic>
              </a:graphicData>
            </a:graphic>
          </wp:inline>
        </w:drawing>
      </w:r>
    </w:p>
    <w:p w14:paraId="794755D8" w14:textId="3E338C63" w:rsidR="00B468EA" w:rsidRDefault="00D13BFC" w:rsidP="00D13BFC">
      <w:pPr>
        <w:pStyle w:val="Caption"/>
        <w:jc w:val="center"/>
      </w:pPr>
      <w:bookmarkStart w:id="155" w:name="_Ref153373864"/>
      <w:bookmarkStart w:id="156" w:name="_Toc153454250"/>
      <w:r>
        <w:t xml:space="preserve">Figura </w:t>
      </w:r>
      <w:r w:rsidR="00F05AC8">
        <w:t>17</w:t>
      </w:r>
      <w:r>
        <w:fldChar w:fldCharType="begin"/>
      </w:r>
      <w:r>
        <w:instrText xml:space="preserve"> SEQ Figura \* ARABIC </w:instrText>
      </w:r>
      <w:r w:rsidR="00DE4711">
        <w:fldChar w:fldCharType="separate"/>
      </w:r>
      <w:r>
        <w:fldChar w:fldCharType="end"/>
      </w:r>
      <w:bookmarkEnd w:id="155"/>
      <w:r>
        <w:t>: Diagrama de actividades</w:t>
      </w:r>
      <w:bookmarkEnd w:id="156"/>
    </w:p>
    <w:p w14:paraId="55034005" w14:textId="6D0B63D9" w:rsidR="00C757F9" w:rsidRDefault="00C757F9" w:rsidP="00505392">
      <w:pPr>
        <w:pStyle w:val="Textonormal"/>
      </w:pPr>
    </w:p>
    <w:p w14:paraId="3D382D40" w14:textId="67A930D4" w:rsidR="000F62D9" w:rsidRDefault="00CA04C7" w:rsidP="00505392">
      <w:pPr>
        <w:pStyle w:val="Textonormal"/>
      </w:pPr>
      <w:r>
        <w:t xml:space="preserve">Para poder ingresar al modo de estudio se debe de iniciar la aplicación, esta mostrará un menú de configuración del sistema dados los </w:t>
      </w:r>
      <w:r w:rsidR="007B2A37">
        <w:t xml:space="preserve">modos previamente descritos, </w:t>
      </w:r>
      <w:r w:rsidR="00E461CA">
        <w:t xml:space="preserve">el usuario deberá </w:t>
      </w:r>
      <w:r w:rsidR="00181A5A">
        <w:t>seleccionar la modalidad estudio, posteriormente la aplicación desplegará otra interfaz, en esta interfaz se mostraran los difere</w:t>
      </w:r>
      <w:r w:rsidR="00DE029A">
        <w:t>ntes sistemas morfológicos con los que la aplicación contará</w:t>
      </w:r>
      <w:r w:rsidR="00D9012F">
        <w:t xml:space="preserve">, al seleccionar uno de esos sistemas se </w:t>
      </w:r>
      <w:r w:rsidR="00D200E3">
        <w:t>mostrará al usuario los diferentes modelos morfológicos con los que cuenta el sistema seleccionado</w:t>
      </w:r>
      <w:r w:rsidR="00DA1BB6">
        <w:t xml:space="preserve"> y posteriormente el usuario podrá interactuar con el modelo este proceso se muestra en la </w:t>
      </w:r>
      <w:r w:rsidR="00DA1BB6">
        <w:fldChar w:fldCharType="begin"/>
      </w:r>
      <w:r w:rsidR="00DA1BB6">
        <w:instrText xml:space="preserve"> REF _Ref153374752 \h </w:instrText>
      </w:r>
      <w:r w:rsidR="00DA1BB6">
        <w:fldChar w:fldCharType="separate"/>
      </w:r>
      <w:r w:rsidR="00527F87">
        <w:t xml:space="preserve">Figura </w:t>
      </w:r>
      <w:r w:rsidR="00527F87">
        <w:rPr>
          <w:noProof/>
        </w:rPr>
        <w:t>16</w:t>
      </w:r>
      <w:r w:rsidR="00DA1BB6">
        <w:fldChar w:fldCharType="end"/>
      </w:r>
      <w:r w:rsidR="00DA1BB6">
        <w:t>.</w:t>
      </w:r>
    </w:p>
    <w:p w14:paraId="7BBC3494" w14:textId="77777777" w:rsidR="00DA1BB6" w:rsidRDefault="00DA1BB6" w:rsidP="00505392">
      <w:pPr>
        <w:pStyle w:val="Textonormal"/>
      </w:pPr>
    </w:p>
    <w:p w14:paraId="61EAEC4A" w14:textId="2702DD30" w:rsidR="00D13BFC" w:rsidRDefault="00466882" w:rsidP="00D13BFC">
      <w:pPr>
        <w:pStyle w:val="Textonormal"/>
        <w:keepNext/>
        <w:jc w:val="center"/>
      </w:pPr>
      <w:r>
        <w:rPr>
          <w:noProof/>
        </w:rPr>
        <w:drawing>
          <wp:inline distT="0" distB="0" distL="0" distR="0" wp14:anchorId="33EC515B" wp14:editId="45872114">
            <wp:extent cx="4076700" cy="2933700"/>
            <wp:effectExtent l="0" t="0" r="0" b="0"/>
            <wp:docPr id="536898938" name="Imagen 536898938" descr="A diagram of a mode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898938" name="Picture 5" descr="A diagram of a model&#10;&#10;Description automatically generated with medium confidence"/>
                    <pic:cNvPicPr/>
                  </pic:nvPicPr>
                  <pic:blipFill>
                    <a:blip r:embed="rId44">
                      <a:extLst>
                        <a:ext uri="{28A0092B-C50C-407E-A947-70E740481C1C}">
                          <a14:useLocalDpi xmlns:a14="http://schemas.microsoft.com/office/drawing/2010/main" val="0"/>
                        </a:ext>
                      </a:extLst>
                    </a:blip>
                    <a:stretch>
                      <a:fillRect/>
                    </a:stretch>
                  </pic:blipFill>
                  <pic:spPr>
                    <a:xfrm>
                      <a:off x="0" y="0"/>
                      <a:ext cx="4076700" cy="2933700"/>
                    </a:xfrm>
                    <a:prstGeom prst="rect">
                      <a:avLst/>
                    </a:prstGeom>
                  </pic:spPr>
                </pic:pic>
              </a:graphicData>
            </a:graphic>
          </wp:inline>
        </w:drawing>
      </w:r>
    </w:p>
    <w:p w14:paraId="4F3F9299" w14:textId="3190A47B" w:rsidR="004158EB" w:rsidRDefault="00D13BFC" w:rsidP="00D13BFC">
      <w:pPr>
        <w:pStyle w:val="Caption"/>
        <w:jc w:val="center"/>
      </w:pPr>
      <w:bookmarkStart w:id="157" w:name="_Ref153374752"/>
      <w:bookmarkStart w:id="158" w:name="_Toc153454251"/>
      <w:r>
        <w:t xml:space="preserve">Figura </w:t>
      </w:r>
      <w:r>
        <w:fldChar w:fldCharType="begin"/>
      </w:r>
      <w:r>
        <w:instrText xml:space="preserve"> SEQ Figura \* ARABIC </w:instrText>
      </w:r>
      <w:r>
        <w:fldChar w:fldCharType="separate"/>
      </w:r>
      <w:r w:rsidR="00527F87">
        <w:rPr>
          <w:noProof/>
        </w:rPr>
        <w:t>16</w:t>
      </w:r>
      <w:r>
        <w:fldChar w:fldCharType="end"/>
      </w:r>
      <w:bookmarkEnd w:id="157"/>
      <w:r>
        <w:t>: Diagrama de secuencia modo de estudio</w:t>
      </w:r>
      <w:bookmarkEnd w:id="158"/>
    </w:p>
    <w:p w14:paraId="7F886281" w14:textId="77777777" w:rsidR="00E85363" w:rsidRDefault="00E85363" w:rsidP="00E85363">
      <w:pPr>
        <w:rPr>
          <w:rFonts w:eastAsia="Times New Roman" w:cs="Times New Roman"/>
          <w:i/>
          <w:iCs/>
          <w:sz w:val="18"/>
          <w:szCs w:val="18"/>
          <w:lang w:val="es-ES"/>
        </w:rPr>
      </w:pPr>
    </w:p>
    <w:p w14:paraId="68A888DE" w14:textId="3860E561" w:rsidR="00E85363" w:rsidRPr="00E85363" w:rsidRDefault="00E85363" w:rsidP="00E85363">
      <w:pPr>
        <w:rPr>
          <w:lang w:val="es-ES"/>
        </w:rPr>
      </w:pPr>
      <w:r>
        <w:rPr>
          <w:lang w:val="es-ES"/>
        </w:rPr>
        <w:t xml:space="preserve">Similarmente a la descripción anterior, en la </w:t>
      </w:r>
      <w:r>
        <w:rPr>
          <w:lang w:val="es-ES"/>
        </w:rPr>
        <w:fldChar w:fldCharType="begin"/>
      </w:r>
      <w:r>
        <w:rPr>
          <w:lang w:val="es-ES"/>
        </w:rPr>
        <w:instrText xml:space="preserve"> REF _Ref153375158 \h </w:instrText>
      </w:r>
      <w:r>
        <w:rPr>
          <w:lang w:val="es-ES"/>
        </w:rPr>
      </w:r>
      <w:r>
        <w:rPr>
          <w:lang w:val="es-ES"/>
        </w:rPr>
        <w:fldChar w:fldCharType="separate"/>
      </w:r>
      <w:r w:rsidR="00527F87">
        <w:t xml:space="preserve">Figura </w:t>
      </w:r>
      <w:r w:rsidR="00527F87">
        <w:rPr>
          <w:noProof/>
        </w:rPr>
        <w:t>17</w:t>
      </w:r>
      <w:r>
        <w:rPr>
          <w:lang w:val="es-ES"/>
        </w:rPr>
        <w:fldChar w:fldCharType="end"/>
      </w:r>
      <w:r w:rsidR="003342BC">
        <w:rPr>
          <w:lang w:val="es-ES"/>
        </w:rPr>
        <w:t xml:space="preserve">, se tiene la secuencia del funcionamiento </w:t>
      </w:r>
      <w:r w:rsidR="002F355C">
        <w:rPr>
          <w:lang w:val="es-ES"/>
        </w:rPr>
        <w:t xml:space="preserve">de </w:t>
      </w:r>
      <w:r w:rsidR="00F05AC8">
        <w:rPr>
          <w:lang w:val="es-ES"/>
        </w:rPr>
        <w:t>la</w:t>
      </w:r>
      <w:r w:rsidR="002F355C">
        <w:rPr>
          <w:lang w:val="es-ES"/>
        </w:rPr>
        <w:t xml:space="preserve"> aplicación, en este caso se muestra el funcionamiento de la aplicación para el modo práctica</w:t>
      </w:r>
      <w:r w:rsidR="00DB4378">
        <w:rPr>
          <w:lang w:val="es-ES"/>
        </w:rPr>
        <w:t xml:space="preserve">, </w:t>
      </w:r>
      <w:r w:rsidR="0044483F">
        <w:rPr>
          <w:lang w:val="es-ES"/>
        </w:rPr>
        <w:t xml:space="preserve">el uso del modo práctica se enfoca en la dirección de </w:t>
      </w:r>
      <w:r w:rsidR="000D7993">
        <w:rPr>
          <w:lang w:val="es-ES"/>
        </w:rPr>
        <w:t>estos apartados por un docente, mostrando los pasos a las necesidades de la práctica</w:t>
      </w:r>
      <w:r w:rsidR="003C5F04">
        <w:rPr>
          <w:lang w:val="es-ES"/>
        </w:rPr>
        <w:t xml:space="preserve">, la sincronización de la sesión surge </w:t>
      </w:r>
      <w:r w:rsidR="00CF0028">
        <w:rPr>
          <w:lang w:val="es-ES"/>
        </w:rPr>
        <w:t xml:space="preserve">cuando los diferentes </w:t>
      </w:r>
      <w:r w:rsidR="003A4046">
        <w:rPr>
          <w:lang w:val="es-ES"/>
        </w:rPr>
        <w:t>alumnos</w:t>
      </w:r>
      <w:r w:rsidR="00CF0028">
        <w:rPr>
          <w:lang w:val="es-ES"/>
        </w:rPr>
        <w:t xml:space="preserve"> ingresan el código que el profesor comparte al iniciar una práctica</w:t>
      </w:r>
      <w:r w:rsidR="003C5F04">
        <w:rPr>
          <w:lang w:val="es-ES"/>
        </w:rPr>
        <w:t xml:space="preserve"> </w:t>
      </w:r>
      <w:r w:rsidR="00995EA9">
        <w:rPr>
          <w:lang w:val="es-ES"/>
        </w:rPr>
        <w:t>.</w:t>
      </w:r>
    </w:p>
    <w:p w14:paraId="36009C3F" w14:textId="1A9614DB" w:rsidR="00D13BFC" w:rsidRDefault="00466882" w:rsidP="00D13BFC">
      <w:pPr>
        <w:pStyle w:val="Textonormal"/>
        <w:keepNext/>
        <w:jc w:val="center"/>
      </w:pPr>
      <w:r>
        <w:rPr>
          <w:noProof/>
        </w:rPr>
        <w:drawing>
          <wp:inline distT="0" distB="0" distL="0" distR="0" wp14:anchorId="0AAACD02" wp14:editId="4BA2F625">
            <wp:extent cx="4826000" cy="6604000"/>
            <wp:effectExtent l="0" t="0" r="0" b="0"/>
            <wp:docPr id="1116530214" name="Imagen 1116530214"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530214" name="Picture 6" descr="A diagram of a 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4826000" cy="6604000"/>
                    </a:xfrm>
                    <a:prstGeom prst="rect">
                      <a:avLst/>
                    </a:prstGeom>
                  </pic:spPr>
                </pic:pic>
              </a:graphicData>
            </a:graphic>
          </wp:inline>
        </w:drawing>
      </w:r>
    </w:p>
    <w:p w14:paraId="6AB1E764" w14:textId="2C20FC89" w:rsidR="00285C4A" w:rsidRDefault="00D13BFC" w:rsidP="00D13BFC">
      <w:pPr>
        <w:pStyle w:val="Caption"/>
        <w:jc w:val="center"/>
      </w:pPr>
      <w:bookmarkStart w:id="159" w:name="_Ref153375158"/>
      <w:bookmarkStart w:id="160" w:name="_Toc153454252"/>
      <w:r>
        <w:t xml:space="preserve">Figura </w:t>
      </w:r>
      <w:r>
        <w:fldChar w:fldCharType="begin"/>
      </w:r>
      <w:r>
        <w:instrText xml:space="preserve"> SEQ Figura \* ARABIC </w:instrText>
      </w:r>
      <w:r>
        <w:fldChar w:fldCharType="separate"/>
      </w:r>
      <w:r w:rsidR="00527F87">
        <w:rPr>
          <w:noProof/>
        </w:rPr>
        <w:t>17</w:t>
      </w:r>
      <w:r>
        <w:fldChar w:fldCharType="end"/>
      </w:r>
      <w:bookmarkEnd w:id="159"/>
      <w:r>
        <w:t>: Diagrama de secuencia de modo de práctica</w:t>
      </w:r>
      <w:bookmarkEnd w:id="160"/>
    </w:p>
    <w:p w14:paraId="7482EA87" w14:textId="49CAADB5" w:rsidR="00D65F2D" w:rsidRDefault="00D65F2D">
      <w:pPr>
        <w:spacing w:after="160" w:line="259" w:lineRule="auto"/>
        <w:jc w:val="left"/>
        <w:rPr>
          <w:lang w:val="es-ES"/>
        </w:rPr>
      </w:pPr>
      <w:r>
        <w:rPr>
          <w:lang w:val="es-ES"/>
        </w:rPr>
        <w:br w:type="page"/>
      </w:r>
    </w:p>
    <w:p w14:paraId="7F76DDD4" w14:textId="77777777" w:rsidR="003F1AAA" w:rsidRPr="003F1AAA" w:rsidRDefault="003F1AAA" w:rsidP="003F1AAA">
      <w:pPr>
        <w:rPr>
          <w:lang w:val="es-ES"/>
        </w:rPr>
      </w:pPr>
    </w:p>
    <w:p w14:paraId="4DE003AC" w14:textId="3B7DC518" w:rsidR="1F48E6A6" w:rsidRDefault="1F48E6A6" w:rsidP="00AA5DCE">
      <w:pPr>
        <w:pStyle w:val="Subtitle"/>
        <w:numPr>
          <w:ilvl w:val="2"/>
          <w:numId w:val="7"/>
        </w:numPr>
        <w:spacing w:after="120"/>
      </w:pPr>
      <w:bookmarkStart w:id="161" w:name="_Toc153453937"/>
      <w:r>
        <w:t>Diagramas de Casos de Uso.</w:t>
      </w:r>
      <w:bookmarkEnd w:id="161"/>
    </w:p>
    <w:p w14:paraId="11A8F7A9" w14:textId="009F9634" w:rsidR="00C773F9" w:rsidRPr="00C773F9" w:rsidRDefault="00C773F9" w:rsidP="00C773F9">
      <w:pPr>
        <w:pStyle w:val="Textonormal"/>
      </w:pPr>
      <w:r>
        <w:t xml:space="preserve">El diagrama de casos de uso </w:t>
      </w:r>
      <w:r>
        <w:fldChar w:fldCharType="begin"/>
      </w:r>
      <w:r>
        <w:instrText xml:space="preserve"> REF _Ref153375626 \h </w:instrText>
      </w:r>
      <w:r>
        <w:fldChar w:fldCharType="separate"/>
      </w:r>
      <w:r w:rsidR="00527F87">
        <w:t xml:space="preserve">Figura </w:t>
      </w:r>
      <w:r w:rsidR="00527F87">
        <w:rPr>
          <w:noProof/>
        </w:rPr>
        <w:t>18</w:t>
      </w:r>
      <w:r>
        <w:fldChar w:fldCharType="end"/>
      </w:r>
      <w:r w:rsidR="00677F7B">
        <w:t>,</w:t>
      </w:r>
      <w:r>
        <w:t xml:space="preserve"> muestra un resumen de </w:t>
      </w:r>
      <w:r w:rsidR="00F05AC8">
        <w:t>cómo</w:t>
      </w:r>
      <w:r w:rsidR="00FB61F2">
        <w:t xml:space="preserve"> se asocian los diferentes casos de uso y los actores </w:t>
      </w:r>
      <w:r w:rsidR="00677F7B">
        <w:t>involucrados</w:t>
      </w:r>
      <w:r w:rsidR="004F1868">
        <w:t xml:space="preserve">, el proyecto va dirigido a personas </w:t>
      </w:r>
      <w:r w:rsidR="00A07291">
        <w:t xml:space="preserve">del área de las ciencias morfológicas, alumnos y profesores </w:t>
      </w:r>
      <w:r w:rsidR="004A7B93">
        <w:t>de esta área. Los diferentes casos de uso</w:t>
      </w:r>
      <w:r w:rsidR="002F6917">
        <w:t xml:space="preserve"> </w:t>
      </w:r>
      <w:r w:rsidR="0049660F">
        <w:t>especifican las interacciones entre los usuario</w:t>
      </w:r>
      <w:r w:rsidR="002A1BA8">
        <w:t xml:space="preserve">s y el sistema </w:t>
      </w:r>
      <w:r w:rsidR="007F067A">
        <w:t>con la finalidad de lograr objetivos específicos,</w:t>
      </w:r>
      <w:r w:rsidR="00100A62">
        <w:t xml:space="preserve"> se centra en las acciones del usuario y la respuesta del sistema</w:t>
      </w:r>
      <w:r w:rsidR="008A0A5C">
        <w:t>, se describen escenarios específicos</w:t>
      </w:r>
      <w:r w:rsidR="005A207F">
        <w:t xml:space="preserve"> desde la perspectiva del usuario.</w:t>
      </w:r>
      <w:r w:rsidR="00E22251">
        <w:t xml:space="preserve"> </w:t>
      </w:r>
      <w:r w:rsidR="00E22251" w:rsidRPr="00E22251">
        <w:t>Estas representaciones proporcionan una visión clara de las interacciones clave entre el usuario y el sistema, facilitando así el diseño y la comprensión del comportamiento del sistema.</w:t>
      </w:r>
    </w:p>
    <w:p w14:paraId="2F8D5282" w14:textId="77777777" w:rsidR="00D56EB4" w:rsidRPr="00C773F9" w:rsidRDefault="00D56EB4" w:rsidP="00C773F9">
      <w:pPr>
        <w:pStyle w:val="Textonormal"/>
      </w:pPr>
    </w:p>
    <w:p w14:paraId="5B1B1094" w14:textId="0D09C97D" w:rsidR="00D13BFC" w:rsidRDefault="00D04C49" w:rsidP="00D13BFC">
      <w:pPr>
        <w:pStyle w:val="Textonormal"/>
        <w:keepNext/>
        <w:jc w:val="center"/>
      </w:pPr>
      <w:r>
        <w:rPr>
          <w:noProof/>
        </w:rPr>
        <w:drawing>
          <wp:inline distT="0" distB="0" distL="0" distR="0" wp14:anchorId="4B837084" wp14:editId="2F958407">
            <wp:extent cx="3822700" cy="3492500"/>
            <wp:effectExtent l="0" t="0" r="0" b="0"/>
            <wp:docPr id="617969703" name="Imagen 617969703"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969703" name="Picture 8" descr="A diagram of a 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3822700" cy="3492500"/>
                    </a:xfrm>
                    <a:prstGeom prst="rect">
                      <a:avLst/>
                    </a:prstGeom>
                  </pic:spPr>
                </pic:pic>
              </a:graphicData>
            </a:graphic>
          </wp:inline>
        </w:drawing>
      </w:r>
    </w:p>
    <w:p w14:paraId="27F6D848" w14:textId="3D0013FE" w:rsidR="00206146" w:rsidRPr="00206146" w:rsidRDefault="00D13BFC" w:rsidP="00D13BFC">
      <w:pPr>
        <w:pStyle w:val="Caption"/>
        <w:jc w:val="center"/>
      </w:pPr>
      <w:bookmarkStart w:id="162" w:name="_Ref153375626"/>
      <w:bookmarkStart w:id="163" w:name="_Toc153454253"/>
      <w:r>
        <w:t xml:space="preserve">Figura </w:t>
      </w:r>
      <w:r>
        <w:fldChar w:fldCharType="begin"/>
      </w:r>
      <w:r>
        <w:instrText xml:space="preserve"> SEQ Figura \* ARABIC </w:instrText>
      </w:r>
      <w:r>
        <w:fldChar w:fldCharType="separate"/>
      </w:r>
      <w:r w:rsidR="00527F87">
        <w:rPr>
          <w:noProof/>
        </w:rPr>
        <w:t>18</w:t>
      </w:r>
      <w:r>
        <w:fldChar w:fldCharType="end"/>
      </w:r>
      <w:bookmarkEnd w:id="162"/>
      <w:r>
        <w:t>: Diagrama general de casos de uso</w:t>
      </w:r>
      <w:bookmarkEnd w:id="163"/>
    </w:p>
    <w:p w14:paraId="22D13218" w14:textId="77777777" w:rsidR="003F1AAA" w:rsidRPr="003F1AAA" w:rsidRDefault="003F1AAA" w:rsidP="003F1AAA">
      <w:pPr>
        <w:rPr>
          <w:lang w:val="es-ES"/>
        </w:rPr>
      </w:pPr>
    </w:p>
    <w:p w14:paraId="0D50BC28" w14:textId="215CC2BA" w:rsidR="60AB47D8" w:rsidRDefault="00F24E77" w:rsidP="60AB47D8">
      <w:pPr>
        <w:pStyle w:val="Textonormal"/>
      </w:pPr>
      <w:r>
        <w:t xml:space="preserve">Basado en </w:t>
      </w:r>
      <w:r w:rsidR="004761EB">
        <w:fldChar w:fldCharType="begin"/>
      </w:r>
      <w:r w:rsidR="00184038">
        <w:instrText xml:space="preserve"> ADDIN ZOTERO_ITEM CSL_CITATION {"citationID":"Tw2nIqyd","properties":{"formattedCitation":"[64]","plainCitation":"[64]","noteIndex":0},"citationItems":[{"id":"ayzYSt9U/MGIys901","uris":["http://zotero.org/users/local/5HXqhgG0/items/KR583NZY"],"itemData":{"id":176,"type":"post-weblog","abstract":"El diagrama de actividades determina el flujo de actividades en un sistema. Conoce qué es, cuáles son sus elementos y como crear uno.","container-title":"Venngage Blog","language":"es-ES","title":"Cómo crear un diagrama de actividades [+Ejemplos]","URL":"https://es.venngage.com/blog/diagrama-de-actividades/","accessed":{"date-parts":[["2023",12,13]]},"issued":{"date-parts":[["2022",5,16]]}}}],"schema":"https://github.com/citation-style-language/schema/raw/master/csl-citation.json"} </w:instrText>
      </w:r>
      <w:r w:rsidR="004761EB">
        <w:fldChar w:fldCharType="separate"/>
      </w:r>
      <w:r w:rsidR="00184038">
        <w:rPr>
          <w:rFonts w:cs="Times New Roman"/>
        </w:rPr>
        <w:t>[64]</w:t>
      </w:r>
      <w:r w:rsidR="004761EB">
        <w:fldChar w:fldCharType="end"/>
      </w:r>
      <w:r w:rsidR="00A66D2F">
        <w:t xml:space="preserve"> </w:t>
      </w:r>
      <w:r w:rsidR="009D69EF">
        <w:t>y</w:t>
      </w:r>
      <w:r w:rsidR="00A66D2F">
        <w:t xml:space="preserve"> </w:t>
      </w:r>
      <w:r w:rsidR="00681EB5">
        <w:fldChar w:fldCharType="begin"/>
      </w:r>
      <w:r w:rsidR="00184038">
        <w:instrText xml:space="preserve"> ADDIN ZOTERO_ITEM CSL_CITATION {"citationID":"0H113FOr","properties":{"formattedCitation":"[65]","plainCitation":"[65]","noteIndex":0},"citationItems":[{"id":"ayzYSt9U/jUNo01s7","uris":["http://zotero.org/users/local/5HXqhgG0/items/48WPKDGK"],"itemData":{"id":179,"type":"document","call-number":"954553867","language":"es","publisher":"Universidad de Sevilla","title":"Diagramas UML de actividades para la definición de reglas de negocio y comportamientos dereglas de negocio y comportamientos de RFsRF","URL":"http://www.lsi.us.es/~javierj/cursos_ficheros/metricaUML/EAActividades.pdf","author":[{"literal":"María José Escalona Cuaresma"},{"literal":"Javier Jesús Gutiérrez Rodríguez"}],"issued":{"date-parts":[["2007"]]}}}],"schema":"https://github.com/citation-style-language/schema/raw/master/csl-citation.json"} </w:instrText>
      </w:r>
      <w:r w:rsidR="00681EB5">
        <w:fldChar w:fldCharType="separate"/>
      </w:r>
      <w:r w:rsidR="00184038">
        <w:rPr>
          <w:rFonts w:cs="Times New Roman"/>
        </w:rPr>
        <w:t>[65]</w:t>
      </w:r>
      <w:r w:rsidR="00681EB5">
        <w:fldChar w:fldCharType="end"/>
      </w:r>
      <w:r w:rsidR="00D42BB9">
        <w:t xml:space="preserve"> </w:t>
      </w:r>
      <w:r w:rsidR="00335B3B">
        <w:t xml:space="preserve">se </w:t>
      </w:r>
      <w:r w:rsidR="00223AF3">
        <w:t xml:space="preserve">muestran los diferentes componentes del proyecto en los </w:t>
      </w:r>
      <w:r w:rsidR="005D340E">
        <w:t>diagramas</w:t>
      </w:r>
      <w:r w:rsidR="00223AF3">
        <w:t xml:space="preserve"> de actividad de </w:t>
      </w:r>
      <w:r w:rsidR="006651F0">
        <w:t xml:space="preserve">casos de uso para apreciar </w:t>
      </w:r>
      <w:r w:rsidR="005D340E">
        <w:t>cómo</w:t>
      </w:r>
      <w:r w:rsidR="006651F0">
        <w:t xml:space="preserve"> se relacionan los componentes y como se desarrolla el flujo de la actividad, la </w:t>
      </w:r>
      <w:r w:rsidR="006651F0">
        <w:fldChar w:fldCharType="begin"/>
      </w:r>
      <w:r w:rsidR="006651F0">
        <w:instrText xml:space="preserve"> REF _Ref153376707 \h </w:instrText>
      </w:r>
      <w:r w:rsidR="006651F0">
        <w:fldChar w:fldCharType="separate"/>
      </w:r>
      <w:r w:rsidR="00527F87">
        <w:t xml:space="preserve">Figura </w:t>
      </w:r>
      <w:r w:rsidR="00527F87">
        <w:rPr>
          <w:noProof/>
        </w:rPr>
        <w:t>19</w:t>
      </w:r>
      <w:r w:rsidR="006651F0">
        <w:fldChar w:fldCharType="end"/>
      </w:r>
      <w:r w:rsidR="006651F0">
        <w:t xml:space="preserve">, muestra el proceso de conexión y configuración del sistema, los pasos que debe de tomar el usuario y </w:t>
      </w:r>
      <w:r w:rsidR="00241200">
        <w:t>el comportamiento del sustema</w:t>
      </w:r>
      <w:r w:rsidR="00C92222">
        <w:t>, el emparejamiento de dispositivos y la selección de un modo de uso (modo estudio o práctica)</w:t>
      </w:r>
      <w:r w:rsidR="73D243AB">
        <w:t xml:space="preserve"> para màs informaciòn y descripciòn consulte el apèndice F</w:t>
      </w:r>
      <w:r w:rsidR="00241200">
        <w:t>.</w:t>
      </w:r>
    </w:p>
    <w:p w14:paraId="18161C57" w14:textId="22F40605" w:rsidR="006651F0" w:rsidRDefault="004220CD" w:rsidP="006651F0">
      <w:pPr>
        <w:pStyle w:val="Textonormal"/>
        <w:keepNext/>
      </w:pPr>
      <w:r>
        <w:rPr>
          <w:noProof/>
        </w:rPr>
        <w:drawing>
          <wp:inline distT="0" distB="0" distL="0" distR="0" wp14:anchorId="0697B7ED" wp14:editId="2CA23B5E">
            <wp:extent cx="5612130" cy="2785110"/>
            <wp:effectExtent l="0" t="0" r="1270" b="0"/>
            <wp:docPr id="1646038747" name="Imagen 16460387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038747" name="Picture 1646038747"/>
                    <pic:cNvPicPr/>
                  </pic:nvPicPr>
                  <pic:blipFill>
                    <a:blip r:embed="rId47">
                      <a:extLst>
                        <a:ext uri="{28A0092B-C50C-407E-A947-70E740481C1C}">
                          <a14:useLocalDpi xmlns:a14="http://schemas.microsoft.com/office/drawing/2010/main" val="0"/>
                        </a:ext>
                      </a:extLst>
                    </a:blip>
                    <a:stretch>
                      <a:fillRect/>
                    </a:stretch>
                  </pic:blipFill>
                  <pic:spPr>
                    <a:xfrm>
                      <a:off x="0" y="0"/>
                      <a:ext cx="5612130" cy="2785110"/>
                    </a:xfrm>
                    <a:prstGeom prst="rect">
                      <a:avLst/>
                    </a:prstGeom>
                  </pic:spPr>
                </pic:pic>
              </a:graphicData>
            </a:graphic>
          </wp:inline>
        </w:drawing>
      </w:r>
    </w:p>
    <w:p w14:paraId="3A03AEBB" w14:textId="707B8E2D" w:rsidR="00AB1AB8" w:rsidRPr="00AB1AB8" w:rsidRDefault="006651F0" w:rsidP="00EB742A">
      <w:pPr>
        <w:pStyle w:val="Caption"/>
        <w:jc w:val="center"/>
      </w:pPr>
      <w:bookmarkStart w:id="164" w:name="_Ref153376707"/>
      <w:bookmarkStart w:id="165" w:name="_Toc153454254"/>
      <w:r>
        <w:t xml:space="preserve">Figura </w:t>
      </w:r>
      <w:r>
        <w:fldChar w:fldCharType="begin"/>
      </w:r>
      <w:r>
        <w:instrText xml:space="preserve"> SEQ Figura \* ARABIC </w:instrText>
      </w:r>
      <w:r>
        <w:fldChar w:fldCharType="separate"/>
      </w:r>
      <w:r w:rsidR="00527F87">
        <w:rPr>
          <w:noProof/>
        </w:rPr>
        <w:t>19</w:t>
      </w:r>
      <w:r>
        <w:fldChar w:fldCharType="end"/>
      </w:r>
      <w:bookmarkEnd w:id="164"/>
      <w:r>
        <w:t>:</w:t>
      </w:r>
      <w:r w:rsidR="003F1AAA">
        <w:t xml:space="preserve"> </w:t>
      </w:r>
      <w:r>
        <w:t xml:space="preserve">CU-001 </w:t>
      </w:r>
      <w:r w:rsidR="003F1AAA">
        <w:t>C</w:t>
      </w:r>
      <w:r>
        <w:t>onexión y configuración del sistema</w:t>
      </w:r>
      <w:bookmarkEnd w:id="165"/>
    </w:p>
    <w:p w14:paraId="7496146B" w14:textId="57DC7A08" w:rsidR="00EB742A" w:rsidRDefault="00EB742A" w:rsidP="00EB742A">
      <w:pPr>
        <w:spacing w:after="160" w:line="259" w:lineRule="auto"/>
        <w:jc w:val="left"/>
      </w:pPr>
      <w:r>
        <w:br w:type="page"/>
      </w:r>
    </w:p>
    <w:p w14:paraId="57829044" w14:textId="5AF3ABEB" w:rsidR="00F64F8D" w:rsidRDefault="633C37B7" w:rsidP="00286A2C">
      <w:pPr>
        <w:pStyle w:val="Subtitle"/>
        <w:numPr>
          <w:ilvl w:val="1"/>
          <w:numId w:val="7"/>
        </w:numPr>
        <w:spacing w:after="120"/>
      </w:pPr>
      <w:bookmarkStart w:id="166" w:name="_Toc153453938"/>
      <w:r>
        <w:t>Diseño de prototipos.</w:t>
      </w:r>
      <w:bookmarkEnd w:id="166"/>
      <w:r w:rsidR="00F64F8D">
        <w:t xml:space="preserve">  </w:t>
      </w:r>
    </w:p>
    <w:p w14:paraId="2DC53D4E" w14:textId="2BA1DDBE" w:rsidR="00681AFA" w:rsidRDefault="00681AFA" w:rsidP="00681AFA">
      <w:pPr>
        <w:pStyle w:val="Textonormal"/>
        <w:spacing w:after="0"/>
        <w:contextualSpacing/>
      </w:pPr>
      <w:r>
        <w:t xml:space="preserve">En el diseño de los prototipos de la aplicación, se adoptó el sistema Material Design, creado y respaldado por diseñadores y desarrolladores de Google, conocido por su enfoque en la experiencia del usuario (UX) y la interfaz de usuario (UI) </w:t>
      </w:r>
      <w:r w:rsidR="00D7584D">
        <w:fldChar w:fldCharType="begin"/>
      </w:r>
      <w:r w:rsidR="00184038">
        <w:instrText xml:space="preserve"> ADDIN ZOTERO_ITEM CSL_CITATION {"citationID":"GfEN4iqT","properties":{"formattedCitation":"[66]","plainCitation":"[66]","noteIndex":0},"citationItems":[{"id":"ayzYSt9U/KoqSePzk","uris":["http://zotero.org/users/local/5HXqhgG0/items/SAMD9KT5"],"itemData":{"id":141,"type":"webpage","abstract":"Build beautiful, usable products faster. Material Design is an adaptable system—backed by open-source code—that helps teams build high quality digital experiences.","container-title":"Material Design","language":"en","title":"Material Design","URL":"https://m3.material.io/","accessed":{"date-parts":[["2023",12,8]]}}}],"schema":"https://github.com/citation-style-language/schema/raw/master/csl-citation.json"} </w:instrText>
      </w:r>
      <w:r w:rsidR="00D7584D">
        <w:fldChar w:fldCharType="separate"/>
      </w:r>
      <w:r w:rsidR="00184038">
        <w:rPr>
          <w:rFonts w:cs="Times New Roman"/>
        </w:rPr>
        <w:t>[66]</w:t>
      </w:r>
      <w:r w:rsidR="00D7584D">
        <w:fldChar w:fldCharType="end"/>
      </w:r>
      <w:r>
        <w:t xml:space="preserve">. La versión utilizada para los bosquejos de interfaz fue la Material Design 3, lanzada en 2021, que destaca por sus colores dinámicos, formas redondeadas y animaciones </w:t>
      </w:r>
      <w:r w:rsidR="00D7584D">
        <w:fldChar w:fldCharType="begin"/>
      </w:r>
      <w:r w:rsidR="00184038">
        <w:instrText xml:space="preserve"> ADDIN ZOTERO_ITEM CSL_CITATION {"citationID":"Q9LJC2Uq","properties":{"formattedCitation":"[66]","plainCitation":"[66]","noteIndex":0},"citationItems":[{"id":"ayzYSt9U/KoqSePzk","uris":["http://zotero.org/users/local/5HXqhgG0/items/SAMD9KT5"],"itemData":{"id":141,"type":"webpage","abstract":"Build beautiful, usable products faster. Material Design is an adaptable system—backed by open-source code—that helps teams build high quality digital experiences.","container-title":"Material Design","language":"en","title":"Material Design","URL":"https://m3.material.io/","accessed":{"date-parts":[["2023",12,8]]}}}],"schema":"https://github.com/citation-style-language/schema/raw/master/csl-citation.json"} </w:instrText>
      </w:r>
      <w:r w:rsidR="00D7584D">
        <w:fldChar w:fldCharType="separate"/>
      </w:r>
      <w:r w:rsidR="00184038">
        <w:rPr>
          <w:rFonts w:cs="Times New Roman"/>
        </w:rPr>
        <w:t>[66]</w:t>
      </w:r>
      <w:r w:rsidR="00D7584D">
        <w:fldChar w:fldCharType="end"/>
      </w:r>
      <w:r>
        <w:t xml:space="preserve">. Este sistema proporciona diseños de componentes modificables en cuanto a colores, tamaños y tipografía, con documentación detallada sobre su uso, mejoras de accesibilidad, anatomía y especificaciones </w:t>
      </w:r>
      <w:r w:rsidR="00D7584D">
        <w:fldChar w:fldCharType="begin"/>
      </w:r>
      <w:r w:rsidR="00184038">
        <w:instrText xml:space="preserve"> ADDIN ZOTERO_ITEM CSL_CITATION {"citationID":"FySGeJrG","properties":{"formattedCitation":"[66]","plainCitation":"[66]","noteIndex":0},"citationItems":[{"id":"ayzYSt9U/KoqSePzk","uris":["http://zotero.org/users/local/5HXqhgG0/items/SAMD9KT5"],"itemData":{"id":141,"type":"webpage","abstract":"Build beautiful, usable products faster. Material Design is an adaptable system—backed by open-source code—that helps teams build high quality digital experiences.","container-title":"Material Design","language":"en","title":"Material Design","URL":"https://m3.material.io/","accessed":{"date-parts":[["2023",12,8]]}}}],"schema":"https://github.com/citation-style-language/schema/raw/master/csl-citation.json"} </w:instrText>
      </w:r>
      <w:r w:rsidR="00D7584D">
        <w:fldChar w:fldCharType="separate"/>
      </w:r>
      <w:r w:rsidR="00184038">
        <w:rPr>
          <w:rFonts w:cs="Times New Roman"/>
        </w:rPr>
        <w:t>[66]</w:t>
      </w:r>
      <w:r w:rsidR="00D7584D">
        <w:fldChar w:fldCharType="end"/>
      </w:r>
      <w:r>
        <w:t>. La documentación facilita la implementación y modificación en diversas plataformas, como Figma, Flutter, Jetpack Compose, MDC-Android y la Web, asegurando coherencia en las interfaces generadas.</w:t>
      </w:r>
    </w:p>
    <w:p w14:paraId="10606653" w14:textId="77777777" w:rsidR="00681AFA" w:rsidRDefault="00681AFA" w:rsidP="00681AFA">
      <w:pPr>
        <w:pStyle w:val="Textonormal"/>
        <w:spacing w:after="0"/>
        <w:contextualSpacing/>
      </w:pPr>
    </w:p>
    <w:p w14:paraId="1B71C19C" w14:textId="12F39924" w:rsidR="00C646B0" w:rsidRDefault="00681AFA" w:rsidP="00F64F8D">
      <w:pPr>
        <w:pStyle w:val="Textonormal"/>
        <w:spacing w:after="0"/>
        <w:contextualSpacing/>
      </w:pPr>
      <w:r>
        <w:t xml:space="preserve">En el desarrollo de las interfaces, se optó por una paleta de colores inicial, visible en la </w:t>
      </w:r>
      <w:r w:rsidR="005B792A">
        <w:fldChar w:fldCharType="begin"/>
      </w:r>
      <w:r w:rsidR="005B792A">
        <w:instrText xml:space="preserve"> REF _Ref152892172 \h </w:instrText>
      </w:r>
      <w:r w:rsidR="005B792A">
        <w:fldChar w:fldCharType="separate"/>
      </w:r>
      <w:r w:rsidR="0070160A">
        <w:t xml:space="preserve">Figura </w:t>
      </w:r>
      <w:r w:rsidR="0070160A">
        <w:rPr>
          <w:noProof/>
        </w:rPr>
        <w:t>20</w:t>
      </w:r>
      <w:r w:rsidR="005B792A">
        <w:fldChar w:fldCharType="end"/>
      </w:r>
      <w:r>
        <w:t>, compuesta por siete tonalidades desde azul hasta blanco. Cada color se identifica mediante su código hexadecimal.</w:t>
      </w:r>
    </w:p>
    <w:p w14:paraId="0EAE4501" w14:textId="77777777" w:rsidR="002975BE" w:rsidRDefault="002975BE" w:rsidP="00F64F8D">
      <w:pPr>
        <w:pStyle w:val="Textonormal"/>
        <w:spacing w:after="0"/>
        <w:contextualSpacing/>
        <w:rPr>
          <w:noProof/>
        </w:rPr>
      </w:pPr>
    </w:p>
    <w:p w14:paraId="23AF590E" w14:textId="77777777" w:rsidR="00C646B0" w:rsidRDefault="00C646B0" w:rsidP="00C646B0">
      <w:pPr>
        <w:pStyle w:val="Textonormal"/>
        <w:keepNext/>
        <w:spacing w:after="0"/>
        <w:contextualSpacing/>
        <w:jc w:val="center"/>
      </w:pPr>
      <w:r>
        <w:rPr>
          <w:noProof/>
        </w:rPr>
        <w:drawing>
          <wp:inline distT="0" distB="0" distL="0" distR="0" wp14:anchorId="3EB6A975" wp14:editId="6C9385D9">
            <wp:extent cx="4762500" cy="1371600"/>
            <wp:effectExtent l="0" t="0" r="0" b="0"/>
            <wp:docPr id="799864728" name="Gráfico 799864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864728" name="Graphic 799864728"/>
                    <pic:cNvPicPr/>
                  </pic:nvPicPr>
                  <pic:blipFill rotWithShape="1">
                    <a:blip r:embed="rId48">
                      <a:extLst>
                        <a:ext uri="{28A0092B-C50C-407E-A947-70E740481C1C}">
                          <a14:useLocalDpi xmlns:a14="http://schemas.microsoft.com/office/drawing/2010/main" val="0"/>
                        </a:ext>
                        <a:ext uri="{96DAC541-7B7A-43D3-8B79-37D633B846F1}">
                          <asvg:svgBlip xmlns:asvg="http://schemas.microsoft.com/office/drawing/2016/SVG/main" r:embed="rId49"/>
                        </a:ext>
                      </a:extLst>
                    </a:blip>
                    <a:srcRect t="46494" b="12007"/>
                    <a:stretch/>
                  </pic:blipFill>
                  <pic:spPr bwMode="auto">
                    <a:xfrm>
                      <a:off x="0" y="0"/>
                      <a:ext cx="4762500" cy="1371600"/>
                    </a:xfrm>
                    <a:prstGeom prst="rect">
                      <a:avLst/>
                    </a:prstGeom>
                    <a:ln>
                      <a:noFill/>
                    </a:ln>
                    <a:extLst>
                      <a:ext uri="{53640926-AAD7-44D8-BBD7-CCE9431645EC}">
                        <a14:shadowObscured xmlns:a14="http://schemas.microsoft.com/office/drawing/2010/main"/>
                      </a:ext>
                    </a:extLst>
                  </pic:spPr>
                </pic:pic>
              </a:graphicData>
            </a:graphic>
          </wp:inline>
        </w:drawing>
      </w:r>
    </w:p>
    <w:p w14:paraId="0A1FD6D7" w14:textId="0E2AE460" w:rsidR="00116536" w:rsidRDefault="00C646B0" w:rsidP="00C646B0">
      <w:pPr>
        <w:pStyle w:val="Caption"/>
        <w:jc w:val="center"/>
      </w:pPr>
      <w:bookmarkStart w:id="167" w:name="_Ref152892172"/>
      <w:bookmarkStart w:id="168" w:name="_Toc153454255"/>
      <w:r>
        <w:t xml:space="preserve">Figura </w:t>
      </w:r>
      <w:r>
        <w:fldChar w:fldCharType="begin"/>
      </w:r>
      <w:r>
        <w:instrText xml:space="preserve"> SEQ Figura \* ARABIC </w:instrText>
      </w:r>
      <w:r>
        <w:fldChar w:fldCharType="separate"/>
      </w:r>
      <w:r w:rsidR="00527F87">
        <w:rPr>
          <w:noProof/>
        </w:rPr>
        <w:t>20</w:t>
      </w:r>
      <w:r>
        <w:fldChar w:fldCharType="end"/>
      </w:r>
      <w:bookmarkEnd w:id="167"/>
      <w:r>
        <w:t xml:space="preserve">. </w:t>
      </w:r>
      <w:r w:rsidR="00C34599">
        <w:t>Primera</w:t>
      </w:r>
      <w:r>
        <w:t xml:space="preserve"> paleta de colores</w:t>
      </w:r>
      <w:bookmarkEnd w:id="168"/>
    </w:p>
    <w:p w14:paraId="5DF8992E" w14:textId="77777777" w:rsidR="00A051B6" w:rsidRDefault="00A051B6" w:rsidP="00F64F8D">
      <w:pPr>
        <w:pStyle w:val="Textonormal"/>
        <w:spacing w:after="0"/>
        <w:contextualSpacing/>
      </w:pPr>
    </w:p>
    <w:p w14:paraId="634B5A29" w14:textId="02CD4F7D" w:rsidR="002A2849" w:rsidRDefault="002A2849" w:rsidP="002A2849">
      <w:pPr>
        <w:pStyle w:val="Textonormal"/>
        <w:spacing w:after="0"/>
        <w:contextualSpacing/>
      </w:pPr>
      <w:r>
        <w:t xml:space="preserve">Material Design 3 presenta además la herramienta web "Theme Builder", que permite seleccionar colores para la aplicación. Puede extraer automáticamente colores principales de una imagen o elegirlos manualmente </w:t>
      </w:r>
      <w:r>
        <w:fldChar w:fldCharType="begin"/>
      </w:r>
      <w:r w:rsidR="00184038">
        <w:instrText xml:space="preserve"> ADDIN ZOTERO_ITEM CSL_CITATION {"citationID":"aj3Elm1B","properties":{"formattedCitation":"[67]","plainCitation":"[67]","noteIndex":0},"citationItems":[{"id":"ayzYSt9U/xNKvP6ct","uris":["http://zotero.org/users/local/5HXqhgG0/items/9553JKA5"],"itemData":{"id":143,"type":"webpage","abstract":"Build beautiful, usable products faster. Material Design is an adaptable system—backed by open-source code—that helps teams build high quality digital experiences.","container-title":"Material Design","language":"en","title":"Material Design Theme Builder","URL":"https://m3.material.io/theme-builder#/custom","accessed":{"date-parts":[["2023",12,8]]}}}],"schema":"https://github.com/citation-style-language/schema/raw/master/csl-citation.json"} </w:instrText>
      </w:r>
      <w:r>
        <w:fldChar w:fldCharType="separate"/>
      </w:r>
      <w:r w:rsidR="00184038">
        <w:rPr>
          <w:rFonts w:cs="Times New Roman"/>
        </w:rPr>
        <w:t>[67]</w:t>
      </w:r>
      <w:r>
        <w:fldChar w:fldCharType="end"/>
      </w:r>
      <w:r>
        <w:t>, esta herramienta está disponible también como un plugin para Figma.</w:t>
      </w:r>
      <w:r w:rsidR="00E06379">
        <w:t xml:space="preserve"> Con el uso de est</w:t>
      </w:r>
      <w:r w:rsidR="004D7C76">
        <w:t xml:space="preserve">a herramienta </w:t>
      </w:r>
      <w:r w:rsidR="004116AF">
        <w:t>y la paleta inicial,</w:t>
      </w:r>
      <w:r w:rsidR="004D7C76">
        <w:t xml:space="preserve"> se generó </w:t>
      </w:r>
      <w:r w:rsidR="004B09B2">
        <w:t xml:space="preserve">una segunda paleta de </w:t>
      </w:r>
      <w:r w:rsidR="008E2890">
        <w:t xml:space="preserve">colores, </w:t>
      </w:r>
      <w:r w:rsidR="004116AF">
        <w:rPr>
          <w:highlight w:val="yellow"/>
        </w:rPr>
        <w:fldChar w:fldCharType="begin"/>
      </w:r>
      <w:r w:rsidR="004116AF">
        <w:instrText xml:space="preserve"> REF _Ref152893171 \h </w:instrText>
      </w:r>
      <w:r w:rsidR="004116AF">
        <w:rPr>
          <w:highlight w:val="yellow"/>
        </w:rPr>
      </w:r>
      <w:r w:rsidR="004116AF">
        <w:rPr>
          <w:highlight w:val="yellow"/>
        </w:rPr>
        <w:fldChar w:fldCharType="separate"/>
      </w:r>
      <w:r w:rsidR="0070160A">
        <w:t xml:space="preserve">Figura </w:t>
      </w:r>
      <w:r w:rsidR="0070160A">
        <w:rPr>
          <w:noProof/>
        </w:rPr>
        <w:t>21</w:t>
      </w:r>
      <w:r w:rsidR="004116AF">
        <w:rPr>
          <w:highlight w:val="yellow"/>
        </w:rPr>
        <w:fldChar w:fldCharType="end"/>
      </w:r>
      <w:r w:rsidR="008E2890">
        <w:t xml:space="preserve">, en esta se </w:t>
      </w:r>
      <w:r w:rsidR="00CB217D">
        <w:t xml:space="preserve">observan </w:t>
      </w:r>
      <w:r w:rsidR="00B40353">
        <w:t>los componentes principales de una aplicación móvil basada en Material Design 3</w:t>
      </w:r>
      <w:r w:rsidR="004116AF">
        <w:t xml:space="preserve">, es importante mencionar que se toman como principales tres colores a la izquierda y un color </w:t>
      </w:r>
      <w:r w:rsidR="001942CA">
        <w:t>neutral</w:t>
      </w:r>
      <w:r w:rsidR="0090444A">
        <w:t>.</w:t>
      </w:r>
    </w:p>
    <w:p w14:paraId="0C729D8F" w14:textId="77777777" w:rsidR="002975BE" w:rsidRDefault="002975BE" w:rsidP="002A2849">
      <w:pPr>
        <w:pStyle w:val="Textonormal"/>
        <w:spacing w:after="0"/>
        <w:contextualSpacing/>
      </w:pPr>
    </w:p>
    <w:p w14:paraId="0E10F17B" w14:textId="77777777" w:rsidR="00C152BB" w:rsidRDefault="000C150D" w:rsidP="00C152BB">
      <w:pPr>
        <w:pStyle w:val="Textonormal"/>
        <w:keepNext/>
        <w:spacing w:after="0"/>
        <w:contextualSpacing/>
        <w:jc w:val="center"/>
      </w:pPr>
      <w:r w:rsidRPr="000C150D">
        <w:rPr>
          <w:noProof/>
        </w:rPr>
        <w:drawing>
          <wp:inline distT="0" distB="0" distL="0" distR="0" wp14:anchorId="5B8FC543" wp14:editId="7B9F91DD">
            <wp:extent cx="5612130" cy="2689225"/>
            <wp:effectExtent l="0" t="0" r="7620" b="0"/>
            <wp:docPr id="56346768" name="Imagen 5634676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46768" name="Picture 1" descr="A screenshot of a phone&#10;&#10;Description automatically generated"/>
                    <pic:cNvPicPr/>
                  </pic:nvPicPr>
                  <pic:blipFill>
                    <a:blip r:embed="rId50"/>
                    <a:stretch>
                      <a:fillRect/>
                    </a:stretch>
                  </pic:blipFill>
                  <pic:spPr>
                    <a:xfrm>
                      <a:off x="0" y="0"/>
                      <a:ext cx="5612130" cy="2689225"/>
                    </a:xfrm>
                    <a:prstGeom prst="rect">
                      <a:avLst/>
                    </a:prstGeom>
                  </pic:spPr>
                </pic:pic>
              </a:graphicData>
            </a:graphic>
          </wp:inline>
        </w:drawing>
      </w:r>
    </w:p>
    <w:p w14:paraId="13194BD1" w14:textId="32E87A47" w:rsidR="000C150D" w:rsidRDefault="00C152BB" w:rsidP="00C152BB">
      <w:pPr>
        <w:pStyle w:val="Caption"/>
        <w:jc w:val="center"/>
      </w:pPr>
      <w:bookmarkStart w:id="169" w:name="_Ref152893171"/>
      <w:bookmarkStart w:id="170" w:name="_Toc153454256"/>
      <w:r>
        <w:t xml:space="preserve">Figura </w:t>
      </w:r>
      <w:r>
        <w:fldChar w:fldCharType="begin"/>
      </w:r>
      <w:r>
        <w:instrText xml:space="preserve"> SEQ Figura \* ARABIC </w:instrText>
      </w:r>
      <w:r>
        <w:fldChar w:fldCharType="separate"/>
      </w:r>
      <w:r w:rsidR="00DB6405">
        <w:rPr>
          <w:noProof/>
        </w:rPr>
        <w:t>21</w:t>
      </w:r>
      <w:r>
        <w:fldChar w:fldCharType="end"/>
      </w:r>
      <w:bookmarkEnd w:id="169"/>
      <w:r>
        <w:t>. Paleta de colores aplicación Material 3</w:t>
      </w:r>
      <w:bookmarkEnd w:id="170"/>
    </w:p>
    <w:p w14:paraId="64DE2D12" w14:textId="77777777" w:rsidR="002975BE" w:rsidRPr="002975BE" w:rsidRDefault="002975BE" w:rsidP="002975BE">
      <w:pPr>
        <w:rPr>
          <w:lang w:val="es-ES"/>
        </w:rPr>
      </w:pPr>
    </w:p>
    <w:p w14:paraId="02071EB9" w14:textId="5C112E54" w:rsidR="00AD3049" w:rsidRDefault="001E07FC" w:rsidP="00F64F8D">
      <w:pPr>
        <w:pStyle w:val="Textonormal"/>
        <w:spacing w:after="0"/>
        <w:contextualSpacing/>
      </w:pPr>
      <w:r>
        <w:t xml:space="preserve">En la </w:t>
      </w:r>
      <w:r w:rsidR="00F24F25">
        <w:fldChar w:fldCharType="begin"/>
      </w:r>
      <w:r w:rsidR="00F24F25">
        <w:instrText xml:space="preserve"> REF _Ref152893335 \h </w:instrText>
      </w:r>
      <w:r w:rsidR="00F24F25">
        <w:fldChar w:fldCharType="separate"/>
      </w:r>
      <w:r w:rsidR="0070160A">
        <w:t xml:space="preserve">Figura </w:t>
      </w:r>
      <w:r w:rsidR="0070160A">
        <w:rPr>
          <w:noProof/>
        </w:rPr>
        <w:t>22</w:t>
      </w:r>
      <w:r w:rsidR="00F24F25">
        <w:fldChar w:fldCharType="end"/>
      </w:r>
      <w:r w:rsidR="00F24F25">
        <w:t xml:space="preserve">, se puede observar el resultado de la herramienta, </w:t>
      </w:r>
      <w:r w:rsidR="005E5A54">
        <w:t xml:space="preserve">basado en Material Design 3, los colores presentan una opción de accesibilidad, por lo que se </w:t>
      </w:r>
      <w:r w:rsidR="00660D00">
        <w:t xml:space="preserve">toman tres colores principales para </w:t>
      </w:r>
      <w:r w:rsidR="007F7878">
        <w:t>diferenciar entre componentes principales, secundarios o terciarios</w:t>
      </w:r>
      <w:r w:rsidR="007469A0">
        <w:t xml:space="preserve"> y enfocar la vista del usuario en los mismos</w:t>
      </w:r>
      <w:r w:rsidR="00572596">
        <w:t>.</w:t>
      </w:r>
      <w:r w:rsidR="00881247">
        <w:t xml:space="preserve"> </w:t>
      </w:r>
    </w:p>
    <w:p w14:paraId="20C88783" w14:textId="77777777" w:rsidR="00AD3049" w:rsidRDefault="00AD3049" w:rsidP="00F64F8D">
      <w:pPr>
        <w:pStyle w:val="Textonormal"/>
        <w:spacing w:after="0"/>
        <w:contextualSpacing/>
      </w:pPr>
    </w:p>
    <w:p w14:paraId="381CA37D" w14:textId="77777777" w:rsidR="001E07FC" w:rsidRDefault="001E07FC" w:rsidP="001E07FC">
      <w:pPr>
        <w:pStyle w:val="Textonormal"/>
        <w:keepNext/>
        <w:spacing w:after="0"/>
        <w:contextualSpacing/>
        <w:jc w:val="center"/>
      </w:pPr>
      <w:r w:rsidRPr="001E07FC">
        <w:rPr>
          <w:noProof/>
        </w:rPr>
        <w:drawing>
          <wp:inline distT="0" distB="0" distL="0" distR="0" wp14:anchorId="55603360" wp14:editId="107FB594">
            <wp:extent cx="4931988" cy="3240000"/>
            <wp:effectExtent l="0" t="0" r="2540" b="0"/>
            <wp:docPr id="1558258142" name="Imagen 155825814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258142" name="Picture 1" descr="A screenshot of a computer&#10;&#10;Description automatically generated"/>
                    <pic:cNvPicPr/>
                  </pic:nvPicPr>
                  <pic:blipFill>
                    <a:blip r:embed="rId51"/>
                    <a:stretch>
                      <a:fillRect/>
                    </a:stretch>
                  </pic:blipFill>
                  <pic:spPr>
                    <a:xfrm>
                      <a:off x="0" y="0"/>
                      <a:ext cx="4931988" cy="3240000"/>
                    </a:xfrm>
                    <a:prstGeom prst="rect">
                      <a:avLst/>
                    </a:prstGeom>
                  </pic:spPr>
                </pic:pic>
              </a:graphicData>
            </a:graphic>
          </wp:inline>
        </w:drawing>
      </w:r>
    </w:p>
    <w:p w14:paraId="3942E880" w14:textId="79184500" w:rsidR="001E07FC" w:rsidRDefault="001E07FC" w:rsidP="001E07FC">
      <w:pPr>
        <w:pStyle w:val="Caption"/>
        <w:jc w:val="center"/>
      </w:pPr>
      <w:bookmarkStart w:id="171" w:name="_Ref152893335"/>
      <w:bookmarkStart w:id="172" w:name="_Toc153454257"/>
      <w:r>
        <w:t xml:space="preserve">Figura </w:t>
      </w:r>
      <w:r>
        <w:fldChar w:fldCharType="begin"/>
      </w:r>
      <w:r>
        <w:instrText xml:space="preserve"> SEQ Figura \* ARABIC </w:instrText>
      </w:r>
      <w:r>
        <w:fldChar w:fldCharType="separate"/>
      </w:r>
      <w:r w:rsidR="00DB6405">
        <w:rPr>
          <w:noProof/>
        </w:rPr>
        <w:t>22</w:t>
      </w:r>
      <w:r>
        <w:fldChar w:fldCharType="end"/>
      </w:r>
      <w:bookmarkEnd w:id="171"/>
      <w:r>
        <w:t>. Colores segunda paleta</w:t>
      </w:r>
      <w:bookmarkEnd w:id="172"/>
    </w:p>
    <w:p w14:paraId="3244C4A4" w14:textId="77777777" w:rsidR="002A2849" w:rsidRDefault="002A2849" w:rsidP="00F64F8D">
      <w:pPr>
        <w:pStyle w:val="Textonormal"/>
        <w:spacing w:after="0"/>
        <w:contextualSpacing/>
      </w:pPr>
    </w:p>
    <w:p w14:paraId="7E810060" w14:textId="1C508562" w:rsidR="008E2F9F" w:rsidRDefault="00A30AF6" w:rsidP="00F64F8D">
      <w:pPr>
        <w:pStyle w:val="Textonormal"/>
        <w:spacing w:after="0"/>
        <w:contextualSpacing/>
      </w:pPr>
      <w:r>
        <w:t xml:space="preserve">La elección de </w:t>
      </w:r>
      <w:r w:rsidR="005C13E9">
        <w:t xml:space="preserve">Figma </w:t>
      </w:r>
      <w:r>
        <w:t xml:space="preserve">como herramienta </w:t>
      </w:r>
      <w:r w:rsidR="005C13E9">
        <w:t>para el desarrollo de interfaces</w:t>
      </w:r>
      <w:r>
        <w:t xml:space="preserve"> condujo a la implementación del</w:t>
      </w:r>
      <w:r w:rsidR="00646D8A">
        <w:t xml:space="preserve"> plugin Theme Builder para generar </w:t>
      </w:r>
      <w:r>
        <w:t xml:space="preserve">la paleta de </w:t>
      </w:r>
      <w:r w:rsidR="00646D8A">
        <w:t>colores</w:t>
      </w:r>
      <w:r>
        <w:t xml:space="preserve">. Para la </w:t>
      </w:r>
      <w:r w:rsidR="00432FB5">
        <w:t>tipografía</w:t>
      </w:r>
      <w:r>
        <w:t>, se seleccionó</w:t>
      </w:r>
      <w:r w:rsidR="00432FB5">
        <w:t xml:space="preserve"> </w:t>
      </w:r>
      <w:r w:rsidR="00166D3E">
        <w:t xml:space="preserve">Poppins </w:t>
      </w:r>
      <w:r>
        <w:t xml:space="preserve">de </w:t>
      </w:r>
      <w:r w:rsidR="00FC65C1">
        <w:t>Google Fonts</w:t>
      </w:r>
      <w:r w:rsidR="006444D9">
        <w:t>,</w:t>
      </w:r>
      <w:r w:rsidR="00FC65C1">
        <w:t xml:space="preserve"> </w:t>
      </w:r>
      <w:r>
        <w:t xml:space="preserve">y </w:t>
      </w:r>
      <w:r w:rsidR="00B63E86">
        <w:t xml:space="preserve">los componentes </w:t>
      </w:r>
      <w:r>
        <w:t>utilizados provienen del</w:t>
      </w:r>
      <w:r w:rsidR="005A3444">
        <w:t xml:space="preserve"> kit de diseño para Figma de Material Design 3</w:t>
      </w:r>
      <w:r>
        <w:t>. Esto permitió configurar</w:t>
      </w:r>
      <w:r w:rsidR="00792A95">
        <w:t xml:space="preserve"> un </w:t>
      </w:r>
      <w:r w:rsidR="0067472C">
        <w:t xml:space="preserve">espacio de trabajo </w:t>
      </w:r>
      <w:r w:rsidR="00ED43DB">
        <w:t>con colores y tipografía personalizados</w:t>
      </w:r>
      <w:r>
        <w:t>,</w:t>
      </w:r>
      <w:r w:rsidR="00ED43DB">
        <w:t xml:space="preserve"> al que se pueden </w:t>
      </w:r>
      <w:r>
        <w:t>añadir</w:t>
      </w:r>
      <w:r w:rsidR="0039087C">
        <w:t xml:space="preserve"> componentes y elementos</w:t>
      </w:r>
      <w:r w:rsidR="00846E50">
        <w:t xml:space="preserve">. </w:t>
      </w:r>
      <w:r>
        <w:t xml:space="preserve">La </w:t>
      </w:r>
      <w:r w:rsidR="00C45084">
        <w:fldChar w:fldCharType="begin"/>
      </w:r>
      <w:r w:rsidR="00C45084">
        <w:instrText xml:space="preserve"> REF _Ref152893910 \h </w:instrText>
      </w:r>
      <w:r w:rsidR="00C45084">
        <w:fldChar w:fldCharType="separate"/>
      </w:r>
      <w:r w:rsidR="0070160A">
        <w:t xml:space="preserve">Figura </w:t>
      </w:r>
      <w:r w:rsidR="0070160A">
        <w:rPr>
          <w:noProof/>
        </w:rPr>
        <w:t>23</w:t>
      </w:r>
      <w:r w:rsidR="00C45084">
        <w:fldChar w:fldCharType="end"/>
      </w:r>
      <w:r w:rsidR="00255F2D">
        <w:t xml:space="preserve"> muestra los colores utilizados en este entorno</w:t>
      </w:r>
      <w:r w:rsidR="00347342">
        <w:t>.</w:t>
      </w:r>
    </w:p>
    <w:p w14:paraId="78FC3641" w14:textId="77777777" w:rsidR="008E2F9F" w:rsidRDefault="008E2F9F" w:rsidP="00F64F8D">
      <w:pPr>
        <w:pStyle w:val="Textonormal"/>
        <w:spacing w:after="0"/>
        <w:contextualSpacing/>
      </w:pPr>
    </w:p>
    <w:p w14:paraId="15D59514" w14:textId="77777777" w:rsidR="00C45084" w:rsidRDefault="00C45084" w:rsidP="00C45084">
      <w:pPr>
        <w:pStyle w:val="Textonormal"/>
        <w:keepNext/>
        <w:spacing w:after="0"/>
        <w:contextualSpacing/>
      </w:pPr>
      <w:r>
        <w:rPr>
          <w:noProof/>
        </w:rPr>
        <w:drawing>
          <wp:inline distT="0" distB="0" distL="0" distR="0" wp14:anchorId="002BD40D" wp14:editId="6AB887F1">
            <wp:extent cx="5594102" cy="1672281"/>
            <wp:effectExtent l="0" t="0" r="0" b="4445"/>
            <wp:docPr id="1521501881" name="Gráfico 15215018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501881" name="Graphic 1521501881"/>
                    <pic:cNvPicPr/>
                  </pic:nvPicPr>
                  <pic:blipFill>
                    <a:blip r:embed="rId52" cstate="print">
                      <a:extLst>
                        <a:ext uri="{28A0092B-C50C-407E-A947-70E740481C1C}">
                          <a14:useLocalDpi xmlns:a14="http://schemas.microsoft.com/office/drawing/2010/main" val="0"/>
                        </a:ext>
                        <a:ext uri="{96DAC541-7B7A-43D3-8B79-37D633B846F1}">
                          <asvg:svgBlip xmlns:asvg="http://schemas.microsoft.com/office/drawing/2016/SVG/main" r:embed="rId53"/>
                        </a:ext>
                      </a:extLst>
                    </a:blip>
                    <a:stretch>
                      <a:fillRect/>
                    </a:stretch>
                  </pic:blipFill>
                  <pic:spPr>
                    <a:xfrm>
                      <a:off x="0" y="0"/>
                      <a:ext cx="5617841" cy="1679377"/>
                    </a:xfrm>
                    <a:prstGeom prst="rect">
                      <a:avLst/>
                    </a:prstGeom>
                  </pic:spPr>
                </pic:pic>
              </a:graphicData>
            </a:graphic>
          </wp:inline>
        </w:drawing>
      </w:r>
    </w:p>
    <w:p w14:paraId="4E7B116F" w14:textId="6AEE82F9" w:rsidR="008E2F9F" w:rsidRDefault="00C45084" w:rsidP="00C45084">
      <w:pPr>
        <w:pStyle w:val="Caption"/>
        <w:jc w:val="center"/>
      </w:pPr>
      <w:bookmarkStart w:id="173" w:name="_Ref152893910"/>
      <w:bookmarkStart w:id="174" w:name="_Toc153454258"/>
      <w:r>
        <w:t xml:space="preserve">Figura </w:t>
      </w:r>
      <w:r>
        <w:fldChar w:fldCharType="begin"/>
      </w:r>
      <w:r>
        <w:instrText xml:space="preserve"> SEQ Figura \* ARABIC </w:instrText>
      </w:r>
      <w:r>
        <w:fldChar w:fldCharType="separate"/>
      </w:r>
      <w:r w:rsidR="00DB6405">
        <w:rPr>
          <w:noProof/>
        </w:rPr>
        <w:t>23</w:t>
      </w:r>
      <w:r>
        <w:fldChar w:fldCharType="end"/>
      </w:r>
      <w:bookmarkEnd w:id="173"/>
      <w:r>
        <w:t>. Paleta de colores final</w:t>
      </w:r>
      <w:bookmarkEnd w:id="174"/>
    </w:p>
    <w:p w14:paraId="5E74BD96" w14:textId="77777777" w:rsidR="00ED2B65" w:rsidRDefault="00ED2B65" w:rsidP="000F338B">
      <w:pPr>
        <w:rPr>
          <w:lang w:val="es-ES"/>
        </w:rPr>
      </w:pPr>
    </w:p>
    <w:p w14:paraId="4E8105A6" w14:textId="660633BD" w:rsidR="000F338B" w:rsidRDefault="000F338B" w:rsidP="000F338B">
      <w:pPr>
        <w:rPr>
          <w:lang w:val="es-ES"/>
        </w:rPr>
      </w:pPr>
      <w:r>
        <w:rPr>
          <w:lang w:val="es-ES"/>
        </w:rPr>
        <w:t xml:space="preserve">De esta forma las interfaces </w:t>
      </w:r>
      <w:r w:rsidR="00ED2B65">
        <w:rPr>
          <w:lang w:val="es-ES"/>
        </w:rPr>
        <w:t xml:space="preserve">diseñadas se componen de la pantalla principal, </w:t>
      </w:r>
      <w:r w:rsidR="003743FC">
        <w:rPr>
          <w:lang w:val="es-ES"/>
        </w:rPr>
        <w:fldChar w:fldCharType="begin"/>
      </w:r>
      <w:r w:rsidR="003743FC">
        <w:rPr>
          <w:lang w:val="es-ES"/>
        </w:rPr>
        <w:instrText xml:space="preserve"> REF _Ref152894164 \h </w:instrText>
      </w:r>
      <w:r w:rsidR="003743FC">
        <w:rPr>
          <w:lang w:val="es-ES"/>
        </w:rPr>
      </w:r>
      <w:r w:rsidR="003743FC">
        <w:rPr>
          <w:lang w:val="es-ES"/>
        </w:rPr>
        <w:fldChar w:fldCharType="separate"/>
      </w:r>
      <w:r w:rsidR="0070160A">
        <w:t xml:space="preserve">Figura </w:t>
      </w:r>
      <w:r w:rsidR="0070160A">
        <w:rPr>
          <w:noProof/>
        </w:rPr>
        <w:t>24</w:t>
      </w:r>
      <w:r w:rsidR="003743FC">
        <w:rPr>
          <w:lang w:val="es-ES"/>
        </w:rPr>
        <w:fldChar w:fldCharType="end"/>
      </w:r>
      <w:r w:rsidR="003743FC">
        <w:rPr>
          <w:lang w:val="es-ES"/>
        </w:rPr>
        <w:t xml:space="preserve">, se compone del nombre del proyecto y los dos botones especificados en el requerimiento </w:t>
      </w:r>
      <w:r w:rsidR="005E38BB">
        <w:rPr>
          <w:lang w:val="es-ES"/>
        </w:rPr>
        <w:t xml:space="preserve">REQ-004, haciendo uso de la tipografía Poppins </w:t>
      </w:r>
      <w:r w:rsidR="00A807AB">
        <w:rPr>
          <w:lang w:val="es-ES"/>
        </w:rPr>
        <w:t xml:space="preserve">e iconos </w:t>
      </w:r>
      <w:r w:rsidR="00BF071F">
        <w:rPr>
          <w:lang w:val="es-ES"/>
        </w:rPr>
        <w:t>relacionados con lo que se podrá conseguir al pulsar los botones</w:t>
      </w:r>
      <w:r w:rsidR="000A291F">
        <w:rPr>
          <w:lang w:val="es-ES"/>
        </w:rPr>
        <w:t xml:space="preserve">, además se muestra el diseño en </w:t>
      </w:r>
      <w:r w:rsidR="00523FBD">
        <w:rPr>
          <w:lang w:val="es-ES"/>
        </w:rPr>
        <w:t>modo oscuro y claro</w:t>
      </w:r>
      <w:r w:rsidR="00BF071F">
        <w:rPr>
          <w:lang w:val="es-ES"/>
        </w:rPr>
        <w:t>.</w:t>
      </w:r>
    </w:p>
    <w:p w14:paraId="4A0BE3DE" w14:textId="77777777" w:rsidR="00E7754C" w:rsidRPr="000F338B" w:rsidRDefault="00E7754C" w:rsidP="000F338B">
      <w:pPr>
        <w:rPr>
          <w:lang w:val="es-ES"/>
        </w:rPr>
      </w:pPr>
    </w:p>
    <w:p w14:paraId="5939B4CB" w14:textId="77777777" w:rsidR="00ED2B65" w:rsidRDefault="000F338B" w:rsidP="00ED2B65">
      <w:pPr>
        <w:pStyle w:val="Textonormal"/>
        <w:keepNext/>
        <w:spacing w:after="0"/>
        <w:contextualSpacing/>
        <w:jc w:val="center"/>
      </w:pPr>
      <w:r>
        <w:rPr>
          <w:noProof/>
        </w:rPr>
        <w:drawing>
          <wp:inline distT="0" distB="0" distL="0" distR="0" wp14:anchorId="749940C4" wp14:editId="1C24F77E">
            <wp:extent cx="2799853" cy="2880000"/>
            <wp:effectExtent l="0" t="0" r="0" b="0"/>
            <wp:docPr id="1875130973" name="Gráfico 1875130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130973" name="Graphic 1875130973"/>
                    <pic:cNvPicPr/>
                  </pic:nvPicPr>
                  <pic:blipFill>
                    <a:blip r:embed="rId54" cstate="print">
                      <a:extLst>
                        <a:ext uri="{28A0092B-C50C-407E-A947-70E740481C1C}">
                          <a14:useLocalDpi xmlns:a14="http://schemas.microsoft.com/office/drawing/2010/main" val="0"/>
                        </a:ext>
                        <a:ext uri="{96DAC541-7B7A-43D3-8B79-37D633B846F1}">
                          <asvg:svgBlip xmlns:asvg="http://schemas.microsoft.com/office/drawing/2016/SVG/main" r:embed="rId55"/>
                        </a:ext>
                      </a:extLst>
                    </a:blip>
                    <a:stretch>
                      <a:fillRect/>
                    </a:stretch>
                  </pic:blipFill>
                  <pic:spPr>
                    <a:xfrm>
                      <a:off x="0" y="0"/>
                      <a:ext cx="2799853" cy="2880000"/>
                    </a:xfrm>
                    <a:prstGeom prst="rect">
                      <a:avLst/>
                    </a:prstGeom>
                  </pic:spPr>
                </pic:pic>
              </a:graphicData>
            </a:graphic>
          </wp:inline>
        </w:drawing>
      </w:r>
    </w:p>
    <w:p w14:paraId="7046BC2B" w14:textId="693C8FA7" w:rsidR="00ED2B65" w:rsidRDefault="00ED2B65" w:rsidP="00ED2B65">
      <w:pPr>
        <w:pStyle w:val="Caption"/>
        <w:jc w:val="center"/>
      </w:pPr>
      <w:bookmarkStart w:id="175" w:name="_Ref152894164"/>
      <w:bookmarkStart w:id="176" w:name="_Toc153454259"/>
      <w:r>
        <w:t xml:space="preserve">Figura </w:t>
      </w:r>
      <w:r>
        <w:fldChar w:fldCharType="begin"/>
      </w:r>
      <w:r>
        <w:instrText xml:space="preserve"> SEQ Figura \* ARABIC </w:instrText>
      </w:r>
      <w:r>
        <w:fldChar w:fldCharType="separate"/>
      </w:r>
      <w:r w:rsidR="00DB6405">
        <w:rPr>
          <w:noProof/>
        </w:rPr>
        <w:t>24</w:t>
      </w:r>
      <w:r>
        <w:fldChar w:fldCharType="end"/>
      </w:r>
      <w:bookmarkEnd w:id="175"/>
      <w:r>
        <w:t>. Pantalla inicial aplicación</w:t>
      </w:r>
      <w:bookmarkEnd w:id="176"/>
    </w:p>
    <w:p w14:paraId="00899B97" w14:textId="77777777" w:rsidR="00BA63AC" w:rsidRPr="00BA63AC" w:rsidRDefault="00BA63AC" w:rsidP="00BA63AC">
      <w:pPr>
        <w:rPr>
          <w:lang w:val="es-ES"/>
        </w:rPr>
      </w:pPr>
    </w:p>
    <w:p w14:paraId="24F23D4C" w14:textId="55F1CAF6" w:rsidR="0062592B" w:rsidRDefault="0062592B" w:rsidP="0062592B">
      <w:pPr>
        <w:rPr>
          <w:lang w:val="es-ES"/>
        </w:rPr>
      </w:pPr>
      <w:r>
        <w:rPr>
          <w:lang w:val="es-ES"/>
        </w:rPr>
        <w:t xml:space="preserve">La </w:t>
      </w:r>
      <w:r>
        <w:rPr>
          <w:lang w:val="es-ES"/>
        </w:rPr>
        <w:fldChar w:fldCharType="begin"/>
      </w:r>
      <w:r>
        <w:rPr>
          <w:lang w:val="es-ES"/>
        </w:rPr>
        <w:instrText xml:space="preserve"> REF _Ref152894300 \h </w:instrText>
      </w:r>
      <w:r>
        <w:rPr>
          <w:lang w:val="es-ES"/>
        </w:rPr>
      </w:r>
      <w:r>
        <w:rPr>
          <w:lang w:val="es-ES"/>
        </w:rPr>
        <w:fldChar w:fldCharType="separate"/>
      </w:r>
      <w:r w:rsidR="0070160A">
        <w:t xml:space="preserve">Figura </w:t>
      </w:r>
      <w:r w:rsidR="0070160A">
        <w:rPr>
          <w:noProof/>
        </w:rPr>
        <w:t>25</w:t>
      </w:r>
      <w:r>
        <w:rPr>
          <w:lang w:val="es-ES"/>
        </w:rPr>
        <w:fldChar w:fldCharType="end"/>
      </w:r>
      <w:r>
        <w:rPr>
          <w:lang w:val="es-ES"/>
        </w:rPr>
        <w:t xml:space="preserve"> proporciona dos botones más, estos se encuentran en una </w:t>
      </w:r>
      <w:r w:rsidR="00C5509F">
        <w:rPr>
          <w:lang w:val="es-ES"/>
        </w:rPr>
        <w:t xml:space="preserve">“bottom sheet” </w:t>
      </w:r>
      <w:r w:rsidR="008040BA">
        <w:rPr>
          <w:lang w:val="es-ES"/>
        </w:rPr>
        <w:t>que puede ser descartada para regresar a la pantalla inicial</w:t>
      </w:r>
      <w:r w:rsidR="000D1E5B">
        <w:rPr>
          <w:lang w:val="es-ES"/>
        </w:rPr>
        <w:t xml:space="preserve">, </w:t>
      </w:r>
      <w:r w:rsidR="00523FBD">
        <w:rPr>
          <w:lang w:val="es-ES"/>
        </w:rPr>
        <w:t>nuevamente se divide en modo oscuro y claro, dado que no se cuentan con más componentes en pantalla, es posible usar cualquier color, sin seguir el rol de los colores, pues no interfieren</w:t>
      </w:r>
      <w:r w:rsidR="00C90B5A">
        <w:rPr>
          <w:lang w:val="es-ES"/>
        </w:rPr>
        <w:t xml:space="preserve"> entre sí.</w:t>
      </w:r>
    </w:p>
    <w:p w14:paraId="1846C4D9" w14:textId="77777777" w:rsidR="00E7754C" w:rsidRPr="0062592B" w:rsidRDefault="00E7754C" w:rsidP="0062592B">
      <w:pPr>
        <w:rPr>
          <w:lang w:val="es-ES"/>
        </w:rPr>
      </w:pPr>
    </w:p>
    <w:p w14:paraId="15A0F593" w14:textId="77777777" w:rsidR="00ED2B65" w:rsidRDefault="000F338B" w:rsidP="00ED2B65">
      <w:pPr>
        <w:pStyle w:val="Textonormal"/>
        <w:keepNext/>
        <w:spacing w:after="0"/>
        <w:contextualSpacing/>
        <w:jc w:val="center"/>
      </w:pPr>
      <w:r>
        <w:rPr>
          <w:noProof/>
        </w:rPr>
        <w:drawing>
          <wp:inline distT="0" distB="0" distL="0" distR="0" wp14:anchorId="7553BAB2" wp14:editId="57A340E0">
            <wp:extent cx="2799852" cy="2880000"/>
            <wp:effectExtent l="0" t="0" r="0" b="0"/>
            <wp:docPr id="1138223997" name="Gráfico 11382239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223997" name="Graphic 1138223997"/>
                    <pic:cNvPicPr/>
                  </pic:nvPicPr>
                  <pic:blipFill>
                    <a:blip r:embed="rId56" cstate="print">
                      <a:extLst>
                        <a:ext uri="{28A0092B-C50C-407E-A947-70E740481C1C}">
                          <a14:useLocalDpi xmlns:a14="http://schemas.microsoft.com/office/drawing/2010/main" val="0"/>
                        </a:ext>
                        <a:ext uri="{96DAC541-7B7A-43D3-8B79-37D633B846F1}">
                          <asvg:svgBlip xmlns:asvg="http://schemas.microsoft.com/office/drawing/2016/SVG/main" r:embed="rId57"/>
                        </a:ext>
                      </a:extLst>
                    </a:blip>
                    <a:stretch>
                      <a:fillRect/>
                    </a:stretch>
                  </pic:blipFill>
                  <pic:spPr>
                    <a:xfrm>
                      <a:off x="0" y="0"/>
                      <a:ext cx="2799852" cy="2880000"/>
                    </a:xfrm>
                    <a:prstGeom prst="rect">
                      <a:avLst/>
                    </a:prstGeom>
                  </pic:spPr>
                </pic:pic>
              </a:graphicData>
            </a:graphic>
          </wp:inline>
        </w:drawing>
      </w:r>
    </w:p>
    <w:p w14:paraId="757DFA3F" w14:textId="14AD26EB" w:rsidR="00ED2B65" w:rsidRDefault="00ED2B65" w:rsidP="00ED2B65">
      <w:pPr>
        <w:pStyle w:val="Caption"/>
        <w:jc w:val="center"/>
      </w:pPr>
      <w:bookmarkStart w:id="177" w:name="_Ref152894300"/>
      <w:bookmarkStart w:id="178" w:name="_Toc153454260"/>
      <w:r>
        <w:t xml:space="preserve">Figura </w:t>
      </w:r>
      <w:r>
        <w:fldChar w:fldCharType="begin"/>
      </w:r>
      <w:r>
        <w:instrText xml:space="preserve"> SEQ Figura \* ARABIC </w:instrText>
      </w:r>
      <w:r>
        <w:fldChar w:fldCharType="separate"/>
      </w:r>
      <w:r w:rsidR="00DB6405">
        <w:rPr>
          <w:noProof/>
        </w:rPr>
        <w:t>25</w:t>
      </w:r>
      <w:r>
        <w:fldChar w:fldCharType="end"/>
      </w:r>
      <w:bookmarkEnd w:id="177"/>
      <w:r>
        <w:t>. Pantalla opciones prácticas</w:t>
      </w:r>
      <w:bookmarkEnd w:id="178"/>
    </w:p>
    <w:p w14:paraId="78E2A29E" w14:textId="77777777" w:rsidR="00BA63AC" w:rsidRPr="00BA63AC" w:rsidRDefault="00BA63AC" w:rsidP="00BA63AC">
      <w:pPr>
        <w:rPr>
          <w:lang w:val="es-ES"/>
        </w:rPr>
      </w:pPr>
    </w:p>
    <w:p w14:paraId="42CC3B8F" w14:textId="143E2B4A" w:rsidR="000A61FB" w:rsidRDefault="00042973" w:rsidP="000A61FB">
      <w:pPr>
        <w:rPr>
          <w:lang w:val="es-ES"/>
        </w:rPr>
      </w:pPr>
      <w:r>
        <w:rPr>
          <w:lang w:val="es-ES"/>
        </w:rPr>
        <w:t xml:space="preserve">La </w:t>
      </w:r>
      <w:r>
        <w:rPr>
          <w:lang w:val="es-ES"/>
        </w:rPr>
        <w:fldChar w:fldCharType="begin"/>
      </w:r>
      <w:r>
        <w:rPr>
          <w:lang w:val="es-ES"/>
        </w:rPr>
        <w:instrText xml:space="preserve"> REF _Ref152894457 \h </w:instrText>
      </w:r>
      <w:r>
        <w:rPr>
          <w:lang w:val="es-ES"/>
        </w:rPr>
      </w:r>
      <w:r>
        <w:rPr>
          <w:lang w:val="es-ES"/>
        </w:rPr>
        <w:fldChar w:fldCharType="separate"/>
      </w:r>
      <w:r w:rsidR="0070160A">
        <w:t xml:space="preserve">Figura </w:t>
      </w:r>
      <w:r w:rsidR="0070160A">
        <w:rPr>
          <w:noProof/>
        </w:rPr>
        <w:t>26</w:t>
      </w:r>
      <w:r>
        <w:rPr>
          <w:lang w:val="es-ES"/>
        </w:rPr>
        <w:fldChar w:fldCharType="end"/>
      </w:r>
      <w:r>
        <w:rPr>
          <w:lang w:val="es-ES"/>
        </w:rPr>
        <w:t xml:space="preserve"> muestra el lector de QR</w:t>
      </w:r>
      <w:r w:rsidR="00BC309F">
        <w:rPr>
          <w:lang w:val="es-ES"/>
        </w:rPr>
        <w:t xml:space="preserve">, en este se hace uso de los colores para componentes terciarios, pues activará la cámara para la lectura del código, de forma que estos colores no serán visibles y </w:t>
      </w:r>
      <w:r w:rsidR="00A4469B">
        <w:rPr>
          <w:lang w:val="es-ES"/>
        </w:rPr>
        <w:t xml:space="preserve">tienen el rol de ser solo </w:t>
      </w:r>
      <w:r w:rsidR="00DD42AC">
        <w:rPr>
          <w:lang w:val="es-ES"/>
        </w:rPr>
        <w:t xml:space="preserve">referencias para centrar la cámara, además se muestra un </w:t>
      </w:r>
      <w:r w:rsidR="002242D3">
        <w:rPr>
          <w:lang w:val="es-ES"/>
        </w:rPr>
        <w:t>consejo de lo que se tiene que hacer.</w:t>
      </w:r>
    </w:p>
    <w:p w14:paraId="39FBAB5B" w14:textId="77777777" w:rsidR="00E7754C" w:rsidRPr="000A61FB" w:rsidRDefault="00E7754C" w:rsidP="000A61FB">
      <w:pPr>
        <w:rPr>
          <w:lang w:val="es-ES"/>
        </w:rPr>
      </w:pPr>
    </w:p>
    <w:p w14:paraId="5E37D4C5" w14:textId="6F1247E2" w:rsidR="00ED2B65" w:rsidRDefault="000F338B" w:rsidP="00ED2B65">
      <w:pPr>
        <w:pStyle w:val="Textonormal"/>
        <w:keepNext/>
        <w:spacing w:after="0"/>
        <w:contextualSpacing/>
        <w:jc w:val="center"/>
      </w:pPr>
      <w:r>
        <w:rPr>
          <w:noProof/>
        </w:rPr>
        <w:drawing>
          <wp:inline distT="0" distB="0" distL="0" distR="0" wp14:anchorId="10C69313" wp14:editId="074892D9">
            <wp:extent cx="2799852" cy="2880000"/>
            <wp:effectExtent l="0" t="0" r="0" b="0"/>
            <wp:docPr id="1075801666" name="Gráfico 10758016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801666" name="Graphic 1075801666"/>
                    <pic:cNvPicPr/>
                  </pic:nvPicPr>
                  <pic:blipFill>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tretch>
                      <a:fillRect/>
                    </a:stretch>
                  </pic:blipFill>
                  <pic:spPr>
                    <a:xfrm>
                      <a:off x="0" y="0"/>
                      <a:ext cx="2799852" cy="2880000"/>
                    </a:xfrm>
                    <a:prstGeom prst="rect">
                      <a:avLst/>
                    </a:prstGeom>
                  </pic:spPr>
                </pic:pic>
              </a:graphicData>
            </a:graphic>
          </wp:inline>
        </w:drawing>
      </w:r>
    </w:p>
    <w:p w14:paraId="1522CD84" w14:textId="33C2A841" w:rsidR="00ED2B65" w:rsidRDefault="00ED2B65" w:rsidP="00ED2B65">
      <w:pPr>
        <w:pStyle w:val="Caption"/>
        <w:jc w:val="center"/>
      </w:pPr>
      <w:bookmarkStart w:id="179" w:name="_Ref152894457"/>
      <w:bookmarkStart w:id="180" w:name="_Toc153454261"/>
      <w:r>
        <w:t xml:space="preserve">Figura </w:t>
      </w:r>
      <w:r>
        <w:fldChar w:fldCharType="begin"/>
      </w:r>
      <w:r>
        <w:instrText xml:space="preserve"> SEQ Figura \* ARABIC </w:instrText>
      </w:r>
      <w:r>
        <w:fldChar w:fldCharType="separate"/>
      </w:r>
      <w:r w:rsidR="00DB6405">
        <w:rPr>
          <w:noProof/>
        </w:rPr>
        <w:t>26</w:t>
      </w:r>
      <w:r>
        <w:fldChar w:fldCharType="end"/>
      </w:r>
      <w:bookmarkEnd w:id="179"/>
      <w:r>
        <w:t>. Pantalla opción alumnos en prácticas</w:t>
      </w:r>
      <w:bookmarkEnd w:id="180"/>
    </w:p>
    <w:p w14:paraId="7FAAD7F8" w14:textId="3D0085D1" w:rsidR="00021F1C" w:rsidRPr="00021F1C" w:rsidRDefault="00021F1C" w:rsidP="00021F1C">
      <w:pPr>
        <w:rPr>
          <w:lang w:val="es-ES"/>
        </w:rPr>
      </w:pPr>
      <w:r>
        <w:rPr>
          <w:lang w:val="es-ES"/>
        </w:rPr>
        <w:t xml:space="preserve">Para los profesores, la </w:t>
      </w:r>
      <w:r>
        <w:rPr>
          <w:lang w:val="es-ES"/>
        </w:rPr>
        <w:fldChar w:fldCharType="begin"/>
      </w:r>
      <w:r>
        <w:rPr>
          <w:lang w:val="es-ES"/>
        </w:rPr>
        <w:instrText xml:space="preserve"> REF _Ref152894609 \h </w:instrText>
      </w:r>
      <w:r>
        <w:rPr>
          <w:lang w:val="es-ES"/>
        </w:rPr>
      </w:r>
      <w:r>
        <w:rPr>
          <w:lang w:val="es-ES"/>
        </w:rPr>
        <w:fldChar w:fldCharType="separate"/>
      </w:r>
      <w:r w:rsidR="0070160A">
        <w:t xml:space="preserve">Figura </w:t>
      </w:r>
      <w:r w:rsidR="0070160A">
        <w:rPr>
          <w:noProof/>
        </w:rPr>
        <w:t>27</w:t>
      </w:r>
      <w:r>
        <w:rPr>
          <w:lang w:val="es-ES"/>
        </w:rPr>
        <w:fldChar w:fldCharType="end"/>
      </w:r>
      <w:r>
        <w:rPr>
          <w:lang w:val="es-ES"/>
        </w:rPr>
        <w:t xml:space="preserve">, muestra </w:t>
      </w:r>
      <w:r w:rsidR="006F347A">
        <w:rPr>
          <w:lang w:val="es-ES"/>
        </w:rPr>
        <w:t xml:space="preserve">un consejo y una lista de prácticas, se cuenta con dos colores diferentes en la lista de prácticas, pues se pretende que </w:t>
      </w:r>
      <w:r w:rsidR="00D35403">
        <w:rPr>
          <w:lang w:val="es-ES"/>
        </w:rPr>
        <w:t>sea el color cuando se selecciona o se mantiene pulsado sobre un elemento de la lista, sino se mantendrán del color de los otros dos elementos.</w:t>
      </w:r>
    </w:p>
    <w:p w14:paraId="22E7536E" w14:textId="2B5C91DA" w:rsidR="00ED2B65" w:rsidRDefault="00A051B6" w:rsidP="00ED2B65">
      <w:pPr>
        <w:pStyle w:val="Textonormal"/>
        <w:keepNext/>
        <w:spacing w:after="0"/>
        <w:contextualSpacing/>
        <w:jc w:val="center"/>
      </w:pPr>
      <w:r>
        <w:rPr>
          <w:noProof/>
        </w:rPr>
        <w:drawing>
          <wp:inline distT="0" distB="0" distL="0" distR="0" wp14:anchorId="65066317" wp14:editId="5AE75BEB">
            <wp:extent cx="2799852" cy="2880000"/>
            <wp:effectExtent l="0" t="0" r="0" b="0"/>
            <wp:docPr id="249913759" name="Gráfico 2499137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913759" name="Graphic 249913759"/>
                    <pic:cNvPicPr/>
                  </pic:nvPicPr>
                  <pic:blipFill>
                    <a:blip r:embed="rId60" cstate="print">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2799852" cy="2880000"/>
                    </a:xfrm>
                    <a:prstGeom prst="rect">
                      <a:avLst/>
                    </a:prstGeom>
                  </pic:spPr>
                </pic:pic>
              </a:graphicData>
            </a:graphic>
          </wp:inline>
        </w:drawing>
      </w:r>
    </w:p>
    <w:p w14:paraId="0CC0C8C2" w14:textId="0128F214" w:rsidR="008E590A" w:rsidRDefault="00ED2B65" w:rsidP="00ED2B65">
      <w:pPr>
        <w:pStyle w:val="Caption"/>
        <w:jc w:val="center"/>
      </w:pPr>
      <w:bookmarkStart w:id="181" w:name="_Ref152894609"/>
      <w:bookmarkStart w:id="182" w:name="_Toc153454262"/>
      <w:r>
        <w:t xml:space="preserve">Figura </w:t>
      </w:r>
      <w:r>
        <w:fldChar w:fldCharType="begin"/>
      </w:r>
      <w:r>
        <w:instrText xml:space="preserve"> SEQ Figura \* ARABIC </w:instrText>
      </w:r>
      <w:r>
        <w:fldChar w:fldCharType="separate"/>
      </w:r>
      <w:r w:rsidR="00DB6405">
        <w:rPr>
          <w:noProof/>
        </w:rPr>
        <w:t>27</w:t>
      </w:r>
      <w:r>
        <w:fldChar w:fldCharType="end"/>
      </w:r>
      <w:bookmarkEnd w:id="181"/>
      <w:r>
        <w:t>. Pantalla opción profesores en prácticas</w:t>
      </w:r>
      <w:bookmarkEnd w:id="182"/>
    </w:p>
    <w:p w14:paraId="39C232DC" w14:textId="77777777" w:rsidR="008E590A" w:rsidRDefault="008E590A" w:rsidP="00F64F8D">
      <w:pPr>
        <w:pStyle w:val="Textonormal"/>
        <w:spacing w:after="0"/>
        <w:contextualSpacing/>
      </w:pPr>
    </w:p>
    <w:p w14:paraId="158F9D71" w14:textId="079FF230" w:rsidR="003F5790" w:rsidRPr="00286A2C" w:rsidRDefault="003F5790" w:rsidP="00286A2C">
      <w:pPr>
        <w:pStyle w:val="Subtitle"/>
        <w:spacing w:before="0" w:line="480" w:lineRule="auto"/>
        <w:contextualSpacing/>
        <w:rPr>
          <w:spacing w:val="0"/>
          <w:sz w:val="32"/>
          <w:szCs w:val="32"/>
        </w:rPr>
      </w:pPr>
      <w:bookmarkStart w:id="183" w:name="_Toc57276383"/>
      <w:bookmarkStart w:id="184" w:name="_Toc153453939"/>
      <w:r w:rsidRPr="60AB47D8">
        <w:rPr>
          <w:spacing w:val="0"/>
          <w:sz w:val="32"/>
          <w:szCs w:val="32"/>
        </w:rPr>
        <w:t>Análisis de resultados.</w:t>
      </w:r>
      <w:bookmarkEnd w:id="183"/>
      <w:bookmarkEnd w:id="184"/>
    </w:p>
    <w:p w14:paraId="5472FFB8" w14:textId="2339BEB3" w:rsidR="001939E1" w:rsidRDefault="00D3024A" w:rsidP="00F64F8D">
      <w:pPr>
        <w:pStyle w:val="Textonormal"/>
        <w:spacing w:after="0"/>
        <w:contextualSpacing/>
      </w:pPr>
      <w:r>
        <w:t xml:space="preserve">En el proceso de desarrollo de </w:t>
      </w:r>
      <w:r w:rsidR="00524344">
        <w:t xml:space="preserve">la unidad de aprendizaje de Trabajo Terminal </w:t>
      </w:r>
      <w:r w:rsidR="00792DD5">
        <w:t>I</w:t>
      </w:r>
      <w:r w:rsidR="00732924">
        <w:t>, se implementó una solución</w:t>
      </w:r>
      <w:r w:rsidR="00496DAC">
        <w:t xml:space="preserve"> a la problemática de desabasto de recursos </w:t>
      </w:r>
      <w:r w:rsidR="00CC1BD1">
        <w:t>didácticos</w:t>
      </w:r>
      <w:r w:rsidR="00496DAC">
        <w:t xml:space="preserve">, interactivos y tecnológicos para la enseñanza </w:t>
      </w:r>
      <w:r w:rsidR="00AD49ED">
        <w:t xml:space="preserve">de las ciencias morfológicas, </w:t>
      </w:r>
      <w:r w:rsidR="00224D2B">
        <w:t>ciencia de la que se derivan tres ramas principales, la anatomía, la histología y la embriología,</w:t>
      </w:r>
      <w:r w:rsidR="00E33E24">
        <w:t xml:space="preserve"> </w:t>
      </w:r>
      <w:r w:rsidR="0085775E">
        <w:t xml:space="preserve">característica principal </w:t>
      </w:r>
      <w:r w:rsidR="00CD56D9">
        <w:t>de</w:t>
      </w:r>
      <w:r w:rsidR="00D600A1">
        <w:t xml:space="preserve"> la enseñanza </w:t>
      </w:r>
      <w:r w:rsidR="001939E1">
        <w:t xml:space="preserve">de esta, </w:t>
      </w:r>
      <w:r w:rsidR="00D600A1">
        <w:t xml:space="preserve">es la </w:t>
      </w:r>
      <w:r w:rsidR="00CC1BD1">
        <w:t>inclusión</w:t>
      </w:r>
      <w:r w:rsidR="00D600A1">
        <w:t xml:space="preserve"> de apartado práctico que envuelve y prepara al estudiante pa</w:t>
      </w:r>
      <w:r w:rsidR="00242E77">
        <w:t>ra abastecer de conocimientos suficientes para desempeñar su futuro papel en la socieda</w:t>
      </w:r>
      <w:r w:rsidR="001939E1">
        <w:t>d.</w:t>
      </w:r>
    </w:p>
    <w:p w14:paraId="0195704F" w14:textId="77777777" w:rsidR="00A23BB1" w:rsidRDefault="00A23BB1" w:rsidP="00A23BB1">
      <w:pPr>
        <w:pStyle w:val="Textonormal"/>
        <w:spacing w:after="0"/>
        <w:contextualSpacing/>
      </w:pPr>
    </w:p>
    <w:p w14:paraId="655E2DB6" w14:textId="37DB9EC0" w:rsidR="000F03BE" w:rsidRDefault="00A23BB1" w:rsidP="00CE6E22">
      <w:pPr>
        <w:pStyle w:val="Textonormal"/>
        <w:spacing w:after="0"/>
        <w:contextualSpacing/>
      </w:pPr>
      <w:r>
        <w:t xml:space="preserve">Como se sugiere en el marco teórico, </w:t>
      </w:r>
      <w:r w:rsidR="00885BF5">
        <w:t>no se implementan soluciones tecnológicas a los métodos de enseñanza par</w:t>
      </w:r>
      <w:r w:rsidR="0076534A">
        <w:t>a que los estudiantes asimilen el conocimiento</w:t>
      </w:r>
      <w:r w:rsidR="002E5381">
        <w:t xml:space="preserve">, </w:t>
      </w:r>
      <w:r w:rsidR="00AA0374">
        <w:t xml:space="preserve">por lo que </w:t>
      </w:r>
      <w:r w:rsidR="002E5381">
        <w:t xml:space="preserve">enfoque práctico y </w:t>
      </w:r>
      <w:r w:rsidR="00CC1BD1">
        <w:t>didáctico</w:t>
      </w:r>
      <w:r w:rsidR="002E5381">
        <w:t xml:space="preserve"> </w:t>
      </w:r>
      <w:r w:rsidR="008905EB">
        <w:t>ayud</w:t>
      </w:r>
      <w:r w:rsidR="00CE6E22">
        <w:t>a</w:t>
      </w:r>
      <w:r w:rsidR="008905EB">
        <w:t xml:space="preserve"> al estudiante a comprender el concepto a través de la manipulación</w:t>
      </w:r>
      <w:r w:rsidR="00BE6C81">
        <w:t>.</w:t>
      </w:r>
      <w:r w:rsidR="001809EC">
        <w:t xml:space="preserve"> </w:t>
      </w:r>
      <w:r w:rsidR="00BE6C81">
        <w:t>P</w:t>
      </w:r>
      <w:r w:rsidR="006D77C8">
        <w:t xml:space="preserve">ara solucionar esta problemática se propuso </w:t>
      </w:r>
      <w:r w:rsidR="00BE6C81">
        <w:t>la mani</w:t>
      </w:r>
      <w:r>
        <w:t xml:space="preserve">pulación de modelos tridimensionales por medio de un guante y una aplicación para la proyección de estos, haciendo uso de realidad aumentada y realidad virtual, que </w:t>
      </w:r>
      <w:r w:rsidR="00332075">
        <w:t>sirvan como apoyo para la enseñanza de las ciencias morfológicas</w:t>
      </w:r>
      <w:r w:rsidR="00996691">
        <w:t>, haciendo uso de tecnologías accesibles para su replicación y mantenimiento</w:t>
      </w:r>
      <w:r w:rsidR="00CA0B2A">
        <w:t xml:space="preserve">. </w:t>
      </w:r>
    </w:p>
    <w:p w14:paraId="5101391C" w14:textId="77777777" w:rsidR="00A23BB1" w:rsidRDefault="00A23BB1" w:rsidP="00A23BB1">
      <w:pPr>
        <w:pStyle w:val="Textonormal"/>
        <w:spacing w:after="0"/>
        <w:contextualSpacing/>
      </w:pPr>
    </w:p>
    <w:p w14:paraId="37C4C60F" w14:textId="77777777" w:rsidR="00400A12" w:rsidRDefault="00CA0B2A" w:rsidP="00F64F8D">
      <w:pPr>
        <w:pStyle w:val="Textonormal"/>
        <w:spacing w:after="0"/>
        <w:contextualSpacing/>
      </w:pPr>
      <w:r>
        <w:t xml:space="preserve">Teniendo lo anterior en cuenta </w:t>
      </w:r>
      <w:r w:rsidR="00763115">
        <w:t>para el desarrollo de la propuesta de solución</w:t>
      </w:r>
      <w:r w:rsidR="00CE6E22">
        <w:t>,</w:t>
      </w:r>
      <w:r w:rsidR="00F07D8B">
        <w:t xml:space="preserve"> surge </w:t>
      </w:r>
      <w:r w:rsidR="006F578E">
        <w:t xml:space="preserve">la necesidad de </w:t>
      </w:r>
      <w:r w:rsidR="00CC1BD1">
        <w:t>adoptar</w:t>
      </w:r>
      <w:r w:rsidR="006F578E">
        <w:t xml:space="preserve"> una metodología que se adapte y que guie paso a paso el desarrollo del producto de </w:t>
      </w:r>
      <w:r w:rsidR="008D1BBC">
        <w:t>este proyecto</w:t>
      </w:r>
      <w:r w:rsidR="00F308B4">
        <w:t>, para ello</w:t>
      </w:r>
      <w:r w:rsidR="008D1BBC">
        <w:t xml:space="preserve"> se incorporó el uso de la metodología </w:t>
      </w:r>
      <w:r w:rsidR="006B7D63">
        <w:t xml:space="preserve">V, que se divide </w:t>
      </w:r>
      <w:r w:rsidR="00CC1BD1">
        <w:t>principalmente</w:t>
      </w:r>
      <w:r w:rsidR="006B7D63">
        <w:t xml:space="preserve"> en tres apartados fundamentales en analogía a la forma de la V, estos apartados son la etapa de diseño, implementación </w:t>
      </w:r>
      <w:r w:rsidR="00F831DC">
        <w:t>e integración de pruebas</w:t>
      </w:r>
      <w:r w:rsidR="00400A12">
        <w:t>.</w:t>
      </w:r>
      <w:r w:rsidR="00F831DC">
        <w:t xml:space="preserve"> </w:t>
      </w:r>
    </w:p>
    <w:p w14:paraId="789B20AC" w14:textId="77777777" w:rsidR="00400A12" w:rsidRDefault="00400A12" w:rsidP="00F64F8D">
      <w:pPr>
        <w:pStyle w:val="Textonormal"/>
        <w:spacing w:after="0"/>
        <w:contextualSpacing/>
      </w:pPr>
    </w:p>
    <w:p w14:paraId="2118AEB2" w14:textId="769C6E68" w:rsidR="00400A12" w:rsidRDefault="00400A12" w:rsidP="00F64F8D">
      <w:pPr>
        <w:pStyle w:val="Textonormal"/>
        <w:spacing w:after="0"/>
        <w:contextualSpacing/>
      </w:pPr>
      <w:r>
        <w:t>L</w:t>
      </w:r>
      <w:r w:rsidR="00F831DC">
        <w:t xml:space="preserve">a etapa de diseño consta de la sección </w:t>
      </w:r>
      <w:r w:rsidR="00CC1BD1">
        <w:t>descendente</w:t>
      </w:r>
      <w:r w:rsidR="00F831DC">
        <w:t xml:space="preserve"> </w:t>
      </w:r>
      <w:r w:rsidR="009B6E1B">
        <w:t xml:space="preserve">respecto a la forma de la V donde su propósito es el diseño del proyecto y la validación de los apartados, </w:t>
      </w:r>
      <w:r w:rsidR="00247257">
        <w:t xml:space="preserve">esta parte se </w:t>
      </w:r>
      <w:r>
        <w:t>subdivide</w:t>
      </w:r>
      <w:r w:rsidR="00247257">
        <w:t xml:space="preserve"> en los procesos de </w:t>
      </w:r>
      <w:r w:rsidR="00191B91">
        <w:t>re</w:t>
      </w:r>
      <w:r w:rsidR="00C34F48">
        <w:t>quisitos del sistema, diseño del sistema</w:t>
      </w:r>
      <w:r w:rsidR="003F19E1">
        <w:t>, requisitos del software</w:t>
      </w:r>
      <w:r>
        <w:t>. L</w:t>
      </w:r>
      <w:r w:rsidR="00D97C36">
        <w:t>a siguiente etapa de la metodología V es la parte de la implementación donde se llevan a cabo los pasos de desarrollo planteados en la sección de diseño</w:t>
      </w:r>
      <w:r>
        <w:t>.</w:t>
      </w:r>
      <w:r w:rsidR="00D97C36">
        <w:t xml:space="preserve"> </w:t>
      </w:r>
      <w:r>
        <w:t>Finalmente,</w:t>
      </w:r>
      <w:r w:rsidR="00D97C36">
        <w:t xml:space="preserve"> en el apartado ascendente</w:t>
      </w:r>
      <w:r w:rsidR="007C4676">
        <w:t xml:space="preserve"> se </w:t>
      </w:r>
      <w:r w:rsidR="00646BBB">
        <w:t xml:space="preserve">realizan las pruebas </w:t>
      </w:r>
      <w:r w:rsidR="004F5F87">
        <w:t xml:space="preserve">de integración de software </w:t>
      </w:r>
      <w:r w:rsidR="00893ED8">
        <w:t xml:space="preserve">que está </w:t>
      </w:r>
      <w:r w:rsidR="00CC1BD1">
        <w:t>dividido</w:t>
      </w:r>
      <w:r w:rsidR="002865A7">
        <w:t xml:space="preserve"> a su ve</w:t>
      </w:r>
      <w:r w:rsidR="004639A5">
        <w:t>z en las etapas de pruebas de integración y calificación del software</w:t>
      </w:r>
      <w:r w:rsidR="004A33D0">
        <w:t>, pruebas de integración y calif</w:t>
      </w:r>
      <w:r w:rsidR="002042C3">
        <w:t>icación de sistemas</w:t>
      </w:r>
      <w:r>
        <w:t>.</w:t>
      </w:r>
    </w:p>
    <w:p w14:paraId="23F7F375" w14:textId="77777777" w:rsidR="00400A12" w:rsidRDefault="00400A12" w:rsidP="00F64F8D">
      <w:pPr>
        <w:pStyle w:val="Textonormal"/>
        <w:spacing w:after="0"/>
        <w:contextualSpacing/>
      </w:pPr>
    </w:p>
    <w:p w14:paraId="559145BE" w14:textId="27392490" w:rsidR="00F8297B" w:rsidRDefault="00400A12" w:rsidP="00F64F8D">
      <w:pPr>
        <w:pStyle w:val="Textonormal"/>
        <w:spacing w:after="0"/>
        <w:contextualSpacing/>
      </w:pPr>
      <w:r>
        <w:t>P</w:t>
      </w:r>
      <w:r w:rsidR="00671A82">
        <w:t xml:space="preserve">osteriormente a la selección de la metodología se lleva a cabo </w:t>
      </w:r>
      <w:r w:rsidR="00C727CA">
        <w:t xml:space="preserve">una propuesta de plan de trabajo </w:t>
      </w:r>
      <w:r w:rsidR="00B43B69">
        <w:t xml:space="preserve">para desarrollar las diferentes etapas de </w:t>
      </w:r>
      <w:r w:rsidR="004A7237">
        <w:t>la metodología aplicado al desarrollo del proyecto</w:t>
      </w:r>
      <w:r w:rsidR="00D10E37">
        <w:t>,</w:t>
      </w:r>
      <w:r>
        <w:t xml:space="preserve"> por ello</w:t>
      </w:r>
      <w:r w:rsidR="00D10E37">
        <w:t xml:space="preserve"> se </w:t>
      </w:r>
      <w:r w:rsidR="0084561E">
        <w:t xml:space="preserve">planificó el desarrollo del proyecto </w:t>
      </w:r>
      <w:r w:rsidR="00CC1BD1">
        <w:t>enfocado</w:t>
      </w:r>
      <w:r w:rsidR="0084561E">
        <w:t xml:space="preserve"> a las secciones de la metodología, </w:t>
      </w:r>
      <w:r w:rsidR="00752553">
        <w:t>se distribuyero</w:t>
      </w:r>
      <w:r w:rsidR="00F45687">
        <w:t xml:space="preserve">n </w:t>
      </w:r>
      <w:r w:rsidR="008D1CF7">
        <w:t xml:space="preserve">las tareas a horas asignadas, se contó con 3 horas de trabajo de lunes a miércoles </w:t>
      </w:r>
      <w:r w:rsidR="00BE434A">
        <w:t xml:space="preserve">de 10:00 a 13:00 horas, además de que se </w:t>
      </w:r>
      <w:r w:rsidR="008C3DB6">
        <w:t xml:space="preserve">dispuso de un </w:t>
      </w:r>
      <w:r w:rsidR="00CC1BD1">
        <w:t>calendario</w:t>
      </w:r>
      <w:r w:rsidR="008C3DB6">
        <w:t xml:space="preserve"> </w:t>
      </w:r>
      <w:r w:rsidR="005A62B2">
        <w:t xml:space="preserve">desde el </w:t>
      </w:r>
      <w:r w:rsidR="006224C6">
        <w:t>2</w:t>
      </w:r>
      <w:r>
        <w:t>8</w:t>
      </w:r>
      <w:r w:rsidR="006224C6">
        <w:t xml:space="preserve"> </w:t>
      </w:r>
      <w:r w:rsidR="0047309F">
        <w:t xml:space="preserve">de agosto al </w:t>
      </w:r>
      <w:r w:rsidR="007F6F14">
        <w:t>1</w:t>
      </w:r>
      <w:r w:rsidR="006A02BD">
        <w:t>3 de diciembre del prese</w:t>
      </w:r>
      <w:r w:rsidR="008C4862">
        <w:t>nte año</w:t>
      </w:r>
      <w:r w:rsidR="002F3CB7">
        <w:t xml:space="preserve">, se asignaron días de trabajo para cada sección </w:t>
      </w:r>
      <w:r w:rsidR="00CC1BD1">
        <w:t>específica</w:t>
      </w:r>
      <w:r w:rsidR="002F3CB7">
        <w:t xml:space="preserve"> de la metodología así como para el desarrollo de cada uno de los documentos, se desarrollaron cinco versiones de cronograma debido a los diferentes cambios y retrasos que </w:t>
      </w:r>
      <w:r w:rsidR="000C18EA">
        <w:t xml:space="preserve">tuvo el proyecto. </w:t>
      </w:r>
    </w:p>
    <w:p w14:paraId="3ACA9097" w14:textId="77777777" w:rsidR="0016701F" w:rsidRDefault="0016701F" w:rsidP="00F64F8D">
      <w:pPr>
        <w:pStyle w:val="Textonormal"/>
        <w:spacing w:after="0"/>
        <w:contextualSpacing/>
      </w:pPr>
    </w:p>
    <w:p w14:paraId="1C774311" w14:textId="46C979AF" w:rsidR="00CD3C17" w:rsidRDefault="000C18EA" w:rsidP="00F64F8D">
      <w:pPr>
        <w:pStyle w:val="Textonormal"/>
        <w:spacing w:after="0"/>
        <w:contextualSpacing/>
      </w:pPr>
      <w:r>
        <w:t xml:space="preserve">Para </w:t>
      </w:r>
      <w:r w:rsidR="001157BA">
        <w:t xml:space="preserve">tener elasticidad y mitigar problemáticas </w:t>
      </w:r>
      <w:r w:rsidR="00E723BE">
        <w:t xml:space="preserve">posibles en el proyecto se desarrolló un plan de riesgos que incluye los posibles riesgos más probables que pueden </w:t>
      </w:r>
      <w:r w:rsidR="00CC1BD1">
        <w:t>acontecer</w:t>
      </w:r>
      <w:r w:rsidR="00E723BE">
        <w:t xml:space="preserve"> para afectar el desarrollo del proyecto, se realizó un listado de los posibles hechos y a cada uno de estos se le </w:t>
      </w:r>
      <w:r w:rsidR="00CC1BD1">
        <w:t>asigno</w:t>
      </w:r>
      <w:r w:rsidR="00E723BE">
        <w:t xml:space="preserve"> un valor de que tan probable es que suceda dicho hecho y que tanto puede afectar </w:t>
      </w:r>
      <w:r w:rsidR="005B7379">
        <w:t xml:space="preserve">al desarrollo del proyecto, de forma empírica, </w:t>
      </w:r>
      <w:r w:rsidR="00E672D8">
        <w:t>para cada uno de estos hechos se ofrece un</w:t>
      </w:r>
      <w:r w:rsidR="00FC536C">
        <w:t xml:space="preserve">a estrategia de </w:t>
      </w:r>
      <w:r w:rsidR="00CC1BD1">
        <w:t>prevención</w:t>
      </w:r>
      <w:r w:rsidR="00FC536C">
        <w:t xml:space="preserve"> y una estrategia de mitigación, todo con el fin de cumplir con el cronograma y no sufrir de desfaces de tiempos</w:t>
      </w:r>
      <w:r w:rsidR="0016701F">
        <w:t>;</w:t>
      </w:r>
      <w:r w:rsidR="00FC536C">
        <w:t xml:space="preserve"> a lo largo de este proyecto detonaron algunos de los posibles riesgos </w:t>
      </w:r>
      <w:r w:rsidR="0016701F">
        <w:t>contemplados,</w:t>
      </w:r>
      <w:r w:rsidR="00FC536C">
        <w:t xml:space="preserve"> los cuales afectaron </w:t>
      </w:r>
      <w:r w:rsidR="007C0BAA">
        <w:t>a</w:t>
      </w:r>
      <w:r w:rsidR="00C7033D">
        <w:t xml:space="preserve">l </w:t>
      </w:r>
      <w:r w:rsidR="00CD3C17">
        <w:t>desarrollo del mismo</w:t>
      </w:r>
      <w:r w:rsidR="005C4C6B">
        <w:t>.</w:t>
      </w:r>
    </w:p>
    <w:p w14:paraId="5CE81039" w14:textId="77777777" w:rsidR="0016701F" w:rsidRDefault="0016701F" w:rsidP="00F64F8D">
      <w:pPr>
        <w:pStyle w:val="Textonormal"/>
        <w:spacing w:after="0"/>
        <w:contextualSpacing/>
      </w:pPr>
    </w:p>
    <w:p w14:paraId="6B8C405B" w14:textId="77777777" w:rsidR="0016701F" w:rsidRDefault="00636DC5" w:rsidP="00F64F8D">
      <w:pPr>
        <w:pStyle w:val="Textonormal"/>
        <w:spacing w:after="0"/>
        <w:contextualSpacing/>
      </w:pPr>
      <w:r>
        <w:t xml:space="preserve">Posterior al plan de </w:t>
      </w:r>
      <w:r w:rsidR="002E0472">
        <w:t>riesgos del</w:t>
      </w:r>
      <w:r w:rsidR="001752F0">
        <w:t xml:space="preserve"> proyecto uno de los pasos fundamentales es la toma de requerimientos con el cliente, lo cual dicta y describe las necesidades del cliente</w:t>
      </w:r>
      <w:r w:rsidR="00D6161B">
        <w:t xml:space="preserve">, la estructura y funcionamiento del proyecto, sus características principales y </w:t>
      </w:r>
      <w:r w:rsidR="00DE2E42">
        <w:t xml:space="preserve">el papel que toman esos </w:t>
      </w:r>
      <w:r w:rsidR="00CC1BD1">
        <w:t>componentes</w:t>
      </w:r>
      <w:r w:rsidR="00DE2E42">
        <w:t xml:space="preserve"> en </w:t>
      </w:r>
      <w:r w:rsidR="0093543F">
        <w:t>el desarrollo del proyecto</w:t>
      </w:r>
      <w:r w:rsidR="00E53FEB">
        <w:t xml:space="preserve">, se </w:t>
      </w:r>
      <w:r w:rsidR="00A110A7">
        <w:t>tuvo una reunión donde se recopilaron los siguientes requisitos del sistema, de forma condensada se tiene</w:t>
      </w:r>
      <w:r w:rsidR="003A4DCE">
        <w:t xml:space="preserve"> el funcionamiento integral del proyecto que define los componentes físicos que es la aplicación descritos en el apartado de d</w:t>
      </w:r>
      <w:r w:rsidR="00724A93">
        <w:t>iseño</w:t>
      </w:r>
      <w:r w:rsidR="0016701F">
        <w:t xml:space="preserve"> y el guante de manipulación</w:t>
      </w:r>
      <w:r w:rsidR="00724A93">
        <w:t xml:space="preserve">. </w:t>
      </w:r>
    </w:p>
    <w:p w14:paraId="21A551EC" w14:textId="77777777" w:rsidR="0016701F" w:rsidRDefault="0016701F" w:rsidP="00F64F8D">
      <w:pPr>
        <w:pStyle w:val="Textonormal"/>
        <w:spacing w:after="0"/>
        <w:contextualSpacing/>
      </w:pPr>
    </w:p>
    <w:p w14:paraId="36617B30" w14:textId="77777777" w:rsidR="00271387" w:rsidRDefault="00724A93" w:rsidP="00F64F8D">
      <w:pPr>
        <w:pStyle w:val="Textonormal"/>
        <w:spacing w:after="0"/>
        <w:contextualSpacing/>
      </w:pPr>
      <w:r>
        <w:t xml:space="preserve">Tras terminar el levantamiento de requerimientos con el cliente se tiene </w:t>
      </w:r>
      <w:r w:rsidR="00D325CF">
        <w:t xml:space="preserve">la </w:t>
      </w:r>
      <w:r w:rsidR="007E2FF9">
        <w:t xml:space="preserve">parte de la elaboración del documento de </w:t>
      </w:r>
      <w:r w:rsidR="0016701F">
        <w:t>diseño</w:t>
      </w:r>
      <w:r w:rsidR="007E2FF9">
        <w:t xml:space="preserve"> </w:t>
      </w:r>
      <w:r w:rsidR="00CB603D">
        <w:t xml:space="preserve">donde se selecciona un tipo de arquitectura para </w:t>
      </w:r>
      <w:r w:rsidR="00171CC7">
        <w:t>adaptar con el proyecto</w:t>
      </w:r>
      <w:r w:rsidR="006959B7">
        <w:t xml:space="preserve">, en este caso se escogió una arquitectura por capas debido a los diferentes componentes que se tienen en el proyecto, </w:t>
      </w:r>
      <w:r w:rsidR="006E7D8E">
        <w:t>tras escoger el tipo de arquitectura se elabora el documento de diseño que especifica el funcionamiento y la estructura del proyecto describiendo el funcionamiento de cada uno de los componentes, como se realizará y las interacciones que tiene con cada uno de los otros componentes</w:t>
      </w:r>
      <w:r w:rsidR="00A56E14">
        <w:t xml:space="preserve">, se describe su estructura </w:t>
      </w:r>
      <w:r w:rsidR="00D5651F">
        <w:t>utilizando diagramas UML que sirven para visualizar los componentes y sus funciones en el sistema en conjunto</w:t>
      </w:r>
      <w:r w:rsidR="00271387">
        <w:t xml:space="preserve">; </w:t>
      </w:r>
      <w:r w:rsidR="00D5651F">
        <w:t>posteriormente se tiene</w:t>
      </w:r>
      <w:r w:rsidR="00F875EF">
        <w:t>n los diagramas de comportamiento, los cuales describen la lógica del funcionamiento de l</w:t>
      </w:r>
      <w:r w:rsidR="00572F4A">
        <w:t>a aplicación</w:t>
      </w:r>
      <w:r w:rsidR="00DC773D">
        <w:t xml:space="preserve"> y como se comunican cada uno de los componentes en cada instante del uso de la </w:t>
      </w:r>
      <w:r w:rsidR="00271387">
        <w:t>misma</w:t>
      </w:r>
      <w:r w:rsidR="006C7822">
        <w:t xml:space="preserve">. </w:t>
      </w:r>
    </w:p>
    <w:p w14:paraId="5B1A9ECC" w14:textId="77777777" w:rsidR="00271387" w:rsidRDefault="00271387" w:rsidP="00F64F8D">
      <w:pPr>
        <w:pStyle w:val="Textonormal"/>
        <w:spacing w:after="0"/>
        <w:contextualSpacing/>
      </w:pPr>
    </w:p>
    <w:p w14:paraId="2DA0D88F" w14:textId="223BD26A" w:rsidR="0015104A" w:rsidRDefault="006C7822" w:rsidP="00F64F8D">
      <w:pPr>
        <w:pStyle w:val="Textonormal"/>
        <w:spacing w:after="0"/>
        <w:contextualSpacing/>
      </w:pPr>
      <w:r>
        <w:t>Tras la</w:t>
      </w:r>
      <w:r w:rsidR="00731DB6">
        <w:t xml:space="preserve"> finalización</w:t>
      </w:r>
      <w:r>
        <w:t xml:space="preserve"> del documento de diseño se elaboró el plan de pruebas</w:t>
      </w:r>
      <w:r w:rsidR="00731DB6">
        <w:t xml:space="preserve">, </w:t>
      </w:r>
      <w:r>
        <w:t>qu</w:t>
      </w:r>
      <w:r w:rsidR="00271387">
        <w:t>e se</w:t>
      </w:r>
      <w:r>
        <w:t xml:space="preserve"> compone</w:t>
      </w:r>
      <w:r w:rsidR="00271387">
        <w:t xml:space="preserve"> de</w:t>
      </w:r>
      <w:r>
        <w:t xml:space="preserve"> </w:t>
      </w:r>
      <w:r w:rsidR="0040753D">
        <w:t>las pruebas unitarias</w:t>
      </w:r>
      <w:r w:rsidR="00743BD1">
        <w:t>,</w:t>
      </w:r>
      <w:r w:rsidR="0040753D">
        <w:t xml:space="preserve"> para cada uno de los casos de uso que se </w:t>
      </w:r>
      <w:r w:rsidR="005827EF">
        <w:t xml:space="preserve">generan en </w:t>
      </w:r>
      <w:r w:rsidR="00743BD1">
        <w:t xml:space="preserve">la fase </w:t>
      </w:r>
      <w:r w:rsidR="005827EF">
        <w:t xml:space="preserve">de </w:t>
      </w:r>
      <w:r w:rsidR="00CC1BD1">
        <w:t>diseño</w:t>
      </w:r>
      <w:r w:rsidR="00271387">
        <w:t>, los cuales</w:t>
      </w:r>
      <w:r w:rsidR="005827EF">
        <w:t xml:space="preserve"> describe</w:t>
      </w:r>
      <w:r w:rsidR="00271387">
        <w:t>n</w:t>
      </w:r>
      <w:r w:rsidR="005827EF">
        <w:t xml:space="preserve"> el funcionamiento de cada apartado de la </w:t>
      </w:r>
      <w:r w:rsidR="00CC1BD1">
        <w:t>aplicación</w:t>
      </w:r>
      <w:r w:rsidR="005827EF">
        <w:t xml:space="preserve"> y de los componentes de hardware en función a </w:t>
      </w:r>
      <w:r w:rsidR="00901E30">
        <w:t xml:space="preserve">los requerimientos </w:t>
      </w:r>
      <w:r w:rsidR="00271387">
        <w:t>documentados</w:t>
      </w:r>
      <w:r w:rsidR="00F45730">
        <w:t xml:space="preserve">, todo con el fin de integrar cada uno de los módulos al sistema final con el correcto funcionamiento de cada uno de </w:t>
      </w:r>
      <w:r w:rsidR="00743BD1">
        <w:t>ellos</w:t>
      </w:r>
      <w:r w:rsidR="00B2084A">
        <w:t xml:space="preserve">; </w:t>
      </w:r>
      <w:r w:rsidR="00F45730">
        <w:t>en esta parte también se genera la matriz de trazabilidad</w:t>
      </w:r>
      <w:r w:rsidR="00B2084A">
        <w:t>,</w:t>
      </w:r>
      <w:r w:rsidR="00F45730">
        <w:t xml:space="preserve"> que ayuda a dar seguimiento a la relación de los objetivos con</w:t>
      </w:r>
      <w:r w:rsidR="00B2084A">
        <w:t xml:space="preserve"> los</w:t>
      </w:r>
      <w:r w:rsidR="00F45730">
        <w:t xml:space="preserve"> requerimientos</w:t>
      </w:r>
      <w:r w:rsidR="00271387">
        <w:t>, que a su vez,</w:t>
      </w:r>
      <w:r w:rsidR="00F45730">
        <w:t xml:space="preserve"> se relacionan a </w:t>
      </w:r>
      <w:r w:rsidR="00271387">
        <w:t xml:space="preserve">cada </w:t>
      </w:r>
      <w:r w:rsidR="00F45730">
        <w:t>caso de uso</w:t>
      </w:r>
      <w:r w:rsidR="00271387">
        <w:t>, a</w:t>
      </w:r>
      <w:r w:rsidR="00B2084A">
        <w:t xml:space="preserve"> los </w:t>
      </w:r>
      <w:r w:rsidR="00271387">
        <w:t>que se le</w:t>
      </w:r>
      <w:r w:rsidR="00B2084A">
        <w:t>s</w:t>
      </w:r>
      <w:r w:rsidR="00271387">
        <w:t xml:space="preserve"> </w:t>
      </w:r>
      <w:r w:rsidR="00F45730">
        <w:t xml:space="preserve">asocian </w:t>
      </w:r>
      <w:r w:rsidR="00271387">
        <w:t xml:space="preserve">el </w:t>
      </w:r>
      <w:r w:rsidR="00B323D4">
        <w:t xml:space="preserve">tipo de pruebas </w:t>
      </w:r>
      <w:r w:rsidR="00271387">
        <w:t xml:space="preserve">que </w:t>
      </w:r>
      <w:r w:rsidR="00B323D4">
        <w:t>se le aplica</w:t>
      </w:r>
      <w:r w:rsidR="00271387">
        <w:t>rán</w:t>
      </w:r>
      <w:r w:rsidR="00B323D4">
        <w:t xml:space="preserve"> para comprobar su funcionamiento y </w:t>
      </w:r>
      <w:r w:rsidR="00DF0C21">
        <w:t>los diagramas de actividad que lo</w:t>
      </w:r>
      <w:r w:rsidR="00B2084A">
        <w:t>s</w:t>
      </w:r>
      <w:r w:rsidR="00DF0C21">
        <w:t xml:space="preserve"> describen</w:t>
      </w:r>
      <w:r w:rsidR="002E0413">
        <w:t>.</w:t>
      </w:r>
    </w:p>
    <w:p w14:paraId="72E6FB19" w14:textId="5754924E" w:rsidR="00D10154" w:rsidRDefault="0015104A" w:rsidP="0015104A">
      <w:pPr>
        <w:spacing w:after="160" w:line="259" w:lineRule="auto"/>
        <w:jc w:val="left"/>
      </w:pPr>
      <w:r>
        <w:br w:type="page"/>
      </w:r>
    </w:p>
    <w:p w14:paraId="33BC0308" w14:textId="3591C729" w:rsidR="00F64F8D" w:rsidRDefault="00F64F8D" w:rsidP="00286A2C">
      <w:pPr>
        <w:pStyle w:val="Title"/>
      </w:pPr>
      <w:bookmarkStart w:id="185" w:name="_Toc57276384"/>
      <w:bookmarkStart w:id="186" w:name="_Toc153453940"/>
      <w:r>
        <w:t>Conclusiones y Recomendaciones</w:t>
      </w:r>
      <w:bookmarkEnd w:id="185"/>
      <w:bookmarkEnd w:id="186"/>
    </w:p>
    <w:p w14:paraId="2CC4C060" w14:textId="539140C5" w:rsidR="00F64F8D" w:rsidRDefault="00283029">
      <w:pPr>
        <w:rPr>
          <w:lang w:val="es-ES"/>
        </w:rPr>
      </w:pPr>
      <w:r>
        <w:rPr>
          <w:lang w:val="es-ES"/>
        </w:rPr>
        <w:t>Hasta el momento se concluyó con el desarrollo de la parte de diseño</w:t>
      </w:r>
      <w:r w:rsidR="00432446">
        <w:rPr>
          <w:lang w:val="es-ES"/>
        </w:rPr>
        <w:t xml:space="preserve"> funcional del sistema, abarcando</w:t>
      </w:r>
      <w:r>
        <w:rPr>
          <w:lang w:val="es-ES"/>
        </w:rPr>
        <w:t xml:space="preserve"> </w:t>
      </w:r>
      <w:r w:rsidR="00432446">
        <w:rPr>
          <w:lang w:val="es-ES"/>
        </w:rPr>
        <w:t xml:space="preserve">únicamente </w:t>
      </w:r>
      <w:r w:rsidR="00BC4910">
        <w:rPr>
          <w:lang w:val="es-ES"/>
        </w:rPr>
        <w:t xml:space="preserve">la interfaz de la aplicación, </w:t>
      </w:r>
      <w:r>
        <w:rPr>
          <w:lang w:val="es-ES"/>
        </w:rPr>
        <w:t xml:space="preserve">acorde con el procedimiento de la metodología </w:t>
      </w:r>
      <w:r w:rsidR="007F0F6F">
        <w:rPr>
          <w:lang w:val="es-ES"/>
        </w:rPr>
        <w:t>V, independientemente de l</w:t>
      </w:r>
      <w:r w:rsidR="00353C22">
        <w:rPr>
          <w:lang w:val="es-ES"/>
        </w:rPr>
        <w:t xml:space="preserve">os riesgos que explotaron </w:t>
      </w:r>
      <w:r w:rsidR="00146444">
        <w:rPr>
          <w:lang w:val="es-ES"/>
        </w:rPr>
        <w:t xml:space="preserve">en el desarrollo del proyecto se lograron mitigar y reducir el impacto de los riesgos al desarrollo del proyecto, </w:t>
      </w:r>
      <w:r w:rsidR="00BC4910">
        <w:rPr>
          <w:lang w:val="es-ES"/>
        </w:rPr>
        <w:t xml:space="preserve">consiguiendo </w:t>
      </w:r>
      <w:r w:rsidR="00146444">
        <w:rPr>
          <w:lang w:val="es-ES"/>
        </w:rPr>
        <w:t>el desarrollo de</w:t>
      </w:r>
      <w:r w:rsidR="008F0D51">
        <w:rPr>
          <w:lang w:val="es-ES"/>
        </w:rPr>
        <w:t xml:space="preserve"> la</w:t>
      </w:r>
      <w:r w:rsidR="00146444">
        <w:rPr>
          <w:lang w:val="es-ES"/>
        </w:rPr>
        <w:t xml:space="preserve"> </w:t>
      </w:r>
      <w:r w:rsidR="00305502">
        <w:rPr>
          <w:lang w:val="es-ES"/>
        </w:rPr>
        <w:t>primera fase</w:t>
      </w:r>
      <w:r w:rsidR="008F0D51">
        <w:rPr>
          <w:lang w:val="es-ES"/>
        </w:rPr>
        <w:t xml:space="preserve"> </w:t>
      </w:r>
      <w:r w:rsidR="00146444">
        <w:rPr>
          <w:lang w:val="es-ES"/>
        </w:rPr>
        <w:t xml:space="preserve">de </w:t>
      </w:r>
      <w:r w:rsidR="00652F0D">
        <w:rPr>
          <w:lang w:val="es-ES"/>
        </w:rPr>
        <w:t>diseño</w:t>
      </w:r>
      <w:r w:rsidR="00A5238C">
        <w:rPr>
          <w:lang w:val="es-ES"/>
        </w:rPr>
        <w:t>.</w:t>
      </w:r>
    </w:p>
    <w:p w14:paraId="7EB21958" w14:textId="77777777" w:rsidR="00831A7F" w:rsidRDefault="00831A7F">
      <w:pPr>
        <w:rPr>
          <w:lang w:val="es-ES"/>
        </w:rPr>
      </w:pPr>
    </w:p>
    <w:p w14:paraId="7C81C857" w14:textId="6F2D0648" w:rsidR="00A5238C" w:rsidRDefault="00122AF3">
      <w:pPr>
        <w:rPr>
          <w:lang w:val="es-ES"/>
        </w:rPr>
      </w:pPr>
      <w:r>
        <w:rPr>
          <w:lang w:val="es-ES"/>
        </w:rPr>
        <w:t xml:space="preserve">Las ventajas del desarrollo de este proyecto es la selección de la metodología que permite flexibilidad a la forma de trabajo del equipo y reduce errores que emergen de forma inesperada, generando una solución </w:t>
      </w:r>
      <w:r w:rsidR="007C0A76">
        <w:rPr>
          <w:lang w:val="es-ES"/>
        </w:rPr>
        <w:t>al problema de forma inmediata sin afectar de forma general todo el proyecto</w:t>
      </w:r>
      <w:r w:rsidR="00196BD2">
        <w:rPr>
          <w:lang w:val="es-ES"/>
        </w:rPr>
        <w:t xml:space="preserve">. </w:t>
      </w:r>
      <w:r w:rsidR="00BE069E">
        <w:rPr>
          <w:lang w:val="es-ES"/>
        </w:rPr>
        <w:t>Además de que se encontró una forma de implementar una solución acorde a los objetivos planteados, tanto generales como particulares</w:t>
      </w:r>
      <w:r w:rsidR="00587A4E">
        <w:rPr>
          <w:lang w:val="es-ES"/>
        </w:rPr>
        <w:t xml:space="preserve">, </w:t>
      </w:r>
      <w:r w:rsidR="00EB1745">
        <w:rPr>
          <w:lang w:val="es-ES"/>
        </w:rPr>
        <w:t>se logró una forma de implementar una solución que se base en los requerimientos que el cliente especifica</w:t>
      </w:r>
      <w:r w:rsidR="007A61C7">
        <w:rPr>
          <w:lang w:val="es-ES"/>
        </w:rPr>
        <w:t xml:space="preserve">. </w:t>
      </w:r>
    </w:p>
    <w:p w14:paraId="5C117406" w14:textId="77777777" w:rsidR="00305502" w:rsidRDefault="00305502">
      <w:pPr>
        <w:rPr>
          <w:lang w:val="es-ES"/>
        </w:rPr>
      </w:pPr>
    </w:p>
    <w:p w14:paraId="6EB02567" w14:textId="77777777" w:rsidR="00EA318C" w:rsidRDefault="00305502">
      <w:pPr>
        <w:rPr>
          <w:noProof/>
        </w:rPr>
      </w:pPr>
      <w:r>
        <w:rPr>
          <w:lang w:val="es-ES"/>
        </w:rPr>
        <w:t xml:space="preserve">Para el desarrollo </w:t>
      </w:r>
      <w:r w:rsidR="00D83687">
        <w:rPr>
          <w:lang w:val="es-ES"/>
        </w:rPr>
        <w:t xml:space="preserve">en Trabajo Terminal II, se plantea una asignación más rigurosa y </w:t>
      </w:r>
      <w:r w:rsidR="0000707C">
        <w:rPr>
          <w:lang w:val="es-ES"/>
        </w:rPr>
        <w:t>extensa del tiempo, pues en Trabajo Terminal I, solo se contó el tiempo de desarrollo</w:t>
      </w:r>
      <w:r w:rsidR="00356615">
        <w:rPr>
          <w:lang w:val="es-ES"/>
        </w:rPr>
        <w:t xml:space="preserve"> ligado a </w:t>
      </w:r>
      <w:r w:rsidR="0000707C">
        <w:rPr>
          <w:lang w:val="es-ES"/>
        </w:rPr>
        <w:t>los horarios de la materia,</w:t>
      </w:r>
      <w:r w:rsidR="006B55E8">
        <w:rPr>
          <w:lang w:val="es-ES"/>
        </w:rPr>
        <w:t xml:space="preserve"> presentando un obstáculo en el desarrollo del proyecto y la flexibilidad </w:t>
      </w:r>
      <w:r w:rsidR="00E03051">
        <w:rPr>
          <w:lang w:val="es-ES"/>
        </w:rPr>
        <w:t>de este</w:t>
      </w:r>
      <w:r w:rsidR="00836E38">
        <w:rPr>
          <w:lang w:val="es-ES"/>
        </w:rPr>
        <w:t>, pues al contar con modificaciones, retrasos y</w:t>
      </w:r>
      <w:r w:rsidR="00366C0A">
        <w:rPr>
          <w:lang w:val="es-ES"/>
        </w:rPr>
        <w:t xml:space="preserve"> básicamente detonación de riesgos,</w:t>
      </w:r>
      <w:r w:rsidR="00971071">
        <w:rPr>
          <w:lang w:val="es-ES"/>
        </w:rPr>
        <w:t xml:space="preserve"> las actividades no se recupera</w:t>
      </w:r>
      <w:r w:rsidR="003C5E36">
        <w:rPr>
          <w:lang w:val="es-ES"/>
        </w:rPr>
        <w:t xml:space="preserve">ron </w:t>
      </w:r>
      <w:r w:rsidR="00971071">
        <w:rPr>
          <w:lang w:val="es-ES"/>
        </w:rPr>
        <w:t xml:space="preserve">de </w:t>
      </w:r>
      <w:r w:rsidR="003C5E36">
        <w:rPr>
          <w:lang w:val="es-ES"/>
        </w:rPr>
        <w:t>la forma esperada</w:t>
      </w:r>
      <w:r w:rsidR="00E03051">
        <w:rPr>
          <w:lang w:val="es-ES"/>
        </w:rPr>
        <w:t>; por esto, una asignación de tiempos extensos en medida de lo posible fuera de horarios de clase, permitirán un avance significativo en los resultados.</w:t>
      </w:r>
      <w:r w:rsidR="00EA318C" w:rsidRPr="00EA318C">
        <w:rPr>
          <w:noProof/>
        </w:rPr>
        <w:t xml:space="preserve"> </w:t>
      </w:r>
    </w:p>
    <w:p w14:paraId="318869A1" w14:textId="566152BE" w:rsidR="00184E66" w:rsidRPr="00EA318C" w:rsidRDefault="00EA318C">
      <w:pPr>
        <w:rPr>
          <w:lang w:val="es-ES"/>
        </w:rPr>
      </w:pPr>
      <w:r w:rsidRPr="00EA318C">
        <w:rPr>
          <w:noProof/>
          <w:lang w:val="es-ES"/>
        </w:rPr>
        <w:drawing>
          <wp:inline distT="0" distB="0" distL="0" distR="0" wp14:anchorId="44A5A13E" wp14:editId="327D0573">
            <wp:extent cx="5612130" cy="4151630"/>
            <wp:effectExtent l="0" t="0" r="1270" b="1270"/>
            <wp:docPr id="8552979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297942" name=""/>
                    <pic:cNvPicPr/>
                  </pic:nvPicPr>
                  <pic:blipFill>
                    <a:blip r:embed="rId62"/>
                    <a:stretch>
                      <a:fillRect/>
                    </a:stretch>
                  </pic:blipFill>
                  <pic:spPr>
                    <a:xfrm>
                      <a:off x="0" y="0"/>
                      <a:ext cx="5612130" cy="4151630"/>
                    </a:xfrm>
                    <a:prstGeom prst="rect">
                      <a:avLst/>
                    </a:prstGeom>
                  </pic:spPr>
                </pic:pic>
              </a:graphicData>
            </a:graphic>
          </wp:inline>
        </w:drawing>
      </w:r>
    </w:p>
    <w:p w14:paraId="055169D3" w14:textId="799EF98A" w:rsidR="00305502" w:rsidRDefault="00184E66" w:rsidP="00184E66">
      <w:pPr>
        <w:spacing w:after="160" w:line="259" w:lineRule="auto"/>
        <w:jc w:val="left"/>
        <w:rPr>
          <w:lang w:val="es-ES"/>
        </w:rPr>
      </w:pPr>
      <w:r>
        <w:rPr>
          <w:lang w:val="es-ES"/>
        </w:rPr>
        <w:br w:type="page"/>
      </w:r>
    </w:p>
    <w:bookmarkStart w:id="187" w:name="_Toc153453941" w:displacedByCustomXml="next"/>
    <w:sdt>
      <w:sdtPr>
        <w:rPr>
          <w:rFonts w:asciiTheme="minorHAnsi" w:eastAsiaTheme="minorHAnsi" w:hAnsiTheme="minorHAnsi" w:cstheme="minorBidi"/>
          <w:b w:val="0"/>
          <w:spacing w:val="0"/>
          <w:kern w:val="0"/>
          <w:sz w:val="22"/>
          <w:szCs w:val="22"/>
          <w:lang w:val="es-ES"/>
        </w:rPr>
        <w:id w:val="211464555"/>
        <w:docPartObj>
          <w:docPartGallery w:val="Bibliographies"/>
          <w:docPartUnique/>
        </w:docPartObj>
      </w:sdtPr>
      <w:sdtEndPr>
        <w:rPr>
          <w:rFonts w:ascii="Times New Roman" w:eastAsiaTheme="majorEastAsia" w:hAnsi="Times New Roman" w:cstheme="majorBidi"/>
          <w:b/>
          <w:spacing w:val="-10"/>
          <w:kern w:val="28"/>
          <w:sz w:val="36"/>
          <w:szCs w:val="56"/>
          <w:lang w:val="es-MX"/>
        </w:rPr>
      </w:sdtEndPr>
      <w:sdtContent>
        <w:p w14:paraId="7AE9ED59" w14:textId="54FB0637" w:rsidR="00041137" w:rsidRPr="00DD74AA" w:rsidRDefault="00F64F8D" w:rsidP="00DD74AA">
          <w:pPr>
            <w:pStyle w:val="Title"/>
            <w:spacing w:line="480" w:lineRule="auto"/>
            <w:jc w:val="left"/>
          </w:pPr>
          <w:r>
            <w:t>Fuentes de consulta</w:t>
          </w:r>
        </w:p>
      </w:sdtContent>
    </w:sdt>
    <w:bookmarkEnd w:id="187" w:displacedByCustomXml="prev"/>
    <w:p w14:paraId="6C6AEA80" w14:textId="77777777" w:rsidR="00DD74AA" w:rsidRPr="00DD74AA" w:rsidRDefault="00C740E5" w:rsidP="00DD74AA">
      <w:pPr>
        <w:widowControl w:val="0"/>
        <w:autoSpaceDE w:val="0"/>
        <w:autoSpaceDN w:val="0"/>
        <w:adjustRightInd w:val="0"/>
        <w:rPr>
          <w:rFonts w:cs="Times New Roman"/>
        </w:rPr>
      </w:pPr>
      <w:r>
        <w:rPr>
          <w:noProof/>
        </w:rPr>
        <w:fldChar w:fldCharType="begin"/>
      </w:r>
      <w:r w:rsidR="00DD74AA">
        <w:instrText xml:space="preserve"> ADDIN ZOTERO_BIBL {"uncited":[],"omitted":[],"custom":[]} CSL_BIBLIOGRAPHY </w:instrText>
      </w:r>
      <w:r>
        <w:rPr>
          <w:noProof/>
        </w:rPr>
        <w:fldChar w:fldCharType="separate"/>
      </w:r>
      <w:r w:rsidR="00DD74AA" w:rsidRPr="00DD74AA">
        <w:rPr>
          <w:rFonts w:cs="Times New Roman"/>
        </w:rPr>
        <w:t>[1]</w:t>
      </w:r>
      <w:r w:rsidR="00DD74AA" w:rsidRPr="00DD74AA">
        <w:rPr>
          <w:rFonts w:cs="Times New Roman"/>
        </w:rPr>
        <w:tab/>
        <w:t xml:space="preserve">A. P. F. Vivas, C. Aró, N. Villafañe, and V. Degrave, “Integración de las TIC para la enseñanza de las Ciencias Morfológicas en el nivel universitario,” </w:t>
      </w:r>
      <w:r w:rsidR="00DD74AA" w:rsidRPr="00DD74AA">
        <w:rPr>
          <w:rFonts w:cs="Times New Roman"/>
          <w:i/>
          <w:iCs/>
        </w:rPr>
        <w:t>Uni-pluriversidad</w:t>
      </w:r>
      <w:r w:rsidR="00DD74AA" w:rsidRPr="00DD74AA">
        <w:rPr>
          <w:rFonts w:cs="Times New Roman"/>
        </w:rPr>
        <w:t>, vol. 20, no. 1, Art. no. 1, Jun. 2020, doi: 10.17533/udea.unipluri.20.1.04.</w:t>
      </w:r>
    </w:p>
    <w:p w14:paraId="5CB31893" w14:textId="77777777" w:rsidR="00DD74AA" w:rsidRPr="00DD74AA" w:rsidRDefault="00DD74AA" w:rsidP="00DD74AA">
      <w:pPr>
        <w:widowControl w:val="0"/>
        <w:autoSpaceDE w:val="0"/>
        <w:autoSpaceDN w:val="0"/>
        <w:adjustRightInd w:val="0"/>
        <w:rPr>
          <w:rFonts w:cs="Times New Roman"/>
        </w:rPr>
      </w:pPr>
      <w:r w:rsidRPr="00DD74AA">
        <w:rPr>
          <w:rFonts w:cs="Times New Roman"/>
        </w:rPr>
        <w:t>[2]</w:t>
      </w:r>
      <w:r w:rsidRPr="00DD74AA">
        <w:rPr>
          <w:rFonts w:cs="Times New Roman"/>
        </w:rPr>
        <w:tab/>
        <w:t xml:space="preserve">D. Esquível-Oliveira, C. Palmero, B. Gonçalves, and E. Correa-Gillieron, “La enseñanza práctica en Fonoaudiología a través de modelos tridimensionales: una alternativa prometedora,” </w:t>
      </w:r>
      <w:r w:rsidRPr="00DD74AA">
        <w:rPr>
          <w:rFonts w:cs="Times New Roman"/>
          <w:i/>
          <w:iCs/>
        </w:rPr>
        <w:t>Revista Chilena de Fonoaudiología</w:t>
      </w:r>
      <w:r w:rsidRPr="00DD74AA">
        <w:rPr>
          <w:rFonts w:cs="Times New Roman"/>
        </w:rPr>
        <w:t>, vol. 17, pp. 1–14, Nov. 2018, doi: 10.5354/0719-4692.2018.51639.</w:t>
      </w:r>
    </w:p>
    <w:p w14:paraId="5DC2A4C7" w14:textId="77777777" w:rsidR="00DD74AA" w:rsidRPr="00DD74AA" w:rsidRDefault="00DD74AA" w:rsidP="00DD74AA">
      <w:pPr>
        <w:widowControl w:val="0"/>
        <w:autoSpaceDE w:val="0"/>
        <w:autoSpaceDN w:val="0"/>
        <w:adjustRightInd w:val="0"/>
        <w:rPr>
          <w:rFonts w:cs="Times New Roman"/>
          <w:lang w:val="en-US"/>
        </w:rPr>
      </w:pPr>
      <w:r w:rsidRPr="00DD74AA">
        <w:rPr>
          <w:rFonts w:cs="Times New Roman"/>
          <w:lang w:val="en-US"/>
        </w:rPr>
        <w:t>[3]</w:t>
      </w:r>
      <w:r w:rsidRPr="00DD74AA">
        <w:rPr>
          <w:rFonts w:cs="Times New Roman"/>
          <w:lang w:val="en-US"/>
        </w:rPr>
        <w:tab/>
        <w:t xml:space="preserve">C. Schencke and A. Hidalgo, “Comparison of Two Human Histology Software as Complementary Use in Traditional Education,” </w:t>
      </w:r>
      <w:r w:rsidRPr="00DD74AA">
        <w:rPr>
          <w:rFonts w:cs="Times New Roman"/>
          <w:i/>
          <w:iCs/>
          <w:lang w:val="en-US"/>
        </w:rPr>
        <w:t>International Journal of Morphology</w:t>
      </w:r>
      <w:r w:rsidRPr="00DD74AA">
        <w:rPr>
          <w:rFonts w:cs="Times New Roman"/>
          <w:lang w:val="en-US"/>
        </w:rPr>
        <w:t>, vol. 29, no. 4, pp. 1388–1393, Dec. 2011, doi: 10.4067/S0717-95022011000400054.</w:t>
      </w:r>
    </w:p>
    <w:p w14:paraId="0F385D48" w14:textId="77777777" w:rsidR="00DD74AA" w:rsidRPr="00DD74AA" w:rsidRDefault="00DD74AA" w:rsidP="00DD74AA">
      <w:pPr>
        <w:widowControl w:val="0"/>
        <w:autoSpaceDE w:val="0"/>
        <w:autoSpaceDN w:val="0"/>
        <w:adjustRightInd w:val="0"/>
        <w:rPr>
          <w:rFonts w:cs="Times New Roman"/>
        </w:rPr>
      </w:pPr>
      <w:r w:rsidRPr="00DD74AA">
        <w:rPr>
          <w:rFonts w:cs="Times New Roman"/>
        </w:rPr>
        <w:t>[4]</w:t>
      </w:r>
      <w:r w:rsidRPr="00DD74AA">
        <w:rPr>
          <w:rFonts w:cs="Times New Roman"/>
        </w:rPr>
        <w:tab/>
        <w:t xml:space="preserve">A. P. Fabro, A. Benmelej, and A. Costamagna, “Contribución de los entornos virtuales al aprendizaje comprensivo de las Ciencias Morfológicas,” </w:t>
      </w:r>
      <w:r w:rsidRPr="00DD74AA">
        <w:rPr>
          <w:rFonts w:cs="Times New Roman"/>
          <w:i/>
          <w:iCs/>
        </w:rPr>
        <w:t>Aula Universitaria</w:t>
      </w:r>
      <w:r w:rsidRPr="00DD74AA">
        <w:rPr>
          <w:rFonts w:cs="Times New Roman"/>
        </w:rPr>
        <w:t>, no. 14, Art. no. 14, Apr. 2012, doi: 10.14409/au.v1i14.4127.</w:t>
      </w:r>
    </w:p>
    <w:p w14:paraId="005F57B8" w14:textId="77777777" w:rsidR="00DD74AA" w:rsidRPr="00DD74AA" w:rsidRDefault="00DD74AA" w:rsidP="00DD74AA">
      <w:pPr>
        <w:widowControl w:val="0"/>
        <w:autoSpaceDE w:val="0"/>
        <w:autoSpaceDN w:val="0"/>
        <w:adjustRightInd w:val="0"/>
        <w:rPr>
          <w:rFonts w:cs="Times New Roman"/>
          <w:lang w:val="en-US"/>
        </w:rPr>
      </w:pPr>
      <w:r w:rsidRPr="00DD74AA">
        <w:rPr>
          <w:rFonts w:cs="Times New Roman"/>
          <w:lang w:val="en-US"/>
        </w:rPr>
        <w:t>[5]</w:t>
      </w:r>
      <w:r w:rsidRPr="00DD74AA">
        <w:rPr>
          <w:rFonts w:cs="Times New Roman"/>
          <w:lang w:val="en-US"/>
        </w:rPr>
        <w:tab/>
        <w:t xml:space="preserve">A. Jeyakumar, B. Dissanayake, and L. Dissabandara, “Dissection in the Modern Medical Curriculum: An Exploration into Student Perception and Adaptions for the Future,” </w:t>
      </w:r>
      <w:r w:rsidRPr="00DD74AA">
        <w:rPr>
          <w:rFonts w:cs="Times New Roman"/>
          <w:i/>
          <w:iCs/>
          <w:lang w:val="en-US"/>
        </w:rPr>
        <w:t>Anatomical Sciences Education</w:t>
      </w:r>
      <w:r w:rsidRPr="00DD74AA">
        <w:rPr>
          <w:rFonts w:cs="Times New Roman"/>
          <w:lang w:val="en-US"/>
        </w:rPr>
        <w:t>, vol. 13, no. 3, pp. 366–380, 2020, doi: 10.1002/ase.1905.</w:t>
      </w:r>
    </w:p>
    <w:p w14:paraId="64B4E909" w14:textId="77777777" w:rsidR="00DD74AA" w:rsidRPr="00DD74AA" w:rsidRDefault="00DD74AA" w:rsidP="00DD74AA">
      <w:pPr>
        <w:widowControl w:val="0"/>
        <w:autoSpaceDE w:val="0"/>
        <w:autoSpaceDN w:val="0"/>
        <w:adjustRightInd w:val="0"/>
        <w:rPr>
          <w:rFonts w:cs="Times New Roman"/>
        </w:rPr>
      </w:pPr>
      <w:r w:rsidRPr="00DD74AA">
        <w:rPr>
          <w:rFonts w:cs="Times New Roman"/>
        </w:rPr>
        <w:t>[6]</w:t>
      </w:r>
      <w:r w:rsidRPr="00DD74AA">
        <w:rPr>
          <w:rFonts w:cs="Times New Roman"/>
        </w:rPr>
        <w:tab/>
        <w:t xml:space="preserve">F. Folguera, M. C. Juan Lizandra, A. Herrero, and L. Alexandrescu, “Introducción a una nueva dimensión en la morfología dentaria: ARDental (Realidad Aumentada Dental),” </w:t>
      </w:r>
      <w:r w:rsidRPr="00DD74AA">
        <w:rPr>
          <w:rFonts w:cs="Times New Roman"/>
          <w:i/>
          <w:iCs/>
        </w:rPr>
        <w:t>Gaceta dental: Industria y profesiones</w:t>
      </w:r>
      <w:r w:rsidRPr="00DD74AA">
        <w:rPr>
          <w:rFonts w:cs="Times New Roman"/>
        </w:rPr>
        <w:t>, no. 252, pp. 200–209, 2013.</w:t>
      </w:r>
    </w:p>
    <w:p w14:paraId="0B5CEB25" w14:textId="77777777" w:rsidR="00DD74AA" w:rsidRPr="00DD74AA" w:rsidRDefault="00DD74AA" w:rsidP="00DD74AA">
      <w:pPr>
        <w:widowControl w:val="0"/>
        <w:autoSpaceDE w:val="0"/>
        <w:autoSpaceDN w:val="0"/>
        <w:adjustRightInd w:val="0"/>
        <w:rPr>
          <w:rFonts w:cs="Times New Roman"/>
        </w:rPr>
      </w:pPr>
      <w:r w:rsidRPr="00DD74AA">
        <w:rPr>
          <w:rFonts w:cs="Times New Roman"/>
        </w:rPr>
        <w:t>[7]</w:t>
      </w:r>
      <w:r w:rsidRPr="00DD74AA">
        <w:rPr>
          <w:rFonts w:cs="Times New Roman"/>
        </w:rPr>
        <w:tab/>
        <w:t xml:space="preserve">G. Arrondo, J. Bernacer, and L. Díaz Robredo, “Visualización de modelos digitales tridimensionales en la enseñanza de anatomía: principales recursos y una experiencia docente en neuroanatomía,” </w:t>
      </w:r>
      <w:r w:rsidRPr="00DD74AA">
        <w:rPr>
          <w:rFonts w:cs="Times New Roman"/>
          <w:i/>
          <w:iCs/>
        </w:rPr>
        <w:t>Educación Médica</w:t>
      </w:r>
      <w:r w:rsidRPr="00DD74AA">
        <w:rPr>
          <w:rFonts w:cs="Times New Roman"/>
        </w:rPr>
        <w:t>, vol. 18, no. 4, pp. 267–269, Oct. 2017, doi: 10.1016/j.edumed.2016.06.022.</w:t>
      </w:r>
    </w:p>
    <w:p w14:paraId="06B5A963" w14:textId="77777777" w:rsidR="00DD74AA" w:rsidRPr="00DD74AA" w:rsidRDefault="00DD74AA" w:rsidP="00DD74AA">
      <w:pPr>
        <w:widowControl w:val="0"/>
        <w:autoSpaceDE w:val="0"/>
        <w:autoSpaceDN w:val="0"/>
        <w:adjustRightInd w:val="0"/>
        <w:rPr>
          <w:rFonts w:cs="Times New Roman"/>
          <w:lang w:val="en-US"/>
        </w:rPr>
      </w:pPr>
      <w:r w:rsidRPr="00DD74AA">
        <w:rPr>
          <w:rFonts w:cs="Times New Roman"/>
          <w:lang w:val="en-US"/>
        </w:rPr>
        <w:t>[8]</w:t>
      </w:r>
      <w:r w:rsidRPr="00DD74AA">
        <w:rPr>
          <w:rFonts w:cs="Times New Roman"/>
          <w:lang w:val="en-US"/>
        </w:rPr>
        <w:tab/>
        <w:t xml:space="preserve">S. Pujol, M. Baldwin, J. Nassiri, R. Kikinis, and K. Shaffer, “Using 3D modeling techniques to enhance teaching of difficult anatomical concepts,” </w:t>
      </w:r>
      <w:r w:rsidRPr="00DD74AA">
        <w:rPr>
          <w:rFonts w:cs="Times New Roman"/>
          <w:i/>
          <w:iCs/>
          <w:lang w:val="en-US"/>
        </w:rPr>
        <w:t>Acad Radiol</w:t>
      </w:r>
      <w:r w:rsidRPr="00DD74AA">
        <w:rPr>
          <w:rFonts w:cs="Times New Roman"/>
          <w:lang w:val="en-US"/>
        </w:rPr>
        <w:t>, vol. 23, no. 4, pp. 507–516, Apr. 2016, doi: 10.1016/j.acra.2015.12.012.</w:t>
      </w:r>
    </w:p>
    <w:p w14:paraId="022FDE43" w14:textId="77777777" w:rsidR="00DD74AA" w:rsidRPr="00DD74AA" w:rsidRDefault="00DD74AA" w:rsidP="00DD74AA">
      <w:pPr>
        <w:widowControl w:val="0"/>
        <w:autoSpaceDE w:val="0"/>
        <w:autoSpaceDN w:val="0"/>
        <w:adjustRightInd w:val="0"/>
        <w:rPr>
          <w:rFonts w:cs="Times New Roman"/>
        </w:rPr>
      </w:pPr>
      <w:r w:rsidRPr="00DD74AA">
        <w:rPr>
          <w:rFonts w:cs="Times New Roman"/>
        </w:rPr>
        <w:t>[9]</w:t>
      </w:r>
      <w:r w:rsidRPr="00DD74AA">
        <w:rPr>
          <w:rFonts w:cs="Times New Roman"/>
        </w:rPr>
        <w:tab/>
        <w:t xml:space="preserve">C. García Herrera, N. Espinoza Matheus, J. Noe Orellana, R. A. Ramírez, and V. Setién Duín, “Técnica de impresión con alginato: Una propuesta edumática,” </w:t>
      </w:r>
      <w:r w:rsidRPr="00DD74AA">
        <w:rPr>
          <w:rFonts w:cs="Times New Roman"/>
          <w:i/>
          <w:iCs/>
        </w:rPr>
        <w:t>Acta Odontológica Venezolana</w:t>
      </w:r>
      <w:r w:rsidRPr="00DD74AA">
        <w:rPr>
          <w:rFonts w:cs="Times New Roman"/>
        </w:rPr>
        <w:t>, vol. 46, no. 2, pp. 180–183, Jun. 2008.</w:t>
      </w:r>
    </w:p>
    <w:p w14:paraId="016E52A9" w14:textId="77777777" w:rsidR="00DD74AA" w:rsidRPr="00DD74AA" w:rsidRDefault="00DD74AA" w:rsidP="00DD74AA">
      <w:pPr>
        <w:widowControl w:val="0"/>
        <w:autoSpaceDE w:val="0"/>
        <w:autoSpaceDN w:val="0"/>
        <w:adjustRightInd w:val="0"/>
        <w:rPr>
          <w:rFonts w:cs="Times New Roman"/>
          <w:lang w:val="en-US"/>
        </w:rPr>
      </w:pPr>
      <w:r w:rsidRPr="00DD74AA">
        <w:rPr>
          <w:rFonts w:cs="Times New Roman"/>
        </w:rPr>
        <w:t>[10]</w:t>
      </w:r>
      <w:r w:rsidRPr="00DD74AA">
        <w:rPr>
          <w:rFonts w:cs="Times New Roman"/>
        </w:rPr>
        <w:tab/>
        <w:t xml:space="preserve">A. S. Braga, S. R. S. Braga, A. B. C. E. B. Catirse, L. G. Vaz, and A. C. C. Spadaro, “Potencial tóxico dos alginatos para uso odontológico,” </w:t>
      </w:r>
      <w:r w:rsidRPr="00DD74AA">
        <w:rPr>
          <w:rFonts w:cs="Times New Roman"/>
          <w:i/>
          <w:iCs/>
        </w:rPr>
        <w:t>Revista de Ciências Farmacêuticas Básica e Aplicada</w:t>
      </w:r>
      <w:r w:rsidRPr="00DD74AA">
        <w:rPr>
          <w:rFonts w:cs="Times New Roman"/>
        </w:rPr>
        <w:t xml:space="preserve">, vol. 28, no. 2, Art. no. 2, May 2007, Accessed: Mar. 16, 2023. </w:t>
      </w:r>
      <w:r w:rsidRPr="00DD74AA">
        <w:rPr>
          <w:rFonts w:cs="Times New Roman"/>
          <w:lang w:val="en-US"/>
        </w:rPr>
        <w:t>[Online]. Available: http://rcfba.fcfar.unesp.br/index.php/ojs/article/view/517</w:t>
      </w:r>
    </w:p>
    <w:p w14:paraId="0065D838" w14:textId="77777777" w:rsidR="00DD74AA" w:rsidRPr="00DD74AA" w:rsidRDefault="00DD74AA" w:rsidP="00DD74AA">
      <w:pPr>
        <w:widowControl w:val="0"/>
        <w:autoSpaceDE w:val="0"/>
        <w:autoSpaceDN w:val="0"/>
        <w:adjustRightInd w:val="0"/>
        <w:rPr>
          <w:rFonts w:cs="Times New Roman"/>
        </w:rPr>
      </w:pPr>
      <w:r w:rsidRPr="00DD74AA">
        <w:rPr>
          <w:rFonts w:cs="Times New Roman"/>
        </w:rPr>
        <w:t>[11]</w:t>
      </w:r>
      <w:r w:rsidRPr="00DD74AA">
        <w:rPr>
          <w:rFonts w:cs="Times New Roman"/>
        </w:rPr>
        <w:tab/>
        <w:t xml:space="preserve">M. E. Cazar, “Uso de CBCT y herramientas computacionales odontológicas para la reconstrucción tridimensional de objetos arqueológicos.,” </w:t>
      </w:r>
      <w:r w:rsidRPr="00DD74AA">
        <w:rPr>
          <w:rFonts w:cs="Times New Roman"/>
          <w:i/>
          <w:iCs/>
        </w:rPr>
        <w:t>Odontología Activa Revista Científica</w:t>
      </w:r>
      <w:r w:rsidRPr="00DD74AA">
        <w:rPr>
          <w:rFonts w:cs="Times New Roman"/>
        </w:rPr>
        <w:t>, vol. 5, no. 3, Art. no. 3, Sep. 2020, doi: 10.31984/oactiva.v5i3.520.</w:t>
      </w:r>
    </w:p>
    <w:p w14:paraId="5E249701" w14:textId="77777777" w:rsidR="00DD74AA" w:rsidRPr="00DD74AA" w:rsidRDefault="00DD74AA" w:rsidP="00DD74AA">
      <w:pPr>
        <w:widowControl w:val="0"/>
        <w:autoSpaceDE w:val="0"/>
        <w:autoSpaceDN w:val="0"/>
        <w:adjustRightInd w:val="0"/>
        <w:rPr>
          <w:rFonts w:cs="Times New Roman"/>
        </w:rPr>
      </w:pPr>
      <w:r w:rsidRPr="00DD74AA">
        <w:rPr>
          <w:rFonts w:cs="Times New Roman"/>
        </w:rPr>
        <w:t>[12]</w:t>
      </w:r>
      <w:r w:rsidRPr="00DD74AA">
        <w:rPr>
          <w:rFonts w:cs="Times New Roman"/>
        </w:rPr>
        <w:tab/>
        <w:t xml:space="preserve">J. L. Alcázar, M. García-Manero, I. Pombo, C. Laparte, and M. Jurado, “Ecografía tridimensional en la evaluación de los tumores de ovario,” </w:t>
      </w:r>
      <w:r w:rsidRPr="00DD74AA">
        <w:rPr>
          <w:rFonts w:cs="Times New Roman"/>
          <w:i/>
          <w:iCs/>
        </w:rPr>
        <w:t>Revista de Medicina de la Universidad de Navarra</w:t>
      </w:r>
      <w:r w:rsidRPr="00DD74AA">
        <w:rPr>
          <w:rFonts w:cs="Times New Roman"/>
        </w:rPr>
        <w:t>, pp. 23–27, 2005, doi: 10.15581/021.49.7589.</w:t>
      </w:r>
    </w:p>
    <w:p w14:paraId="3CC1F70F" w14:textId="77777777" w:rsidR="00DD74AA" w:rsidRPr="00DD74AA" w:rsidRDefault="00DD74AA" w:rsidP="00DD74AA">
      <w:pPr>
        <w:widowControl w:val="0"/>
        <w:autoSpaceDE w:val="0"/>
        <w:autoSpaceDN w:val="0"/>
        <w:adjustRightInd w:val="0"/>
        <w:rPr>
          <w:rFonts w:cs="Times New Roman"/>
        </w:rPr>
      </w:pPr>
      <w:r w:rsidRPr="00DD74AA">
        <w:rPr>
          <w:rFonts w:cs="Times New Roman"/>
        </w:rPr>
        <w:t>[13]</w:t>
      </w:r>
      <w:r w:rsidRPr="00DD74AA">
        <w:rPr>
          <w:rFonts w:cs="Times New Roman"/>
        </w:rPr>
        <w:tab/>
        <w:t>L. Leschiutta, “Recursos emergentes: enseñanza del cuerpo humano mediante aplicaciones de realidad aumentada y atlas virtuales.,” Nov. 2017, Accessed: Mar. 16, 2023. [Online]. Available: https://bibliotecavirtual.unl.edu.ar/handle/11185/1957</w:t>
      </w:r>
    </w:p>
    <w:p w14:paraId="782FC659" w14:textId="77777777" w:rsidR="00DD74AA" w:rsidRPr="00DD74AA" w:rsidRDefault="00DD74AA" w:rsidP="00DD74AA">
      <w:pPr>
        <w:widowControl w:val="0"/>
        <w:autoSpaceDE w:val="0"/>
        <w:autoSpaceDN w:val="0"/>
        <w:adjustRightInd w:val="0"/>
        <w:rPr>
          <w:rFonts w:cs="Times New Roman"/>
        </w:rPr>
      </w:pPr>
      <w:r w:rsidRPr="00DD74AA">
        <w:rPr>
          <w:rFonts w:cs="Times New Roman"/>
        </w:rPr>
        <w:t>[14]</w:t>
      </w:r>
      <w:r w:rsidRPr="00DD74AA">
        <w:rPr>
          <w:rFonts w:cs="Times New Roman"/>
        </w:rPr>
        <w:tab/>
        <w:t xml:space="preserve">J. E. R. Jiménez, I. P. Mallea, and A. R. Jiménez, “Construcción de Dispositivo de Hardware Libre para Interacción en Entornos 3D,” </w:t>
      </w:r>
      <w:r w:rsidRPr="00DD74AA">
        <w:rPr>
          <w:rFonts w:cs="Times New Roman"/>
          <w:i/>
          <w:iCs/>
        </w:rPr>
        <w:t>Innovación y Software</w:t>
      </w:r>
      <w:r w:rsidRPr="00DD74AA">
        <w:rPr>
          <w:rFonts w:cs="Times New Roman"/>
        </w:rPr>
        <w:t>, vol. 2, no. 1, Art. no. 1, Mar. 2021.</w:t>
      </w:r>
    </w:p>
    <w:p w14:paraId="5BD9449C" w14:textId="77777777" w:rsidR="00DD74AA" w:rsidRPr="00DD74AA" w:rsidRDefault="00DD74AA" w:rsidP="00DD74AA">
      <w:pPr>
        <w:widowControl w:val="0"/>
        <w:autoSpaceDE w:val="0"/>
        <w:autoSpaceDN w:val="0"/>
        <w:adjustRightInd w:val="0"/>
        <w:rPr>
          <w:rFonts w:cs="Times New Roman"/>
        </w:rPr>
      </w:pPr>
      <w:r w:rsidRPr="00DD74AA">
        <w:rPr>
          <w:rFonts w:cs="Times New Roman"/>
        </w:rPr>
        <w:t>[15]</w:t>
      </w:r>
      <w:r w:rsidRPr="00DD74AA">
        <w:rPr>
          <w:rFonts w:cs="Times New Roman"/>
        </w:rPr>
        <w:tab/>
        <w:t>A. Tejerina Gutiérrez, “Desarrollo de un sistema de realidad virtual para la monitorización del movimiento humano,” Jul. 2022, Accessed: Mar. 16, 2023. [Online]. Available: https://digibuo.uniovi.es/dspace/handle/10651/64429</w:t>
      </w:r>
    </w:p>
    <w:p w14:paraId="3929ED50" w14:textId="77777777" w:rsidR="00DD74AA" w:rsidRPr="00DD74AA" w:rsidRDefault="00DD74AA" w:rsidP="00DD74AA">
      <w:pPr>
        <w:widowControl w:val="0"/>
        <w:autoSpaceDE w:val="0"/>
        <w:autoSpaceDN w:val="0"/>
        <w:adjustRightInd w:val="0"/>
        <w:rPr>
          <w:rFonts w:cs="Times New Roman"/>
        </w:rPr>
      </w:pPr>
      <w:r w:rsidRPr="00DD74AA">
        <w:rPr>
          <w:rFonts w:cs="Times New Roman"/>
        </w:rPr>
        <w:t>[16]</w:t>
      </w:r>
      <w:r w:rsidRPr="00DD74AA">
        <w:rPr>
          <w:rFonts w:cs="Times New Roman"/>
        </w:rPr>
        <w:tab/>
        <w:t xml:space="preserve">L. Luengas C., I. D. Villalba, and D. F. Zipa G., “Dispositivo de Detección de los Movimientos de la Cabeza Humana,” </w:t>
      </w:r>
      <w:r w:rsidRPr="00DD74AA">
        <w:rPr>
          <w:rFonts w:cs="Times New Roman"/>
          <w:i/>
          <w:iCs/>
        </w:rPr>
        <w:t>I</w:t>
      </w:r>
      <w:r w:rsidRPr="00DD74AA">
        <w:rPr>
          <w:rFonts w:cs="Times New Roman"/>
        </w:rPr>
        <w:t>, vol. 5, no. 9, pp. 48–53, Jul. 2010, doi: 10.26620/uniminuto.inventum.5.9.2010.48-53.</w:t>
      </w:r>
    </w:p>
    <w:p w14:paraId="1881EB55" w14:textId="77777777" w:rsidR="00DD74AA" w:rsidRPr="00DD74AA" w:rsidRDefault="00DD74AA" w:rsidP="00DD74AA">
      <w:pPr>
        <w:widowControl w:val="0"/>
        <w:autoSpaceDE w:val="0"/>
        <w:autoSpaceDN w:val="0"/>
        <w:adjustRightInd w:val="0"/>
        <w:rPr>
          <w:rFonts w:cs="Times New Roman"/>
          <w:lang w:val="en-US"/>
        </w:rPr>
      </w:pPr>
      <w:r w:rsidRPr="00DD74AA">
        <w:rPr>
          <w:rFonts w:cs="Times New Roman"/>
        </w:rPr>
        <w:t>[17]</w:t>
      </w:r>
      <w:r w:rsidRPr="00DD74AA">
        <w:rPr>
          <w:rFonts w:cs="Times New Roman"/>
        </w:rPr>
        <w:tab/>
        <w:t xml:space="preserve">R. Cerino Jiménez, “Desarrollo de un sistema mecatrónico para controlar una silla de ruedas motorizada mediante diversos dispositivos por enlace inalámbrico,” Nov. 2017, Accessed: Mar. 16, 2023. </w:t>
      </w:r>
      <w:r w:rsidRPr="00DD74AA">
        <w:rPr>
          <w:rFonts w:cs="Times New Roman"/>
          <w:lang w:val="en-US"/>
        </w:rPr>
        <w:t>[Online]. Available: https://repositorioinstitucional.buap.mx/handle/20.500.12371/558</w:t>
      </w:r>
    </w:p>
    <w:p w14:paraId="4B2DEA7A" w14:textId="77777777" w:rsidR="00DD74AA" w:rsidRPr="00DD74AA" w:rsidRDefault="00DD74AA" w:rsidP="00DD74AA">
      <w:pPr>
        <w:widowControl w:val="0"/>
        <w:autoSpaceDE w:val="0"/>
        <w:autoSpaceDN w:val="0"/>
        <w:adjustRightInd w:val="0"/>
        <w:rPr>
          <w:rFonts w:cs="Times New Roman"/>
          <w:lang w:val="en-US"/>
        </w:rPr>
      </w:pPr>
      <w:r w:rsidRPr="00DD74AA">
        <w:rPr>
          <w:rFonts w:cs="Times New Roman"/>
          <w:lang w:val="en-US"/>
        </w:rPr>
        <w:t>[18]</w:t>
      </w:r>
      <w:r w:rsidRPr="00DD74AA">
        <w:rPr>
          <w:rFonts w:cs="Times New Roman"/>
          <w:lang w:val="en-US"/>
        </w:rPr>
        <w:tab/>
        <w:t>“FAEDIS.” Accessed: Mar. 16, 2023. [Online]. Available: http://virtual.umng.edu.co/distancia/ecosistema/odin/odin_desktop.php?path=Li4vb3Zhcy9pbmdlbmllcmlhX2luZm9ybWF0aWNhL2NpcmN1aXRvc19lbGVjdHJpY29zX3lfbWljcm9jb250cm9sYWRvcmVzL3VuaWRhZF8yLw==#slide_6</w:t>
      </w:r>
    </w:p>
    <w:p w14:paraId="3B8938EA" w14:textId="77777777" w:rsidR="00DD74AA" w:rsidRPr="00DD74AA" w:rsidRDefault="00DD74AA" w:rsidP="00DD74AA">
      <w:pPr>
        <w:widowControl w:val="0"/>
        <w:autoSpaceDE w:val="0"/>
        <w:autoSpaceDN w:val="0"/>
        <w:adjustRightInd w:val="0"/>
        <w:rPr>
          <w:rFonts w:cs="Times New Roman"/>
          <w:lang w:val="en-US"/>
        </w:rPr>
      </w:pPr>
      <w:r w:rsidRPr="00DD74AA">
        <w:rPr>
          <w:rFonts w:cs="Times New Roman"/>
        </w:rPr>
        <w:t>[19]</w:t>
      </w:r>
      <w:r w:rsidRPr="00DD74AA">
        <w:rPr>
          <w:rFonts w:cs="Times New Roman"/>
        </w:rPr>
        <w:tab/>
        <w:t xml:space="preserve">Alejandro Salmerón Navarro, “La importancia de las TIC en la educación - MEDAC,” MEDAC - Instituto Oficial de Formación Profesional. </w:t>
      </w:r>
      <w:r w:rsidRPr="00DD74AA">
        <w:rPr>
          <w:rFonts w:cs="Times New Roman"/>
          <w:lang w:val="en-US"/>
        </w:rPr>
        <w:t>Accessed: Dec. 14, 2023. [Online]. Available: https://medac.es/blogs/sociocultural/las-herramientas-tic-en-la-educacion</w:t>
      </w:r>
    </w:p>
    <w:p w14:paraId="1A5946BF" w14:textId="77777777" w:rsidR="00DD74AA" w:rsidRPr="00DD74AA" w:rsidRDefault="00DD74AA" w:rsidP="00DD74AA">
      <w:pPr>
        <w:widowControl w:val="0"/>
        <w:autoSpaceDE w:val="0"/>
        <w:autoSpaceDN w:val="0"/>
        <w:adjustRightInd w:val="0"/>
        <w:rPr>
          <w:rFonts w:cs="Times New Roman"/>
          <w:lang w:val="en-US"/>
        </w:rPr>
      </w:pPr>
      <w:r w:rsidRPr="00DD74AA">
        <w:rPr>
          <w:rFonts w:cs="Times New Roman"/>
        </w:rPr>
        <w:t>[20]</w:t>
      </w:r>
      <w:r w:rsidRPr="00DD74AA">
        <w:rPr>
          <w:rFonts w:cs="Times New Roman"/>
        </w:rPr>
        <w:tab/>
        <w:t xml:space="preserve">“Qué necesita saber acerca del aprendizaje digital y la transformación de la educación | UNESCO.” </w:t>
      </w:r>
      <w:r w:rsidRPr="00DD74AA">
        <w:rPr>
          <w:rFonts w:cs="Times New Roman"/>
          <w:lang w:val="en-US"/>
        </w:rPr>
        <w:t>Accessed: Dec. 12, 2023. [Online]. Available: https://www.unesco.org/es/digital-education/need-know</w:t>
      </w:r>
    </w:p>
    <w:p w14:paraId="6DFBC9C7" w14:textId="77777777" w:rsidR="00DD74AA" w:rsidRPr="00DD74AA" w:rsidRDefault="00DD74AA" w:rsidP="00DD74AA">
      <w:pPr>
        <w:widowControl w:val="0"/>
        <w:autoSpaceDE w:val="0"/>
        <w:autoSpaceDN w:val="0"/>
        <w:adjustRightInd w:val="0"/>
        <w:rPr>
          <w:rFonts w:cs="Times New Roman"/>
          <w:lang w:val="en-US"/>
        </w:rPr>
      </w:pPr>
      <w:r w:rsidRPr="00DD74AA">
        <w:rPr>
          <w:rFonts w:cs="Times New Roman"/>
        </w:rPr>
        <w:t>[21]</w:t>
      </w:r>
      <w:r w:rsidRPr="00DD74AA">
        <w:rPr>
          <w:rFonts w:cs="Times New Roman"/>
        </w:rPr>
        <w:tab/>
        <w:t>admin, “</w:t>
      </w:r>
      <w:r w:rsidRPr="00DD74AA">
        <w:rPr>
          <w:rFonts w:ascii="Segoe UI Symbol" w:hAnsi="Segoe UI Symbol" w:cs="Segoe UI Symbol"/>
        </w:rPr>
        <w:t>▷</w:t>
      </w:r>
      <w:r w:rsidRPr="00DD74AA">
        <w:rPr>
          <w:rFonts w:cs="Times New Roman"/>
        </w:rPr>
        <w:t xml:space="preserve"> El futuro de la Realidad Virtual en la educación - Imascono,” Imascono | Estudio de tecnologías creativas líder en Realidad Extendida y Metaverso. </w:t>
      </w:r>
      <w:r w:rsidRPr="00DD74AA">
        <w:rPr>
          <w:rFonts w:cs="Times New Roman"/>
          <w:lang w:val="en-US"/>
        </w:rPr>
        <w:t>Accessed: Dec. 12, 2023. [Online]. Available: https://imascono.com/realidad-virtual-educacion/</w:t>
      </w:r>
    </w:p>
    <w:p w14:paraId="6F78C091" w14:textId="77777777" w:rsidR="00DD74AA" w:rsidRPr="00DD74AA" w:rsidRDefault="00DD74AA" w:rsidP="00DD74AA">
      <w:pPr>
        <w:widowControl w:val="0"/>
        <w:autoSpaceDE w:val="0"/>
        <w:autoSpaceDN w:val="0"/>
        <w:adjustRightInd w:val="0"/>
        <w:rPr>
          <w:rFonts w:cs="Times New Roman"/>
          <w:lang w:val="en-US"/>
        </w:rPr>
      </w:pPr>
      <w:r w:rsidRPr="00DD74AA">
        <w:rPr>
          <w:rFonts w:cs="Times New Roman"/>
          <w:lang w:val="en-US"/>
        </w:rPr>
        <w:t>[22]</w:t>
      </w:r>
      <w:r w:rsidRPr="00DD74AA">
        <w:rPr>
          <w:rFonts w:cs="Times New Roman"/>
          <w:lang w:val="en-US"/>
        </w:rPr>
        <w:tab/>
        <w:t xml:space="preserve">G. Scholtz, “Deconstructing morphology,” </w:t>
      </w:r>
      <w:r w:rsidRPr="00DD74AA">
        <w:rPr>
          <w:rFonts w:cs="Times New Roman"/>
          <w:i/>
          <w:iCs/>
          <w:lang w:val="en-US"/>
        </w:rPr>
        <w:t>Acta Zoologica</w:t>
      </w:r>
      <w:r w:rsidRPr="00DD74AA">
        <w:rPr>
          <w:rFonts w:cs="Times New Roman"/>
          <w:lang w:val="en-US"/>
        </w:rPr>
        <w:t>, vol. 91, no. 1, pp. 44–63, Jan. 2010, doi: 10.1111/j.1463-6395.2009.00424.x.</w:t>
      </w:r>
    </w:p>
    <w:p w14:paraId="06805C76" w14:textId="77777777" w:rsidR="00DD74AA" w:rsidRPr="00DD74AA" w:rsidRDefault="00DD74AA" w:rsidP="00DD74AA">
      <w:pPr>
        <w:widowControl w:val="0"/>
        <w:autoSpaceDE w:val="0"/>
        <w:autoSpaceDN w:val="0"/>
        <w:adjustRightInd w:val="0"/>
        <w:rPr>
          <w:rFonts w:cs="Times New Roman"/>
        </w:rPr>
      </w:pPr>
      <w:r w:rsidRPr="00DD74AA">
        <w:rPr>
          <w:rFonts w:cs="Times New Roman"/>
        </w:rPr>
        <w:t>[23]</w:t>
      </w:r>
      <w:r w:rsidRPr="00DD74AA">
        <w:rPr>
          <w:rFonts w:cs="Times New Roman"/>
        </w:rPr>
        <w:tab/>
        <w:t xml:space="preserve">W. Rosell Puig, I. Alvarez Torres, and C. Dovale Borjas, </w:t>
      </w:r>
      <w:r w:rsidRPr="00DD74AA">
        <w:rPr>
          <w:rFonts w:cs="Times New Roman"/>
          <w:i/>
          <w:iCs/>
        </w:rPr>
        <w:t>Morfología humana I: generalidades y sistemas somáticos</w:t>
      </w:r>
      <w:r w:rsidRPr="00DD74AA">
        <w:rPr>
          <w:rFonts w:cs="Times New Roman"/>
        </w:rPr>
        <w:t>. La Habana: Ciencias Médicas, 2001.</w:t>
      </w:r>
    </w:p>
    <w:p w14:paraId="0567CFFF" w14:textId="77777777" w:rsidR="00DD74AA" w:rsidRPr="00DD74AA" w:rsidRDefault="00DD74AA" w:rsidP="00DD74AA">
      <w:pPr>
        <w:widowControl w:val="0"/>
        <w:autoSpaceDE w:val="0"/>
        <w:autoSpaceDN w:val="0"/>
        <w:adjustRightInd w:val="0"/>
        <w:rPr>
          <w:rFonts w:cs="Times New Roman"/>
          <w:lang w:val="en-US"/>
        </w:rPr>
      </w:pPr>
      <w:r w:rsidRPr="00DD74AA">
        <w:rPr>
          <w:rFonts w:cs="Times New Roman"/>
        </w:rPr>
        <w:t>[24]</w:t>
      </w:r>
      <w:r w:rsidRPr="00DD74AA">
        <w:rPr>
          <w:rFonts w:cs="Times New Roman"/>
        </w:rPr>
        <w:tab/>
        <w:t xml:space="preserve">E. N. Marieb, </w:t>
      </w:r>
      <w:r w:rsidRPr="00DD74AA">
        <w:rPr>
          <w:rFonts w:cs="Times New Roman"/>
          <w:i/>
          <w:iCs/>
        </w:rPr>
        <w:t>Anatomía y fisiología humana</w:t>
      </w:r>
      <w:r w:rsidRPr="00DD74AA">
        <w:rPr>
          <w:rFonts w:cs="Times New Roman"/>
        </w:rPr>
        <w:t xml:space="preserve">. </w:t>
      </w:r>
      <w:r w:rsidRPr="00DD74AA">
        <w:rPr>
          <w:rFonts w:cs="Times New Roman"/>
          <w:lang w:val="en-US"/>
        </w:rPr>
        <w:t>Madrid: Pearson Addison Wesley, 2012.</w:t>
      </w:r>
    </w:p>
    <w:p w14:paraId="7AA314CB" w14:textId="77777777" w:rsidR="00DD74AA" w:rsidRPr="00DD74AA" w:rsidRDefault="00DD74AA" w:rsidP="00DD74AA">
      <w:pPr>
        <w:widowControl w:val="0"/>
        <w:autoSpaceDE w:val="0"/>
        <w:autoSpaceDN w:val="0"/>
        <w:adjustRightInd w:val="0"/>
        <w:rPr>
          <w:rFonts w:cs="Times New Roman"/>
          <w:lang w:val="en-US"/>
        </w:rPr>
      </w:pPr>
      <w:r w:rsidRPr="00DD74AA">
        <w:rPr>
          <w:rFonts w:cs="Times New Roman"/>
          <w:lang w:val="en-US"/>
        </w:rPr>
        <w:t>[25]</w:t>
      </w:r>
      <w:r w:rsidRPr="00DD74AA">
        <w:rPr>
          <w:rFonts w:cs="Times New Roman"/>
          <w:lang w:val="en-US"/>
        </w:rPr>
        <w:tab/>
        <w:t xml:space="preserve">R. Rodríguez-Herrera, R. J. Losardo, O. Binvignat, R. Rodríguez-Herrera, R. J. Losardo, and O. Binvignat, “Human Anatomy an Essential Discipline for Patient Safety,” </w:t>
      </w:r>
      <w:r w:rsidRPr="00DD74AA">
        <w:rPr>
          <w:rFonts w:cs="Times New Roman"/>
          <w:i/>
          <w:iCs/>
          <w:lang w:val="en-US"/>
        </w:rPr>
        <w:t>International Journal of Morphology</w:t>
      </w:r>
      <w:r w:rsidRPr="00DD74AA">
        <w:rPr>
          <w:rFonts w:cs="Times New Roman"/>
          <w:lang w:val="en-US"/>
        </w:rPr>
        <w:t>, vol. 37, no. 1, pp. 241–250, 2019, doi: 10.4067/S0717-95022019000100241.</w:t>
      </w:r>
    </w:p>
    <w:p w14:paraId="5D61A190" w14:textId="77777777" w:rsidR="00DD74AA" w:rsidRPr="00DD74AA" w:rsidRDefault="00DD74AA" w:rsidP="00DD74AA">
      <w:pPr>
        <w:widowControl w:val="0"/>
        <w:autoSpaceDE w:val="0"/>
        <w:autoSpaceDN w:val="0"/>
        <w:adjustRightInd w:val="0"/>
        <w:rPr>
          <w:rFonts w:cs="Times New Roman"/>
        </w:rPr>
      </w:pPr>
      <w:r w:rsidRPr="00DD74AA">
        <w:rPr>
          <w:rFonts w:cs="Times New Roman"/>
        </w:rPr>
        <w:t>[26]</w:t>
      </w:r>
      <w:r w:rsidRPr="00DD74AA">
        <w:rPr>
          <w:rFonts w:cs="Times New Roman"/>
        </w:rPr>
        <w:tab/>
        <w:t xml:space="preserve">A. J. Duarte, “Historia de la histología,” </w:t>
      </w:r>
      <w:r w:rsidRPr="00DD74AA">
        <w:rPr>
          <w:rFonts w:cs="Times New Roman"/>
          <w:i/>
          <w:iCs/>
        </w:rPr>
        <w:t>Revista Médica Hondureña</w:t>
      </w:r>
      <w:r w:rsidRPr="00DD74AA">
        <w:rPr>
          <w:rFonts w:cs="Times New Roman"/>
        </w:rPr>
        <w:t>, vol. 83, no. 1–2, Art. no. 1–2, Jun. 2015.</w:t>
      </w:r>
    </w:p>
    <w:p w14:paraId="057FE7DC" w14:textId="77777777" w:rsidR="00DD74AA" w:rsidRPr="00DD74AA" w:rsidRDefault="00DD74AA" w:rsidP="00DD74AA">
      <w:pPr>
        <w:widowControl w:val="0"/>
        <w:autoSpaceDE w:val="0"/>
        <w:autoSpaceDN w:val="0"/>
        <w:adjustRightInd w:val="0"/>
        <w:rPr>
          <w:rFonts w:cs="Times New Roman"/>
          <w:lang w:val="en-US"/>
        </w:rPr>
      </w:pPr>
      <w:r w:rsidRPr="00DD74AA">
        <w:rPr>
          <w:rFonts w:cs="Times New Roman"/>
        </w:rPr>
        <w:t>[27]</w:t>
      </w:r>
      <w:r w:rsidRPr="00DD74AA">
        <w:rPr>
          <w:rFonts w:cs="Times New Roman"/>
        </w:rPr>
        <w:tab/>
        <w:t xml:space="preserve">D. A. Mejía Verdial, F. A. Paredes Moreno, T. S. Licona Rivera, and L. R. Salinas Gómez, “HISTOLOGÍA: DESDE SU ORIGEN HASTA LA ACTUALIDAD,” </w:t>
      </w:r>
      <w:r w:rsidRPr="00DD74AA">
        <w:rPr>
          <w:rFonts w:cs="Times New Roman"/>
          <w:i/>
          <w:iCs/>
        </w:rPr>
        <w:t xml:space="preserve">Rev. Cient. </w:t>
      </w:r>
      <w:r w:rsidRPr="00DD74AA">
        <w:rPr>
          <w:rFonts w:cs="Times New Roman"/>
          <w:i/>
          <w:iCs/>
          <w:lang w:val="en-US"/>
        </w:rPr>
        <w:t>Esc. Univ. Cienc. Salud</w:t>
      </w:r>
      <w:r w:rsidRPr="00DD74AA">
        <w:rPr>
          <w:rFonts w:cs="Times New Roman"/>
          <w:lang w:val="en-US"/>
        </w:rPr>
        <w:t>, vol. 3, no. 1, pp. 47–57, Jan. 2019, doi: 10.5377/rceucs.v3i1.7025.</w:t>
      </w:r>
    </w:p>
    <w:p w14:paraId="16EE8E88" w14:textId="77777777" w:rsidR="00DD74AA" w:rsidRPr="00DD74AA" w:rsidRDefault="00DD74AA" w:rsidP="00DD74AA">
      <w:pPr>
        <w:widowControl w:val="0"/>
        <w:autoSpaceDE w:val="0"/>
        <w:autoSpaceDN w:val="0"/>
        <w:adjustRightInd w:val="0"/>
        <w:rPr>
          <w:rFonts w:cs="Times New Roman"/>
          <w:lang w:val="en-US"/>
        </w:rPr>
      </w:pPr>
      <w:r w:rsidRPr="00DD74AA">
        <w:rPr>
          <w:rFonts w:cs="Times New Roman"/>
          <w:lang w:val="en-US"/>
        </w:rPr>
        <w:t>[28]</w:t>
      </w:r>
      <w:r w:rsidRPr="00DD74AA">
        <w:rPr>
          <w:rFonts w:cs="Times New Roman"/>
          <w:lang w:val="en-US"/>
        </w:rPr>
        <w:tab/>
        <w:t xml:space="preserve">G. Musumeci, “Past, present and future: overview on histology and histopathology,” </w:t>
      </w:r>
      <w:r w:rsidRPr="00DD74AA">
        <w:rPr>
          <w:rFonts w:cs="Times New Roman"/>
          <w:i/>
          <w:iCs/>
          <w:lang w:val="en-US"/>
        </w:rPr>
        <w:t>J Histol Histopathol</w:t>
      </w:r>
      <w:r w:rsidRPr="00DD74AA">
        <w:rPr>
          <w:rFonts w:cs="Times New Roman"/>
          <w:lang w:val="en-US"/>
        </w:rPr>
        <w:t>, vol. 1, no. 1, p. 5, 2014, doi: 10.7243/2055-091X-1-5.</w:t>
      </w:r>
    </w:p>
    <w:p w14:paraId="58DEC64E" w14:textId="77777777" w:rsidR="00DD74AA" w:rsidRPr="00DD74AA" w:rsidRDefault="00DD74AA" w:rsidP="00DD74AA">
      <w:pPr>
        <w:widowControl w:val="0"/>
        <w:autoSpaceDE w:val="0"/>
        <w:autoSpaceDN w:val="0"/>
        <w:adjustRightInd w:val="0"/>
        <w:rPr>
          <w:rFonts w:cs="Times New Roman"/>
          <w:lang w:val="en-US"/>
        </w:rPr>
      </w:pPr>
      <w:r w:rsidRPr="00DD74AA">
        <w:rPr>
          <w:rFonts w:cs="Times New Roman"/>
          <w:lang w:val="en-US"/>
        </w:rPr>
        <w:t>[29]</w:t>
      </w:r>
      <w:r w:rsidRPr="00DD74AA">
        <w:rPr>
          <w:rFonts w:cs="Times New Roman"/>
          <w:lang w:val="en-US"/>
        </w:rPr>
        <w:tab/>
        <w:t xml:space="preserve">T. W. Sadler and J. Langman, </w:t>
      </w:r>
      <w:r w:rsidRPr="00DD74AA">
        <w:rPr>
          <w:rFonts w:cs="Times New Roman"/>
          <w:i/>
          <w:iCs/>
          <w:lang w:val="en-US"/>
        </w:rPr>
        <w:t>Langman’s medical embryology</w:t>
      </w:r>
      <w:r w:rsidRPr="00DD74AA">
        <w:rPr>
          <w:rFonts w:cs="Times New Roman"/>
          <w:lang w:val="en-US"/>
        </w:rPr>
        <w:t>, 12th ed. Philadelphia: Wolters Kluwer Health/Lippincott Williams &amp; Wilkins, 2012.</w:t>
      </w:r>
    </w:p>
    <w:p w14:paraId="756A8270" w14:textId="77777777" w:rsidR="00DD74AA" w:rsidRPr="00DD74AA" w:rsidRDefault="00DD74AA" w:rsidP="00DD74AA">
      <w:pPr>
        <w:widowControl w:val="0"/>
        <w:autoSpaceDE w:val="0"/>
        <w:autoSpaceDN w:val="0"/>
        <w:adjustRightInd w:val="0"/>
        <w:rPr>
          <w:rFonts w:cs="Times New Roman"/>
        </w:rPr>
      </w:pPr>
      <w:r w:rsidRPr="00DD74AA">
        <w:rPr>
          <w:rFonts w:cs="Times New Roman"/>
          <w:lang w:val="en-US"/>
        </w:rPr>
        <w:t>[30]</w:t>
      </w:r>
      <w:r w:rsidRPr="00DD74AA">
        <w:rPr>
          <w:rFonts w:cs="Times New Roman"/>
          <w:lang w:val="en-US"/>
        </w:rPr>
        <w:tab/>
        <w:t xml:space="preserve">Karen Wellner, “A History of Embryology (1959), by Joseph Needham | Embryo Project Encyclopedia,” </w:t>
      </w:r>
      <w:r w:rsidRPr="00DD74AA">
        <w:rPr>
          <w:rFonts w:cs="Times New Roman"/>
          <w:i/>
          <w:iCs/>
          <w:lang w:val="en-US"/>
        </w:rPr>
        <w:t>Embryo Project Encyclopedia</w:t>
      </w:r>
      <w:r w:rsidRPr="00DD74AA">
        <w:rPr>
          <w:rFonts w:cs="Times New Roman"/>
          <w:lang w:val="en-US"/>
        </w:rPr>
        <w:t xml:space="preserve">. </w:t>
      </w:r>
      <w:r w:rsidRPr="00DD74AA">
        <w:rPr>
          <w:rFonts w:cs="Times New Roman"/>
        </w:rPr>
        <w:t>Accessed: Dec. 12, 2023. [Online]. Available: https://hdl.handle.net/10776/2031</w:t>
      </w:r>
    </w:p>
    <w:p w14:paraId="121AF64E" w14:textId="77777777" w:rsidR="00DD74AA" w:rsidRPr="00DD74AA" w:rsidRDefault="00DD74AA" w:rsidP="00DD74AA">
      <w:pPr>
        <w:widowControl w:val="0"/>
        <w:autoSpaceDE w:val="0"/>
        <w:autoSpaceDN w:val="0"/>
        <w:adjustRightInd w:val="0"/>
        <w:rPr>
          <w:rFonts w:cs="Times New Roman"/>
        </w:rPr>
      </w:pPr>
      <w:r w:rsidRPr="00DD74AA">
        <w:rPr>
          <w:rFonts w:cs="Times New Roman"/>
        </w:rPr>
        <w:t>[31]</w:t>
      </w:r>
      <w:r w:rsidRPr="00DD74AA">
        <w:rPr>
          <w:rFonts w:cs="Times New Roman"/>
        </w:rPr>
        <w:tab/>
        <w:t xml:space="preserve">C. E. García-Duque, “Formación para el análisis, el pensamiento crítico y la solución de problemas en las universidades regionales,” </w:t>
      </w:r>
      <w:r w:rsidRPr="00DD74AA">
        <w:rPr>
          <w:rFonts w:cs="Times New Roman"/>
          <w:i/>
          <w:iCs/>
        </w:rPr>
        <w:t>Rev. Guillermo Ockham</w:t>
      </w:r>
      <w:r w:rsidRPr="00DD74AA">
        <w:rPr>
          <w:rFonts w:cs="Times New Roman"/>
        </w:rPr>
        <w:t>, vol. 18, no. 2, pp. 127–136, Oct. 2021, doi: 10.21500/22563202.4830.</w:t>
      </w:r>
    </w:p>
    <w:p w14:paraId="2F67CC4E" w14:textId="77777777" w:rsidR="00DD74AA" w:rsidRPr="00DD74AA" w:rsidRDefault="00DD74AA" w:rsidP="00DD74AA">
      <w:pPr>
        <w:widowControl w:val="0"/>
        <w:autoSpaceDE w:val="0"/>
        <w:autoSpaceDN w:val="0"/>
        <w:adjustRightInd w:val="0"/>
        <w:rPr>
          <w:rFonts w:cs="Times New Roman"/>
        </w:rPr>
      </w:pPr>
      <w:r w:rsidRPr="00DD74AA">
        <w:rPr>
          <w:rFonts w:cs="Times New Roman"/>
        </w:rPr>
        <w:t>[32]</w:t>
      </w:r>
      <w:r w:rsidRPr="00DD74AA">
        <w:rPr>
          <w:rFonts w:cs="Times New Roman"/>
        </w:rPr>
        <w:tab/>
        <w:t xml:space="preserve">E. S. Duarte, “Las tecnologías de información y comunicación (TIC) desde una perspectiva social,” </w:t>
      </w:r>
      <w:r w:rsidRPr="00DD74AA">
        <w:rPr>
          <w:rFonts w:cs="Times New Roman"/>
          <w:i/>
          <w:iCs/>
        </w:rPr>
        <w:t>Revista Electrónica Educare</w:t>
      </w:r>
      <w:r w:rsidRPr="00DD74AA">
        <w:rPr>
          <w:rFonts w:cs="Times New Roman"/>
        </w:rPr>
        <w:t>, vol. 12, pp. 155–162, Dec. 2008, doi: 10.15359/ree.12-Ext.13.</w:t>
      </w:r>
    </w:p>
    <w:p w14:paraId="3C158821" w14:textId="77777777" w:rsidR="00DD74AA" w:rsidRPr="00DD74AA" w:rsidRDefault="00DD74AA" w:rsidP="00DD74AA">
      <w:pPr>
        <w:widowControl w:val="0"/>
        <w:autoSpaceDE w:val="0"/>
        <w:autoSpaceDN w:val="0"/>
        <w:adjustRightInd w:val="0"/>
        <w:rPr>
          <w:rFonts w:cs="Times New Roman"/>
        </w:rPr>
      </w:pPr>
      <w:r w:rsidRPr="00DD74AA">
        <w:rPr>
          <w:rFonts w:cs="Times New Roman"/>
        </w:rPr>
        <w:t>[33]</w:t>
      </w:r>
      <w:r w:rsidRPr="00DD74AA">
        <w:rPr>
          <w:rFonts w:cs="Times New Roman"/>
        </w:rPr>
        <w:tab/>
        <w:t xml:space="preserve">Castro, Santiago, Guzmán, Belkys, and Casado, Dayanara, “Las Tic en los procesos de enseñanza y aprendizaje,” </w:t>
      </w:r>
      <w:r w:rsidRPr="00DD74AA">
        <w:rPr>
          <w:rFonts w:cs="Times New Roman"/>
          <w:i/>
          <w:iCs/>
        </w:rPr>
        <w:t>Laurus</w:t>
      </w:r>
      <w:r w:rsidRPr="00DD74AA">
        <w:rPr>
          <w:rFonts w:cs="Times New Roman"/>
        </w:rPr>
        <w:t>, vol. 13, pp. 213–234, 2007.</w:t>
      </w:r>
    </w:p>
    <w:p w14:paraId="211431E2" w14:textId="77777777" w:rsidR="00DD74AA" w:rsidRPr="00DD74AA" w:rsidRDefault="00DD74AA" w:rsidP="00DD74AA">
      <w:pPr>
        <w:widowControl w:val="0"/>
        <w:autoSpaceDE w:val="0"/>
        <w:autoSpaceDN w:val="0"/>
        <w:adjustRightInd w:val="0"/>
        <w:rPr>
          <w:rFonts w:cs="Times New Roman"/>
          <w:lang w:val="en-US"/>
        </w:rPr>
      </w:pPr>
      <w:r w:rsidRPr="00DD74AA">
        <w:rPr>
          <w:rFonts w:cs="Times New Roman"/>
        </w:rPr>
        <w:t>[34]</w:t>
      </w:r>
      <w:r w:rsidRPr="00DD74AA">
        <w:rPr>
          <w:rFonts w:cs="Times New Roman"/>
        </w:rPr>
        <w:tab/>
        <w:t xml:space="preserve">Juan Leonardo Pacios Dorado, “LAS TICS EN  LAS  CIENCIAS  MORFOLOGICAS,” presented at the Morfovirtual 2022, Cuba: Centro Virtual de Convenciones de Salud, 2022. </w:t>
      </w:r>
      <w:r w:rsidRPr="00DD74AA">
        <w:rPr>
          <w:rFonts w:cs="Times New Roman"/>
          <w:lang w:val="en-US"/>
        </w:rPr>
        <w:t>[Online]. Available: https://morfovirtual.sld.cu/index.php/morfovirtual22/2022/paper/view/564/73</w:t>
      </w:r>
    </w:p>
    <w:p w14:paraId="1ECA610D" w14:textId="77777777" w:rsidR="00DD74AA" w:rsidRPr="00DD74AA" w:rsidRDefault="00DD74AA" w:rsidP="00DD74AA">
      <w:pPr>
        <w:widowControl w:val="0"/>
        <w:autoSpaceDE w:val="0"/>
        <w:autoSpaceDN w:val="0"/>
        <w:adjustRightInd w:val="0"/>
        <w:rPr>
          <w:rFonts w:cs="Times New Roman"/>
          <w:lang w:val="en-US"/>
        </w:rPr>
      </w:pPr>
      <w:r w:rsidRPr="00DD74AA">
        <w:rPr>
          <w:rFonts w:cs="Times New Roman"/>
          <w:lang w:val="en-US"/>
        </w:rPr>
        <w:t>[35]</w:t>
      </w:r>
      <w:r w:rsidRPr="00DD74AA">
        <w:rPr>
          <w:rFonts w:cs="Times New Roman"/>
          <w:lang w:val="en-US"/>
        </w:rPr>
        <w:tab/>
        <w:t xml:space="preserve">C. Anthes, R. J. Garcia-Hernandez, M. Wiedemann, and D. Kranzlmuller, “State of the art of virtual reality technology,” in </w:t>
      </w:r>
      <w:r w:rsidRPr="00DD74AA">
        <w:rPr>
          <w:rFonts w:cs="Times New Roman"/>
          <w:i/>
          <w:iCs/>
          <w:lang w:val="en-US"/>
        </w:rPr>
        <w:t>2016 IEEE Aerospace Conference</w:t>
      </w:r>
      <w:r w:rsidRPr="00DD74AA">
        <w:rPr>
          <w:rFonts w:cs="Times New Roman"/>
          <w:lang w:val="en-US"/>
        </w:rPr>
        <w:t>, Big Sky, MT, USA: IEEE, Mar. 2016, pp. 1–19. doi: 10.1109/AERO.2016.7500674.</w:t>
      </w:r>
    </w:p>
    <w:p w14:paraId="54FA012B" w14:textId="77777777" w:rsidR="00DD74AA" w:rsidRPr="00DD74AA" w:rsidRDefault="00DD74AA" w:rsidP="00DD74AA">
      <w:pPr>
        <w:widowControl w:val="0"/>
        <w:autoSpaceDE w:val="0"/>
        <w:autoSpaceDN w:val="0"/>
        <w:adjustRightInd w:val="0"/>
        <w:rPr>
          <w:rFonts w:cs="Times New Roman"/>
          <w:lang w:val="en-US"/>
        </w:rPr>
      </w:pPr>
      <w:r w:rsidRPr="00DD74AA">
        <w:rPr>
          <w:rFonts w:cs="Times New Roman"/>
          <w:lang w:val="en-US"/>
        </w:rPr>
        <w:t>[36]</w:t>
      </w:r>
      <w:r w:rsidRPr="00DD74AA">
        <w:rPr>
          <w:rFonts w:cs="Times New Roman"/>
          <w:lang w:val="en-US"/>
        </w:rPr>
        <w:tab/>
        <w:t xml:space="preserve">C. Machover and S. E. Tice, “Virtual reality,” </w:t>
      </w:r>
      <w:r w:rsidRPr="00DD74AA">
        <w:rPr>
          <w:rFonts w:cs="Times New Roman"/>
          <w:i/>
          <w:iCs/>
          <w:lang w:val="en-US"/>
        </w:rPr>
        <w:t>IEEE Comput. Grap. Appl.</w:t>
      </w:r>
      <w:r w:rsidRPr="00DD74AA">
        <w:rPr>
          <w:rFonts w:cs="Times New Roman"/>
          <w:lang w:val="en-US"/>
        </w:rPr>
        <w:t>, vol. 14, no. 1, pp. 15–16, Jan. 1994, doi: 10.1109/38.250913.</w:t>
      </w:r>
    </w:p>
    <w:p w14:paraId="160BB979" w14:textId="77777777" w:rsidR="00DD74AA" w:rsidRPr="00DD74AA" w:rsidRDefault="00DD74AA" w:rsidP="00DD74AA">
      <w:pPr>
        <w:widowControl w:val="0"/>
        <w:autoSpaceDE w:val="0"/>
        <w:autoSpaceDN w:val="0"/>
        <w:adjustRightInd w:val="0"/>
        <w:rPr>
          <w:rFonts w:cs="Times New Roman"/>
          <w:lang w:val="en-US"/>
        </w:rPr>
      </w:pPr>
      <w:r w:rsidRPr="00DD74AA">
        <w:rPr>
          <w:rFonts w:cs="Times New Roman"/>
          <w:lang w:val="en-US"/>
        </w:rPr>
        <w:t>[37]</w:t>
      </w:r>
      <w:r w:rsidRPr="00DD74AA">
        <w:rPr>
          <w:rFonts w:cs="Times New Roman"/>
          <w:lang w:val="en-US"/>
        </w:rPr>
        <w:tab/>
        <w:t xml:space="preserve">I. Wohlgenannt, A. Simons, and S. Stieglitz, “Virtual Reality,” </w:t>
      </w:r>
      <w:r w:rsidRPr="00DD74AA">
        <w:rPr>
          <w:rFonts w:cs="Times New Roman"/>
          <w:i/>
          <w:iCs/>
          <w:lang w:val="en-US"/>
        </w:rPr>
        <w:t>Bus Inf Syst Eng</w:t>
      </w:r>
      <w:r w:rsidRPr="00DD74AA">
        <w:rPr>
          <w:rFonts w:cs="Times New Roman"/>
          <w:lang w:val="en-US"/>
        </w:rPr>
        <w:t>, vol. 62, no. 5, pp. 455–461, Oct. 2020, doi: 10.1007/s12599-020-00658-9.</w:t>
      </w:r>
    </w:p>
    <w:p w14:paraId="5AD70B2E" w14:textId="77777777" w:rsidR="00DD74AA" w:rsidRPr="00DD74AA" w:rsidRDefault="00DD74AA" w:rsidP="00DD74AA">
      <w:pPr>
        <w:widowControl w:val="0"/>
        <w:autoSpaceDE w:val="0"/>
        <w:autoSpaceDN w:val="0"/>
        <w:adjustRightInd w:val="0"/>
        <w:rPr>
          <w:rFonts w:cs="Times New Roman"/>
          <w:lang w:val="en-US"/>
        </w:rPr>
      </w:pPr>
      <w:r w:rsidRPr="00DD74AA">
        <w:rPr>
          <w:rFonts w:cs="Times New Roman"/>
        </w:rPr>
        <w:t>[38]</w:t>
      </w:r>
      <w:r w:rsidRPr="00DD74AA">
        <w:rPr>
          <w:rFonts w:cs="Times New Roman"/>
        </w:rPr>
        <w:tab/>
        <w:t xml:space="preserve">Y. Fernández, “El primer simulador VR de la historia tenía forma de recreativa, y se inventó a finales de los 50,” Xataka. </w:t>
      </w:r>
      <w:r w:rsidRPr="00DD74AA">
        <w:rPr>
          <w:rFonts w:cs="Times New Roman"/>
          <w:lang w:val="en-US"/>
        </w:rPr>
        <w:t>Accessed: Dec. 14, 2023. [Online]. Available: https://www.xataka.com/historia-tecnologica/el-primer-simulador-vr-de-la-historia-tenia-forma-de-recreativa-y-se-invento-a-finales-de-los-50</w:t>
      </w:r>
    </w:p>
    <w:p w14:paraId="0CACCD9D" w14:textId="5CA15C8A" w:rsidR="00F64F8D" w:rsidRPr="00F22BA1" w:rsidRDefault="00C740E5">
      <w:pPr>
        <w:rPr>
          <w:lang w:val="en-US"/>
        </w:rPr>
      </w:pPr>
      <w:r>
        <w:fldChar w:fldCharType="end"/>
      </w:r>
      <w:r w:rsidR="00F64F8D" w:rsidRPr="0075068C">
        <w:rPr>
          <w:lang w:val="en-US"/>
        </w:rPr>
        <w:br w:type="page"/>
      </w:r>
    </w:p>
    <w:p w14:paraId="5C58B109" w14:textId="77777777" w:rsidR="008355B2" w:rsidRDefault="006644AC" w:rsidP="00FB1E9F">
      <w:pPr>
        <w:pStyle w:val="Title"/>
        <w:spacing w:line="480" w:lineRule="auto"/>
      </w:pPr>
      <w:bookmarkStart w:id="188" w:name="_Toc57276386"/>
      <w:bookmarkStart w:id="189" w:name="_Toc153453942"/>
      <w:r>
        <w:t>Firmas.</w:t>
      </w:r>
      <w:bookmarkEnd w:id="188"/>
      <w:bookmarkEnd w:id="189"/>
    </w:p>
    <w:p w14:paraId="518C9E87" w14:textId="77777777" w:rsidR="008355B2" w:rsidRDefault="006644AC" w:rsidP="008355B2">
      <w:pPr>
        <w:pStyle w:val="Textonormal"/>
      </w:pPr>
      <w:r w:rsidRPr="004A29D3">
        <w:t>En esta sección se mostrarán los nombres y las firmas de los alumnos responsables del desarrollo del proyecto de Trabajo Terminal.</w:t>
      </w:r>
    </w:p>
    <w:p w14:paraId="0BCFCDF3" w14:textId="7A93D81A" w:rsidR="002C4F61" w:rsidRDefault="002C4F61" w:rsidP="008355B2">
      <w:pPr>
        <w:pStyle w:val="Textonormal"/>
      </w:pPr>
      <w:r>
        <w:rPr>
          <w:noProof/>
        </w:rPr>
        <w:drawing>
          <wp:anchor distT="0" distB="0" distL="114300" distR="114300" simplePos="0" relativeHeight="251658244" behindDoc="0" locked="0" layoutInCell="1" allowOverlap="1" wp14:anchorId="723FB7E9" wp14:editId="5D3AC8E3">
            <wp:simplePos x="0" y="0"/>
            <wp:positionH relativeFrom="column">
              <wp:posOffset>857250</wp:posOffset>
            </wp:positionH>
            <wp:positionV relativeFrom="paragraph">
              <wp:posOffset>160201</wp:posOffset>
            </wp:positionV>
            <wp:extent cx="1200150" cy="794385"/>
            <wp:effectExtent l="0" t="0" r="6350" b="5715"/>
            <wp:wrapNone/>
            <wp:docPr id="234369558" name="Imagen 234369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69558" name="Picture 234369558"/>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200150" cy="794385"/>
                    </a:xfrm>
                    <a:prstGeom prst="rect">
                      <a:avLst/>
                    </a:prstGeom>
                  </pic:spPr>
                </pic:pic>
              </a:graphicData>
            </a:graphic>
            <wp14:sizeRelH relativeFrom="page">
              <wp14:pctWidth>0</wp14:pctWidth>
            </wp14:sizeRelH>
            <wp14:sizeRelV relativeFrom="page">
              <wp14:pctHeight>0</wp14:pctHeight>
            </wp14:sizeRelV>
          </wp:anchor>
        </w:drawing>
      </w:r>
    </w:p>
    <w:p w14:paraId="6B15242A" w14:textId="0B25A740" w:rsidR="002C4F61" w:rsidRDefault="002C4F61" w:rsidP="008355B2">
      <w:pPr>
        <w:pStyle w:val="Textonormal"/>
      </w:pPr>
      <w:r>
        <w:rPr>
          <w:noProof/>
        </w:rPr>
        <w:drawing>
          <wp:anchor distT="0" distB="0" distL="114300" distR="114300" simplePos="0" relativeHeight="251658243" behindDoc="0" locked="0" layoutInCell="1" allowOverlap="1" wp14:anchorId="6D71641B" wp14:editId="52C9CD0A">
            <wp:simplePos x="0" y="0"/>
            <wp:positionH relativeFrom="column">
              <wp:posOffset>3379561</wp:posOffset>
            </wp:positionH>
            <wp:positionV relativeFrom="paragraph">
              <wp:posOffset>145778</wp:posOffset>
            </wp:positionV>
            <wp:extent cx="1695450" cy="452120"/>
            <wp:effectExtent l="0" t="0" r="6350" b="5080"/>
            <wp:wrapNone/>
            <wp:docPr id="1104853529" name="Imagen 1104853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853529" name="Picture 1104853529"/>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695450" cy="452120"/>
                    </a:xfrm>
                    <a:prstGeom prst="rect">
                      <a:avLst/>
                    </a:prstGeom>
                  </pic:spPr>
                </pic:pic>
              </a:graphicData>
            </a:graphic>
            <wp14:sizeRelH relativeFrom="page">
              <wp14:pctWidth>0</wp14:pctWidth>
            </wp14:sizeRelH>
            <wp14:sizeRelV relativeFrom="page">
              <wp14:pctHeight>0</wp14:pctHeight>
            </wp14:sizeRelV>
          </wp:anchor>
        </w:drawing>
      </w:r>
    </w:p>
    <w:p w14:paraId="1AAA8F57" w14:textId="63C7945E" w:rsidR="00E213D2" w:rsidRPr="004A29D3" w:rsidRDefault="00E213D2" w:rsidP="008355B2">
      <w:pPr>
        <w:pStyle w:val="Textonormal"/>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6644AC" w:rsidRPr="004A29D3" w14:paraId="7029B95E" w14:textId="77777777" w:rsidTr="006644AC">
        <w:trPr>
          <w:jc w:val="center"/>
        </w:trPr>
        <w:tc>
          <w:tcPr>
            <w:tcW w:w="4414" w:type="dxa"/>
          </w:tcPr>
          <w:p w14:paraId="1C49BE78" w14:textId="77777777" w:rsidR="006644AC" w:rsidRPr="004A29D3" w:rsidRDefault="006644AC" w:rsidP="006644AC">
            <w:pPr>
              <w:pStyle w:val="Textonormal"/>
              <w:jc w:val="center"/>
            </w:pPr>
            <w:r w:rsidRPr="004A29D3">
              <w:t>__________________________</w:t>
            </w:r>
          </w:p>
        </w:tc>
        <w:tc>
          <w:tcPr>
            <w:tcW w:w="4414" w:type="dxa"/>
          </w:tcPr>
          <w:p w14:paraId="541CCE78" w14:textId="77777777" w:rsidR="006644AC" w:rsidRPr="004A29D3" w:rsidRDefault="006644AC" w:rsidP="006644AC">
            <w:pPr>
              <w:pStyle w:val="Textonormal"/>
              <w:jc w:val="center"/>
            </w:pPr>
            <w:r w:rsidRPr="004A29D3">
              <w:t>__________________________</w:t>
            </w:r>
          </w:p>
        </w:tc>
      </w:tr>
      <w:tr w:rsidR="006644AC" w:rsidRPr="004A29D3" w14:paraId="7ADB927B" w14:textId="77777777" w:rsidTr="006644AC">
        <w:trPr>
          <w:jc w:val="center"/>
        </w:trPr>
        <w:tc>
          <w:tcPr>
            <w:tcW w:w="4414" w:type="dxa"/>
          </w:tcPr>
          <w:p w14:paraId="0BB93AF2" w14:textId="0D5E9108" w:rsidR="006644AC" w:rsidRPr="004A29D3" w:rsidRDefault="00040C85" w:rsidP="006644AC">
            <w:pPr>
              <w:pStyle w:val="Textonormal"/>
              <w:jc w:val="center"/>
            </w:pPr>
            <w:r>
              <w:t>Alejandro Tamayo Castro</w:t>
            </w:r>
            <w:r w:rsidR="006644AC" w:rsidRPr="004A29D3">
              <w:t>.</w:t>
            </w:r>
          </w:p>
        </w:tc>
        <w:tc>
          <w:tcPr>
            <w:tcW w:w="4414" w:type="dxa"/>
          </w:tcPr>
          <w:p w14:paraId="5C1709B0" w14:textId="3C3D3E4C" w:rsidR="006644AC" w:rsidRPr="004A29D3" w:rsidRDefault="000D0551" w:rsidP="006644AC">
            <w:pPr>
              <w:pStyle w:val="Textonormal"/>
              <w:jc w:val="center"/>
            </w:pPr>
            <w:r>
              <w:t>Emmanuel Medina Espinosa</w:t>
            </w:r>
            <w:r w:rsidR="006644AC" w:rsidRPr="004A29D3">
              <w:t>.</w:t>
            </w:r>
          </w:p>
        </w:tc>
      </w:tr>
      <w:tr w:rsidR="00E213D2" w:rsidRPr="004A29D3" w14:paraId="6CF072AF" w14:textId="77777777" w:rsidTr="006644AC">
        <w:trPr>
          <w:jc w:val="center"/>
        </w:trPr>
        <w:tc>
          <w:tcPr>
            <w:tcW w:w="4414" w:type="dxa"/>
          </w:tcPr>
          <w:p w14:paraId="548F67F4" w14:textId="77777777" w:rsidR="00E213D2" w:rsidRPr="004A29D3" w:rsidRDefault="00E213D2" w:rsidP="006644AC">
            <w:pPr>
              <w:pStyle w:val="Textonormal"/>
              <w:jc w:val="center"/>
            </w:pPr>
          </w:p>
        </w:tc>
        <w:tc>
          <w:tcPr>
            <w:tcW w:w="4414" w:type="dxa"/>
          </w:tcPr>
          <w:p w14:paraId="1C93CB71" w14:textId="77777777" w:rsidR="00E213D2" w:rsidRPr="004A29D3" w:rsidRDefault="00E213D2" w:rsidP="006644AC">
            <w:pPr>
              <w:pStyle w:val="Textonormal"/>
              <w:jc w:val="center"/>
            </w:pPr>
          </w:p>
        </w:tc>
      </w:tr>
    </w:tbl>
    <w:p w14:paraId="5F6C8C19" w14:textId="77777777" w:rsidR="006644AC" w:rsidRPr="004A29D3" w:rsidRDefault="006644AC" w:rsidP="00FB1E9F">
      <w:pPr>
        <w:pStyle w:val="Title"/>
        <w:spacing w:line="480" w:lineRule="auto"/>
      </w:pPr>
      <w:bookmarkStart w:id="190" w:name="_Toc57276387"/>
      <w:bookmarkStart w:id="191" w:name="_Toc153453943"/>
      <w:r>
        <w:t>Autorización.</w:t>
      </w:r>
      <w:bookmarkEnd w:id="190"/>
      <w:bookmarkEnd w:id="191"/>
    </w:p>
    <w:p w14:paraId="6C9C398A" w14:textId="075BB06C" w:rsidR="00F64F8D" w:rsidRDefault="006644AC" w:rsidP="00D16D33">
      <w:pPr>
        <w:pStyle w:val="Textonormal"/>
      </w:pPr>
      <w:r w:rsidRPr="004A29D3">
        <w:t xml:space="preserve">Por medio del presente autorizo la impresión y distribución del presente </w:t>
      </w:r>
      <w:r w:rsidR="00F64F8D">
        <w:t>reporte de avances de anteproyecto</w:t>
      </w:r>
      <w:r w:rsidRPr="004A29D3">
        <w:t>, toda vez que lo he leído</w:t>
      </w:r>
      <w:r w:rsidR="0042229F" w:rsidRPr="004A29D3">
        <w:t xml:space="preserve">, </w:t>
      </w:r>
      <w:r w:rsidRPr="004A29D3">
        <w:t>comprendido en su totalidad</w:t>
      </w:r>
      <w:r w:rsidR="00F64F8D">
        <w:t>, y estoy</w:t>
      </w:r>
      <w:r w:rsidR="0042229F" w:rsidRPr="004A29D3">
        <w:t xml:space="preserve"> de acuerdo con su </w:t>
      </w:r>
      <w:r w:rsidR="00F64F8D">
        <w:t>contenido</w:t>
      </w:r>
      <w:r w:rsidRPr="004A29D3">
        <w:t>.</w:t>
      </w:r>
    </w:p>
    <w:p w14:paraId="4058504E" w14:textId="3A79B9FC" w:rsidR="00F64F8D" w:rsidRDefault="00F64F8D" w:rsidP="006644AC">
      <w:pPr>
        <w:pStyle w:val="Textonormal"/>
        <w:jc w:val="center"/>
      </w:pPr>
    </w:p>
    <w:p w14:paraId="170D8CD7" w14:textId="10190439" w:rsidR="006644AC" w:rsidRDefault="006644AC" w:rsidP="006644AC">
      <w:pPr>
        <w:pStyle w:val="Textonormal"/>
        <w:jc w:val="center"/>
      </w:pPr>
      <w:r w:rsidRPr="004A29D3">
        <w:t>Atentamente;</w:t>
      </w:r>
    </w:p>
    <w:p w14:paraId="7DE0D909" w14:textId="0EB64792" w:rsidR="00F64F8D" w:rsidRPr="004A29D3" w:rsidRDefault="00D16D33" w:rsidP="006644AC">
      <w:pPr>
        <w:pStyle w:val="Textonormal"/>
        <w:jc w:val="center"/>
      </w:pPr>
      <w:r>
        <w:rPr>
          <w:noProof/>
        </w:rPr>
        <w:drawing>
          <wp:anchor distT="0" distB="0" distL="114300" distR="114300" simplePos="0" relativeHeight="251658246" behindDoc="0" locked="0" layoutInCell="1" allowOverlap="1" wp14:anchorId="40E8FB52" wp14:editId="2196B23C">
            <wp:simplePos x="0" y="0"/>
            <wp:positionH relativeFrom="column">
              <wp:posOffset>2128429</wp:posOffset>
            </wp:positionH>
            <wp:positionV relativeFrom="paragraph">
              <wp:posOffset>12156</wp:posOffset>
            </wp:positionV>
            <wp:extent cx="1322614" cy="681522"/>
            <wp:effectExtent l="0" t="0" r="0" b="4445"/>
            <wp:wrapNone/>
            <wp:docPr id="1033026428" name="Imagen 1033026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026428" name="Picture 1033026428"/>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322614" cy="681522"/>
                    </a:xfrm>
                    <a:prstGeom prst="rect">
                      <a:avLst/>
                    </a:prstGeom>
                  </pic:spPr>
                </pic:pic>
              </a:graphicData>
            </a:graphic>
            <wp14:sizeRelH relativeFrom="page">
              <wp14:pctWidth>0</wp14:pctWidth>
            </wp14:sizeRelH>
            <wp14:sizeRelV relativeFrom="page">
              <wp14:pctHeight>0</wp14:pctHeight>
            </wp14:sizeRelV>
          </wp:anchor>
        </w:drawing>
      </w:r>
    </w:p>
    <w:p w14:paraId="6B0F061D" w14:textId="77777777" w:rsidR="002C4F61" w:rsidRPr="004A29D3" w:rsidRDefault="002C4F61" w:rsidP="006644AC">
      <w:pPr>
        <w:pStyle w:val="Textonormal"/>
        <w:jc w:val="cent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6644AC" w:rsidRPr="004A29D3" w14:paraId="5DAB5B59" w14:textId="77777777" w:rsidTr="006644AC">
        <w:tc>
          <w:tcPr>
            <w:tcW w:w="8828" w:type="dxa"/>
            <w:gridSpan w:val="2"/>
          </w:tcPr>
          <w:p w14:paraId="35F332AB" w14:textId="77777777" w:rsidR="006644AC" w:rsidRPr="004A29D3" w:rsidRDefault="006644AC" w:rsidP="006644AC">
            <w:pPr>
              <w:pStyle w:val="Textonormal"/>
              <w:jc w:val="center"/>
            </w:pPr>
            <w:r w:rsidRPr="004A29D3">
              <w:t>_________________________</w:t>
            </w:r>
          </w:p>
          <w:p w14:paraId="63C468A0" w14:textId="4024B5CD" w:rsidR="00FB1E9F" w:rsidRDefault="00D62645" w:rsidP="006644AC">
            <w:pPr>
              <w:pStyle w:val="Textonormal"/>
              <w:jc w:val="center"/>
            </w:pPr>
            <w:r w:rsidRPr="00D62645">
              <w:t>M. en C. Eleazar Pacheco Reyes</w:t>
            </w:r>
            <w:r w:rsidR="00005A94">
              <w:t>.</w:t>
            </w:r>
          </w:p>
          <w:p w14:paraId="33C75B22" w14:textId="50864439" w:rsidR="00E213D2" w:rsidRDefault="00D62645" w:rsidP="006644AC">
            <w:pPr>
              <w:pStyle w:val="Textonormal"/>
              <w:jc w:val="center"/>
            </w:pPr>
            <w:r>
              <w:rPr>
                <w:noProof/>
              </w:rPr>
              <w:drawing>
                <wp:anchor distT="0" distB="0" distL="114300" distR="114300" simplePos="0" relativeHeight="251658247" behindDoc="0" locked="0" layoutInCell="1" allowOverlap="1" wp14:anchorId="2641CA9D" wp14:editId="764EF5EA">
                  <wp:simplePos x="0" y="0"/>
                  <wp:positionH relativeFrom="column">
                    <wp:posOffset>3611065</wp:posOffset>
                  </wp:positionH>
                  <wp:positionV relativeFrom="paragraph">
                    <wp:posOffset>71260</wp:posOffset>
                  </wp:positionV>
                  <wp:extent cx="1085850" cy="918795"/>
                  <wp:effectExtent l="0" t="0" r="0" b="0"/>
                  <wp:wrapNone/>
                  <wp:docPr id="1414856371" name="Imagen 1414856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856371" name="Picture 1414856371"/>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089758" cy="922102"/>
                          </a:xfrm>
                          <a:prstGeom prst="rect">
                            <a:avLst/>
                          </a:prstGeom>
                        </pic:spPr>
                      </pic:pic>
                    </a:graphicData>
                  </a:graphic>
                  <wp14:sizeRelH relativeFrom="page">
                    <wp14:pctWidth>0</wp14:pctWidth>
                  </wp14:sizeRelH>
                  <wp14:sizeRelV relativeFrom="page">
                    <wp14:pctHeight>0</wp14:pctHeight>
                  </wp14:sizeRelV>
                </wp:anchor>
              </w:drawing>
            </w:r>
            <w:r w:rsidR="00D16D33">
              <w:rPr>
                <w:noProof/>
              </w:rPr>
              <w:drawing>
                <wp:anchor distT="0" distB="0" distL="114300" distR="114300" simplePos="0" relativeHeight="251658245" behindDoc="0" locked="0" layoutInCell="1" allowOverlap="1" wp14:anchorId="2C60CD4E" wp14:editId="42325661">
                  <wp:simplePos x="0" y="0"/>
                  <wp:positionH relativeFrom="column">
                    <wp:posOffset>1079500</wp:posOffset>
                  </wp:positionH>
                  <wp:positionV relativeFrom="paragraph">
                    <wp:posOffset>92620</wp:posOffset>
                  </wp:positionV>
                  <wp:extent cx="589915" cy="897890"/>
                  <wp:effectExtent l="0" t="0" r="0" b="3810"/>
                  <wp:wrapNone/>
                  <wp:docPr id="2019101405" name="Imagen 2019101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101405" name="Picture 2019101405"/>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89915" cy="897890"/>
                          </a:xfrm>
                          <a:prstGeom prst="rect">
                            <a:avLst/>
                          </a:prstGeom>
                        </pic:spPr>
                      </pic:pic>
                    </a:graphicData>
                  </a:graphic>
                  <wp14:sizeRelH relativeFrom="page">
                    <wp14:pctWidth>0</wp14:pctWidth>
                  </wp14:sizeRelH>
                  <wp14:sizeRelV relativeFrom="page">
                    <wp14:pctHeight>0</wp14:pctHeight>
                  </wp14:sizeRelV>
                </wp:anchor>
              </w:drawing>
            </w:r>
          </w:p>
          <w:p w14:paraId="626951DD" w14:textId="561335E5" w:rsidR="002C4F61" w:rsidRDefault="002C4F61" w:rsidP="006644AC">
            <w:pPr>
              <w:pStyle w:val="Textonormal"/>
              <w:jc w:val="center"/>
            </w:pPr>
          </w:p>
          <w:p w14:paraId="00EEA137" w14:textId="77777777" w:rsidR="00E213D2" w:rsidRPr="004A29D3" w:rsidRDefault="00E213D2" w:rsidP="006644AC">
            <w:pPr>
              <w:pStyle w:val="Textonormal"/>
              <w:jc w:val="center"/>
            </w:pPr>
          </w:p>
        </w:tc>
      </w:tr>
      <w:tr w:rsidR="006644AC" w:rsidRPr="004A29D3" w14:paraId="57F4B464" w14:textId="77777777" w:rsidTr="006644AC">
        <w:tc>
          <w:tcPr>
            <w:tcW w:w="4414" w:type="dxa"/>
          </w:tcPr>
          <w:p w14:paraId="11DC5128" w14:textId="17206294" w:rsidR="006644AC" w:rsidRPr="004A29D3" w:rsidRDefault="006644AC" w:rsidP="006644AC">
            <w:pPr>
              <w:pStyle w:val="Textonormal"/>
              <w:jc w:val="center"/>
            </w:pPr>
            <w:r w:rsidRPr="004A29D3">
              <w:t>_____________________</w:t>
            </w:r>
          </w:p>
        </w:tc>
        <w:tc>
          <w:tcPr>
            <w:tcW w:w="4414" w:type="dxa"/>
          </w:tcPr>
          <w:p w14:paraId="4C223915" w14:textId="77777777" w:rsidR="006644AC" w:rsidRPr="004A29D3" w:rsidRDefault="006644AC" w:rsidP="006644AC">
            <w:pPr>
              <w:pStyle w:val="Textonormal"/>
              <w:jc w:val="center"/>
            </w:pPr>
            <w:r w:rsidRPr="004A29D3">
              <w:t>_____________________</w:t>
            </w:r>
          </w:p>
        </w:tc>
      </w:tr>
      <w:tr w:rsidR="006644AC" w:rsidRPr="004A29D3" w14:paraId="168E31BE" w14:textId="77777777" w:rsidTr="006644AC">
        <w:tc>
          <w:tcPr>
            <w:tcW w:w="4414" w:type="dxa"/>
          </w:tcPr>
          <w:p w14:paraId="61B95165" w14:textId="3665780E" w:rsidR="006644AC" w:rsidRPr="004A29D3" w:rsidRDefault="00B45FAA" w:rsidP="006644AC">
            <w:pPr>
              <w:pStyle w:val="Textonormal"/>
              <w:jc w:val="center"/>
            </w:pPr>
            <w:r w:rsidRPr="00B45FAA">
              <w:t>M.H.P.E-T.E. Héctor Alejandro Acuña Cid</w:t>
            </w:r>
            <w:r w:rsidR="00005A94">
              <w:t>.</w:t>
            </w:r>
          </w:p>
        </w:tc>
        <w:tc>
          <w:tcPr>
            <w:tcW w:w="4414" w:type="dxa"/>
          </w:tcPr>
          <w:p w14:paraId="1D746D34" w14:textId="5B5F3F74" w:rsidR="006644AC" w:rsidRPr="004A29D3" w:rsidRDefault="00005A94" w:rsidP="006644AC">
            <w:pPr>
              <w:pStyle w:val="Textonormal"/>
              <w:jc w:val="center"/>
            </w:pPr>
            <w:r w:rsidRPr="00005A94">
              <w:t>Ing. Efraín Arrendo Morales</w:t>
            </w:r>
            <w:r>
              <w:t>.</w:t>
            </w:r>
          </w:p>
        </w:tc>
      </w:tr>
    </w:tbl>
    <w:p w14:paraId="5898E531" w14:textId="18AEAAF5" w:rsidR="00B46666" w:rsidRDefault="00B46666">
      <w:pPr>
        <w:rPr>
          <w:rFonts w:eastAsiaTheme="majorEastAsia" w:cstheme="majorBidi"/>
          <w:b/>
          <w:spacing w:val="-10"/>
          <w:kern w:val="28"/>
          <w:sz w:val="36"/>
          <w:szCs w:val="56"/>
        </w:rPr>
      </w:pPr>
    </w:p>
    <w:p w14:paraId="7C9D67CE" w14:textId="591BD5C3" w:rsidR="00B46666" w:rsidRDefault="00B46666" w:rsidP="00B46666">
      <w:pPr>
        <w:pStyle w:val="Title"/>
      </w:pPr>
      <w:bookmarkStart w:id="192" w:name="_Toc57276388"/>
      <w:bookmarkStart w:id="193" w:name="_Toc153453944"/>
      <w:r>
        <w:t>Apéndices</w:t>
      </w:r>
      <w:bookmarkEnd w:id="192"/>
      <w:bookmarkEnd w:id="193"/>
    </w:p>
    <w:p w14:paraId="1672B9BE" w14:textId="4609925E" w:rsidR="00AF231A" w:rsidRPr="00AF231A" w:rsidRDefault="00AF231A" w:rsidP="00AF231A">
      <w:pPr>
        <w:jc w:val="left"/>
        <w:rPr>
          <w:rFonts w:eastAsia="Times New Roman" w:cs="Times New Roman"/>
          <w:b/>
          <w:sz w:val="28"/>
          <w:szCs w:val="28"/>
        </w:rPr>
      </w:pPr>
      <w:r>
        <w:rPr>
          <w:rFonts w:eastAsia="Times New Roman" w:cs="Times New Roman"/>
          <w:b/>
          <w:sz w:val="28"/>
          <w:szCs w:val="28"/>
        </w:rPr>
        <w:t>Apéndice A. Minutas</w:t>
      </w:r>
    </w:p>
    <w:p w14:paraId="732A768C" w14:textId="201856BE" w:rsidR="00BA36BC" w:rsidRDefault="00BA36BC" w:rsidP="00BA36BC">
      <w:pPr>
        <w:pStyle w:val="Caption"/>
        <w:keepNext/>
      </w:pPr>
      <w:bookmarkStart w:id="194" w:name="_Toc153454203"/>
      <w:r>
        <w:t xml:space="preserve">Tabla </w:t>
      </w:r>
      <w:r>
        <w:fldChar w:fldCharType="begin"/>
      </w:r>
      <w:r>
        <w:instrText xml:space="preserve"> SEQ Tabla \* ARABIC </w:instrText>
      </w:r>
      <w:r>
        <w:fldChar w:fldCharType="separate"/>
      </w:r>
      <w:r w:rsidR="00553F75">
        <w:rPr>
          <w:noProof/>
        </w:rPr>
        <w:t>16</w:t>
      </w:r>
      <w:r>
        <w:fldChar w:fldCharType="end"/>
      </w:r>
      <w:r>
        <w:t xml:space="preserve">: </w:t>
      </w:r>
      <w:r w:rsidRPr="00BC5AAF">
        <w:t>00_AL_ACC_01</w:t>
      </w:r>
      <w:bookmarkEnd w:id="194"/>
    </w:p>
    <w:tbl>
      <w:tblPr>
        <w:tblStyle w:val="TableGrid"/>
        <w:tblW w:w="0" w:type="auto"/>
        <w:tblLook w:val="04A0" w:firstRow="1" w:lastRow="0" w:firstColumn="1" w:lastColumn="0" w:noHBand="0" w:noVBand="1"/>
      </w:tblPr>
      <w:tblGrid>
        <w:gridCol w:w="1696"/>
        <w:gridCol w:w="7132"/>
      </w:tblGrid>
      <w:tr w:rsidR="00AF231A" w14:paraId="3D90CE2B" w14:textId="77777777" w:rsidTr="007B6005">
        <w:tc>
          <w:tcPr>
            <w:tcW w:w="1696" w:type="dxa"/>
            <w:shd w:val="clear" w:color="auto" w:fill="ED7D31" w:themeFill="accent2"/>
          </w:tcPr>
          <w:p w14:paraId="538255D1" w14:textId="77777777" w:rsidR="00AF231A" w:rsidRPr="007B6005" w:rsidRDefault="00AF231A">
            <w:pPr>
              <w:pStyle w:val="Textonormal"/>
              <w:rPr>
                <w:color w:val="FFFFFF" w:themeColor="background1"/>
              </w:rPr>
            </w:pPr>
            <w:r w:rsidRPr="007B6005">
              <w:rPr>
                <w:color w:val="FFFFFF" w:themeColor="background1"/>
              </w:rPr>
              <w:t>ID Minuta</w:t>
            </w:r>
          </w:p>
        </w:tc>
        <w:tc>
          <w:tcPr>
            <w:tcW w:w="7132" w:type="dxa"/>
            <w:shd w:val="clear" w:color="auto" w:fill="ED7D31" w:themeFill="accent2"/>
            <w:vAlign w:val="center"/>
          </w:tcPr>
          <w:p w14:paraId="4A230C04" w14:textId="77777777" w:rsidR="00AF231A" w:rsidRPr="007B6005" w:rsidRDefault="00AF231A">
            <w:pPr>
              <w:pStyle w:val="Textonormal"/>
              <w:rPr>
                <w:color w:val="FFFFFF" w:themeColor="background1"/>
              </w:rPr>
            </w:pPr>
            <w:r w:rsidRPr="007B6005">
              <w:rPr>
                <w:rFonts w:eastAsia="Times New Roman" w:cs="Times New Roman"/>
                <w:color w:val="FFFFFF" w:themeColor="background1"/>
                <w:szCs w:val="24"/>
              </w:rPr>
              <w:t>00_AL_ACC_01</w:t>
            </w:r>
          </w:p>
        </w:tc>
      </w:tr>
      <w:tr w:rsidR="00AF231A" w14:paraId="3F667967" w14:textId="77777777" w:rsidTr="007B6005">
        <w:tc>
          <w:tcPr>
            <w:tcW w:w="8828" w:type="dxa"/>
            <w:gridSpan w:val="2"/>
            <w:shd w:val="clear" w:color="auto" w:fill="ED7D31" w:themeFill="accent2"/>
          </w:tcPr>
          <w:p w14:paraId="774223DB" w14:textId="77777777" w:rsidR="00AF231A" w:rsidRPr="007B6005" w:rsidRDefault="00AF231A">
            <w:pPr>
              <w:pStyle w:val="Textonormal"/>
              <w:rPr>
                <w:color w:val="FFFFFF" w:themeColor="background1"/>
              </w:rPr>
            </w:pPr>
            <w:r w:rsidRPr="007B6005">
              <w:rPr>
                <w:color w:val="FFFFFF" w:themeColor="background1"/>
              </w:rPr>
              <w:t>Orden del día</w:t>
            </w:r>
          </w:p>
        </w:tc>
      </w:tr>
      <w:tr w:rsidR="00AF231A" w14:paraId="5A681964" w14:textId="77777777">
        <w:tc>
          <w:tcPr>
            <w:tcW w:w="8828" w:type="dxa"/>
            <w:gridSpan w:val="2"/>
          </w:tcPr>
          <w:p w14:paraId="594C2D06" w14:textId="77777777" w:rsidR="00AF231A" w:rsidRDefault="00AF231A">
            <w:pPr>
              <w:pStyle w:val="Textonormal"/>
            </w:pPr>
            <w:r w:rsidRPr="005A496F">
              <w:t>Revisión de cambio de propuesta de solución de prototipo de visualización.</w:t>
            </w:r>
          </w:p>
        </w:tc>
      </w:tr>
      <w:tr w:rsidR="00AF231A" w14:paraId="1723F441" w14:textId="77777777">
        <w:tc>
          <w:tcPr>
            <w:tcW w:w="8828" w:type="dxa"/>
            <w:gridSpan w:val="2"/>
          </w:tcPr>
          <w:p w14:paraId="66A305D7" w14:textId="77777777" w:rsidR="00AF231A" w:rsidRPr="005A496F" w:rsidRDefault="00AF231A">
            <w:pPr>
              <w:pStyle w:val="Textonormal"/>
            </w:pPr>
            <w:r w:rsidRPr="005848EF">
              <w:t>Revisión de selección de metodología por implementar en el proyecto.</w:t>
            </w:r>
          </w:p>
        </w:tc>
      </w:tr>
      <w:tr w:rsidR="00AF231A" w14:paraId="0DA5F3A1" w14:textId="77777777" w:rsidTr="007B6005">
        <w:tc>
          <w:tcPr>
            <w:tcW w:w="8828" w:type="dxa"/>
            <w:gridSpan w:val="2"/>
            <w:shd w:val="clear" w:color="auto" w:fill="ED7D31" w:themeFill="accent2"/>
          </w:tcPr>
          <w:p w14:paraId="595E31B6" w14:textId="77777777" w:rsidR="00AF231A" w:rsidRPr="005848EF" w:rsidRDefault="00AF231A">
            <w:pPr>
              <w:pStyle w:val="Textonormal"/>
            </w:pPr>
            <w:r w:rsidRPr="007B6005">
              <w:rPr>
                <w:color w:val="FFFFFF" w:themeColor="background1"/>
              </w:rPr>
              <w:t>Acuerdos</w:t>
            </w:r>
          </w:p>
        </w:tc>
      </w:tr>
      <w:tr w:rsidR="00AF231A" w14:paraId="77524A81" w14:textId="77777777">
        <w:tc>
          <w:tcPr>
            <w:tcW w:w="8828" w:type="dxa"/>
            <w:gridSpan w:val="2"/>
            <w:shd w:val="clear" w:color="auto" w:fill="auto"/>
          </w:tcPr>
          <w:p w14:paraId="3280192B" w14:textId="77777777" w:rsidR="00AF231A" w:rsidRDefault="00AF231A">
            <w:pPr>
              <w:pStyle w:val="Textonormal"/>
            </w:pPr>
            <w:r w:rsidRPr="00DE6F33">
              <w:t>Se implementará como nueva propuesta de solución para el prototipo de visualización el</w:t>
            </w:r>
            <w:r>
              <w:t xml:space="preserve"> </w:t>
            </w:r>
            <w:r w:rsidRPr="00DE6F33">
              <w:t>uso de tecnologías de realidad aumentada.</w:t>
            </w:r>
          </w:p>
        </w:tc>
      </w:tr>
      <w:tr w:rsidR="00AF231A" w14:paraId="662C35A2" w14:textId="77777777">
        <w:tc>
          <w:tcPr>
            <w:tcW w:w="8828" w:type="dxa"/>
            <w:gridSpan w:val="2"/>
            <w:shd w:val="clear" w:color="auto" w:fill="auto"/>
          </w:tcPr>
          <w:p w14:paraId="2B01266F" w14:textId="77777777" w:rsidR="00AF231A" w:rsidRPr="00DE6F33" w:rsidRDefault="00AF231A">
            <w:pPr>
              <w:pStyle w:val="Textonormal"/>
            </w:pPr>
            <w:r w:rsidRPr="0094798A">
              <w:t>Se utilizará la metodología V para el desarrollo del proyecto.</w:t>
            </w:r>
          </w:p>
        </w:tc>
      </w:tr>
      <w:tr w:rsidR="00AF231A" w14:paraId="615473CF" w14:textId="77777777">
        <w:tc>
          <w:tcPr>
            <w:tcW w:w="8828" w:type="dxa"/>
            <w:gridSpan w:val="2"/>
            <w:shd w:val="clear" w:color="auto" w:fill="auto"/>
          </w:tcPr>
          <w:p w14:paraId="4912625D" w14:textId="77777777" w:rsidR="00AF231A" w:rsidRPr="0094798A" w:rsidRDefault="00AF231A">
            <w:pPr>
              <w:pStyle w:val="Textonormal"/>
            </w:pPr>
            <w:r w:rsidRPr="00B854BE">
              <w:t>Se realizará la solicitud de cambio para el CAT con las nuevas modificaciones del proyecto.</w:t>
            </w:r>
          </w:p>
        </w:tc>
      </w:tr>
      <w:tr w:rsidR="00AF231A" w14:paraId="0E6D3DE3" w14:textId="77777777">
        <w:tc>
          <w:tcPr>
            <w:tcW w:w="8828" w:type="dxa"/>
            <w:gridSpan w:val="2"/>
            <w:shd w:val="clear" w:color="auto" w:fill="auto"/>
          </w:tcPr>
          <w:p w14:paraId="7FEBA6DC" w14:textId="77777777" w:rsidR="00AF231A" w:rsidRPr="00B854BE" w:rsidRDefault="00AF231A">
            <w:pPr>
              <w:pStyle w:val="Textonormal"/>
            </w:pPr>
            <w:r w:rsidRPr="002A3368">
              <w:t>Se investigarán y presentaran propuestas para el prototipo de visualización.</w:t>
            </w:r>
          </w:p>
        </w:tc>
      </w:tr>
      <w:tr w:rsidR="00AF231A" w14:paraId="66079BE5" w14:textId="77777777" w:rsidTr="007B6005">
        <w:tc>
          <w:tcPr>
            <w:tcW w:w="8828" w:type="dxa"/>
            <w:gridSpan w:val="2"/>
            <w:shd w:val="clear" w:color="auto" w:fill="ED7D31" w:themeFill="accent2"/>
          </w:tcPr>
          <w:p w14:paraId="0FEBD99A" w14:textId="77777777" w:rsidR="00AF231A" w:rsidRPr="007B6005" w:rsidRDefault="00AF231A">
            <w:pPr>
              <w:pStyle w:val="Textonormal"/>
              <w:rPr>
                <w:color w:val="FFFFFF" w:themeColor="background1"/>
              </w:rPr>
            </w:pPr>
            <w:r w:rsidRPr="007B6005">
              <w:rPr>
                <w:color w:val="FFFFFF" w:themeColor="background1"/>
              </w:rPr>
              <w:t>Acciones</w:t>
            </w:r>
          </w:p>
        </w:tc>
      </w:tr>
      <w:tr w:rsidR="00AF231A" w14:paraId="5CF1346F" w14:textId="77777777">
        <w:tc>
          <w:tcPr>
            <w:tcW w:w="8828" w:type="dxa"/>
            <w:gridSpan w:val="2"/>
            <w:shd w:val="clear" w:color="auto" w:fill="auto"/>
          </w:tcPr>
          <w:p w14:paraId="4CF48DD0" w14:textId="77777777" w:rsidR="00AF231A" w:rsidRDefault="00AF231A">
            <w:pPr>
              <w:pStyle w:val="Textonormal"/>
            </w:pPr>
            <w:r w:rsidRPr="00E850BB">
              <w:t>Cambiar documento de anteproyecto.</w:t>
            </w:r>
          </w:p>
        </w:tc>
      </w:tr>
      <w:tr w:rsidR="00AF231A" w14:paraId="3194934A" w14:textId="77777777">
        <w:tc>
          <w:tcPr>
            <w:tcW w:w="8828" w:type="dxa"/>
            <w:gridSpan w:val="2"/>
            <w:shd w:val="clear" w:color="auto" w:fill="auto"/>
          </w:tcPr>
          <w:p w14:paraId="2C75784B" w14:textId="77777777" w:rsidR="00AF231A" w:rsidRPr="00E850BB" w:rsidRDefault="00AF231A">
            <w:pPr>
              <w:pStyle w:val="Textonormal"/>
            </w:pPr>
            <w:r w:rsidRPr="00895A27">
              <w:t>Elaborar cronograma del proyecto.</w:t>
            </w:r>
          </w:p>
        </w:tc>
      </w:tr>
      <w:tr w:rsidR="00AF231A" w14:paraId="4833CDB6" w14:textId="77777777">
        <w:tc>
          <w:tcPr>
            <w:tcW w:w="8828" w:type="dxa"/>
            <w:gridSpan w:val="2"/>
            <w:shd w:val="clear" w:color="auto" w:fill="auto"/>
          </w:tcPr>
          <w:p w14:paraId="2BE340A5" w14:textId="77777777" w:rsidR="00AF231A" w:rsidRPr="00895A27" w:rsidRDefault="00AF231A">
            <w:pPr>
              <w:pStyle w:val="Textonormal"/>
            </w:pPr>
            <w:r w:rsidRPr="00DE312D">
              <w:t>Elaborar marco metodológico y plan de proyecto.</w:t>
            </w:r>
          </w:p>
        </w:tc>
      </w:tr>
      <w:tr w:rsidR="00AF231A" w14:paraId="4FD0FBC3" w14:textId="77777777">
        <w:tc>
          <w:tcPr>
            <w:tcW w:w="8828" w:type="dxa"/>
            <w:gridSpan w:val="2"/>
            <w:shd w:val="clear" w:color="auto" w:fill="auto"/>
          </w:tcPr>
          <w:p w14:paraId="06679BCF" w14:textId="77777777" w:rsidR="00AF231A" w:rsidRPr="00DE312D" w:rsidRDefault="00AF231A">
            <w:pPr>
              <w:pStyle w:val="Textonormal"/>
            </w:pPr>
            <w:r w:rsidRPr="00392823">
              <w:t>Diseñar propuesta para el protoripo de visualización.</w:t>
            </w:r>
          </w:p>
        </w:tc>
      </w:tr>
    </w:tbl>
    <w:p w14:paraId="025223EA" w14:textId="1C49EC13" w:rsidR="00184A20" w:rsidRDefault="00184A20" w:rsidP="00184A20">
      <w:pPr>
        <w:pStyle w:val="Textonormal"/>
        <w:rPr>
          <w:rFonts w:eastAsia="Times New Roman" w:cs="Times New Roman"/>
          <w:szCs w:val="24"/>
        </w:rPr>
      </w:pPr>
    </w:p>
    <w:p w14:paraId="579B3C7A" w14:textId="458B18AB" w:rsidR="00BA36BC" w:rsidRDefault="00BA36BC" w:rsidP="00BA36BC">
      <w:pPr>
        <w:pStyle w:val="Caption"/>
        <w:keepNext/>
      </w:pPr>
      <w:bookmarkStart w:id="195" w:name="_Toc153454204"/>
      <w:r>
        <w:t xml:space="preserve">Tabla </w:t>
      </w:r>
      <w:r>
        <w:fldChar w:fldCharType="begin"/>
      </w:r>
      <w:r>
        <w:instrText xml:space="preserve"> SEQ Tabla \* ARABIC </w:instrText>
      </w:r>
      <w:r>
        <w:fldChar w:fldCharType="separate"/>
      </w:r>
      <w:r w:rsidR="00553F75">
        <w:rPr>
          <w:noProof/>
        </w:rPr>
        <w:t>17</w:t>
      </w:r>
      <w:r>
        <w:fldChar w:fldCharType="end"/>
      </w:r>
      <w:r>
        <w:t xml:space="preserve">: </w:t>
      </w:r>
      <w:r w:rsidRPr="004E21BC">
        <w:t>00_AL_ACC_02</w:t>
      </w:r>
      <w:bookmarkEnd w:id="195"/>
    </w:p>
    <w:tbl>
      <w:tblPr>
        <w:tblStyle w:val="TableGrid"/>
        <w:tblW w:w="0" w:type="auto"/>
        <w:tblLook w:val="04A0" w:firstRow="1" w:lastRow="0" w:firstColumn="1" w:lastColumn="0" w:noHBand="0" w:noVBand="1"/>
      </w:tblPr>
      <w:tblGrid>
        <w:gridCol w:w="1696"/>
        <w:gridCol w:w="7132"/>
      </w:tblGrid>
      <w:tr w:rsidR="00184A20" w14:paraId="2CB2A8F3" w14:textId="77777777" w:rsidTr="007B6005">
        <w:tc>
          <w:tcPr>
            <w:tcW w:w="1696" w:type="dxa"/>
            <w:shd w:val="clear" w:color="auto" w:fill="ED7D31" w:themeFill="accent2"/>
          </w:tcPr>
          <w:p w14:paraId="24386A8D" w14:textId="77777777" w:rsidR="00184A20" w:rsidRPr="007B6005" w:rsidRDefault="00184A20">
            <w:pPr>
              <w:pStyle w:val="Textonormal"/>
              <w:rPr>
                <w:color w:val="FFFFFF" w:themeColor="background1"/>
              </w:rPr>
            </w:pPr>
            <w:r w:rsidRPr="007B6005">
              <w:rPr>
                <w:color w:val="FFFFFF" w:themeColor="background1"/>
              </w:rPr>
              <w:t>ID Minuta</w:t>
            </w:r>
          </w:p>
        </w:tc>
        <w:tc>
          <w:tcPr>
            <w:tcW w:w="7132" w:type="dxa"/>
            <w:shd w:val="clear" w:color="auto" w:fill="ED7D31" w:themeFill="accent2"/>
            <w:vAlign w:val="center"/>
          </w:tcPr>
          <w:p w14:paraId="235C72F3" w14:textId="77777777" w:rsidR="00184A20" w:rsidRDefault="00184A20">
            <w:pPr>
              <w:pStyle w:val="Textonormal"/>
            </w:pPr>
            <w:r w:rsidRPr="007B6005">
              <w:rPr>
                <w:rFonts w:eastAsia="Times New Roman" w:cs="Times New Roman"/>
                <w:color w:val="FFFFFF" w:themeColor="background1"/>
                <w:szCs w:val="24"/>
              </w:rPr>
              <w:t>00_AL_ACC_02</w:t>
            </w:r>
          </w:p>
        </w:tc>
      </w:tr>
      <w:tr w:rsidR="00184A20" w14:paraId="1E12DDFA" w14:textId="77777777" w:rsidTr="007B6005">
        <w:tc>
          <w:tcPr>
            <w:tcW w:w="8828" w:type="dxa"/>
            <w:gridSpan w:val="2"/>
            <w:shd w:val="clear" w:color="auto" w:fill="ED7D31" w:themeFill="accent2"/>
          </w:tcPr>
          <w:p w14:paraId="5D082F7E" w14:textId="77777777" w:rsidR="00184A20" w:rsidRPr="007B6005" w:rsidRDefault="00184A20">
            <w:pPr>
              <w:pStyle w:val="Textonormal"/>
              <w:rPr>
                <w:color w:val="FFFFFF" w:themeColor="background1"/>
              </w:rPr>
            </w:pPr>
            <w:r w:rsidRPr="007B6005">
              <w:rPr>
                <w:color w:val="FFFFFF" w:themeColor="background1"/>
              </w:rPr>
              <w:t>Orden del día</w:t>
            </w:r>
          </w:p>
        </w:tc>
      </w:tr>
      <w:tr w:rsidR="00184A20" w14:paraId="5BA87ABA" w14:textId="77777777">
        <w:tc>
          <w:tcPr>
            <w:tcW w:w="8828" w:type="dxa"/>
            <w:gridSpan w:val="2"/>
          </w:tcPr>
          <w:p w14:paraId="54DA7432" w14:textId="77777777" w:rsidR="00184A20" w:rsidRDefault="00184A20">
            <w:pPr>
              <w:pStyle w:val="Textonormal"/>
            </w:pPr>
            <w:r w:rsidRPr="00B542BF">
              <w:t>Revisión de marco metodológico y plan de proyecto.</w:t>
            </w:r>
          </w:p>
        </w:tc>
      </w:tr>
      <w:tr w:rsidR="00184A20" w14:paraId="67BC9E84" w14:textId="77777777">
        <w:tc>
          <w:tcPr>
            <w:tcW w:w="8828" w:type="dxa"/>
            <w:gridSpan w:val="2"/>
          </w:tcPr>
          <w:p w14:paraId="6979263B" w14:textId="77777777" w:rsidR="00184A20" w:rsidRPr="005A496F" w:rsidRDefault="00184A20">
            <w:pPr>
              <w:pStyle w:val="Textonormal"/>
            </w:pPr>
            <w:r w:rsidRPr="00366307">
              <w:t>Revisión de cronograma en base a la metodología.</w:t>
            </w:r>
          </w:p>
        </w:tc>
      </w:tr>
      <w:tr w:rsidR="00184A20" w14:paraId="66B7A53D" w14:textId="77777777">
        <w:tc>
          <w:tcPr>
            <w:tcW w:w="8828" w:type="dxa"/>
            <w:gridSpan w:val="2"/>
          </w:tcPr>
          <w:p w14:paraId="4A1A1C2C" w14:textId="77777777" w:rsidR="00184A20" w:rsidRPr="00366307" w:rsidRDefault="00184A20">
            <w:pPr>
              <w:pStyle w:val="Textonormal"/>
            </w:pPr>
            <w:r w:rsidRPr="001B6A2E">
              <w:t>Revisión de constitución de grupo de director y asesores.</w:t>
            </w:r>
          </w:p>
        </w:tc>
      </w:tr>
      <w:tr w:rsidR="00184A20" w14:paraId="102C31B8" w14:textId="77777777">
        <w:tc>
          <w:tcPr>
            <w:tcW w:w="8828" w:type="dxa"/>
            <w:gridSpan w:val="2"/>
          </w:tcPr>
          <w:p w14:paraId="2E4B0C86" w14:textId="77777777" w:rsidR="00184A20" w:rsidRPr="001B6A2E" w:rsidRDefault="00184A20">
            <w:pPr>
              <w:pStyle w:val="Textonormal"/>
            </w:pPr>
            <w:r w:rsidRPr="00106131">
              <w:t>Revisión de solicitud de cambio al CAT.</w:t>
            </w:r>
          </w:p>
        </w:tc>
      </w:tr>
      <w:tr w:rsidR="00184A20" w14:paraId="58CF567D" w14:textId="77777777">
        <w:tc>
          <w:tcPr>
            <w:tcW w:w="8828" w:type="dxa"/>
            <w:gridSpan w:val="2"/>
          </w:tcPr>
          <w:p w14:paraId="0A7C2CCC" w14:textId="77777777" w:rsidR="00184A20" w:rsidRPr="00106131" w:rsidRDefault="00184A20">
            <w:pPr>
              <w:pStyle w:val="Textonormal"/>
            </w:pPr>
            <w:r w:rsidRPr="00162C5F">
              <w:t>Revisión de cambios del documento de anteproyecto.</w:t>
            </w:r>
          </w:p>
        </w:tc>
      </w:tr>
      <w:tr w:rsidR="00184A20" w14:paraId="1FA23125" w14:textId="77777777" w:rsidTr="00F00241">
        <w:tc>
          <w:tcPr>
            <w:tcW w:w="8828" w:type="dxa"/>
            <w:gridSpan w:val="2"/>
            <w:shd w:val="clear" w:color="auto" w:fill="ED7D31" w:themeFill="accent2"/>
          </w:tcPr>
          <w:p w14:paraId="2535E516" w14:textId="77777777" w:rsidR="00184A20" w:rsidRPr="005848EF" w:rsidRDefault="00184A20">
            <w:pPr>
              <w:pStyle w:val="Textonormal"/>
            </w:pPr>
            <w:r w:rsidRPr="00F00241">
              <w:rPr>
                <w:color w:val="FFFFFF" w:themeColor="background1"/>
              </w:rPr>
              <w:t>Acuerdos</w:t>
            </w:r>
          </w:p>
        </w:tc>
      </w:tr>
      <w:tr w:rsidR="00184A20" w14:paraId="4BF6EC1C" w14:textId="77777777">
        <w:tc>
          <w:tcPr>
            <w:tcW w:w="8828" w:type="dxa"/>
            <w:gridSpan w:val="2"/>
            <w:shd w:val="clear" w:color="auto" w:fill="auto"/>
          </w:tcPr>
          <w:p w14:paraId="2C441C1A" w14:textId="77777777" w:rsidR="00184A20" w:rsidRDefault="00184A20">
            <w:pPr>
              <w:pStyle w:val="Textonormal"/>
            </w:pPr>
            <w:r w:rsidRPr="00751BF6">
              <w:t>Se solicitará cambio de asesor para el proyecto, cambiando a Teodoro Ibarra Pérez por Efraín Arrendo Morales.</w:t>
            </w:r>
          </w:p>
        </w:tc>
      </w:tr>
      <w:tr w:rsidR="00184A20" w14:paraId="7BE5BAFC" w14:textId="77777777">
        <w:tc>
          <w:tcPr>
            <w:tcW w:w="8828" w:type="dxa"/>
            <w:gridSpan w:val="2"/>
            <w:shd w:val="clear" w:color="auto" w:fill="auto"/>
          </w:tcPr>
          <w:p w14:paraId="5ACCBFC4" w14:textId="77777777" w:rsidR="00184A20" w:rsidRPr="00DE6F33" w:rsidRDefault="00184A20">
            <w:pPr>
              <w:pStyle w:val="Textonormal"/>
            </w:pPr>
            <w:r w:rsidRPr="00D6706F">
              <w:t>Se aceptó la metodología V para el desarrollo del proyecto.</w:t>
            </w:r>
          </w:p>
        </w:tc>
      </w:tr>
      <w:tr w:rsidR="00184A20" w14:paraId="2C1E056E" w14:textId="77777777">
        <w:tc>
          <w:tcPr>
            <w:tcW w:w="8828" w:type="dxa"/>
            <w:gridSpan w:val="2"/>
            <w:shd w:val="clear" w:color="auto" w:fill="auto"/>
          </w:tcPr>
          <w:p w14:paraId="37434E42" w14:textId="77777777" w:rsidR="00184A20" w:rsidRPr="0094798A" w:rsidRDefault="00184A20">
            <w:pPr>
              <w:pStyle w:val="Textonormal"/>
            </w:pPr>
            <w:r w:rsidRPr="00544248">
              <w:t>Se aceptó el cronograma de actividades para el desarrollo del proyecto.</w:t>
            </w:r>
          </w:p>
        </w:tc>
      </w:tr>
      <w:tr w:rsidR="00184A20" w14:paraId="5732FDF7" w14:textId="77777777">
        <w:tc>
          <w:tcPr>
            <w:tcW w:w="8828" w:type="dxa"/>
            <w:gridSpan w:val="2"/>
            <w:shd w:val="clear" w:color="auto" w:fill="auto"/>
          </w:tcPr>
          <w:p w14:paraId="16C3236E" w14:textId="77777777" w:rsidR="00184A20" w:rsidRPr="00B854BE" w:rsidRDefault="00184A20">
            <w:pPr>
              <w:pStyle w:val="Textonormal"/>
            </w:pPr>
            <w:r w:rsidRPr="001E6130">
              <w:t>Se aceptó la alternativa de solución del prototipo de visualización</w:t>
            </w:r>
          </w:p>
        </w:tc>
      </w:tr>
      <w:tr w:rsidR="00184A20" w14:paraId="40DA0C7B" w14:textId="77777777" w:rsidTr="00F00241">
        <w:tc>
          <w:tcPr>
            <w:tcW w:w="8828" w:type="dxa"/>
            <w:gridSpan w:val="2"/>
            <w:shd w:val="clear" w:color="auto" w:fill="ED7D31" w:themeFill="accent2"/>
          </w:tcPr>
          <w:p w14:paraId="5A45BFC0" w14:textId="77777777" w:rsidR="00184A20" w:rsidRPr="002A3368" w:rsidRDefault="00184A20">
            <w:pPr>
              <w:pStyle w:val="Textonormal"/>
            </w:pPr>
            <w:r w:rsidRPr="00F00241">
              <w:rPr>
                <w:color w:val="FFFFFF" w:themeColor="background1"/>
              </w:rPr>
              <w:t>Acciones</w:t>
            </w:r>
          </w:p>
        </w:tc>
      </w:tr>
      <w:tr w:rsidR="00184A20" w14:paraId="72E1A9FF" w14:textId="77777777">
        <w:tc>
          <w:tcPr>
            <w:tcW w:w="8828" w:type="dxa"/>
            <w:gridSpan w:val="2"/>
            <w:shd w:val="clear" w:color="auto" w:fill="auto"/>
          </w:tcPr>
          <w:p w14:paraId="081D9B76" w14:textId="77777777" w:rsidR="00184A20" w:rsidRDefault="00184A20">
            <w:pPr>
              <w:pStyle w:val="Textonormal"/>
            </w:pPr>
            <w:r>
              <w:t>Realizar r</w:t>
            </w:r>
            <w:r w:rsidRPr="00300404">
              <w:t>eunión de levantamiento de requerimientos.</w:t>
            </w:r>
          </w:p>
        </w:tc>
      </w:tr>
      <w:tr w:rsidR="00124B35" w14:paraId="363359F7" w14:textId="77777777">
        <w:tc>
          <w:tcPr>
            <w:tcW w:w="8828" w:type="dxa"/>
            <w:gridSpan w:val="2"/>
            <w:shd w:val="clear" w:color="auto" w:fill="auto"/>
          </w:tcPr>
          <w:p w14:paraId="1E296C7B" w14:textId="0887E5F7" w:rsidR="00124B35" w:rsidRDefault="005A3C2A">
            <w:pPr>
              <w:pStyle w:val="Textonormal"/>
            </w:pPr>
            <w:r w:rsidRPr="005A3C2A">
              <w:t>Seleccionar arquitectura del proyecto</w:t>
            </w:r>
            <w:r>
              <w:t>.</w:t>
            </w:r>
          </w:p>
        </w:tc>
      </w:tr>
    </w:tbl>
    <w:p w14:paraId="03E85003" w14:textId="77777777" w:rsidR="00184A20" w:rsidRDefault="00184A20" w:rsidP="00AF231A">
      <w:pPr>
        <w:pStyle w:val="Textonormal"/>
      </w:pPr>
    </w:p>
    <w:p w14:paraId="09400AB4" w14:textId="20177C47" w:rsidR="00BA36BC" w:rsidRDefault="00BA36BC" w:rsidP="00BA36BC">
      <w:pPr>
        <w:pStyle w:val="Caption"/>
        <w:keepNext/>
      </w:pPr>
      <w:bookmarkStart w:id="196" w:name="_Toc153454205"/>
      <w:r>
        <w:t xml:space="preserve">Tabla </w:t>
      </w:r>
      <w:r>
        <w:fldChar w:fldCharType="begin"/>
      </w:r>
      <w:r>
        <w:instrText xml:space="preserve"> SEQ Tabla \* ARABIC </w:instrText>
      </w:r>
      <w:r>
        <w:fldChar w:fldCharType="separate"/>
      </w:r>
      <w:r w:rsidR="00553F75">
        <w:rPr>
          <w:noProof/>
        </w:rPr>
        <w:t>18</w:t>
      </w:r>
      <w:r>
        <w:fldChar w:fldCharType="end"/>
      </w:r>
      <w:r>
        <w:t xml:space="preserve">: </w:t>
      </w:r>
      <w:r w:rsidRPr="002F19D2">
        <w:t>00_AL_ACC_03</w:t>
      </w:r>
      <w:bookmarkEnd w:id="196"/>
    </w:p>
    <w:tbl>
      <w:tblPr>
        <w:tblStyle w:val="TableGrid"/>
        <w:tblW w:w="0" w:type="auto"/>
        <w:tblLook w:val="04A0" w:firstRow="1" w:lastRow="0" w:firstColumn="1" w:lastColumn="0" w:noHBand="0" w:noVBand="1"/>
      </w:tblPr>
      <w:tblGrid>
        <w:gridCol w:w="1696"/>
        <w:gridCol w:w="7132"/>
      </w:tblGrid>
      <w:tr w:rsidR="009D6928" w14:paraId="5085FEC5" w14:textId="77777777" w:rsidTr="00F00241">
        <w:tc>
          <w:tcPr>
            <w:tcW w:w="1696" w:type="dxa"/>
            <w:shd w:val="clear" w:color="auto" w:fill="ED7D31" w:themeFill="accent2"/>
          </w:tcPr>
          <w:p w14:paraId="4591BB64" w14:textId="77777777" w:rsidR="009D6928" w:rsidRPr="00F00241" w:rsidRDefault="009D6928">
            <w:pPr>
              <w:pStyle w:val="Textonormal"/>
              <w:rPr>
                <w:color w:val="FFFFFF" w:themeColor="background1"/>
              </w:rPr>
            </w:pPr>
            <w:r w:rsidRPr="00F00241">
              <w:rPr>
                <w:color w:val="FFFFFF" w:themeColor="background1"/>
              </w:rPr>
              <w:t>ID Minuta</w:t>
            </w:r>
          </w:p>
        </w:tc>
        <w:tc>
          <w:tcPr>
            <w:tcW w:w="7132" w:type="dxa"/>
            <w:shd w:val="clear" w:color="auto" w:fill="ED7D31" w:themeFill="accent2"/>
            <w:vAlign w:val="center"/>
          </w:tcPr>
          <w:p w14:paraId="02CEBF1A" w14:textId="77777777" w:rsidR="009D6928" w:rsidRDefault="009D6928">
            <w:pPr>
              <w:pStyle w:val="Textonormal"/>
            </w:pPr>
            <w:r w:rsidRPr="00F00241">
              <w:rPr>
                <w:rFonts w:eastAsia="Times New Roman" w:cs="Times New Roman"/>
                <w:color w:val="FFFFFF" w:themeColor="background1"/>
                <w:szCs w:val="24"/>
              </w:rPr>
              <w:t>00_AL_ACC_03</w:t>
            </w:r>
          </w:p>
        </w:tc>
      </w:tr>
      <w:tr w:rsidR="009D6928" w14:paraId="698C6404" w14:textId="77777777" w:rsidTr="00F00241">
        <w:tc>
          <w:tcPr>
            <w:tcW w:w="8828" w:type="dxa"/>
            <w:gridSpan w:val="2"/>
            <w:shd w:val="clear" w:color="auto" w:fill="ED7D31" w:themeFill="accent2"/>
          </w:tcPr>
          <w:p w14:paraId="3F8B997F" w14:textId="77777777" w:rsidR="009D6928" w:rsidRPr="00F00241" w:rsidRDefault="009D6928">
            <w:pPr>
              <w:pStyle w:val="Textonormal"/>
              <w:rPr>
                <w:color w:val="FFFFFF" w:themeColor="background1"/>
              </w:rPr>
            </w:pPr>
            <w:r w:rsidRPr="00F00241">
              <w:rPr>
                <w:color w:val="FFFFFF" w:themeColor="background1"/>
              </w:rPr>
              <w:t>Orden del día</w:t>
            </w:r>
          </w:p>
        </w:tc>
      </w:tr>
      <w:tr w:rsidR="009D6928" w14:paraId="13E3E2D4" w14:textId="77777777">
        <w:tc>
          <w:tcPr>
            <w:tcW w:w="8828" w:type="dxa"/>
            <w:gridSpan w:val="2"/>
          </w:tcPr>
          <w:p w14:paraId="49E5E736" w14:textId="482CA347" w:rsidR="009D6928" w:rsidRDefault="009D6928">
            <w:pPr>
              <w:pStyle w:val="Textonormal"/>
            </w:pPr>
            <w:r w:rsidRPr="008619D6">
              <w:t>Revisión de los requerimientos enfocados a la aplicación móvil.</w:t>
            </w:r>
          </w:p>
        </w:tc>
      </w:tr>
      <w:tr w:rsidR="009D6928" w14:paraId="0F2B2E72" w14:textId="77777777">
        <w:tc>
          <w:tcPr>
            <w:tcW w:w="8828" w:type="dxa"/>
            <w:gridSpan w:val="2"/>
          </w:tcPr>
          <w:p w14:paraId="28819B2F" w14:textId="54D8058D" w:rsidR="009D6928" w:rsidRPr="005A496F" w:rsidRDefault="009D6928">
            <w:pPr>
              <w:pStyle w:val="Textonormal"/>
            </w:pPr>
            <w:r w:rsidRPr="005C0346">
              <w:t xml:space="preserve">Revisión de los requerimientos enfocados a los modelos anatómicos, apoyados del manual de prácticas de las ciencias morfológicas de la </w:t>
            </w:r>
            <w:r w:rsidR="008B3B64">
              <w:t>UAZ</w:t>
            </w:r>
          </w:p>
        </w:tc>
      </w:tr>
      <w:tr w:rsidR="009D6928" w14:paraId="7F95DF94" w14:textId="77777777">
        <w:tc>
          <w:tcPr>
            <w:tcW w:w="8828" w:type="dxa"/>
            <w:gridSpan w:val="2"/>
          </w:tcPr>
          <w:p w14:paraId="06A19320" w14:textId="2A81E954" w:rsidR="009D6928" w:rsidRPr="005C0346" w:rsidRDefault="009D6928">
            <w:pPr>
              <w:pStyle w:val="Textonormal"/>
            </w:pPr>
            <w:r w:rsidRPr="00212F95">
              <w:t>Revisión de requerimientos de otros ámbitos como lo son el dispositivo físico y sus propiedades de funcionamiento.</w:t>
            </w:r>
          </w:p>
        </w:tc>
      </w:tr>
      <w:tr w:rsidR="009D6928" w14:paraId="62DF6CE0" w14:textId="77777777" w:rsidTr="00F00241">
        <w:tc>
          <w:tcPr>
            <w:tcW w:w="8828" w:type="dxa"/>
            <w:gridSpan w:val="2"/>
            <w:shd w:val="clear" w:color="auto" w:fill="ED7D31" w:themeFill="accent2"/>
          </w:tcPr>
          <w:p w14:paraId="33AF305F" w14:textId="77777777" w:rsidR="009D6928" w:rsidRPr="005848EF" w:rsidRDefault="009D6928">
            <w:pPr>
              <w:pStyle w:val="Textonormal"/>
            </w:pPr>
            <w:r w:rsidRPr="00F00241">
              <w:rPr>
                <w:color w:val="FFFFFF" w:themeColor="background1"/>
              </w:rPr>
              <w:t>Acuerdos</w:t>
            </w:r>
          </w:p>
        </w:tc>
      </w:tr>
      <w:tr w:rsidR="009D6928" w14:paraId="0726D8B7" w14:textId="77777777">
        <w:tc>
          <w:tcPr>
            <w:tcW w:w="8828" w:type="dxa"/>
            <w:gridSpan w:val="2"/>
            <w:shd w:val="clear" w:color="auto" w:fill="auto"/>
          </w:tcPr>
          <w:p w14:paraId="3060A857" w14:textId="77777777" w:rsidR="009D6928" w:rsidRDefault="009D6928">
            <w:pPr>
              <w:pStyle w:val="Textonormal"/>
            </w:pPr>
            <w:r w:rsidRPr="00870152">
              <w:t>Se revisará de forma detallada el contenido de las prácticas de las ciencias morfológicas para una futura reunión con los asesores y seleccionar las prácticas y la forma de implementar las mismas.</w:t>
            </w:r>
          </w:p>
        </w:tc>
      </w:tr>
      <w:tr w:rsidR="009D6928" w14:paraId="62812AB7" w14:textId="77777777">
        <w:tc>
          <w:tcPr>
            <w:tcW w:w="8828" w:type="dxa"/>
            <w:gridSpan w:val="2"/>
            <w:shd w:val="clear" w:color="auto" w:fill="auto"/>
          </w:tcPr>
          <w:p w14:paraId="7854A66A" w14:textId="77777777" w:rsidR="009D6928" w:rsidRPr="00DE6F33" w:rsidRDefault="009D6928">
            <w:pPr>
              <w:pStyle w:val="Textonormal"/>
            </w:pPr>
            <w:r w:rsidRPr="00582D78">
              <w:t>Se buscarán repositorios donde se puedan encontrar modelos tridimencionales gratuitos o de paga para la implementarlos en la aplicación.</w:t>
            </w:r>
          </w:p>
        </w:tc>
      </w:tr>
      <w:tr w:rsidR="009D6928" w14:paraId="7E05F263" w14:textId="77777777">
        <w:tc>
          <w:tcPr>
            <w:tcW w:w="8828" w:type="dxa"/>
            <w:gridSpan w:val="2"/>
            <w:shd w:val="clear" w:color="auto" w:fill="auto"/>
          </w:tcPr>
          <w:p w14:paraId="10509237" w14:textId="77777777" w:rsidR="009D6928" w:rsidRPr="0094798A" w:rsidRDefault="009D6928">
            <w:pPr>
              <w:pStyle w:val="Textonormal"/>
            </w:pPr>
            <w:r w:rsidRPr="001A5BDB">
              <w:t>Se realizará la adecuación necesaria a la documentación en GitHub para la organización de los documentos del proyecto.</w:t>
            </w:r>
          </w:p>
        </w:tc>
      </w:tr>
      <w:tr w:rsidR="009D6928" w14:paraId="792F500A" w14:textId="77777777" w:rsidTr="00F00241">
        <w:tc>
          <w:tcPr>
            <w:tcW w:w="8828" w:type="dxa"/>
            <w:gridSpan w:val="2"/>
            <w:shd w:val="clear" w:color="auto" w:fill="ED7D31" w:themeFill="accent2"/>
          </w:tcPr>
          <w:p w14:paraId="4530B8D3" w14:textId="77777777" w:rsidR="009D6928" w:rsidRPr="002A3368" w:rsidRDefault="009D6928">
            <w:pPr>
              <w:pStyle w:val="Textonormal"/>
            </w:pPr>
            <w:r w:rsidRPr="00F00241">
              <w:rPr>
                <w:color w:val="FFFFFF" w:themeColor="background1"/>
              </w:rPr>
              <w:t>Acciones</w:t>
            </w:r>
          </w:p>
        </w:tc>
      </w:tr>
      <w:tr w:rsidR="009D6928" w14:paraId="58C34A75" w14:textId="77777777">
        <w:tc>
          <w:tcPr>
            <w:tcW w:w="8828" w:type="dxa"/>
            <w:gridSpan w:val="2"/>
            <w:shd w:val="clear" w:color="auto" w:fill="auto"/>
          </w:tcPr>
          <w:p w14:paraId="271E8439" w14:textId="77777777" w:rsidR="009D6928" w:rsidRDefault="009D6928">
            <w:pPr>
              <w:pStyle w:val="Textonormal"/>
            </w:pPr>
            <w:r w:rsidRPr="005A27FF">
              <w:t>Revisar manual de prácticas de las ciencias morfológicas y decidir qué prácticas incluir y como llevar a cabo el proyecto.</w:t>
            </w:r>
          </w:p>
        </w:tc>
      </w:tr>
      <w:tr w:rsidR="009D6928" w14:paraId="1052AB5B" w14:textId="77777777">
        <w:tc>
          <w:tcPr>
            <w:tcW w:w="8828" w:type="dxa"/>
            <w:gridSpan w:val="2"/>
            <w:shd w:val="clear" w:color="auto" w:fill="auto"/>
          </w:tcPr>
          <w:p w14:paraId="570C5CD8" w14:textId="77777777" w:rsidR="009D6928" w:rsidRPr="00E850BB" w:rsidRDefault="009D6928">
            <w:pPr>
              <w:pStyle w:val="Textonormal"/>
            </w:pPr>
            <w:r w:rsidRPr="009D6928">
              <w:t>Realizar SRS.</w:t>
            </w:r>
          </w:p>
        </w:tc>
      </w:tr>
    </w:tbl>
    <w:p w14:paraId="7AAA39AE" w14:textId="77777777" w:rsidR="00184A20" w:rsidRDefault="00184A20" w:rsidP="00AF231A">
      <w:pPr>
        <w:pStyle w:val="Textonormal"/>
      </w:pPr>
    </w:p>
    <w:p w14:paraId="7D388CB9" w14:textId="11C7D5A1" w:rsidR="00BA36BC" w:rsidRDefault="00BA36BC" w:rsidP="00BA36BC">
      <w:pPr>
        <w:pStyle w:val="Caption"/>
        <w:keepNext/>
      </w:pPr>
      <w:bookmarkStart w:id="197" w:name="_Toc153454206"/>
      <w:r>
        <w:t xml:space="preserve">Tabla </w:t>
      </w:r>
      <w:r>
        <w:fldChar w:fldCharType="begin"/>
      </w:r>
      <w:r>
        <w:instrText xml:space="preserve"> SEQ Tabla \* ARABIC </w:instrText>
      </w:r>
      <w:r>
        <w:fldChar w:fldCharType="separate"/>
      </w:r>
      <w:r w:rsidR="00553F75">
        <w:rPr>
          <w:noProof/>
        </w:rPr>
        <w:t>19</w:t>
      </w:r>
      <w:r>
        <w:fldChar w:fldCharType="end"/>
      </w:r>
      <w:r>
        <w:t xml:space="preserve">: </w:t>
      </w:r>
      <w:r w:rsidRPr="005D0D5B">
        <w:t>00_AL_ACC_04</w:t>
      </w:r>
      <w:bookmarkEnd w:id="197"/>
    </w:p>
    <w:tbl>
      <w:tblPr>
        <w:tblStyle w:val="TableGrid"/>
        <w:tblW w:w="0" w:type="auto"/>
        <w:tblLook w:val="04A0" w:firstRow="1" w:lastRow="0" w:firstColumn="1" w:lastColumn="0" w:noHBand="0" w:noVBand="1"/>
      </w:tblPr>
      <w:tblGrid>
        <w:gridCol w:w="1696"/>
        <w:gridCol w:w="7132"/>
      </w:tblGrid>
      <w:tr w:rsidR="00021782" w14:paraId="1CC35FDB" w14:textId="77777777" w:rsidTr="00F00241">
        <w:tc>
          <w:tcPr>
            <w:tcW w:w="1696" w:type="dxa"/>
            <w:shd w:val="clear" w:color="auto" w:fill="ED7D31" w:themeFill="accent2"/>
          </w:tcPr>
          <w:p w14:paraId="5AD0B6E2" w14:textId="77777777" w:rsidR="00021782" w:rsidRPr="00F00241" w:rsidRDefault="00021782">
            <w:pPr>
              <w:pStyle w:val="Textonormal"/>
              <w:rPr>
                <w:color w:val="FFFFFF" w:themeColor="background1"/>
              </w:rPr>
            </w:pPr>
            <w:r w:rsidRPr="00F00241">
              <w:rPr>
                <w:color w:val="FFFFFF" w:themeColor="background1"/>
              </w:rPr>
              <w:t>ID Minuta</w:t>
            </w:r>
          </w:p>
        </w:tc>
        <w:tc>
          <w:tcPr>
            <w:tcW w:w="7132" w:type="dxa"/>
            <w:shd w:val="clear" w:color="auto" w:fill="ED7D31" w:themeFill="accent2"/>
            <w:vAlign w:val="center"/>
          </w:tcPr>
          <w:p w14:paraId="1404F1F7" w14:textId="77777777" w:rsidR="00021782" w:rsidRDefault="00021782">
            <w:pPr>
              <w:pStyle w:val="Textonormal"/>
            </w:pPr>
            <w:r w:rsidRPr="00F00241">
              <w:rPr>
                <w:rFonts w:eastAsia="Times New Roman" w:cs="Times New Roman"/>
                <w:color w:val="FFFFFF" w:themeColor="background1"/>
                <w:szCs w:val="24"/>
              </w:rPr>
              <w:t>00_AL_ACC_04</w:t>
            </w:r>
          </w:p>
        </w:tc>
      </w:tr>
      <w:tr w:rsidR="00021782" w14:paraId="7489DD24" w14:textId="77777777" w:rsidTr="00F00241">
        <w:tc>
          <w:tcPr>
            <w:tcW w:w="8828" w:type="dxa"/>
            <w:gridSpan w:val="2"/>
            <w:shd w:val="clear" w:color="auto" w:fill="ED7D31" w:themeFill="accent2"/>
          </w:tcPr>
          <w:p w14:paraId="0E412735" w14:textId="77777777" w:rsidR="00021782" w:rsidRPr="00F00241" w:rsidRDefault="00021782">
            <w:pPr>
              <w:pStyle w:val="Textonormal"/>
              <w:rPr>
                <w:color w:val="FFFFFF" w:themeColor="background1"/>
              </w:rPr>
            </w:pPr>
            <w:r w:rsidRPr="00F00241">
              <w:rPr>
                <w:color w:val="FFFFFF" w:themeColor="background1"/>
              </w:rPr>
              <w:t>Orden del día</w:t>
            </w:r>
          </w:p>
        </w:tc>
      </w:tr>
      <w:tr w:rsidR="00021782" w14:paraId="5326C033" w14:textId="77777777">
        <w:tc>
          <w:tcPr>
            <w:tcW w:w="8828" w:type="dxa"/>
            <w:gridSpan w:val="2"/>
          </w:tcPr>
          <w:p w14:paraId="67F59374" w14:textId="77777777" w:rsidR="00021782" w:rsidRDefault="00021782">
            <w:pPr>
              <w:pStyle w:val="Textonormal"/>
            </w:pPr>
            <w:r w:rsidRPr="009675B9">
              <w:t>Revisión del documento del diseño.</w:t>
            </w:r>
          </w:p>
        </w:tc>
      </w:tr>
      <w:tr w:rsidR="00021782" w14:paraId="2508244F" w14:textId="77777777">
        <w:tc>
          <w:tcPr>
            <w:tcW w:w="8828" w:type="dxa"/>
            <w:gridSpan w:val="2"/>
          </w:tcPr>
          <w:p w14:paraId="10A8566C" w14:textId="77777777" w:rsidR="00021782" w:rsidRPr="005A496F" w:rsidRDefault="00021782">
            <w:pPr>
              <w:pStyle w:val="Textonormal"/>
            </w:pPr>
            <w:r w:rsidRPr="002510F8">
              <w:t>Asesoramiento de tecnologías sobre el proyecto.</w:t>
            </w:r>
          </w:p>
        </w:tc>
      </w:tr>
      <w:tr w:rsidR="00021782" w14:paraId="0C5A7487" w14:textId="77777777">
        <w:tc>
          <w:tcPr>
            <w:tcW w:w="8828" w:type="dxa"/>
            <w:gridSpan w:val="2"/>
          </w:tcPr>
          <w:p w14:paraId="4465B195" w14:textId="77777777" w:rsidR="00021782" w:rsidRPr="002510F8" w:rsidRDefault="00021782">
            <w:pPr>
              <w:pStyle w:val="Textonormal"/>
            </w:pPr>
            <w:r w:rsidRPr="004E6BDA">
              <w:t>Revisión del SRS</w:t>
            </w:r>
            <w:r>
              <w:t>.</w:t>
            </w:r>
          </w:p>
        </w:tc>
      </w:tr>
      <w:tr w:rsidR="00021782" w14:paraId="61089EFE" w14:textId="77777777" w:rsidTr="00F00241">
        <w:tc>
          <w:tcPr>
            <w:tcW w:w="8828" w:type="dxa"/>
            <w:gridSpan w:val="2"/>
            <w:shd w:val="clear" w:color="auto" w:fill="ED7D31" w:themeFill="accent2"/>
          </w:tcPr>
          <w:p w14:paraId="053518E4" w14:textId="77777777" w:rsidR="00021782" w:rsidRPr="005848EF" w:rsidRDefault="00021782">
            <w:pPr>
              <w:pStyle w:val="Textonormal"/>
            </w:pPr>
            <w:r w:rsidRPr="00F00241">
              <w:rPr>
                <w:color w:val="FFFFFF" w:themeColor="background1"/>
              </w:rPr>
              <w:t>Acuerdos</w:t>
            </w:r>
          </w:p>
        </w:tc>
      </w:tr>
      <w:tr w:rsidR="00021782" w14:paraId="7EA4216E" w14:textId="77777777">
        <w:tc>
          <w:tcPr>
            <w:tcW w:w="8828" w:type="dxa"/>
            <w:gridSpan w:val="2"/>
            <w:shd w:val="clear" w:color="auto" w:fill="auto"/>
          </w:tcPr>
          <w:p w14:paraId="22C87102" w14:textId="77777777" w:rsidR="00021782" w:rsidRDefault="00021782">
            <w:pPr>
              <w:pStyle w:val="Textonormal"/>
            </w:pPr>
            <w:r w:rsidRPr="00123BCC">
              <w:t>Se cambiará el diseño de la arquitectura del proyecto de cliente-servidor a modelo por capas.</w:t>
            </w:r>
          </w:p>
        </w:tc>
      </w:tr>
      <w:tr w:rsidR="00021782" w14:paraId="0E71FD2F" w14:textId="77777777">
        <w:tc>
          <w:tcPr>
            <w:tcW w:w="8828" w:type="dxa"/>
            <w:gridSpan w:val="2"/>
            <w:shd w:val="clear" w:color="auto" w:fill="auto"/>
          </w:tcPr>
          <w:p w14:paraId="79A372A4" w14:textId="77777777" w:rsidR="00021782" w:rsidRPr="00DE6F33" w:rsidRDefault="00021782">
            <w:pPr>
              <w:pStyle w:val="Textonormal"/>
            </w:pPr>
            <w:r w:rsidRPr="00D86DC3">
              <w:t>Cambio en la forma de almacenamiento de los modelos.</w:t>
            </w:r>
          </w:p>
        </w:tc>
      </w:tr>
      <w:tr w:rsidR="00021782" w14:paraId="23B907A7" w14:textId="77777777">
        <w:tc>
          <w:tcPr>
            <w:tcW w:w="8828" w:type="dxa"/>
            <w:gridSpan w:val="2"/>
            <w:shd w:val="clear" w:color="auto" w:fill="auto"/>
          </w:tcPr>
          <w:p w14:paraId="460AB470" w14:textId="77777777" w:rsidR="00021782" w:rsidRPr="0094798A" w:rsidRDefault="00021782">
            <w:pPr>
              <w:pStyle w:val="Textonormal"/>
            </w:pPr>
            <w:r>
              <w:t>Desarrollo</w:t>
            </w:r>
            <w:r w:rsidRPr="004D46AB">
              <w:t xml:space="preserve"> de model</w:t>
            </w:r>
            <w:r>
              <w:t>os</w:t>
            </w:r>
            <w:r w:rsidRPr="004D46AB">
              <w:t xml:space="preserve"> en Unity y Blender.</w:t>
            </w:r>
          </w:p>
        </w:tc>
      </w:tr>
      <w:tr w:rsidR="00234FBA" w14:paraId="0FD9D91D" w14:textId="77777777">
        <w:tc>
          <w:tcPr>
            <w:tcW w:w="8828" w:type="dxa"/>
            <w:gridSpan w:val="2"/>
            <w:shd w:val="clear" w:color="auto" w:fill="auto"/>
          </w:tcPr>
          <w:p w14:paraId="402CC04B" w14:textId="0F5A1BA2" w:rsidR="00234FBA" w:rsidRDefault="00B27100">
            <w:pPr>
              <w:pStyle w:val="Textonormal"/>
            </w:pPr>
            <w:r>
              <w:t>Futur</w:t>
            </w:r>
            <w:r w:rsidR="00021D4D">
              <w:t>o curso de capacitación para los desarrolladores sobre sincronización de sesión</w:t>
            </w:r>
            <w:r w:rsidR="00E116FF">
              <w:t xml:space="preserve"> y modelado de realidad aumentada.</w:t>
            </w:r>
          </w:p>
        </w:tc>
      </w:tr>
      <w:tr w:rsidR="00021782" w14:paraId="73C58C3A" w14:textId="77777777" w:rsidTr="00F00241">
        <w:tc>
          <w:tcPr>
            <w:tcW w:w="8828" w:type="dxa"/>
            <w:gridSpan w:val="2"/>
            <w:shd w:val="clear" w:color="auto" w:fill="ED7D31" w:themeFill="accent2"/>
          </w:tcPr>
          <w:p w14:paraId="0C6758C7" w14:textId="77777777" w:rsidR="00021782" w:rsidRPr="002A3368" w:rsidRDefault="00021782">
            <w:pPr>
              <w:pStyle w:val="Textonormal"/>
            </w:pPr>
            <w:r w:rsidRPr="00F00241">
              <w:rPr>
                <w:color w:val="FFFFFF" w:themeColor="background1"/>
              </w:rPr>
              <w:t>Acciones</w:t>
            </w:r>
          </w:p>
        </w:tc>
      </w:tr>
      <w:tr w:rsidR="00021782" w14:paraId="5BCF9285" w14:textId="77777777">
        <w:tc>
          <w:tcPr>
            <w:tcW w:w="8828" w:type="dxa"/>
            <w:gridSpan w:val="2"/>
            <w:shd w:val="clear" w:color="auto" w:fill="auto"/>
          </w:tcPr>
          <w:p w14:paraId="7CA18746" w14:textId="77777777" w:rsidR="00021782" w:rsidRDefault="00021782">
            <w:pPr>
              <w:pStyle w:val="Textonormal"/>
            </w:pPr>
            <w:r w:rsidRPr="003C09D7">
              <w:rPr>
                <w:rFonts w:eastAsia="Calibri"/>
                <w:sz w:val="22"/>
              </w:rPr>
              <w:t>Cambio de documento de diseño.</w:t>
            </w:r>
          </w:p>
        </w:tc>
      </w:tr>
      <w:tr w:rsidR="00021782" w14:paraId="1AD5E783" w14:textId="77777777">
        <w:tc>
          <w:tcPr>
            <w:tcW w:w="8828" w:type="dxa"/>
            <w:gridSpan w:val="2"/>
            <w:shd w:val="clear" w:color="auto" w:fill="auto"/>
          </w:tcPr>
          <w:p w14:paraId="4534EF87" w14:textId="77777777" w:rsidR="00021782" w:rsidRPr="00E850BB" w:rsidRDefault="00021782">
            <w:pPr>
              <w:pStyle w:val="Textonormal"/>
            </w:pPr>
            <w:r w:rsidRPr="003C09D7">
              <w:rPr>
                <w:rFonts w:eastAsia="Calibri"/>
                <w:bCs/>
                <w:sz w:val="22"/>
              </w:rPr>
              <w:t>Corrección de documentos previos.</w:t>
            </w:r>
          </w:p>
        </w:tc>
      </w:tr>
    </w:tbl>
    <w:p w14:paraId="49D1C3A0" w14:textId="77777777" w:rsidR="009D6928" w:rsidRDefault="009D6928" w:rsidP="00AF231A">
      <w:pPr>
        <w:pStyle w:val="Textonormal"/>
      </w:pPr>
    </w:p>
    <w:p w14:paraId="2087A08D" w14:textId="261F17A9" w:rsidR="00BA36BC" w:rsidRDefault="00BA36BC" w:rsidP="00BA36BC">
      <w:pPr>
        <w:pStyle w:val="Caption"/>
        <w:keepNext/>
      </w:pPr>
      <w:bookmarkStart w:id="198" w:name="_Toc153454207"/>
      <w:r>
        <w:t xml:space="preserve">Tabla </w:t>
      </w:r>
      <w:r>
        <w:fldChar w:fldCharType="begin"/>
      </w:r>
      <w:r>
        <w:instrText xml:space="preserve"> SEQ Tabla \* ARABIC </w:instrText>
      </w:r>
      <w:r>
        <w:fldChar w:fldCharType="separate"/>
      </w:r>
      <w:r w:rsidR="00553F75">
        <w:rPr>
          <w:noProof/>
        </w:rPr>
        <w:t>20</w:t>
      </w:r>
      <w:r>
        <w:fldChar w:fldCharType="end"/>
      </w:r>
      <w:r>
        <w:t xml:space="preserve">: </w:t>
      </w:r>
      <w:r w:rsidRPr="00A5152F">
        <w:t>00_AL_ACC_05</w:t>
      </w:r>
      <w:bookmarkEnd w:id="198"/>
    </w:p>
    <w:tbl>
      <w:tblPr>
        <w:tblStyle w:val="TableGrid"/>
        <w:tblW w:w="0" w:type="auto"/>
        <w:tblLook w:val="04A0" w:firstRow="1" w:lastRow="0" w:firstColumn="1" w:lastColumn="0" w:noHBand="0" w:noVBand="1"/>
      </w:tblPr>
      <w:tblGrid>
        <w:gridCol w:w="1696"/>
        <w:gridCol w:w="7132"/>
      </w:tblGrid>
      <w:tr w:rsidR="00D07095" w14:paraId="042CE67B" w14:textId="77777777" w:rsidTr="00F00241">
        <w:tc>
          <w:tcPr>
            <w:tcW w:w="1696" w:type="dxa"/>
            <w:shd w:val="clear" w:color="auto" w:fill="ED7D31" w:themeFill="accent2"/>
          </w:tcPr>
          <w:p w14:paraId="4971BC23" w14:textId="77777777" w:rsidR="00D07095" w:rsidRPr="00F00241" w:rsidRDefault="00D07095">
            <w:pPr>
              <w:pStyle w:val="Textonormal"/>
              <w:rPr>
                <w:color w:val="FFFFFF" w:themeColor="background1"/>
              </w:rPr>
            </w:pPr>
            <w:r w:rsidRPr="00F00241">
              <w:rPr>
                <w:color w:val="FFFFFF" w:themeColor="background1"/>
              </w:rPr>
              <w:t>ID Minuta</w:t>
            </w:r>
          </w:p>
        </w:tc>
        <w:tc>
          <w:tcPr>
            <w:tcW w:w="7132" w:type="dxa"/>
            <w:shd w:val="clear" w:color="auto" w:fill="ED7D31" w:themeFill="accent2"/>
            <w:vAlign w:val="center"/>
          </w:tcPr>
          <w:p w14:paraId="2B4B55F2" w14:textId="77777777" w:rsidR="00D07095" w:rsidRPr="00F00241" w:rsidRDefault="00D07095">
            <w:pPr>
              <w:pStyle w:val="Textonormal"/>
              <w:rPr>
                <w:color w:val="FFFFFF" w:themeColor="background1"/>
              </w:rPr>
            </w:pPr>
            <w:r w:rsidRPr="00F00241">
              <w:rPr>
                <w:rFonts w:eastAsia="Times New Roman" w:cs="Times New Roman"/>
                <w:color w:val="FFFFFF" w:themeColor="background1"/>
                <w:szCs w:val="24"/>
              </w:rPr>
              <w:t>00_AL_ACC_05</w:t>
            </w:r>
          </w:p>
        </w:tc>
      </w:tr>
      <w:tr w:rsidR="00D07095" w14:paraId="1B1E0AD6" w14:textId="77777777" w:rsidTr="00F00241">
        <w:tc>
          <w:tcPr>
            <w:tcW w:w="8828" w:type="dxa"/>
            <w:gridSpan w:val="2"/>
            <w:shd w:val="clear" w:color="auto" w:fill="ED7D31" w:themeFill="accent2"/>
          </w:tcPr>
          <w:p w14:paraId="4992ADB0" w14:textId="77777777" w:rsidR="00D07095" w:rsidRPr="00F00241" w:rsidRDefault="00D07095">
            <w:pPr>
              <w:pStyle w:val="Textonormal"/>
              <w:rPr>
                <w:color w:val="FFFFFF" w:themeColor="background1"/>
              </w:rPr>
            </w:pPr>
            <w:r w:rsidRPr="00F00241">
              <w:rPr>
                <w:color w:val="FFFFFF" w:themeColor="background1"/>
              </w:rPr>
              <w:t>Orden del día</w:t>
            </w:r>
          </w:p>
        </w:tc>
      </w:tr>
      <w:tr w:rsidR="00D07095" w14:paraId="109F5DB6" w14:textId="77777777">
        <w:tc>
          <w:tcPr>
            <w:tcW w:w="8828" w:type="dxa"/>
            <w:gridSpan w:val="2"/>
          </w:tcPr>
          <w:p w14:paraId="6A927BAC" w14:textId="77777777" w:rsidR="00D07095" w:rsidRDefault="00D07095">
            <w:pPr>
              <w:pStyle w:val="Textonormal"/>
            </w:pPr>
            <w:r>
              <w:t>Revisión</w:t>
            </w:r>
            <w:r w:rsidRPr="00701395">
              <w:t xml:space="preserve"> de documentación y envío de documentos.</w:t>
            </w:r>
          </w:p>
        </w:tc>
      </w:tr>
      <w:tr w:rsidR="00D07095" w14:paraId="0336870E" w14:textId="77777777">
        <w:tc>
          <w:tcPr>
            <w:tcW w:w="8828" w:type="dxa"/>
            <w:gridSpan w:val="2"/>
          </w:tcPr>
          <w:p w14:paraId="4CDADBFE" w14:textId="2B81DDED" w:rsidR="00D07095" w:rsidRPr="005A496F" w:rsidRDefault="00D07095">
            <w:pPr>
              <w:pStyle w:val="Textonormal"/>
            </w:pPr>
            <w:r w:rsidRPr="00C917BB">
              <w:t xml:space="preserve">Reunión de asesoramiento para simulaciones para el dispositivo de </w:t>
            </w:r>
            <w:r w:rsidR="00EE0607">
              <w:t>manipulación</w:t>
            </w:r>
            <w:r>
              <w:t>.</w:t>
            </w:r>
          </w:p>
        </w:tc>
      </w:tr>
      <w:tr w:rsidR="00D07095" w14:paraId="1FCFFD50" w14:textId="77777777">
        <w:tc>
          <w:tcPr>
            <w:tcW w:w="8828" w:type="dxa"/>
            <w:gridSpan w:val="2"/>
          </w:tcPr>
          <w:p w14:paraId="5DE7C727" w14:textId="77777777" w:rsidR="00D07095" w:rsidRPr="00C917BB" w:rsidRDefault="00D07095">
            <w:pPr>
              <w:pStyle w:val="Textonormal"/>
            </w:pPr>
            <w:r w:rsidRPr="00DB256B">
              <w:t>Revisión de documentos, documento de diseño, SRS, matriz de trazabilidad y plan de riesgos.</w:t>
            </w:r>
          </w:p>
        </w:tc>
      </w:tr>
      <w:tr w:rsidR="00D07095" w14:paraId="68F6CD4D" w14:textId="77777777" w:rsidTr="00F00241">
        <w:tc>
          <w:tcPr>
            <w:tcW w:w="8828" w:type="dxa"/>
            <w:gridSpan w:val="2"/>
            <w:shd w:val="clear" w:color="auto" w:fill="ED7D31" w:themeFill="accent2"/>
          </w:tcPr>
          <w:p w14:paraId="09359DE3" w14:textId="77777777" w:rsidR="00D07095" w:rsidRPr="005848EF" w:rsidRDefault="00D07095">
            <w:pPr>
              <w:pStyle w:val="Textonormal"/>
            </w:pPr>
            <w:r w:rsidRPr="00F00241">
              <w:rPr>
                <w:color w:val="FFFFFF" w:themeColor="background1"/>
              </w:rPr>
              <w:t>Acuerdos</w:t>
            </w:r>
          </w:p>
        </w:tc>
      </w:tr>
      <w:tr w:rsidR="00D07095" w14:paraId="2835370F" w14:textId="77777777">
        <w:tc>
          <w:tcPr>
            <w:tcW w:w="8828" w:type="dxa"/>
            <w:gridSpan w:val="2"/>
            <w:shd w:val="clear" w:color="auto" w:fill="auto"/>
          </w:tcPr>
          <w:p w14:paraId="5F2EF9E2" w14:textId="77777777" w:rsidR="00D07095" w:rsidRDefault="00D07095">
            <w:pPr>
              <w:pStyle w:val="Textonormal"/>
            </w:pPr>
            <w:r w:rsidRPr="00696D7D">
              <w:t>Realizar cambios en el documento de diseño, cambiar y terminar casos de usos.</w:t>
            </w:r>
          </w:p>
        </w:tc>
      </w:tr>
      <w:tr w:rsidR="00D07095" w14:paraId="0DB39A57" w14:textId="77777777">
        <w:tc>
          <w:tcPr>
            <w:tcW w:w="8828" w:type="dxa"/>
            <w:gridSpan w:val="2"/>
            <w:shd w:val="clear" w:color="auto" w:fill="auto"/>
          </w:tcPr>
          <w:p w14:paraId="1C8DF9C4" w14:textId="77777777" w:rsidR="00D07095" w:rsidRPr="00DE6F33" w:rsidRDefault="00D07095">
            <w:pPr>
              <w:pStyle w:val="Textonormal"/>
            </w:pPr>
            <w:r w:rsidRPr="00AE67B6">
              <w:t>Hacer los ajustes necesarios en el plan de riesgos y agregar los riesgos detonados.</w:t>
            </w:r>
          </w:p>
        </w:tc>
      </w:tr>
      <w:tr w:rsidR="00D07095" w14:paraId="06448945" w14:textId="77777777">
        <w:tc>
          <w:tcPr>
            <w:tcW w:w="8828" w:type="dxa"/>
            <w:gridSpan w:val="2"/>
            <w:shd w:val="clear" w:color="auto" w:fill="auto"/>
          </w:tcPr>
          <w:p w14:paraId="3E34AFAE" w14:textId="77777777" w:rsidR="00D07095" w:rsidRPr="0094798A" w:rsidRDefault="00D07095">
            <w:pPr>
              <w:pStyle w:val="Textonormal"/>
            </w:pPr>
            <w:r w:rsidRPr="00CA49C5">
              <w:t>Complementar la matriz de trazabilidad.</w:t>
            </w:r>
          </w:p>
        </w:tc>
      </w:tr>
      <w:tr w:rsidR="00D07095" w14:paraId="1AAE90A3" w14:textId="77777777">
        <w:tc>
          <w:tcPr>
            <w:tcW w:w="8828" w:type="dxa"/>
            <w:gridSpan w:val="2"/>
            <w:shd w:val="clear" w:color="auto" w:fill="auto"/>
          </w:tcPr>
          <w:p w14:paraId="0E52D47E" w14:textId="77777777" w:rsidR="00D07095" w:rsidRPr="00B854BE" w:rsidRDefault="00D07095">
            <w:pPr>
              <w:pStyle w:val="Textonormal"/>
            </w:pPr>
            <w:r w:rsidRPr="006257A7">
              <w:t>Corregir el documento de metodología</w:t>
            </w:r>
            <w:r>
              <w:t xml:space="preserve"> con ajuste del cronograma.</w:t>
            </w:r>
          </w:p>
        </w:tc>
      </w:tr>
      <w:tr w:rsidR="00905EF8" w14:paraId="0C3CB71A" w14:textId="77777777">
        <w:tc>
          <w:tcPr>
            <w:tcW w:w="8828" w:type="dxa"/>
            <w:gridSpan w:val="2"/>
            <w:shd w:val="clear" w:color="auto" w:fill="auto"/>
          </w:tcPr>
          <w:p w14:paraId="752AF66D" w14:textId="769056C3" w:rsidR="00905EF8" w:rsidRPr="006257A7" w:rsidRDefault="00E9478D">
            <w:pPr>
              <w:pStyle w:val="Textonormal"/>
            </w:pPr>
            <w:r w:rsidRPr="00E9478D">
              <w:t>Aceptación de documentos</w:t>
            </w:r>
            <w:r w:rsidR="005F4686">
              <w:t>.</w:t>
            </w:r>
          </w:p>
        </w:tc>
      </w:tr>
      <w:tr w:rsidR="00D07095" w14:paraId="3D2D8EB3" w14:textId="77777777" w:rsidTr="00F00241">
        <w:tc>
          <w:tcPr>
            <w:tcW w:w="8828" w:type="dxa"/>
            <w:gridSpan w:val="2"/>
            <w:shd w:val="clear" w:color="auto" w:fill="ED7D31" w:themeFill="accent2"/>
          </w:tcPr>
          <w:p w14:paraId="35EF6CCC" w14:textId="77777777" w:rsidR="00D07095" w:rsidRPr="002A3368" w:rsidRDefault="00D07095">
            <w:pPr>
              <w:pStyle w:val="Textonormal"/>
            </w:pPr>
            <w:r w:rsidRPr="00F00241">
              <w:rPr>
                <w:color w:val="FFFFFF" w:themeColor="background1"/>
              </w:rPr>
              <w:t>Acciones</w:t>
            </w:r>
          </w:p>
        </w:tc>
      </w:tr>
      <w:tr w:rsidR="00D07095" w14:paraId="76476C83" w14:textId="77777777">
        <w:tc>
          <w:tcPr>
            <w:tcW w:w="8828" w:type="dxa"/>
            <w:gridSpan w:val="2"/>
            <w:shd w:val="clear" w:color="auto" w:fill="auto"/>
          </w:tcPr>
          <w:p w14:paraId="17C83289" w14:textId="77777777" w:rsidR="00D07095" w:rsidRDefault="00D07095">
            <w:pPr>
              <w:pStyle w:val="Textonormal"/>
            </w:pPr>
            <w:r w:rsidRPr="00546DCE">
              <w:t>Enviar la documentación a todos los asesores para revisión.</w:t>
            </w:r>
          </w:p>
        </w:tc>
      </w:tr>
      <w:tr w:rsidR="00D07095" w14:paraId="7751ADCE" w14:textId="77777777">
        <w:tc>
          <w:tcPr>
            <w:tcW w:w="8828" w:type="dxa"/>
            <w:gridSpan w:val="2"/>
            <w:shd w:val="clear" w:color="auto" w:fill="auto"/>
          </w:tcPr>
          <w:p w14:paraId="2D1AC704" w14:textId="77777777" w:rsidR="00D07095" w:rsidRPr="00E850BB" w:rsidRDefault="00D07095">
            <w:pPr>
              <w:pStyle w:val="Textonormal"/>
            </w:pPr>
            <w:r w:rsidRPr="000A4319">
              <w:t>Realizar todos los cambios señalados por los asesores en los documentos, de diseño, de metodología y de plan de riesgos.</w:t>
            </w:r>
          </w:p>
        </w:tc>
      </w:tr>
      <w:tr w:rsidR="00D07095" w14:paraId="0AF254D1" w14:textId="77777777">
        <w:tc>
          <w:tcPr>
            <w:tcW w:w="8828" w:type="dxa"/>
            <w:gridSpan w:val="2"/>
            <w:shd w:val="clear" w:color="auto" w:fill="auto"/>
          </w:tcPr>
          <w:p w14:paraId="1385B15F" w14:textId="77777777" w:rsidR="00D07095" w:rsidRPr="00895A27" w:rsidRDefault="00D07095">
            <w:pPr>
              <w:pStyle w:val="Textonormal"/>
            </w:pPr>
            <w:r w:rsidRPr="002575FC">
              <w:t>Corrección de documentos</w:t>
            </w:r>
            <w:r>
              <w:t>.</w:t>
            </w:r>
          </w:p>
        </w:tc>
      </w:tr>
    </w:tbl>
    <w:p w14:paraId="7BF30F42" w14:textId="77777777" w:rsidR="00D07095" w:rsidRDefault="00D07095" w:rsidP="00AF231A">
      <w:pPr>
        <w:pStyle w:val="Textonormal"/>
      </w:pPr>
    </w:p>
    <w:p w14:paraId="2CE693F2" w14:textId="549E7D79" w:rsidR="00F93618" w:rsidRDefault="00F93618" w:rsidP="00F93618">
      <w:pPr>
        <w:pStyle w:val="Caption"/>
        <w:keepNext/>
      </w:pPr>
      <w:bookmarkStart w:id="199" w:name="_Toc153454208"/>
      <w:r>
        <w:t xml:space="preserve">Tabla </w:t>
      </w:r>
      <w:r>
        <w:fldChar w:fldCharType="begin"/>
      </w:r>
      <w:r>
        <w:instrText xml:space="preserve"> SEQ Tabla \* ARABIC </w:instrText>
      </w:r>
      <w:r>
        <w:fldChar w:fldCharType="separate"/>
      </w:r>
      <w:r w:rsidR="00553F75">
        <w:rPr>
          <w:noProof/>
        </w:rPr>
        <w:t>21</w:t>
      </w:r>
      <w:r>
        <w:fldChar w:fldCharType="end"/>
      </w:r>
      <w:r>
        <w:t xml:space="preserve">: </w:t>
      </w:r>
      <w:r w:rsidRPr="00192204">
        <w:t>00_AL_ACC_06</w:t>
      </w:r>
      <w:bookmarkEnd w:id="199"/>
    </w:p>
    <w:tbl>
      <w:tblPr>
        <w:tblStyle w:val="TableGrid"/>
        <w:tblW w:w="0" w:type="auto"/>
        <w:tblLook w:val="04A0" w:firstRow="1" w:lastRow="0" w:firstColumn="1" w:lastColumn="0" w:noHBand="0" w:noVBand="1"/>
      </w:tblPr>
      <w:tblGrid>
        <w:gridCol w:w="1696"/>
        <w:gridCol w:w="7132"/>
      </w:tblGrid>
      <w:tr w:rsidR="00143304" w14:paraId="2815D64B" w14:textId="77777777" w:rsidTr="00F00241">
        <w:tc>
          <w:tcPr>
            <w:tcW w:w="1696" w:type="dxa"/>
            <w:shd w:val="clear" w:color="auto" w:fill="ED7D31" w:themeFill="accent2"/>
          </w:tcPr>
          <w:p w14:paraId="4A76AFA3" w14:textId="77777777" w:rsidR="00143304" w:rsidRPr="00F00241" w:rsidRDefault="00143304">
            <w:pPr>
              <w:pStyle w:val="Textonormal"/>
              <w:rPr>
                <w:color w:val="FFFFFF" w:themeColor="background1"/>
              </w:rPr>
            </w:pPr>
            <w:r w:rsidRPr="00F00241">
              <w:rPr>
                <w:color w:val="FFFFFF" w:themeColor="background1"/>
              </w:rPr>
              <w:t>ID Minuta</w:t>
            </w:r>
          </w:p>
        </w:tc>
        <w:tc>
          <w:tcPr>
            <w:tcW w:w="7132" w:type="dxa"/>
            <w:shd w:val="clear" w:color="auto" w:fill="ED7D31" w:themeFill="accent2"/>
            <w:vAlign w:val="center"/>
          </w:tcPr>
          <w:p w14:paraId="463CDDCD" w14:textId="77777777" w:rsidR="00143304" w:rsidRDefault="00143304">
            <w:pPr>
              <w:pStyle w:val="Textonormal"/>
            </w:pPr>
            <w:r w:rsidRPr="00F00241">
              <w:rPr>
                <w:rFonts w:eastAsia="Times New Roman" w:cs="Times New Roman"/>
                <w:color w:val="FFFFFF" w:themeColor="background1"/>
                <w:szCs w:val="24"/>
              </w:rPr>
              <w:t>00_AL_ACC_06</w:t>
            </w:r>
          </w:p>
        </w:tc>
      </w:tr>
      <w:tr w:rsidR="00143304" w14:paraId="462A1803" w14:textId="77777777" w:rsidTr="00F00241">
        <w:tc>
          <w:tcPr>
            <w:tcW w:w="8828" w:type="dxa"/>
            <w:gridSpan w:val="2"/>
            <w:shd w:val="clear" w:color="auto" w:fill="ED7D31" w:themeFill="accent2"/>
          </w:tcPr>
          <w:p w14:paraId="68CAC666" w14:textId="77777777" w:rsidR="00143304" w:rsidRPr="00F00241" w:rsidRDefault="00143304">
            <w:pPr>
              <w:pStyle w:val="Textonormal"/>
              <w:rPr>
                <w:color w:val="FFFFFF" w:themeColor="background1"/>
              </w:rPr>
            </w:pPr>
            <w:r w:rsidRPr="00F00241">
              <w:rPr>
                <w:color w:val="FFFFFF" w:themeColor="background1"/>
              </w:rPr>
              <w:t>Orden del día</w:t>
            </w:r>
          </w:p>
        </w:tc>
      </w:tr>
      <w:tr w:rsidR="00143304" w14:paraId="7B512D49" w14:textId="77777777">
        <w:tc>
          <w:tcPr>
            <w:tcW w:w="8828" w:type="dxa"/>
            <w:gridSpan w:val="2"/>
          </w:tcPr>
          <w:p w14:paraId="57E80693" w14:textId="77777777" w:rsidR="00143304" w:rsidRDefault="00143304">
            <w:pPr>
              <w:pStyle w:val="Textonormal"/>
            </w:pPr>
            <w:r w:rsidRPr="00305F85">
              <w:t>Revisión de componentes de diseño para la realización de los Mokups.</w:t>
            </w:r>
          </w:p>
        </w:tc>
      </w:tr>
      <w:tr w:rsidR="00143304" w14:paraId="524828C9" w14:textId="77777777" w:rsidTr="00F00241">
        <w:tc>
          <w:tcPr>
            <w:tcW w:w="8828" w:type="dxa"/>
            <w:gridSpan w:val="2"/>
            <w:shd w:val="clear" w:color="auto" w:fill="ED7D31" w:themeFill="accent2"/>
          </w:tcPr>
          <w:p w14:paraId="74433B55" w14:textId="77777777" w:rsidR="00143304" w:rsidRPr="005848EF" w:rsidRDefault="00143304">
            <w:pPr>
              <w:pStyle w:val="Textonormal"/>
            </w:pPr>
            <w:r w:rsidRPr="00F00241">
              <w:rPr>
                <w:color w:val="FFFFFF" w:themeColor="background1"/>
              </w:rPr>
              <w:t>Acuerdos</w:t>
            </w:r>
          </w:p>
        </w:tc>
      </w:tr>
      <w:tr w:rsidR="00143304" w14:paraId="119E570C" w14:textId="77777777">
        <w:tc>
          <w:tcPr>
            <w:tcW w:w="8828" w:type="dxa"/>
            <w:gridSpan w:val="2"/>
            <w:shd w:val="clear" w:color="auto" w:fill="auto"/>
          </w:tcPr>
          <w:p w14:paraId="35517911" w14:textId="77777777" w:rsidR="00143304" w:rsidRDefault="00143304">
            <w:pPr>
              <w:pStyle w:val="Textonormal"/>
            </w:pPr>
            <w:r w:rsidRPr="00F326AE">
              <w:t>Utilizar la paleta de colores y fuente señalada por el cliente.</w:t>
            </w:r>
          </w:p>
        </w:tc>
      </w:tr>
      <w:tr w:rsidR="00143304" w14:paraId="3BC40ACF" w14:textId="77777777">
        <w:tc>
          <w:tcPr>
            <w:tcW w:w="8828" w:type="dxa"/>
            <w:gridSpan w:val="2"/>
            <w:shd w:val="clear" w:color="auto" w:fill="auto"/>
          </w:tcPr>
          <w:p w14:paraId="027E20FC" w14:textId="77777777" w:rsidR="00143304" w:rsidRPr="00DE6F33" w:rsidRDefault="00143304">
            <w:pPr>
              <w:pStyle w:val="Textonormal"/>
            </w:pPr>
            <w:r w:rsidRPr="0026145B">
              <w:t>Se utilizará la fuente Popins.</w:t>
            </w:r>
          </w:p>
        </w:tc>
      </w:tr>
      <w:tr w:rsidR="00143304" w14:paraId="1C6EB96A" w14:textId="77777777">
        <w:tc>
          <w:tcPr>
            <w:tcW w:w="8828" w:type="dxa"/>
            <w:gridSpan w:val="2"/>
            <w:shd w:val="clear" w:color="auto" w:fill="auto"/>
          </w:tcPr>
          <w:p w14:paraId="6ADF87EF" w14:textId="77777777" w:rsidR="00143304" w:rsidRPr="0094798A" w:rsidRDefault="00143304">
            <w:pPr>
              <w:pStyle w:val="Textonormal"/>
            </w:pPr>
            <w:r w:rsidRPr="00235D40">
              <w:t>Se utilizará una paleta de colores relacionada con el sector salud con tonalidades azules, moradas y rosas, en notación hexadecimal 282BE5, 7C38CD, A63FC1, D045B5, DC74C8, E8A2DA, FFFFFF.</w:t>
            </w:r>
          </w:p>
        </w:tc>
      </w:tr>
      <w:tr w:rsidR="00143304" w14:paraId="4A793FC1" w14:textId="77777777" w:rsidTr="00F00241">
        <w:tc>
          <w:tcPr>
            <w:tcW w:w="8828" w:type="dxa"/>
            <w:gridSpan w:val="2"/>
            <w:shd w:val="clear" w:color="auto" w:fill="ED7D31" w:themeFill="accent2"/>
          </w:tcPr>
          <w:p w14:paraId="5ECBC609" w14:textId="77777777" w:rsidR="00143304" w:rsidRPr="002A3368" w:rsidRDefault="00143304">
            <w:pPr>
              <w:pStyle w:val="Textonormal"/>
            </w:pPr>
            <w:r w:rsidRPr="00F00241">
              <w:rPr>
                <w:color w:val="FFFFFF" w:themeColor="background1"/>
              </w:rPr>
              <w:t>Acciones</w:t>
            </w:r>
          </w:p>
        </w:tc>
      </w:tr>
      <w:tr w:rsidR="00143304" w14:paraId="2AC46524" w14:textId="77777777">
        <w:tc>
          <w:tcPr>
            <w:tcW w:w="8828" w:type="dxa"/>
            <w:gridSpan w:val="2"/>
            <w:shd w:val="clear" w:color="auto" w:fill="auto"/>
          </w:tcPr>
          <w:p w14:paraId="288FABF4" w14:textId="77777777" w:rsidR="00143304" w:rsidRDefault="00143304">
            <w:pPr>
              <w:pStyle w:val="Textonormal"/>
            </w:pPr>
            <w:r w:rsidRPr="00143304">
              <w:t>Realizar los Mokups de la aplicación</w:t>
            </w:r>
            <w:r>
              <w:t>.</w:t>
            </w:r>
          </w:p>
        </w:tc>
      </w:tr>
    </w:tbl>
    <w:p w14:paraId="24D0EC64" w14:textId="44656725" w:rsidR="00F00241" w:rsidRDefault="00F00241" w:rsidP="00AF231A">
      <w:pPr>
        <w:pStyle w:val="Textonormal"/>
      </w:pPr>
    </w:p>
    <w:p w14:paraId="5C1FA0B7" w14:textId="2F712234" w:rsidR="00143304" w:rsidRPr="00AF231A" w:rsidRDefault="00F00241" w:rsidP="00F00241">
      <w:pPr>
        <w:spacing w:after="160" w:line="259" w:lineRule="auto"/>
        <w:jc w:val="left"/>
      </w:pPr>
      <w:r>
        <w:br w:type="page"/>
      </w:r>
    </w:p>
    <w:p w14:paraId="364650B4" w14:textId="100D82AA" w:rsidR="006B2A37" w:rsidRDefault="006B2A37" w:rsidP="006B2A37">
      <w:pPr>
        <w:jc w:val="left"/>
        <w:rPr>
          <w:rFonts w:eastAsia="Times New Roman" w:cs="Times New Roman"/>
          <w:b/>
          <w:sz w:val="28"/>
          <w:szCs w:val="28"/>
        </w:rPr>
      </w:pPr>
      <w:r>
        <w:rPr>
          <w:rFonts w:eastAsia="Times New Roman" w:cs="Times New Roman"/>
          <w:b/>
          <w:sz w:val="28"/>
          <w:szCs w:val="28"/>
        </w:rPr>
        <w:t xml:space="preserve">Apéndice </w:t>
      </w:r>
      <w:r w:rsidR="00C51AF2">
        <w:rPr>
          <w:rFonts w:eastAsia="Times New Roman" w:cs="Times New Roman"/>
          <w:b/>
          <w:sz w:val="28"/>
          <w:szCs w:val="28"/>
        </w:rPr>
        <w:t>B</w:t>
      </w:r>
      <w:r>
        <w:rPr>
          <w:rFonts w:eastAsia="Times New Roman" w:cs="Times New Roman"/>
          <w:b/>
          <w:sz w:val="28"/>
          <w:szCs w:val="28"/>
        </w:rPr>
        <w:t>. Versiones del cronograma</w:t>
      </w:r>
    </w:p>
    <w:p w14:paraId="3DA45654" w14:textId="5A9F91AB" w:rsidR="00B46666" w:rsidRPr="00ED204C" w:rsidRDefault="00ED204C" w:rsidP="00ED204C">
      <w:pPr>
        <w:pStyle w:val="NoSpacing"/>
        <w:rPr>
          <w:b/>
          <w:bCs/>
        </w:rPr>
      </w:pPr>
      <w:r w:rsidRPr="008211AF">
        <w:rPr>
          <w:rStyle w:val="Strong"/>
        </w:rPr>
        <w:t>Cronograma de actividades versión dos</w:t>
      </w:r>
    </w:p>
    <w:p w14:paraId="30535C88" w14:textId="224A6872" w:rsidR="00ED204C" w:rsidRPr="00700487" w:rsidRDefault="00ED204C" w:rsidP="00ED204C">
      <w:pPr>
        <w:pStyle w:val="Textonormal"/>
      </w:pPr>
      <w:r>
        <w:t xml:space="preserve">En la </w:t>
      </w:r>
      <w:r w:rsidR="009D09FC">
        <w:fldChar w:fldCharType="begin"/>
      </w:r>
      <w:r w:rsidR="009D09FC">
        <w:instrText xml:space="preserve"> REF _Ref153043929 \h </w:instrText>
      </w:r>
      <w:r w:rsidR="009D09FC">
        <w:fldChar w:fldCharType="separate"/>
      </w:r>
      <w:r w:rsidR="0075068C">
        <w:t xml:space="preserve">Figura </w:t>
      </w:r>
      <w:r w:rsidR="009D09FC">
        <w:fldChar w:fldCharType="end"/>
      </w:r>
      <w:r>
        <w:t>, se muestra que el cronograma de actividades cuenta con un total de 193 días de trabajo, en la primera fase de definición de requerimientos, se tomarán los requerimientos del proyecto mediante una junta con el cliente, se entregarán los documentos necesarios y se redactará el documento de especificación de requerimientos de software (</w:t>
      </w:r>
      <w:r w:rsidRPr="00DC5343">
        <w:t>Software requirements specification</w:t>
      </w:r>
      <w:r>
        <w:t xml:space="preserve"> o SRS) para documentar y almacenar los datos que tendrá que cumplir el proyecto. </w:t>
      </w:r>
    </w:p>
    <w:p w14:paraId="193DE2B5" w14:textId="77777777" w:rsidR="001C52A9" w:rsidRDefault="00ED204C" w:rsidP="001C52A9">
      <w:pPr>
        <w:pStyle w:val="Textonormal"/>
        <w:keepNext/>
      </w:pPr>
      <w:r w:rsidRPr="00175258">
        <w:rPr>
          <w:noProof/>
        </w:rPr>
        <w:drawing>
          <wp:inline distT="0" distB="0" distL="0" distR="0" wp14:anchorId="31BD377E" wp14:editId="4306BA49">
            <wp:extent cx="5612130" cy="2377440"/>
            <wp:effectExtent l="0" t="0" r="7620" b="3810"/>
            <wp:docPr id="102296915" name="Imagen 1022969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96915" name="Picture 1" descr="A screenshot of a computer&#10;&#10;Description automatically generated"/>
                    <pic:cNvPicPr/>
                  </pic:nvPicPr>
                  <pic:blipFill>
                    <a:blip r:embed="rId68"/>
                    <a:stretch>
                      <a:fillRect/>
                    </a:stretch>
                  </pic:blipFill>
                  <pic:spPr>
                    <a:xfrm>
                      <a:off x="0" y="0"/>
                      <a:ext cx="5612130" cy="2377440"/>
                    </a:xfrm>
                    <a:prstGeom prst="rect">
                      <a:avLst/>
                    </a:prstGeom>
                  </pic:spPr>
                </pic:pic>
              </a:graphicData>
            </a:graphic>
          </wp:inline>
        </w:drawing>
      </w:r>
    </w:p>
    <w:p w14:paraId="0911A9CC" w14:textId="25CE68B2" w:rsidR="00ED204C" w:rsidRDefault="001C52A9" w:rsidP="001C52A9">
      <w:pPr>
        <w:pStyle w:val="Caption"/>
        <w:jc w:val="center"/>
      </w:pPr>
      <w:bookmarkStart w:id="200" w:name="_Ref153043929"/>
      <w:bookmarkStart w:id="201" w:name="_Toc153454263"/>
      <w:r>
        <w:t xml:space="preserve">Figura </w:t>
      </w:r>
      <w:r>
        <w:fldChar w:fldCharType="begin"/>
      </w:r>
      <w:r>
        <w:instrText xml:space="preserve"> SEQ Figura \* ARABIC </w:instrText>
      </w:r>
      <w:r>
        <w:fldChar w:fldCharType="separate"/>
      </w:r>
      <w:r w:rsidR="00DE5500">
        <w:rPr>
          <w:noProof/>
        </w:rPr>
        <w:t>28</w:t>
      </w:r>
      <w:r>
        <w:fldChar w:fldCharType="end"/>
      </w:r>
      <w:bookmarkEnd w:id="200"/>
      <w:r>
        <w:t>. Primera versión</w:t>
      </w:r>
      <w:r w:rsidRPr="005946F6">
        <w:t xml:space="preserve"> de Cronograma primera fase</w:t>
      </w:r>
      <w:bookmarkEnd w:id="201"/>
    </w:p>
    <w:p w14:paraId="258570A0" w14:textId="1B95B1F0" w:rsidR="00ED204C" w:rsidRDefault="00ED204C" w:rsidP="00ED204C">
      <w:pPr>
        <w:pStyle w:val="Textonormal"/>
      </w:pPr>
      <w:r>
        <w:t xml:space="preserve">En la </w:t>
      </w:r>
      <w:r w:rsidR="009D09FC">
        <w:fldChar w:fldCharType="begin"/>
      </w:r>
      <w:r w:rsidR="009D09FC">
        <w:instrText xml:space="preserve"> REF _Ref153043912 \h </w:instrText>
      </w:r>
      <w:r w:rsidR="009D09FC">
        <w:fldChar w:fldCharType="separate"/>
      </w:r>
      <w:r w:rsidR="0075068C">
        <w:t xml:space="preserve">Figura </w:t>
      </w:r>
      <w:r w:rsidR="009D09FC">
        <w:fldChar w:fldCharType="end"/>
      </w:r>
      <w:r>
        <w:t xml:space="preserve">, se muestra la planeación de actividades para la segunda etapa, en esta se realizará el diseño de la interfaz de usuario de la aplicación móvil, se cumplirán con los requerimientos tomados en la </w:t>
      </w:r>
      <w:r w:rsidR="009D09FC">
        <w:t>primera fase</w:t>
      </w:r>
      <w:r>
        <w:t xml:space="preserve"> y se documentará cada fase del diseño, además se realizará el diseño del prototipo para determinar la forma en que se comunicarán los componentes y la aplicación.</w:t>
      </w:r>
    </w:p>
    <w:p w14:paraId="00BC9B2A" w14:textId="77777777" w:rsidR="001C52A9" w:rsidRDefault="00ED204C" w:rsidP="001C52A9">
      <w:pPr>
        <w:pStyle w:val="Textonormal"/>
        <w:keepNext/>
      </w:pPr>
      <w:r w:rsidRPr="00A00B4B">
        <w:rPr>
          <w:noProof/>
        </w:rPr>
        <w:drawing>
          <wp:inline distT="0" distB="0" distL="0" distR="0" wp14:anchorId="7425505E" wp14:editId="56891BC9">
            <wp:extent cx="5612130" cy="1414145"/>
            <wp:effectExtent l="0" t="0" r="7620" b="0"/>
            <wp:docPr id="703612051" name="Imagen 703612051" descr="A screenshot of a spread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612051" name="Picture 1" descr="A screenshot of a spreadsheet&#10;&#10;Description automatically generated"/>
                    <pic:cNvPicPr/>
                  </pic:nvPicPr>
                  <pic:blipFill>
                    <a:blip r:embed="rId69"/>
                    <a:stretch>
                      <a:fillRect/>
                    </a:stretch>
                  </pic:blipFill>
                  <pic:spPr>
                    <a:xfrm>
                      <a:off x="0" y="0"/>
                      <a:ext cx="5612130" cy="1414145"/>
                    </a:xfrm>
                    <a:prstGeom prst="rect">
                      <a:avLst/>
                    </a:prstGeom>
                  </pic:spPr>
                </pic:pic>
              </a:graphicData>
            </a:graphic>
          </wp:inline>
        </w:drawing>
      </w:r>
    </w:p>
    <w:p w14:paraId="72C4CCAD" w14:textId="25EA3D9D" w:rsidR="00ED204C" w:rsidRPr="00734707" w:rsidRDefault="001C52A9" w:rsidP="001C52A9">
      <w:pPr>
        <w:pStyle w:val="Caption"/>
        <w:jc w:val="center"/>
      </w:pPr>
      <w:bookmarkStart w:id="202" w:name="_Ref153043912"/>
      <w:bookmarkStart w:id="203" w:name="_Toc153454264"/>
      <w:r>
        <w:t xml:space="preserve">Figura </w:t>
      </w:r>
      <w:r>
        <w:fldChar w:fldCharType="begin"/>
      </w:r>
      <w:r>
        <w:instrText xml:space="preserve"> SEQ Figura \* ARABIC </w:instrText>
      </w:r>
      <w:r>
        <w:fldChar w:fldCharType="separate"/>
      </w:r>
      <w:r w:rsidR="00DE5500">
        <w:rPr>
          <w:noProof/>
        </w:rPr>
        <w:t>29</w:t>
      </w:r>
      <w:r>
        <w:fldChar w:fldCharType="end"/>
      </w:r>
      <w:bookmarkEnd w:id="202"/>
      <w:r>
        <w:t>. Primera versión de Cronograma segunda fase</w:t>
      </w:r>
      <w:bookmarkEnd w:id="203"/>
    </w:p>
    <w:p w14:paraId="02ECF127" w14:textId="58D7F377" w:rsidR="00ED204C" w:rsidRDefault="00ED204C" w:rsidP="00ED204C">
      <w:pPr>
        <w:pStyle w:val="Textonormal"/>
      </w:pPr>
      <w:r>
        <w:t xml:space="preserve">En la </w:t>
      </w:r>
      <w:r w:rsidR="009D09FC">
        <w:fldChar w:fldCharType="begin"/>
      </w:r>
      <w:r w:rsidR="009D09FC">
        <w:instrText xml:space="preserve"> REF _Ref153043900 \h </w:instrText>
      </w:r>
      <w:r w:rsidR="009D09FC">
        <w:fldChar w:fldCharType="separate"/>
      </w:r>
      <w:r w:rsidR="0075068C">
        <w:t xml:space="preserve">Figura </w:t>
      </w:r>
      <w:r w:rsidR="009D09FC">
        <w:fldChar w:fldCharType="end"/>
      </w:r>
      <w:r>
        <w:t>, se detalla la tercera parte de la metodología, diseño técnico del sistema, en esta fase se realizará el diseño técnico del prototipo, siendo el ensamblaje y diseño de las tarjetas, así como el joystick, cada diseño se documentará con una minuta para su validación y revisión, debido a que la actividad tiene como objetivo obtener un diseño compacto y funcional, se tomarán 20 días para cada uno.</w:t>
      </w:r>
    </w:p>
    <w:p w14:paraId="2BDD1EAB" w14:textId="77777777" w:rsidR="009D09FC" w:rsidRDefault="00ED204C" w:rsidP="009D09FC">
      <w:pPr>
        <w:pStyle w:val="Textonormal"/>
        <w:keepNext/>
      </w:pPr>
      <w:r w:rsidRPr="00734707">
        <w:rPr>
          <w:rFonts w:cs="Times New Roman"/>
          <w:noProof/>
        </w:rPr>
        <w:drawing>
          <wp:inline distT="0" distB="0" distL="0" distR="0" wp14:anchorId="64FBCEC0" wp14:editId="2B3788B3">
            <wp:extent cx="5612130" cy="1631315"/>
            <wp:effectExtent l="0" t="0" r="7620" b="6985"/>
            <wp:docPr id="680518527" name="Imagen 68051852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518527" name="Picture 1" descr="A screenshot of a computer&#10;&#10;Description automatically generated"/>
                    <pic:cNvPicPr/>
                  </pic:nvPicPr>
                  <pic:blipFill>
                    <a:blip r:embed="rId70"/>
                    <a:stretch>
                      <a:fillRect/>
                    </a:stretch>
                  </pic:blipFill>
                  <pic:spPr>
                    <a:xfrm>
                      <a:off x="0" y="0"/>
                      <a:ext cx="5612130" cy="1631315"/>
                    </a:xfrm>
                    <a:prstGeom prst="rect">
                      <a:avLst/>
                    </a:prstGeom>
                  </pic:spPr>
                </pic:pic>
              </a:graphicData>
            </a:graphic>
          </wp:inline>
        </w:drawing>
      </w:r>
    </w:p>
    <w:p w14:paraId="56EC12A6" w14:textId="132278DD" w:rsidR="00ED204C" w:rsidRPr="00734707" w:rsidRDefault="009D09FC" w:rsidP="009D09FC">
      <w:pPr>
        <w:pStyle w:val="Caption"/>
        <w:jc w:val="center"/>
      </w:pPr>
      <w:bookmarkStart w:id="204" w:name="_Ref153043900"/>
      <w:bookmarkStart w:id="205" w:name="_Toc153454265"/>
      <w:r>
        <w:t xml:space="preserve">Figura </w:t>
      </w:r>
      <w:r>
        <w:fldChar w:fldCharType="begin"/>
      </w:r>
      <w:r>
        <w:instrText xml:space="preserve"> SEQ Figura \* ARABIC </w:instrText>
      </w:r>
      <w:r>
        <w:fldChar w:fldCharType="separate"/>
      </w:r>
      <w:r w:rsidR="00DE5500">
        <w:rPr>
          <w:noProof/>
        </w:rPr>
        <w:t>30</w:t>
      </w:r>
      <w:r>
        <w:fldChar w:fldCharType="end"/>
      </w:r>
      <w:bookmarkEnd w:id="204"/>
      <w:r>
        <w:t xml:space="preserve">. </w:t>
      </w:r>
      <w:r w:rsidRPr="00D96185">
        <w:t xml:space="preserve">Primera versión de Cronograma </w:t>
      </w:r>
      <w:r>
        <w:t>tercera</w:t>
      </w:r>
      <w:r w:rsidRPr="00D96185">
        <w:t xml:space="preserve"> fase</w:t>
      </w:r>
      <w:bookmarkEnd w:id="205"/>
    </w:p>
    <w:p w14:paraId="097FB72E" w14:textId="6FA40DAB" w:rsidR="00ED204C" w:rsidRDefault="00ED204C" w:rsidP="00ED204C">
      <w:pPr>
        <w:pStyle w:val="Textonormal"/>
      </w:pPr>
      <w:r>
        <w:t xml:space="preserve">En la </w:t>
      </w:r>
      <w:r w:rsidR="009D09FC">
        <w:fldChar w:fldCharType="begin"/>
      </w:r>
      <w:r w:rsidR="009D09FC">
        <w:instrText xml:space="preserve"> REF _Ref153043885 \h </w:instrText>
      </w:r>
      <w:r w:rsidR="009D09FC">
        <w:fldChar w:fldCharType="separate"/>
      </w:r>
      <w:r w:rsidR="00F22BA1">
        <w:t xml:space="preserve">Figura </w:t>
      </w:r>
      <w:r w:rsidR="009D09FC">
        <w:fldChar w:fldCharType="end"/>
      </w:r>
      <w:r>
        <w:t xml:space="preserve">, se muestran las últimas seis etapas, etapas 4, 5, 6, 7, 8 y 9, en ellas se tomarán entre 10 y 20 días para realizar las pruebas y códigos necesarios, así como modificaciones si son necesarias, con ello se contemplaría terminar el proyecto el 10 de mayo del 2024. </w:t>
      </w:r>
    </w:p>
    <w:p w14:paraId="4E905E4D" w14:textId="77777777" w:rsidR="009D09FC" w:rsidRDefault="00ED204C" w:rsidP="009D09FC">
      <w:pPr>
        <w:pStyle w:val="Textonormal"/>
        <w:keepNext/>
      </w:pPr>
      <w:r w:rsidRPr="006261E5">
        <w:rPr>
          <w:noProof/>
        </w:rPr>
        <w:drawing>
          <wp:inline distT="0" distB="0" distL="0" distR="0" wp14:anchorId="0C83F28D" wp14:editId="3CFCD58D">
            <wp:extent cx="5612130" cy="715645"/>
            <wp:effectExtent l="0" t="0" r="7620" b="8255"/>
            <wp:docPr id="1821796551" name="Imagen 1821796551" descr="A white rectangular object with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796551" name="Picture 1" descr="A white rectangular object with red text&#10;&#10;Description automatically generated"/>
                    <pic:cNvPicPr/>
                  </pic:nvPicPr>
                  <pic:blipFill>
                    <a:blip r:embed="rId71"/>
                    <a:stretch>
                      <a:fillRect/>
                    </a:stretch>
                  </pic:blipFill>
                  <pic:spPr>
                    <a:xfrm>
                      <a:off x="0" y="0"/>
                      <a:ext cx="5612130" cy="715645"/>
                    </a:xfrm>
                    <a:prstGeom prst="rect">
                      <a:avLst/>
                    </a:prstGeom>
                  </pic:spPr>
                </pic:pic>
              </a:graphicData>
            </a:graphic>
          </wp:inline>
        </w:drawing>
      </w:r>
    </w:p>
    <w:p w14:paraId="03A306E7" w14:textId="4838329E" w:rsidR="00ED204C" w:rsidRPr="005246A1" w:rsidRDefault="009D09FC" w:rsidP="009D09FC">
      <w:pPr>
        <w:pStyle w:val="Caption"/>
        <w:jc w:val="center"/>
      </w:pPr>
      <w:bookmarkStart w:id="206" w:name="_Ref153043885"/>
      <w:bookmarkStart w:id="207" w:name="_Toc153454266"/>
      <w:r>
        <w:t xml:space="preserve">Figura </w:t>
      </w:r>
      <w:r>
        <w:fldChar w:fldCharType="begin"/>
      </w:r>
      <w:r>
        <w:instrText xml:space="preserve"> SEQ Figura \* ARABIC </w:instrText>
      </w:r>
      <w:r>
        <w:fldChar w:fldCharType="separate"/>
      </w:r>
      <w:r w:rsidR="00DE5500">
        <w:rPr>
          <w:noProof/>
        </w:rPr>
        <w:t>31</w:t>
      </w:r>
      <w:r>
        <w:fldChar w:fldCharType="end"/>
      </w:r>
      <w:bookmarkEnd w:id="206"/>
      <w:r>
        <w:t xml:space="preserve">. </w:t>
      </w:r>
      <w:r w:rsidRPr="004F5063">
        <w:t xml:space="preserve">Primera versión de Cronograma </w:t>
      </w:r>
      <w:r>
        <w:t>últimas etapas</w:t>
      </w:r>
      <w:bookmarkEnd w:id="207"/>
    </w:p>
    <w:p w14:paraId="1DC4FA2C" w14:textId="77777777" w:rsidR="00DD25DE" w:rsidRPr="00B46666" w:rsidRDefault="00DD25DE" w:rsidP="00B46666">
      <w:pPr>
        <w:rPr>
          <w:rFonts w:cs="Times New Roman"/>
          <w:szCs w:val="24"/>
        </w:rPr>
      </w:pPr>
    </w:p>
    <w:p w14:paraId="7218CD48" w14:textId="7D3E1B0B" w:rsidR="00740FC5" w:rsidRPr="008211AF" w:rsidRDefault="00740FC5" w:rsidP="008211AF">
      <w:pPr>
        <w:pStyle w:val="NoSpacing"/>
        <w:rPr>
          <w:rStyle w:val="Strong"/>
        </w:rPr>
      </w:pPr>
      <w:bookmarkStart w:id="208" w:name="_Toc145413779"/>
      <w:bookmarkStart w:id="209" w:name="_Toc145413756"/>
      <w:r w:rsidRPr="008211AF">
        <w:rPr>
          <w:rStyle w:val="Strong"/>
        </w:rPr>
        <w:t>Cronograma de actividades</w:t>
      </w:r>
      <w:bookmarkEnd w:id="208"/>
      <w:bookmarkEnd w:id="209"/>
      <w:r w:rsidRPr="008211AF">
        <w:rPr>
          <w:rStyle w:val="Strong"/>
        </w:rPr>
        <w:t xml:space="preserve"> versión dos</w:t>
      </w:r>
    </w:p>
    <w:p w14:paraId="3C88442F" w14:textId="03AD597A" w:rsidR="00740FC5" w:rsidRPr="00700487" w:rsidRDefault="00740FC5" w:rsidP="00740FC5">
      <w:pPr>
        <w:pStyle w:val="Textonormal"/>
      </w:pPr>
      <w:r>
        <w:t xml:space="preserve">Debido a modificaciones en el cronograma en la </w:t>
      </w:r>
      <w:r w:rsidR="00B344A2">
        <w:fldChar w:fldCharType="begin"/>
      </w:r>
      <w:r w:rsidR="00B344A2">
        <w:instrText xml:space="preserve"> REF _Ref152885745 \h </w:instrText>
      </w:r>
      <w:r w:rsidR="00B344A2">
        <w:fldChar w:fldCharType="separate"/>
      </w:r>
      <w:r w:rsidR="0075068C" w:rsidRPr="00734707">
        <w:t xml:space="preserve">Figura </w:t>
      </w:r>
      <w:r w:rsidR="00B344A2">
        <w:fldChar w:fldCharType="end"/>
      </w:r>
      <w:r>
        <w:t>, se agregaron actividades y etapas, es posible observar las etapas iniciales del proyecto comenzando en la primer clase con explicaciones de las actividades a realizar así como la forma de llenar algunos documentos que estarán presentes en el desarrollo, esta información fue omitida en la primer versión del cronograma ya que no se creyó importante para las actividades del proyecto, sin embargo en la revisión del mismo se notó que no tomarlas en cuenta nos adelanta el tiempo en el cronograma sin embargo las actividades no se realizan en el tiempo estipulado. Además</w:t>
      </w:r>
      <w:r w:rsidR="00B93725">
        <w:t>,</w:t>
      </w:r>
      <w:r>
        <w:t xml:space="preserve"> se </w:t>
      </w:r>
      <w:r w:rsidR="00B93725">
        <w:t>agregaron</w:t>
      </w:r>
      <w:r>
        <w:t xml:space="preserve"> actividades iniciando el 31 de agosto y culminando el 11 de septiembre esto debido a que se realizaron cambios en la estructura del proyecto, tanto en objetivos como en asesores, por lo que realizar estas actividades son importantes en el desarrollo del proyecto.</w:t>
      </w:r>
    </w:p>
    <w:p w14:paraId="52AC90D2" w14:textId="77777777" w:rsidR="00740FC5" w:rsidRDefault="00740FC5" w:rsidP="00740FC5">
      <w:pPr>
        <w:pStyle w:val="Textonormal"/>
        <w:keepNext/>
      </w:pPr>
      <w:r w:rsidRPr="00A1583F">
        <w:rPr>
          <w:noProof/>
        </w:rPr>
        <w:drawing>
          <wp:inline distT="0" distB="0" distL="0" distR="0" wp14:anchorId="0A0C2045" wp14:editId="0E3EB1D0">
            <wp:extent cx="5612130" cy="1972310"/>
            <wp:effectExtent l="0" t="0" r="1270" b="0"/>
            <wp:docPr id="1091151256" name="Imagen 109115125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151256" name="Imagen 1091151256" descr="A screenshot of a computer&#10;&#10;Description automatically generated"/>
                    <pic:cNvPicPr/>
                  </pic:nvPicPr>
                  <pic:blipFill>
                    <a:blip r:embed="rId72"/>
                    <a:stretch>
                      <a:fillRect/>
                    </a:stretch>
                  </pic:blipFill>
                  <pic:spPr>
                    <a:xfrm>
                      <a:off x="0" y="0"/>
                      <a:ext cx="5612130" cy="1972310"/>
                    </a:xfrm>
                    <a:prstGeom prst="rect">
                      <a:avLst/>
                    </a:prstGeom>
                  </pic:spPr>
                </pic:pic>
              </a:graphicData>
            </a:graphic>
          </wp:inline>
        </w:drawing>
      </w:r>
    </w:p>
    <w:p w14:paraId="413CA8A6" w14:textId="16F3C896" w:rsidR="00740FC5" w:rsidRPr="00734707" w:rsidRDefault="00740FC5" w:rsidP="00740FC5">
      <w:pPr>
        <w:pStyle w:val="Caption"/>
        <w:jc w:val="center"/>
      </w:pPr>
      <w:bookmarkStart w:id="210" w:name="_Ref152885745"/>
      <w:bookmarkStart w:id="211" w:name="_Toc153454267"/>
      <w:r w:rsidRPr="00734707">
        <w:t xml:space="preserve">Figura </w:t>
      </w:r>
      <w:r w:rsidRPr="00734707">
        <w:fldChar w:fldCharType="begin"/>
      </w:r>
      <w:r w:rsidRPr="00734707">
        <w:instrText xml:space="preserve"> SEQ Figura \* ARABIC </w:instrText>
      </w:r>
      <w:r w:rsidRPr="00734707">
        <w:fldChar w:fldCharType="separate"/>
      </w:r>
      <w:r w:rsidR="00DE5500">
        <w:rPr>
          <w:noProof/>
        </w:rPr>
        <w:t>32</w:t>
      </w:r>
      <w:r w:rsidRPr="00734707">
        <w:fldChar w:fldCharType="end"/>
      </w:r>
      <w:bookmarkEnd w:id="210"/>
      <w:r w:rsidRPr="00734707">
        <w:t xml:space="preserve">. </w:t>
      </w:r>
      <w:r w:rsidR="00C252D9">
        <w:t>Segunda versión de</w:t>
      </w:r>
      <w:r w:rsidRPr="00734707">
        <w:t xml:space="preserve"> Cronograma primera </w:t>
      </w:r>
      <w:r w:rsidR="00C252D9">
        <w:t>fase</w:t>
      </w:r>
      <w:bookmarkEnd w:id="211"/>
    </w:p>
    <w:p w14:paraId="4F1EB268" w14:textId="2C4E56A4" w:rsidR="00740FC5" w:rsidRDefault="00740FC5" w:rsidP="00740FC5">
      <w:pPr>
        <w:pStyle w:val="Textonormal"/>
      </w:pPr>
      <w:r>
        <w:t xml:space="preserve">En la </w:t>
      </w:r>
      <w:r w:rsidR="00B344A2">
        <w:fldChar w:fldCharType="begin"/>
      </w:r>
      <w:r w:rsidR="00B344A2">
        <w:instrText xml:space="preserve"> REF _Ref152885786 \h </w:instrText>
      </w:r>
      <w:r w:rsidR="00B344A2">
        <w:fldChar w:fldCharType="separate"/>
      </w:r>
      <w:r w:rsidR="0075068C" w:rsidRPr="00734707">
        <w:t xml:space="preserve">Figura </w:t>
      </w:r>
      <w:r w:rsidR="00B344A2">
        <w:fldChar w:fldCharType="end"/>
      </w:r>
      <w:r>
        <w:t>, se muestra la planeación de actividades para la segunda etapa, en esta se agregaron actividades con algunos documentos que fueron requeridos en la materia como el SRS y la matriz de trazabilidad, estas actividades</w:t>
      </w:r>
      <w:r w:rsidR="00B344A2">
        <w:t>,</w:t>
      </w:r>
      <w:r>
        <w:t xml:space="preserve"> aunque llevadas </w:t>
      </w:r>
      <w:r w:rsidR="00B344A2">
        <w:t>a cabo</w:t>
      </w:r>
      <w:r>
        <w:t xml:space="preserve"> en el mismo tiempo es necesario marcar los documentos que se están desarrollando para evitar desfaces en las actividades y tiempo marcados en el cronograma.</w:t>
      </w:r>
    </w:p>
    <w:p w14:paraId="67AF3245" w14:textId="77777777" w:rsidR="00740FC5" w:rsidRDefault="00740FC5" w:rsidP="00740FC5">
      <w:pPr>
        <w:pStyle w:val="Textonormal"/>
        <w:keepNext/>
      </w:pPr>
      <w:r w:rsidRPr="00EE0058">
        <w:rPr>
          <w:noProof/>
        </w:rPr>
        <w:drawing>
          <wp:inline distT="0" distB="0" distL="0" distR="0" wp14:anchorId="16383BA0" wp14:editId="06543269">
            <wp:extent cx="5612130" cy="2475230"/>
            <wp:effectExtent l="0" t="0" r="1270" b="1270"/>
            <wp:docPr id="279761945" name="Imagen 27976194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761945" name="Imagen 279761945" descr="A screenshot of a computer&#10;&#10;Description automatically generated"/>
                    <pic:cNvPicPr/>
                  </pic:nvPicPr>
                  <pic:blipFill>
                    <a:blip r:embed="rId73"/>
                    <a:stretch>
                      <a:fillRect/>
                    </a:stretch>
                  </pic:blipFill>
                  <pic:spPr>
                    <a:xfrm>
                      <a:off x="0" y="0"/>
                      <a:ext cx="5612130" cy="2475230"/>
                    </a:xfrm>
                    <a:prstGeom prst="rect">
                      <a:avLst/>
                    </a:prstGeom>
                  </pic:spPr>
                </pic:pic>
              </a:graphicData>
            </a:graphic>
          </wp:inline>
        </w:drawing>
      </w:r>
    </w:p>
    <w:p w14:paraId="47286FE3" w14:textId="7F86C5EB" w:rsidR="00740FC5" w:rsidRPr="00734707" w:rsidRDefault="00740FC5" w:rsidP="00740FC5">
      <w:pPr>
        <w:pStyle w:val="Caption"/>
        <w:jc w:val="center"/>
      </w:pPr>
      <w:bookmarkStart w:id="212" w:name="_Ref152885786"/>
      <w:bookmarkStart w:id="213" w:name="_Toc145413589"/>
      <w:bookmarkStart w:id="214" w:name="_Toc153454268"/>
      <w:r w:rsidRPr="00734707">
        <w:t xml:space="preserve">Figura </w:t>
      </w:r>
      <w:r w:rsidRPr="00734707">
        <w:fldChar w:fldCharType="begin"/>
      </w:r>
      <w:r w:rsidRPr="00734707">
        <w:instrText xml:space="preserve"> SEQ Figura \* ARABIC </w:instrText>
      </w:r>
      <w:r w:rsidRPr="00734707">
        <w:fldChar w:fldCharType="separate"/>
      </w:r>
      <w:r w:rsidR="00DE5500">
        <w:rPr>
          <w:noProof/>
        </w:rPr>
        <w:t>33</w:t>
      </w:r>
      <w:r w:rsidRPr="00734707">
        <w:fldChar w:fldCharType="end"/>
      </w:r>
      <w:bookmarkEnd w:id="212"/>
      <w:r w:rsidRPr="00734707">
        <w:t xml:space="preserve">. </w:t>
      </w:r>
      <w:r w:rsidR="00B344A2" w:rsidRPr="00412E1E">
        <w:t xml:space="preserve">Segunda versión de </w:t>
      </w:r>
      <w:r w:rsidRPr="00734707">
        <w:t xml:space="preserve">Cronograma segunda </w:t>
      </w:r>
      <w:bookmarkEnd w:id="213"/>
      <w:r w:rsidR="00B344A2" w:rsidRPr="00412E1E">
        <w:t>fase</w:t>
      </w:r>
      <w:bookmarkEnd w:id="214"/>
    </w:p>
    <w:p w14:paraId="755923BD" w14:textId="545EA9B1" w:rsidR="00740FC5" w:rsidRDefault="00740FC5" w:rsidP="00740FC5">
      <w:pPr>
        <w:pStyle w:val="Textonormal"/>
      </w:pPr>
      <w:r>
        <w:t xml:space="preserve">En la </w:t>
      </w:r>
      <w:r w:rsidR="00B344A2">
        <w:fldChar w:fldCharType="begin"/>
      </w:r>
      <w:r w:rsidR="00B344A2">
        <w:instrText xml:space="preserve"> REF _Ref152885802 \h </w:instrText>
      </w:r>
      <w:r w:rsidR="00B344A2">
        <w:fldChar w:fldCharType="separate"/>
      </w:r>
      <w:r w:rsidR="00F22BA1" w:rsidRPr="00734707">
        <w:t xml:space="preserve">Figura </w:t>
      </w:r>
      <w:r w:rsidR="00B344A2">
        <w:fldChar w:fldCharType="end"/>
      </w:r>
      <w:r>
        <w:t xml:space="preserve">, se detalla la tercera parte de la metodología, en esta etapa no se agregaron o modificaron actividades sin embargo se modificaron las fechas de inicio de </w:t>
      </w:r>
      <w:r w:rsidR="00B344A2">
        <w:t>estas</w:t>
      </w:r>
      <w:r>
        <w:t>, así como algunas duraciones.</w:t>
      </w:r>
    </w:p>
    <w:p w14:paraId="77BD066A" w14:textId="77777777" w:rsidR="00740FC5" w:rsidRPr="00734707" w:rsidRDefault="00740FC5" w:rsidP="00740FC5">
      <w:pPr>
        <w:pStyle w:val="Textonormal"/>
        <w:keepNext/>
        <w:rPr>
          <w:rFonts w:cs="Times New Roman"/>
        </w:rPr>
      </w:pPr>
      <w:r w:rsidRPr="00A34B6E">
        <w:rPr>
          <w:rFonts w:cs="Times New Roman"/>
          <w:noProof/>
        </w:rPr>
        <w:drawing>
          <wp:inline distT="0" distB="0" distL="0" distR="0" wp14:anchorId="671E8BFB" wp14:editId="19ED11F9">
            <wp:extent cx="5612130" cy="1612900"/>
            <wp:effectExtent l="0" t="0" r="1270" b="0"/>
            <wp:docPr id="1710603479" name="Imagen 171060347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603479" name="Imagen 1710603479" descr="A screenshot of a computer&#10;&#10;Description automatically generated"/>
                    <pic:cNvPicPr/>
                  </pic:nvPicPr>
                  <pic:blipFill>
                    <a:blip r:embed="rId74"/>
                    <a:stretch>
                      <a:fillRect/>
                    </a:stretch>
                  </pic:blipFill>
                  <pic:spPr>
                    <a:xfrm>
                      <a:off x="0" y="0"/>
                      <a:ext cx="5612130" cy="1612900"/>
                    </a:xfrm>
                    <a:prstGeom prst="rect">
                      <a:avLst/>
                    </a:prstGeom>
                  </pic:spPr>
                </pic:pic>
              </a:graphicData>
            </a:graphic>
          </wp:inline>
        </w:drawing>
      </w:r>
    </w:p>
    <w:p w14:paraId="29ABFAFC" w14:textId="2C8F76EA" w:rsidR="00740FC5" w:rsidRDefault="00740FC5" w:rsidP="00740FC5">
      <w:pPr>
        <w:pStyle w:val="Caption"/>
        <w:jc w:val="center"/>
      </w:pPr>
      <w:bookmarkStart w:id="215" w:name="_Ref152885802"/>
      <w:bookmarkStart w:id="216" w:name="_Toc145413590"/>
      <w:bookmarkStart w:id="217" w:name="_Toc153454269"/>
      <w:r w:rsidRPr="00734707">
        <w:t xml:space="preserve">Figura </w:t>
      </w:r>
      <w:r w:rsidRPr="00734707">
        <w:fldChar w:fldCharType="begin"/>
      </w:r>
      <w:r w:rsidRPr="00734707">
        <w:instrText xml:space="preserve"> SEQ Figura \* ARABIC </w:instrText>
      </w:r>
      <w:r w:rsidRPr="00734707">
        <w:fldChar w:fldCharType="separate"/>
      </w:r>
      <w:r w:rsidR="00F22BA1">
        <w:rPr>
          <w:noProof/>
        </w:rPr>
        <w:t>34</w:t>
      </w:r>
      <w:r w:rsidRPr="00734707">
        <w:fldChar w:fldCharType="end"/>
      </w:r>
      <w:bookmarkEnd w:id="215"/>
      <w:r w:rsidRPr="00734707">
        <w:t xml:space="preserve">. </w:t>
      </w:r>
      <w:r w:rsidR="00B344A2" w:rsidRPr="00412E1E">
        <w:t xml:space="preserve">Segunda versión de </w:t>
      </w:r>
      <w:r w:rsidRPr="00734707">
        <w:t xml:space="preserve">Cronograma tercera </w:t>
      </w:r>
      <w:bookmarkEnd w:id="216"/>
      <w:r w:rsidR="00B344A2" w:rsidRPr="00412E1E">
        <w:t>fase</w:t>
      </w:r>
      <w:bookmarkEnd w:id="217"/>
    </w:p>
    <w:p w14:paraId="45C84D5E" w14:textId="77777777" w:rsidR="00740FC5" w:rsidRDefault="00740FC5" w:rsidP="00740FC5"/>
    <w:p w14:paraId="304CF55A" w14:textId="77777777" w:rsidR="00740FC5" w:rsidRPr="008211AF" w:rsidRDefault="00740FC5" w:rsidP="008211AF">
      <w:pPr>
        <w:pStyle w:val="NoSpacing"/>
        <w:rPr>
          <w:rStyle w:val="Strong"/>
        </w:rPr>
      </w:pPr>
      <w:r w:rsidRPr="008211AF">
        <w:rPr>
          <w:rStyle w:val="Strong"/>
        </w:rPr>
        <w:t>Cronograma de actividades versión tres</w:t>
      </w:r>
    </w:p>
    <w:p w14:paraId="136D4E3F" w14:textId="100242C8" w:rsidR="00740FC5" w:rsidRPr="00700487" w:rsidRDefault="00740FC5" w:rsidP="00740FC5">
      <w:pPr>
        <w:pStyle w:val="Textonormal"/>
      </w:pPr>
      <w:r>
        <w:t xml:space="preserve">Dado que un punto importante de la materia es dar a conocer el proyecto de alguna forma, se </w:t>
      </w:r>
      <w:r w:rsidR="00B344A2">
        <w:t>escogió</w:t>
      </w:r>
      <w:r>
        <w:t xml:space="preserve"> hacerlo mediante la Semana de Mecatrónica, pues proporcionan un apartado de presentación de carteles de TT, se emplea un Poster que se explica a un jurado además de que se mantiene público en el </w:t>
      </w:r>
      <w:r w:rsidR="00B344A2">
        <w:t>transcurso</w:t>
      </w:r>
      <w:r>
        <w:t xml:space="preserve"> para que alumnos, profesores y personas invitadas. Dado lo anterior, en la </w:t>
      </w:r>
      <w:r w:rsidR="009D7302">
        <w:fldChar w:fldCharType="begin"/>
      </w:r>
      <w:r w:rsidR="009D7302">
        <w:instrText xml:space="preserve"> REF _Ref152885930 \h </w:instrText>
      </w:r>
      <w:r w:rsidR="009D7302">
        <w:fldChar w:fldCharType="separate"/>
      </w:r>
      <w:r w:rsidR="00DE24A1" w:rsidRPr="00734707">
        <w:t xml:space="preserve">Figura </w:t>
      </w:r>
      <w:r w:rsidR="009D7302">
        <w:fldChar w:fldCharType="end"/>
      </w:r>
      <w:r w:rsidR="009D7302">
        <w:t>,</w:t>
      </w:r>
      <w:r>
        <w:t xml:space="preserve"> se muestra la adición del punto 1.2.6 para marcar este suceso de 3 días que tampoco se contó con aula para desarrollar las actividades de 10:00 am a 13:00 pm.</w:t>
      </w:r>
    </w:p>
    <w:p w14:paraId="635F847A" w14:textId="77777777" w:rsidR="00740FC5" w:rsidRDefault="00740FC5" w:rsidP="00740FC5">
      <w:pPr>
        <w:pStyle w:val="Textonormal"/>
        <w:keepNext/>
      </w:pPr>
      <w:r w:rsidRPr="003272E6">
        <w:rPr>
          <w:noProof/>
        </w:rPr>
        <w:drawing>
          <wp:inline distT="0" distB="0" distL="0" distR="0" wp14:anchorId="36D7459D" wp14:editId="7B966ECC">
            <wp:extent cx="5612130" cy="2459990"/>
            <wp:effectExtent l="0" t="0" r="1270" b="3810"/>
            <wp:docPr id="949502677" name="Imagen 94950267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502677" name="Imagen 949502677" descr="A screenshot of a computer&#10;&#10;Description automatically generated"/>
                    <pic:cNvPicPr/>
                  </pic:nvPicPr>
                  <pic:blipFill>
                    <a:blip r:embed="rId75"/>
                    <a:stretch>
                      <a:fillRect/>
                    </a:stretch>
                  </pic:blipFill>
                  <pic:spPr>
                    <a:xfrm>
                      <a:off x="0" y="0"/>
                      <a:ext cx="5612130" cy="2459990"/>
                    </a:xfrm>
                    <a:prstGeom prst="rect">
                      <a:avLst/>
                    </a:prstGeom>
                  </pic:spPr>
                </pic:pic>
              </a:graphicData>
            </a:graphic>
          </wp:inline>
        </w:drawing>
      </w:r>
    </w:p>
    <w:p w14:paraId="626A21FF" w14:textId="6ED20FC3" w:rsidR="00740FC5" w:rsidRDefault="00740FC5" w:rsidP="00740FC5">
      <w:pPr>
        <w:pStyle w:val="Caption"/>
        <w:jc w:val="center"/>
      </w:pPr>
      <w:bookmarkStart w:id="218" w:name="_Ref152885930"/>
      <w:bookmarkStart w:id="219" w:name="_Toc153454270"/>
      <w:r w:rsidRPr="00734707">
        <w:t xml:space="preserve">Figura </w:t>
      </w:r>
      <w:r w:rsidR="00462DD0">
        <w:fldChar w:fldCharType="begin"/>
      </w:r>
      <w:r w:rsidR="00462DD0">
        <w:instrText xml:space="preserve"> SEQ Figura \* ARABIC </w:instrText>
      </w:r>
      <w:r w:rsidR="00462DD0">
        <w:fldChar w:fldCharType="separate"/>
      </w:r>
      <w:r w:rsidR="00DE5500">
        <w:rPr>
          <w:noProof/>
        </w:rPr>
        <w:t>35</w:t>
      </w:r>
      <w:r w:rsidR="00462DD0">
        <w:fldChar w:fldCharType="end"/>
      </w:r>
      <w:bookmarkEnd w:id="218"/>
      <w:r w:rsidR="00462DD0">
        <w:t xml:space="preserve">. </w:t>
      </w:r>
      <w:r w:rsidR="009D7302">
        <w:t xml:space="preserve">Tercera </w:t>
      </w:r>
      <w:r w:rsidR="009D7302" w:rsidRPr="00634434">
        <w:t>versión</w:t>
      </w:r>
      <w:r w:rsidR="00462DD0" w:rsidRPr="00634434">
        <w:t xml:space="preserve"> de</w:t>
      </w:r>
      <w:r w:rsidRPr="00734707">
        <w:t xml:space="preserve"> Cronograma </w:t>
      </w:r>
      <w:r>
        <w:t>segunda</w:t>
      </w:r>
      <w:r w:rsidRPr="00734707">
        <w:t xml:space="preserve"> </w:t>
      </w:r>
      <w:r w:rsidR="00462DD0" w:rsidRPr="00634434">
        <w:t>fase</w:t>
      </w:r>
      <w:bookmarkEnd w:id="219"/>
    </w:p>
    <w:p w14:paraId="1CA72023" w14:textId="41C89D5E" w:rsidR="00740FC5" w:rsidRPr="004F5C14" w:rsidRDefault="00740FC5" w:rsidP="00740FC5">
      <w:pPr>
        <w:pStyle w:val="Textonormal"/>
      </w:pPr>
      <w:r>
        <w:t xml:space="preserve">En la </w:t>
      </w:r>
      <w:r w:rsidR="009D7302">
        <w:fldChar w:fldCharType="begin"/>
      </w:r>
      <w:r w:rsidR="009D7302">
        <w:instrText xml:space="preserve"> REF _Ref152885916 \h </w:instrText>
      </w:r>
      <w:r w:rsidR="009D7302">
        <w:fldChar w:fldCharType="separate"/>
      </w:r>
      <w:r w:rsidR="00DE24A1">
        <w:t xml:space="preserve">Figura </w:t>
      </w:r>
      <w:r w:rsidR="009D7302">
        <w:fldChar w:fldCharType="end"/>
      </w:r>
      <w:r>
        <w:t xml:space="preserve">, a pesar de que no se agregaron documentos, se modificaron los tiempos por cuestión de las actividades que se agregaron en la </w:t>
      </w:r>
      <w:r w:rsidR="00DE24A1">
        <w:fldChar w:fldCharType="begin"/>
      </w:r>
      <w:r w:rsidR="00DE24A1">
        <w:instrText xml:space="preserve"> REF _Ref152885930 \h </w:instrText>
      </w:r>
      <w:r w:rsidR="00DE24A1">
        <w:fldChar w:fldCharType="separate"/>
      </w:r>
      <w:r w:rsidR="00DE24A1" w:rsidRPr="00734707">
        <w:t xml:space="preserve">Figura </w:t>
      </w:r>
      <w:r w:rsidR="00DE24A1">
        <w:rPr>
          <w:noProof/>
        </w:rPr>
        <w:t>35</w:t>
      </w:r>
      <w:r w:rsidR="00DE24A1">
        <w:fldChar w:fldCharType="end"/>
      </w:r>
      <w:r>
        <w:t>.</w:t>
      </w:r>
    </w:p>
    <w:p w14:paraId="40D29192" w14:textId="77777777" w:rsidR="009D7302" w:rsidRDefault="00740FC5" w:rsidP="009D7302">
      <w:pPr>
        <w:pStyle w:val="Textonormal"/>
        <w:keepNext/>
      </w:pPr>
      <w:r w:rsidRPr="004F5C14">
        <w:rPr>
          <w:noProof/>
        </w:rPr>
        <w:drawing>
          <wp:inline distT="0" distB="0" distL="0" distR="0" wp14:anchorId="55259559" wp14:editId="1DDF604F">
            <wp:extent cx="5612130" cy="1173480"/>
            <wp:effectExtent l="0" t="0" r="1270" b="0"/>
            <wp:docPr id="1509546261" name="Imagen 150954626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46261" name="Imagen 1509546261" descr="A screenshot of a computer&#10;&#10;Description automatically generated"/>
                    <pic:cNvPicPr/>
                  </pic:nvPicPr>
                  <pic:blipFill>
                    <a:blip r:embed="rId76"/>
                    <a:stretch>
                      <a:fillRect/>
                    </a:stretch>
                  </pic:blipFill>
                  <pic:spPr>
                    <a:xfrm>
                      <a:off x="0" y="0"/>
                      <a:ext cx="5612130" cy="1173480"/>
                    </a:xfrm>
                    <a:prstGeom prst="rect">
                      <a:avLst/>
                    </a:prstGeom>
                  </pic:spPr>
                </pic:pic>
              </a:graphicData>
            </a:graphic>
          </wp:inline>
        </w:drawing>
      </w:r>
    </w:p>
    <w:p w14:paraId="528892CA" w14:textId="423CE19B" w:rsidR="00740FC5" w:rsidRDefault="009D7302" w:rsidP="009D7302">
      <w:pPr>
        <w:pStyle w:val="Caption"/>
        <w:jc w:val="center"/>
      </w:pPr>
      <w:bookmarkStart w:id="220" w:name="_Ref152885916"/>
      <w:bookmarkStart w:id="221" w:name="_Toc153454271"/>
      <w:r>
        <w:t xml:space="preserve">Figura </w:t>
      </w:r>
      <w:r>
        <w:fldChar w:fldCharType="begin"/>
      </w:r>
      <w:r>
        <w:instrText xml:space="preserve"> SEQ Figura \* ARABIC </w:instrText>
      </w:r>
      <w:r>
        <w:fldChar w:fldCharType="separate"/>
      </w:r>
      <w:r w:rsidR="00DE5500">
        <w:rPr>
          <w:noProof/>
        </w:rPr>
        <w:t>36</w:t>
      </w:r>
      <w:r>
        <w:fldChar w:fldCharType="end"/>
      </w:r>
      <w:bookmarkEnd w:id="220"/>
      <w:r>
        <w:t xml:space="preserve">. </w:t>
      </w:r>
      <w:r w:rsidRPr="00F00C19">
        <w:t xml:space="preserve">Tercera versión de Cronograma </w:t>
      </w:r>
      <w:r>
        <w:t>tercera</w:t>
      </w:r>
      <w:r w:rsidRPr="00F00C19">
        <w:t xml:space="preserve"> fase</w:t>
      </w:r>
      <w:bookmarkEnd w:id="221"/>
    </w:p>
    <w:p w14:paraId="70BFD178" w14:textId="77777777" w:rsidR="00740FC5" w:rsidRDefault="00740FC5" w:rsidP="00740FC5"/>
    <w:p w14:paraId="09D3E02F" w14:textId="77777777" w:rsidR="00740FC5" w:rsidRPr="008211AF" w:rsidRDefault="00740FC5" w:rsidP="008211AF">
      <w:pPr>
        <w:pStyle w:val="NoSpacing"/>
        <w:rPr>
          <w:rStyle w:val="Strong"/>
        </w:rPr>
      </w:pPr>
      <w:r w:rsidRPr="008211AF">
        <w:rPr>
          <w:rStyle w:val="Strong"/>
        </w:rPr>
        <w:t>Cronograma de actividades versión cuatro</w:t>
      </w:r>
    </w:p>
    <w:p w14:paraId="204C1AA8" w14:textId="2DDC1A42" w:rsidR="00740FC5" w:rsidRDefault="00740FC5" w:rsidP="00740FC5">
      <w:r>
        <w:t xml:space="preserve">Al completar más que la arquitectura del documento de diseño, agregando diagramas UML, y algunos otros diagramas necesarios, se </w:t>
      </w:r>
      <w:r w:rsidR="009D7302">
        <w:t>tomaron</w:t>
      </w:r>
      <w:r>
        <w:t xml:space="preserve"> más días para el desarrollo, sin embargo</w:t>
      </w:r>
      <w:r w:rsidR="009D7302">
        <w:t>,</w:t>
      </w:r>
      <w:r>
        <w:t xml:space="preserve"> debido al cambio de arquitectura, se tomarán 4 días más, o las semanas del 24 de octubre al 6 de noviembre, teniendo en cuenta que los días hábiles 26, 27 de octubre y 1, 2, 3 de noviembre no se hará desarrollo del proyecto, esto se nota en </w:t>
      </w:r>
      <w:r w:rsidR="009D7302">
        <w:t xml:space="preserve">la </w:t>
      </w:r>
      <w:r w:rsidR="009D7302">
        <w:fldChar w:fldCharType="begin"/>
      </w:r>
      <w:r w:rsidR="009D7302">
        <w:instrText xml:space="preserve"> REF _Ref152886026 \h </w:instrText>
      </w:r>
      <w:r w:rsidR="009D7302">
        <w:fldChar w:fldCharType="separate"/>
      </w:r>
      <w:r w:rsidR="00A120EB">
        <w:t xml:space="preserve">Figura </w:t>
      </w:r>
      <w:r w:rsidR="009D7302">
        <w:fldChar w:fldCharType="end"/>
      </w:r>
      <w:r w:rsidR="009D7302">
        <w:t xml:space="preserve">, en el área de </w:t>
      </w:r>
      <w:r>
        <w:t>las actividades desde 1.2.7 a 1.2.12</w:t>
      </w:r>
      <w:r w:rsidR="009D7302">
        <w:t>.</w:t>
      </w:r>
    </w:p>
    <w:p w14:paraId="12F4F889" w14:textId="77777777" w:rsidR="009D7302" w:rsidRDefault="00740FC5" w:rsidP="009D7302">
      <w:pPr>
        <w:keepNext/>
      </w:pPr>
      <w:r w:rsidRPr="001321BB">
        <w:rPr>
          <w:noProof/>
        </w:rPr>
        <w:drawing>
          <wp:inline distT="0" distB="0" distL="0" distR="0" wp14:anchorId="1D7E7C89" wp14:editId="187C5256">
            <wp:extent cx="5612130" cy="2115820"/>
            <wp:effectExtent l="0" t="0" r="1270" b="5080"/>
            <wp:docPr id="1942369873" name="Imagen 194236987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369873" name="Imagen 1" descr="A screenshot of a computer&#10;&#10;Description automatically generated"/>
                    <pic:cNvPicPr/>
                  </pic:nvPicPr>
                  <pic:blipFill>
                    <a:blip r:embed="rId77"/>
                    <a:stretch>
                      <a:fillRect/>
                    </a:stretch>
                  </pic:blipFill>
                  <pic:spPr>
                    <a:xfrm>
                      <a:off x="0" y="0"/>
                      <a:ext cx="5612130" cy="2115820"/>
                    </a:xfrm>
                    <a:prstGeom prst="rect">
                      <a:avLst/>
                    </a:prstGeom>
                  </pic:spPr>
                </pic:pic>
              </a:graphicData>
            </a:graphic>
          </wp:inline>
        </w:drawing>
      </w:r>
    </w:p>
    <w:p w14:paraId="2F08AD72" w14:textId="77EED2DC" w:rsidR="00740FC5" w:rsidRPr="00795293" w:rsidRDefault="009D7302" w:rsidP="00795293">
      <w:pPr>
        <w:pStyle w:val="Caption"/>
        <w:jc w:val="center"/>
      </w:pPr>
      <w:bookmarkStart w:id="222" w:name="_Ref152886026"/>
      <w:bookmarkStart w:id="223" w:name="_Toc153454272"/>
      <w:r>
        <w:t xml:space="preserve">Figura </w:t>
      </w:r>
      <w:r>
        <w:fldChar w:fldCharType="begin"/>
      </w:r>
      <w:r>
        <w:instrText xml:space="preserve"> SEQ Figura \* ARABIC </w:instrText>
      </w:r>
      <w:r>
        <w:fldChar w:fldCharType="separate"/>
      </w:r>
      <w:r w:rsidR="00DE5500">
        <w:rPr>
          <w:noProof/>
        </w:rPr>
        <w:t>37</w:t>
      </w:r>
      <w:r>
        <w:fldChar w:fldCharType="end"/>
      </w:r>
      <w:bookmarkEnd w:id="222"/>
      <w:r>
        <w:t>. Cuarta</w:t>
      </w:r>
      <w:r w:rsidRPr="00B41495">
        <w:t xml:space="preserve"> versión de Cronograma </w:t>
      </w:r>
      <w:r>
        <w:t>segunda</w:t>
      </w:r>
      <w:r w:rsidRPr="00B41495">
        <w:t xml:space="preserve"> fase</w:t>
      </w:r>
      <w:bookmarkEnd w:id="223"/>
    </w:p>
    <w:p w14:paraId="156AB488" w14:textId="33BBAB81" w:rsidR="00F84DFC" w:rsidRPr="008211AF" w:rsidRDefault="00F84DFC" w:rsidP="00F84DFC">
      <w:pPr>
        <w:pStyle w:val="NoSpacing"/>
        <w:rPr>
          <w:rStyle w:val="Strong"/>
        </w:rPr>
      </w:pPr>
      <w:r w:rsidRPr="008211AF">
        <w:rPr>
          <w:rStyle w:val="Strong"/>
        </w:rPr>
        <w:t xml:space="preserve">Cronograma de actividades versión </w:t>
      </w:r>
      <w:r>
        <w:rPr>
          <w:rStyle w:val="Strong"/>
        </w:rPr>
        <w:t>cinco (ejecutado)</w:t>
      </w:r>
    </w:p>
    <w:p w14:paraId="60916CB7" w14:textId="398C0CFC" w:rsidR="00382474" w:rsidRPr="00382474" w:rsidRDefault="00382474" w:rsidP="00F84DFC">
      <w:pPr>
        <w:pStyle w:val="NoSpacing"/>
        <w:rPr>
          <w:rStyle w:val="Strong"/>
          <w:b w:val="0"/>
          <w:bCs w:val="0"/>
        </w:rPr>
      </w:pPr>
    </w:p>
    <w:p w14:paraId="6297AC17" w14:textId="6FE8233A" w:rsidR="00F84DFC" w:rsidRDefault="0091361F" w:rsidP="00B46666">
      <w:r>
        <w:t xml:space="preserve">En la </w:t>
      </w:r>
      <w:r>
        <w:fldChar w:fldCharType="begin"/>
      </w:r>
      <w:r>
        <w:instrText xml:space="preserve"> REF _Ref153053353 \h </w:instrText>
      </w:r>
      <w:r w:rsidR="00BA6F04">
        <w:instrText xml:space="preserve"> \* MERGEFORMAT </w:instrText>
      </w:r>
      <w:r>
        <w:fldChar w:fldCharType="separate"/>
      </w:r>
      <w:r w:rsidR="00A120EB">
        <w:t xml:space="preserve">Figura </w:t>
      </w:r>
      <w:r>
        <w:fldChar w:fldCharType="end"/>
      </w:r>
      <w:r>
        <w:t xml:space="preserve"> se observa la fase previa de las etapas de la metodología V, en esta se encuentran las actividades iniciales de la materia de Trabajo Terminal </w:t>
      </w:r>
      <w:r w:rsidR="00792DD5">
        <w:t>I</w:t>
      </w:r>
      <w:r>
        <w:t xml:space="preserve">, además de las explicaciones de algunos documentos a usarse en el desarrollo del semestre, es importante señalar </w:t>
      </w:r>
      <w:r w:rsidR="00BA6F04">
        <w:t>que,</w:t>
      </w:r>
      <w:r>
        <w:t xml:space="preserve"> </w:t>
      </w:r>
      <w:r w:rsidR="00733B31">
        <w:t>debido a la modificación de los objetivos del proyecto y asesores del mismo, se tomaron algunos días para realizar la documentación y acuerdos necesarios.</w:t>
      </w:r>
    </w:p>
    <w:p w14:paraId="43BFD845" w14:textId="0B8B44FF" w:rsidR="0091361F" w:rsidRDefault="00046978" w:rsidP="0091361F">
      <w:pPr>
        <w:keepNext/>
      </w:pPr>
      <w:r w:rsidRPr="00046978">
        <w:rPr>
          <w:noProof/>
        </w:rPr>
        <w:drawing>
          <wp:inline distT="0" distB="0" distL="0" distR="0" wp14:anchorId="78E2B3EA" wp14:editId="003049A5">
            <wp:extent cx="5612130" cy="1092835"/>
            <wp:effectExtent l="0" t="0" r="7620" b="0"/>
            <wp:docPr id="817836345" name="Imagen 81783634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836345" name="Picture 1" descr="A screenshot of a computer&#10;&#10;Description automatically generated"/>
                    <pic:cNvPicPr/>
                  </pic:nvPicPr>
                  <pic:blipFill>
                    <a:blip r:embed="rId78"/>
                    <a:stretch>
                      <a:fillRect/>
                    </a:stretch>
                  </pic:blipFill>
                  <pic:spPr>
                    <a:xfrm>
                      <a:off x="0" y="0"/>
                      <a:ext cx="5612130" cy="1092835"/>
                    </a:xfrm>
                    <a:prstGeom prst="rect">
                      <a:avLst/>
                    </a:prstGeom>
                  </pic:spPr>
                </pic:pic>
              </a:graphicData>
            </a:graphic>
          </wp:inline>
        </w:drawing>
      </w:r>
    </w:p>
    <w:p w14:paraId="4BF11A34" w14:textId="3EE3F0C1" w:rsidR="00740FC5" w:rsidRDefault="0091361F" w:rsidP="00234CFF">
      <w:pPr>
        <w:pStyle w:val="Caption"/>
        <w:jc w:val="center"/>
        <w:rPr>
          <w:szCs w:val="24"/>
        </w:rPr>
      </w:pPr>
      <w:bookmarkStart w:id="224" w:name="_Ref153053353"/>
      <w:bookmarkStart w:id="225" w:name="_Toc153454273"/>
      <w:r>
        <w:t xml:space="preserve">Figura </w:t>
      </w:r>
      <w:r>
        <w:fldChar w:fldCharType="begin"/>
      </w:r>
      <w:r>
        <w:instrText xml:space="preserve"> SEQ Figura \* ARABIC </w:instrText>
      </w:r>
      <w:r>
        <w:fldChar w:fldCharType="separate"/>
      </w:r>
      <w:r w:rsidR="00DE5500">
        <w:rPr>
          <w:noProof/>
        </w:rPr>
        <w:t>38</w:t>
      </w:r>
      <w:r>
        <w:fldChar w:fldCharType="end"/>
      </w:r>
      <w:bookmarkEnd w:id="224"/>
      <w:r>
        <w:t>. Cronograma final parte 1</w:t>
      </w:r>
      <w:bookmarkEnd w:id="225"/>
    </w:p>
    <w:p w14:paraId="6C0D74CB" w14:textId="379C4C53" w:rsidR="000930FF" w:rsidRDefault="00BA6F04" w:rsidP="00BA6F04">
      <w:r>
        <w:t xml:space="preserve">En la </w:t>
      </w:r>
      <w:r>
        <w:fldChar w:fldCharType="begin"/>
      </w:r>
      <w:r>
        <w:instrText xml:space="preserve"> REF _Ref153053516 \h </w:instrText>
      </w:r>
      <w:r>
        <w:fldChar w:fldCharType="separate"/>
      </w:r>
      <w:r w:rsidR="00A120EB">
        <w:t xml:space="preserve">Figura </w:t>
      </w:r>
      <w:r>
        <w:fldChar w:fldCharType="end"/>
      </w:r>
      <w:r>
        <w:t>, se observa la primera fase del proyecto, se eligió la metodología y se definieron los requerimientos, así como se presentó el proyecto en la semana de mecatrónica de la unidad académica, las fechas y días que tomaron dichas actividades son las más cercanas a la</w:t>
      </w:r>
      <w:r w:rsidR="00584F0E">
        <w:t>s ejecutadas, pues las versiones anteriores estaban basadas en estimaciones y el programa limita la definición de horas, por lo que no son completamente exactas.</w:t>
      </w:r>
    </w:p>
    <w:p w14:paraId="69FAE03F" w14:textId="78660431" w:rsidR="00234CFF" w:rsidRDefault="003F32EE" w:rsidP="00234CFF">
      <w:pPr>
        <w:keepNext/>
        <w:jc w:val="left"/>
      </w:pPr>
      <w:r w:rsidRPr="003F32EE">
        <w:rPr>
          <w:noProof/>
        </w:rPr>
        <w:drawing>
          <wp:inline distT="0" distB="0" distL="0" distR="0" wp14:anchorId="7CBBCA47" wp14:editId="732D52EA">
            <wp:extent cx="5612130" cy="1471295"/>
            <wp:effectExtent l="0" t="0" r="7620" b="0"/>
            <wp:docPr id="902876295" name="Imagen 90287629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876295" name="Picture 1" descr="A screenshot of a computer program&#10;&#10;Description automatically generated"/>
                    <pic:cNvPicPr/>
                  </pic:nvPicPr>
                  <pic:blipFill>
                    <a:blip r:embed="rId79"/>
                    <a:stretch>
                      <a:fillRect/>
                    </a:stretch>
                  </pic:blipFill>
                  <pic:spPr>
                    <a:xfrm>
                      <a:off x="0" y="0"/>
                      <a:ext cx="5612130" cy="1471295"/>
                    </a:xfrm>
                    <a:prstGeom prst="rect">
                      <a:avLst/>
                    </a:prstGeom>
                  </pic:spPr>
                </pic:pic>
              </a:graphicData>
            </a:graphic>
          </wp:inline>
        </w:drawing>
      </w:r>
    </w:p>
    <w:p w14:paraId="4BFED075" w14:textId="091E3335" w:rsidR="00A95AAD" w:rsidRDefault="00234CFF" w:rsidP="00B62E1C">
      <w:pPr>
        <w:pStyle w:val="Caption"/>
        <w:jc w:val="center"/>
      </w:pPr>
      <w:bookmarkStart w:id="226" w:name="_Ref153053516"/>
      <w:bookmarkStart w:id="227" w:name="_Toc153454274"/>
      <w:r>
        <w:t xml:space="preserve">Figura </w:t>
      </w:r>
      <w:r>
        <w:fldChar w:fldCharType="begin"/>
      </w:r>
      <w:r>
        <w:instrText xml:space="preserve"> SEQ Figura \* ARABIC </w:instrText>
      </w:r>
      <w:r>
        <w:fldChar w:fldCharType="separate"/>
      </w:r>
      <w:r w:rsidR="00DE5500">
        <w:rPr>
          <w:noProof/>
        </w:rPr>
        <w:t>39</w:t>
      </w:r>
      <w:r>
        <w:fldChar w:fldCharType="end"/>
      </w:r>
      <w:bookmarkEnd w:id="226"/>
      <w:r>
        <w:t>. Cronograma final primera fase</w:t>
      </w:r>
      <w:bookmarkEnd w:id="227"/>
    </w:p>
    <w:p w14:paraId="730EA31A" w14:textId="0228E758" w:rsidR="00560E5A" w:rsidRDefault="00796C6D" w:rsidP="00560E5A">
      <w:pPr>
        <w:rPr>
          <w:lang w:val="es-ES"/>
        </w:rPr>
      </w:pPr>
      <w:r>
        <w:rPr>
          <w:lang w:val="es-ES"/>
        </w:rPr>
        <w:t xml:space="preserve">En la </w:t>
      </w:r>
      <w:r>
        <w:rPr>
          <w:lang w:val="es-ES"/>
        </w:rPr>
        <w:fldChar w:fldCharType="begin"/>
      </w:r>
      <w:r>
        <w:rPr>
          <w:lang w:val="es-ES"/>
        </w:rPr>
        <w:instrText xml:space="preserve"> REF _Ref153053707 \h </w:instrText>
      </w:r>
      <w:r>
        <w:rPr>
          <w:lang w:val="es-ES"/>
        </w:rPr>
      </w:r>
      <w:r>
        <w:rPr>
          <w:lang w:val="es-ES"/>
        </w:rPr>
        <w:fldChar w:fldCharType="separate"/>
      </w:r>
      <w:r w:rsidR="00A120EB">
        <w:t xml:space="preserve">Figura </w:t>
      </w:r>
      <w:r>
        <w:rPr>
          <w:lang w:val="es-ES"/>
        </w:rPr>
        <w:fldChar w:fldCharType="end"/>
      </w:r>
      <w:r>
        <w:rPr>
          <w:lang w:val="es-ES"/>
        </w:rPr>
        <w:t xml:space="preserve">, se observa la segunda fase del proyecto, en ella se detallan las actividades que se realizaron para culminar con los diseños de la aplicación, además de contemplar la redacción, presentación y envío del presente documento, es necesario señalar que para comenzar con el diseño de interfaces fue necesaria una investigación de las tecnologías existentes que pudieran integrarse con </w:t>
      </w:r>
      <w:r w:rsidR="00673134">
        <w:rPr>
          <w:lang w:val="es-ES"/>
        </w:rPr>
        <w:t xml:space="preserve">el IDE de programación que se usará, así como los colores que se emplearan en </w:t>
      </w:r>
      <w:r w:rsidR="00921216">
        <w:rPr>
          <w:lang w:val="es-ES"/>
        </w:rPr>
        <w:t>el diseño.</w:t>
      </w:r>
    </w:p>
    <w:p w14:paraId="405C26CB" w14:textId="3C0145E3" w:rsidR="006738B8" w:rsidRDefault="009C2F31" w:rsidP="006738B8">
      <w:pPr>
        <w:keepNext/>
      </w:pPr>
      <w:r w:rsidRPr="009C2F31">
        <w:rPr>
          <w:noProof/>
        </w:rPr>
        <w:drawing>
          <wp:inline distT="0" distB="0" distL="0" distR="0" wp14:anchorId="17E2F4B4" wp14:editId="2CE181D1">
            <wp:extent cx="5612130" cy="1341120"/>
            <wp:effectExtent l="0" t="0" r="7620" b="0"/>
            <wp:docPr id="519639717" name="Imagen 51963971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639717" name="Picture 1" descr="A screenshot of a computer&#10;&#10;Description automatically generated"/>
                    <pic:cNvPicPr/>
                  </pic:nvPicPr>
                  <pic:blipFill>
                    <a:blip r:embed="rId80"/>
                    <a:stretch>
                      <a:fillRect/>
                    </a:stretch>
                  </pic:blipFill>
                  <pic:spPr>
                    <a:xfrm>
                      <a:off x="0" y="0"/>
                      <a:ext cx="5612130" cy="1341120"/>
                    </a:xfrm>
                    <a:prstGeom prst="rect">
                      <a:avLst/>
                    </a:prstGeom>
                  </pic:spPr>
                </pic:pic>
              </a:graphicData>
            </a:graphic>
          </wp:inline>
        </w:drawing>
      </w:r>
    </w:p>
    <w:p w14:paraId="396495F6" w14:textId="1F37F86F" w:rsidR="00560E5A" w:rsidRDefault="006738B8" w:rsidP="00796C6D">
      <w:pPr>
        <w:pStyle w:val="Caption"/>
        <w:jc w:val="center"/>
      </w:pPr>
      <w:bookmarkStart w:id="228" w:name="_Ref153053707"/>
      <w:bookmarkStart w:id="229" w:name="_Toc153454275"/>
      <w:r>
        <w:t xml:space="preserve">Figura </w:t>
      </w:r>
      <w:r>
        <w:fldChar w:fldCharType="begin"/>
      </w:r>
      <w:r>
        <w:instrText xml:space="preserve"> SEQ Figura \* ARABIC </w:instrText>
      </w:r>
      <w:r>
        <w:fldChar w:fldCharType="separate"/>
      </w:r>
      <w:r w:rsidR="00DE5500">
        <w:rPr>
          <w:noProof/>
        </w:rPr>
        <w:t>40</w:t>
      </w:r>
      <w:r>
        <w:fldChar w:fldCharType="end"/>
      </w:r>
      <w:bookmarkEnd w:id="228"/>
      <w:r>
        <w:t>. Cronograma final segunda fase</w:t>
      </w:r>
      <w:bookmarkEnd w:id="229"/>
    </w:p>
    <w:p w14:paraId="398EBAA5" w14:textId="05D5044C" w:rsidR="002308BE" w:rsidRDefault="002308BE" w:rsidP="002308BE">
      <w:pPr>
        <w:rPr>
          <w:lang w:val="es-ES"/>
        </w:rPr>
      </w:pPr>
    </w:p>
    <w:p w14:paraId="5A911B1C" w14:textId="763FD09D" w:rsidR="002308BE" w:rsidRPr="002308BE" w:rsidRDefault="002308BE" w:rsidP="002308BE">
      <w:pPr>
        <w:rPr>
          <w:lang w:val="es-ES"/>
        </w:rPr>
      </w:pPr>
      <w:r>
        <w:rPr>
          <w:lang w:val="es-ES"/>
        </w:rPr>
        <w:t xml:space="preserve">En la </w:t>
      </w:r>
      <w:r>
        <w:rPr>
          <w:lang w:val="es-ES"/>
        </w:rPr>
        <w:fldChar w:fldCharType="begin"/>
      </w:r>
      <w:r>
        <w:rPr>
          <w:lang w:val="es-ES"/>
        </w:rPr>
        <w:instrText xml:space="preserve"> REF _Ref153054020 \h </w:instrText>
      </w:r>
      <w:r>
        <w:rPr>
          <w:lang w:val="es-ES"/>
        </w:rPr>
      </w:r>
      <w:r>
        <w:rPr>
          <w:lang w:val="es-ES"/>
        </w:rPr>
        <w:fldChar w:fldCharType="separate"/>
      </w:r>
      <w:r w:rsidR="00A120EB">
        <w:t xml:space="preserve">Figura </w:t>
      </w:r>
      <w:r>
        <w:rPr>
          <w:lang w:val="es-ES"/>
        </w:rPr>
        <w:fldChar w:fldCharType="end"/>
      </w:r>
      <w:r>
        <w:rPr>
          <w:lang w:val="es-ES"/>
        </w:rPr>
        <w:t>, se observan las actividades que son necesarias para la culminación del proyecto, sin embargo</w:t>
      </w:r>
      <w:r w:rsidR="00B440AC">
        <w:rPr>
          <w:lang w:val="es-ES"/>
        </w:rPr>
        <w:t>,</w:t>
      </w:r>
      <w:r>
        <w:rPr>
          <w:lang w:val="es-ES"/>
        </w:rPr>
        <w:t xml:space="preserve"> no se tienen </w:t>
      </w:r>
      <w:r w:rsidR="00F50AE2">
        <w:rPr>
          <w:lang w:val="es-ES"/>
        </w:rPr>
        <w:t xml:space="preserve">fechas, ni tiempos exactos o estimados, debido a que </w:t>
      </w:r>
      <w:r w:rsidR="00795029">
        <w:rPr>
          <w:lang w:val="es-ES"/>
        </w:rPr>
        <w:t>aún</w:t>
      </w:r>
      <w:r w:rsidR="00F50AE2">
        <w:rPr>
          <w:lang w:val="es-ES"/>
        </w:rPr>
        <w:t xml:space="preserve"> no se cuenta con los horarios de clase y las aulas donde se realizarán las actividades, tampoco se mencionan los documentos y actividades que requieran la materia, sin embargo, muestran una </w:t>
      </w:r>
      <w:r w:rsidR="00C32EBC">
        <w:rPr>
          <w:lang w:val="es-ES"/>
        </w:rPr>
        <w:t xml:space="preserve">visión completa de las fases y </w:t>
      </w:r>
      <w:r w:rsidR="000D0661">
        <w:rPr>
          <w:lang w:val="es-ES"/>
        </w:rPr>
        <w:t xml:space="preserve">actividades que </w:t>
      </w:r>
      <w:r w:rsidR="00641B36">
        <w:rPr>
          <w:lang w:val="es-ES"/>
        </w:rPr>
        <w:t>son necesarias para culminar con el proyecto.</w:t>
      </w:r>
    </w:p>
    <w:p w14:paraId="45CC77B6" w14:textId="73095073" w:rsidR="002308BE" w:rsidRDefault="00795029" w:rsidP="002308BE">
      <w:pPr>
        <w:keepNext/>
      </w:pPr>
      <w:r w:rsidRPr="00795029">
        <w:rPr>
          <w:noProof/>
        </w:rPr>
        <w:drawing>
          <wp:inline distT="0" distB="0" distL="0" distR="0" wp14:anchorId="47603461" wp14:editId="794BD0D5">
            <wp:extent cx="5612130" cy="3084195"/>
            <wp:effectExtent l="0" t="0" r="7620" b="1905"/>
            <wp:docPr id="1518674190" name="Imagen 151867419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674190" name="Picture 1" descr="A screenshot of a computer&#10;&#10;Description automatically generated"/>
                    <pic:cNvPicPr/>
                  </pic:nvPicPr>
                  <pic:blipFill>
                    <a:blip r:embed="rId81"/>
                    <a:stretch>
                      <a:fillRect/>
                    </a:stretch>
                  </pic:blipFill>
                  <pic:spPr>
                    <a:xfrm>
                      <a:off x="0" y="0"/>
                      <a:ext cx="5612130" cy="3084195"/>
                    </a:xfrm>
                    <a:prstGeom prst="rect">
                      <a:avLst/>
                    </a:prstGeom>
                  </pic:spPr>
                </pic:pic>
              </a:graphicData>
            </a:graphic>
          </wp:inline>
        </w:drawing>
      </w:r>
    </w:p>
    <w:p w14:paraId="39C32841" w14:textId="12FE0709" w:rsidR="00A95AAD" w:rsidRPr="002308BE" w:rsidRDefault="002308BE" w:rsidP="002308BE">
      <w:pPr>
        <w:pStyle w:val="Caption"/>
        <w:jc w:val="center"/>
        <w:sectPr w:rsidR="00A95AAD" w:rsidRPr="002308BE" w:rsidSect="001F1E47">
          <w:headerReference w:type="default" r:id="rId82"/>
          <w:footerReference w:type="default" r:id="rId83"/>
          <w:pgSz w:w="12240" w:h="15840"/>
          <w:pgMar w:top="1417" w:right="1701" w:bottom="1417" w:left="1701" w:header="708" w:footer="708" w:gutter="0"/>
          <w:cols w:space="708"/>
          <w:docGrid w:linePitch="360"/>
        </w:sectPr>
      </w:pPr>
      <w:bookmarkStart w:id="230" w:name="_Ref153054020"/>
      <w:bookmarkStart w:id="231" w:name="_Toc153454276"/>
      <w:r>
        <w:t xml:space="preserve">Figura </w:t>
      </w:r>
      <w:r>
        <w:fldChar w:fldCharType="begin"/>
      </w:r>
      <w:r>
        <w:instrText xml:space="preserve"> SEQ Figura \* ARABIC </w:instrText>
      </w:r>
      <w:r>
        <w:fldChar w:fldCharType="separate"/>
      </w:r>
      <w:r w:rsidR="00A120EB">
        <w:rPr>
          <w:noProof/>
        </w:rPr>
        <w:t>41</w:t>
      </w:r>
      <w:r>
        <w:fldChar w:fldCharType="end"/>
      </w:r>
      <w:bookmarkEnd w:id="230"/>
      <w:r>
        <w:t>. Cronograma final última parte</w:t>
      </w:r>
      <w:bookmarkEnd w:id="231"/>
    </w:p>
    <w:p w14:paraId="03172F40" w14:textId="32852E00" w:rsidR="00871F1D" w:rsidRDefault="00871F1D" w:rsidP="00871F1D">
      <w:pPr>
        <w:jc w:val="left"/>
        <w:rPr>
          <w:rFonts w:eastAsia="Times New Roman" w:cs="Times New Roman"/>
          <w:b/>
          <w:sz w:val="28"/>
          <w:szCs w:val="28"/>
        </w:rPr>
      </w:pPr>
      <w:r>
        <w:rPr>
          <w:rFonts w:eastAsia="Times New Roman" w:cs="Times New Roman"/>
          <w:b/>
          <w:sz w:val="28"/>
          <w:szCs w:val="28"/>
        </w:rPr>
        <w:t xml:space="preserve">Apéndice </w:t>
      </w:r>
      <w:r w:rsidR="00C51AF2">
        <w:rPr>
          <w:rFonts w:eastAsia="Times New Roman" w:cs="Times New Roman"/>
          <w:b/>
          <w:sz w:val="28"/>
          <w:szCs w:val="28"/>
        </w:rPr>
        <w:t>C</w:t>
      </w:r>
      <w:r>
        <w:rPr>
          <w:rFonts w:eastAsia="Times New Roman" w:cs="Times New Roman"/>
          <w:b/>
          <w:sz w:val="28"/>
          <w:szCs w:val="28"/>
        </w:rPr>
        <w:t xml:space="preserve">. </w:t>
      </w:r>
      <w:r w:rsidR="00DE0BE6">
        <w:rPr>
          <w:rFonts w:eastAsia="Times New Roman" w:cs="Times New Roman"/>
          <w:b/>
          <w:sz w:val="28"/>
          <w:szCs w:val="28"/>
        </w:rPr>
        <w:t>Plan de riesgos</w:t>
      </w:r>
    </w:p>
    <w:p w14:paraId="1A431216" w14:textId="08C53D1A" w:rsidR="00F93618" w:rsidRDefault="00F93618" w:rsidP="00F93618">
      <w:pPr>
        <w:pStyle w:val="Caption"/>
        <w:keepNext/>
      </w:pPr>
    </w:p>
    <w:p w14:paraId="4963F485" w14:textId="3BC88D19" w:rsidR="000E3CBB" w:rsidRDefault="000E3CBB" w:rsidP="000E3CBB">
      <w:pPr>
        <w:pStyle w:val="Caption"/>
        <w:keepNext/>
      </w:pPr>
      <w:bookmarkStart w:id="232" w:name="_Toc153454209"/>
      <w:r>
        <w:t xml:space="preserve">Tabla </w:t>
      </w:r>
      <w:r>
        <w:fldChar w:fldCharType="begin"/>
      </w:r>
      <w:r>
        <w:instrText xml:space="preserve"> SEQ Tabla \* ARABIC </w:instrText>
      </w:r>
      <w:r>
        <w:fldChar w:fldCharType="separate"/>
      </w:r>
      <w:r w:rsidR="00553F75">
        <w:rPr>
          <w:noProof/>
        </w:rPr>
        <w:t>22</w:t>
      </w:r>
      <w:r>
        <w:fldChar w:fldCharType="end"/>
      </w:r>
      <w:r>
        <w:t>: Plan de riesgos</w:t>
      </w:r>
      <w:bookmarkEnd w:id="232"/>
    </w:p>
    <w:tbl>
      <w:tblPr>
        <w:tblStyle w:val="ListTable3-Accent2"/>
        <w:tblW w:w="13681" w:type="dxa"/>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6"/>
        <w:gridCol w:w="1559"/>
        <w:gridCol w:w="1276"/>
        <w:gridCol w:w="1984"/>
        <w:gridCol w:w="1276"/>
        <w:gridCol w:w="992"/>
        <w:gridCol w:w="1134"/>
        <w:gridCol w:w="2357"/>
        <w:gridCol w:w="2257"/>
      </w:tblGrid>
      <w:tr w:rsidR="006879A6" w:rsidRPr="00BC365A" w14:paraId="530A9233" w14:textId="77777777" w:rsidTr="00DC7997">
        <w:trPr>
          <w:cnfStyle w:val="100000000000" w:firstRow="1" w:lastRow="0" w:firstColumn="0" w:lastColumn="0" w:oddVBand="0" w:evenVBand="0" w:oddHBand="0" w:evenHBand="0" w:firstRowFirstColumn="0" w:firstRowLastColumn="0" w:lastRowFirstColumn="0" w:lastRowLastColumn="0"/>
          <w:trHeight w:val="753"/>
          <w:tblHeader/>
        </w:trPr>
        <w:tc>
          <w:tcPr>
            <w:cnfStyle w:val="001000000100" w:firstRow="0" w:lastRow="0" w:firstColumn="1" w:lastColumn="0" w:oddVBand="0" w:evenVBand="0" w:oddHBand="0" w:evenHBand="0" w:firstRowFirstColumn="1" w:firstRowLastColumn="0" w:lastRowFirstColumn="0" w:lastRowLastColumn="0"/>
            <w:tcW w:w="846" w:type="dxa"/>
          </w:tcPr>
          <w:p w14:paraId="1BB41F39" w14:textId="77777777" w:rsidR="006879A6" w:rsidRPr="00A95AAD" w:rsidRDefault="006879A6" w:rsidP="00A95AAD">
            <w:pPr>
              <w:spacing w:after="0"/>
              <w:jc w:val="center"/>
              <w:rPr>
                <w:rFonts w:cs="Times New Roman"/>
                <w:szCs w:val="24"/>
              </w:rPr>
            </w:pPr>
            <w:r w:rsidRPr="00A95AAD">
              <w:rPr>
                <w:rFonts w:cs="Times New Roman"/>
                <w:szCs w:val="24"/>
              </w:rPr>
              <w:t>Id riesgo</w:t>
            </w:r>
          </w:p>
        </w:tc>
        <w:tc>
          <w:tcPr>
            <w:tcW w:w="1559" w:type="dxa"/>
          </w:tcPr>
          <w:p w14:paraId="681E8860" w14:textId="77777777" w:rsidR="006879A6" w:rsidRPr="00A95AAD" w:rsidRDefault="006879A6" w:rsidP="00A95AAD">
            <w:pPr>
              <w:spacing w:after="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Descripción</w:t>
            </w:r>
          </w:p>
        </w:tc>
        <w:tc>
          <w:tcPr>
            <w:tcW w:w="1276" w:type="dxa"/>
          </w:tcPr>
          <w:p w14:paraId="7662AD54" w14:textId="77777777" w:rsidR="006879A6" w:rsidRPr="00A95AAD" w:rsidRDefault="006879A6" w:rsidP="00A95AAD">
            <w:pPr>
              <w:spacing w:after="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Fase afectada</w:t>
            </w:r>
          </w:p>
        </w:tc>
        <w:tc>
          <w:tcPr>
            <w:tcW w:w="1984" w:type="dxa"/>
          </w:tcPr>
          <w:p w14:paraId="42A06348" w14:textId="77777777" w:rsidR="006879A6" w:rsidRPr="00A95AAD" w:rsidRDefault="006879A6" w:rsidP="00A95AAD">
            <w:pPr>
              <w:spacing w:after="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Causa del riesgo</w:t>
            </w:r>
          </w:p>
        </w:tc>
        <w:tc>
          <w:tcPr>
            <w:tcW w:w="1276" w:type="dxa"/>
          </w:tcPr>
          <w:p w14:paraId="1E0D8D10" w14:textId="77777777" w:rsidR="006879A6" w:rsidRPr="00A95AAD" w:rsidRDefault="006879A6" w:rsidP="00A95AAD">
            <w:pPr>
              <w:spacing w:after="0"/>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A95AAD">
              <w:rPr>
                <w:rFonts w:cs="Times New Roman"/>
                <w:sz w:val="18"/>
                <w:szCs w:val="18"/>
              </w:rPr>
              <w:t>Probabilidad</w:t>
            </w:r>
          </w:p>
        </w:tc>
        <w:tc>
          <w:tcPr>
            <w:tcW w:w="992" w:type="dxa"/>
          </w:tcPr>
          <w:p w14:paraId="08E9525E" w14:textId="77777777" w:rsidR="006879A6" w:rsidRPr="00A95AAD" w:rsidRDefault="006879A6" w:rsidP="00A95AAD">
            <w:pPr>
              <w:spacing w:after="0"/>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A95AAD">
              <w:rPr>
                <w:rFonts w:cs="Times New Roman"/>
                <w:sz w:val="20"/>
                <w:szCs w:val="20"/>
              </w:rPr>
              <w:t>Impacto</w:t>
            </w:r>
          </w:p>
        </w:tc>
        <w:tc>
          <w:tcPr>
            <w:tcW w:w="1134" w:type="dxa"/>
          </w:tcPr>
          <w:p w14:paraId="7A09926C" w14:textId="77777777" w:rsidR="006879A6" w:rsidRPr="00A95AAD" w:rsidRDefault="006879A6" w:rsidP="00A95AAD">
            <w:pPr>
              <w:spacing w:after="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Nivel del riesgo</w:t>
            </w:r>
          </w:p>
        </w:tc>
        <w:tc>
          <w:tcPr>
            <w:tcW w:w="2357" w:type="dxa"/>
          </w:tcPr>
          <w:p w14:paraId="5C4334DD" w14:textId="77777777" w:rsidR="006879A6" w:rsidRPr="00A95AAD" w:rsidRDefault="006879A6" w:rsidP="00A95AAD">
            <w:pPr>
              <w:spacing w:after="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Estrategia de prevención</w:t>
            </w:r>
          </w:p>
        </w:tc>
        <w:tc>
          <w:tcPr>
            <w:tcW w:w="2257" w:type="dxa"/>
          </w:tcPr>
          <w:p w14:paraId="194FF767" w14:textId="77777777" w:rsidR="006879A6" w:rsidRPr="00A95AAD" w:rsidRDefault="006879A6" w:rsidP="00A95AAD">
            <w:pPr>
              <w:spacing w:after="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Estrategia de</w:t>
            </w:r>
          </w:p>
          <w:p w14:paraId="2BD2DA39" w14:textId="77777777" w:rsidR="006879A6" w:rsidRPr="00A95AAD" w:rsidRDefault="006879A6" w:rsidP="00A95AAD">
            <w:pPr>
              <w:spacing w:after="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Mitigación</w:t>
            </w:r>
          </w:p>
        </w:tc>
      </w:tr>
      <w:tr w:rsidR="006879A6" w:rsidRPr="00BC365A" w14:paraId="07D5946B" w14:textId="77777777" w:rsidTr="00DC7997">
        <w:trPr>
          <w:cnfStyle w:val="000000100000" w:firstRow="0" w:lastRow="0" w:firstColumn="0" w:lastColumn="0" w:oddVBand="0" w:evenVBand="0" w:oddHBand="1" w:evenHBand="0" w:firstRowFirstColumn="0" w:firstRowLastColumn="0" w:lastRowFirstColumn="0" w:lastRowLastColumn="0"/>
          <w:trHeight w:val="83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57979208" w14:textId="77777777" w:rsidR="006879A6" w:rsidRPr="00A95AAD" w:rsidRDefault="006879A6" w:rsidP="00A95AAD">
            <w:pPr>
              <w:spacing w:after="0"/>
              <w:rPr>
                <w:rFonts w:cs="Times New Roman"/>
                <w:szCs w:val="24"/>
              </w:rPr>
            </w:pPr>
            <w:r w:rsidRPr="00A95AAD">
              <w:rPr>
                <w:rFonts w:cs="Times New Roman"/>
                <w:szCs w:val="24"/>
              </w:rPr>
              <w:t>R-001</w:t>
            </w:r>
          </w:p>
        </w:tc>
        <w:tc>
          <w:tcPr>
            <w:tcW w:w="1559" w:type="dxa"/>
            <w:vAlign w:val="center"/>
          </w:tcPr>
          <w:p w14:paraId="6CCA1F23" w14:textId="77777777" w:rsidR="006879A6" w:rsidRPr="00A95AAD" w:rsidRDefault="006879A6" w:rsidP="00A95AAD">
            <w:pPr>
              <w:spacing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Llegar tarde a las sesiones de trabajo</w:t>
            </w:r>
          </w:p>
        </w:tc>
        <w:tc>
          <w:tcPr>
            <w:tcW w:w="1276" w:type="dxa"/>
            <w:vAlign w:val="center"/>
          </w:tcPr>
          <w:p w14:paraId="21196094" w14:textId="77777777" w:rsidR="006879A6" w:rsidRPr="00A95AAD" w:rsidRDefault="006879A6" w:rsidP="00A95AAD">
            <w:pPr>
              <w:spacing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Todas las fases</w:t>
            </w:r>
          </w:p>
        </w:tc>
        <w:tc>
          <w:tcPr>
            <w:tcW w:w="1984" w:type="dxa"/>
            <w:vAlign w:val="center"/>
          </w:tcPr>
          <w:p w14:paraId="659ABFBE" w14:textId="77777777" w:rsidR="006879A6" w:rsidRPr="00A95AAD" w:rsidRDefault="006879A6" w:rsidP="00A95AAD">
            <w:pPr>
              <w:spacing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Retrasos personales o transporte</w:t>
            </w:r>
          </w:p>
        </w:tc>
        <w:tc>
          <w:tcPr>
            <w:tcW w:w="1276" w:type="dxa"/>
            <w:vAlign w:val="center"/>
          </w:tcPr>
          <w:p w14:paraId="7CBABBC7" w14:textId="77777777" w:rsidR="006879A6" w:rsidRPr="00A95AAD" w:rsidRDefault="006879A6" w:rsidP="00A95AAD">
            <w:pPr>
              <w:spacing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4</w:t>
            </w:r>
          </w:p>
        </w:tc>
        <w:tc>
          <w:tcPr>
            <w:tcW w:w="992" w:type="dxa"/>
            <w:vAlign w:val="center"/>
          </w:tcPr>
          <w:p w14:paraId="22C2C6BE" w14:textId="77777777" w:rsidR="006879A6" w:rsidRPr="00A95AAD" w:rsidRDefault="006879A6" w:rsidP="00A95AAD">
            <w:pPr>
              <w:spacing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3</w:t>
            </w:r>
          </w:p>
        </w:tc>
        <w:tc>
          <w:tcPr>
            <w:tcW w:w="1134" w:type="dxa"/>
            <w:shd w:val="clear" w:color="auto" w:fill="FFFF00"/>
            <w:vAlign w:val="center"/>
          </w:tcPr>
          <w:p w14:paraId="254F2DD5" w14:textId="77777777" w:rsidR="006879A6" w:rsidRPr="00A95AAD" w:rsidRDefault="006879A6" w:rsidP="00A95AAD">
            <w:pPr>
              <w:spacing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12</w:t>
            </w:r>
          </w:p>
        </w:tc>
        <w:tc>
          <w:tcPr>
            <w:tcW w:w="2357" w:type="dxa"/>
            <w:vAlign w:val="center"/>
          </w:tcPr>
          <w:p w14:paraId="699E10CE" w14:textId="77777777" w:rsidR="006879A6" w:rsidRPr="00A95AAD" w:rsidRDefault="006879A6" w:rsidP="00A95AAD">
            <w:pPr>
              <w:spacing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Establecer horarios y recordatorios</w:t>
            </w:r>
          </w:p>
        </w:tc>
        <w:tc>
          <w:tcPr>
            <w:tcW w:w="2257" w:type="dxa"/>
            <w:vAlign w:val="center"/>
          </w:tcPr>
          <w:p w14:paraId="6FF7932A" w14:textId="77777777" w:rsidR="006879A6" w:rsidRPr="00A95AAD" w:rsidRDefault="006879A6" w:rsidP="00A95AAD">
            <w:pPr>
              <w:spacing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Reorganizar tareas</w:t>
            </w:r>
          </w:p>
        </w:tc>
      </w:tr>
      <w:tr w:rsidR="006879A6" w:rsidRPr="00BC365A" w14:paraId="42174A23" w14:textId="77777777" w:rsidTr="00DC7997">
        <w:trPr>
          <w:trHeight w:val="837"/>
        </w:trPr>
        <w:tc>
          <w:tcPr>
            <w:cnfStyle w:val="001000000000" w:firstRow="0" w:lastRow="0" w:firstColumn="1" w:lastColumn="0" w:oddVBand="0" w:evenVBand="0" w:oddHBand="0" w:evenHBand="0" w:firstRowFirstColumn="0" w:firstRowLastColumn="0" w:lastRowFirstColumn="0" w:lastRowLastColumn="0"/>
            <w:tcW w:w="846" w:type="dxa"/>
            <w:vAlign w:val="center"/>
          </w:tcPr>
          <w:p w14:paraId="27AB7E8D" w14:textId="77777777" w:rsidR="006879A6" w:rsidRPr="00A95AAD" w:rsidRDefault="006879A6" w:rsidP="00A95AAD">
            <w:pPr>
              <w:spacing w:after="0"/>
              <w:rPr>
                <w:rFonts w:cs="Times New Roman"/>
                <w:szCs w:val="24"/>
              </w:rPr>
            </w:pPr>
            <w:r w:rsidRPr="00A95AAD">
              <w:rPr>
                <w:rFonts w:cs="Times New Roman"/>
                <w:szCs w:val="24"/>
              </w:rPr>
              <w:t>R-002</w:t>
            </w:r>
          </w:p>
        </w:tc>
        <w:tc>
          <w:tcPr>
            <w:tcW w:w="1559" w:type="dxa"/>
            <w:vAlign w:val="center"/>
          </w:tcPr>
          <w:p w14:paraId="7922AB1B" w14:textId="77777777" w:rsidR="006879A6" w:rsidRPr="00A95AAD" w:rsidRDefault="006879A6" w:rsidP="00A95AAD">
            <w:pPr>
              <w:spacing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No seguir el cronograma</w:t>
            </w:r>
          </w:p>
        </w:tc>
        <w:tc>
          <w:tcPr>
            <w:tcW w:w="1276" w:type="dxa"/>
            <w:vAlign w:val="center"/>
          </w:tcPr>
          <w:p w14:paraId="420B1A61" w14:textId="77777777" w:rsidR="006879A6" w:rsidRPr="00A95AAD" w:rsidRDefault="006879A6" w:rsidP="00A95AAD">
            <w:pPr>
              <w:spacing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Todas las fases</w:t>
            </w:r>
          </w:p>
        </w:tc>
        <w:tc>
          <w:tcPr>
            <w:tcW w:w="1984" w:type="dxa"/>
            <w:vAlign w:val="center"/>
          </w:tcPr>
          <w:p w14:paraId="3EFFC08C" w14:textId="77777777" w:rsidR="006879A6" w:rsidRPr="00A95AAD" w:rsidRDefault="006879A6" w:rsidP="00A95AAD">
            <w:pPr>
              <w:spacing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Falta de seguimiento o cambios en prioridades</w:t>
            </w:r>
          </w:p>
        </w:tc>
        <w:tc>
          <w:tcPr>
            <w:tcW w:w="1276" w:type="dxa"/>
            <w:vAlign w:val="center"/>
          </w:tcPr>
          <w:p w14:paraId="748A955F" w14:textId="77777777" w:rsidR="006879A6" w:rsidRPr="00A95AAD" w:rsidRDefault="006879A6" w:rsidP="00A95AAD">
            <w:pPr>
              <w:spacing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5</w:t>
            </w:r>
          </w:p>
        </w:tc>
        <w:tc>
          <w:tcPr>
            <w:tcW w:w="992" w:type="dxa"/>
            <w:vAlign w:val="center"/>
          </w:tcPr>
          <w:p w14:paraId="0391478A" w14:textId="77777777" w:rsidR="006879A6" w:rsidRPr="00A95AAD" w:rsidRDefault="006879A6" w:rsidP="00A95AAD">
            <w:pPr>
              <w:spacing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5</w:t>
            </w:r>
          </w:p>
        </w:tc>
        <w:tc>
          <w:tcPr>
            <w:tcW w:w="1134" w:type="dxa"/>
            <w:shd w:val="clear" w:color="auto" w:fill="FF0000"/>
            <w:vAlign w:val="center"/>
          </w:tcPr>
          <w:p w14:paraId="77722D81" w14:textId="77777777" w:rsidR="006879A6" w:rsidRPr="00A95AAD" w:rsidRDefault="006879A6" w:rsidP="00A95AAD">
            <w:pPr>
              <w:spacing w:after="0"/>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A95AAD">
              <w:rPr>
                <w:rFonts w:cs="Times New Roman"/>
                <w:color w:val="000000" w:themeColor="text1"/>
                <w:szCs w:val="24"/>
              </w:rPr>
              <w:t>25</w:t>
            </w:r>
          </w:p>
        </w:tc>
        <w:tc>
          <w:tcPr>
            <w:tcW w:w="2357" w:type="dxa"/>
            <w:vAlign w:val="center"/>
          </w:tcPr>
          <w:p w14:paraId="7248ACCA" w14:textId="77777777" w:rsidR="006879A6" w:rsidRPr="00A95AAD" w:rsidRDefault="006879A6" w:rsidP="00A95AAD">
            <w:pPr>
              <w:spacing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Establecer un cronograma claro y realista</w:t>
            </w:r>
          </w:p>
        </w:tc>
        <w:tc>
          <w:tcPr>
            <w:tcW w:w="2257" w:type="dxa"/>
            <w:vAlign w:val="center"/>
          </w:tcPr>
          <w:p w14:paraId="6919B632" w14:textId="77777777" w:rsidR="006879A6" w:rsidRPr="00A95AAD" w:rsidRDefault="006879A6" w:rsidP="00A95AAD">
            <w:pPr>
              <w:spacing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Revisar, ajustar el cronograma</w:t>
            </w:r>
          </w:p>
          <w:p w14:paraId="1A6F7CE6" w14:textId="77777777" w:rsidR="006879A6" w:rsidRPr="00A95AAD" w:rsidRDefault="006879A6" w:rsidP="00A95AAD">
            <w:pPr>
              <w:spacing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Agregar horas y días de trabajo</w:t>
            </w:r>
          </w:p>
        </w:tc>
      </w:tr>
      <w:tr w:rsidR="006879A6" w:rsidRPr="00BC365A" w14:paraId="0EE014BD" w14:textId="77777777" w:rsidTr="00DC7997">
        <w:trPr>
          <w:cnfStyle w:val="000000100000" w:firstRow="0" w:lastRow="0" w:firstColumn="0" w:lastColumn="0" w:oddVBand="0" w:evenVBand="0" w:oddHBand="1" w:evenHBand="0" w:firstRowFirstColumn="0" w:firstRowLastColumn="0" w:lastRowFirstColumn="0" w:lastRowLastColumn="0"/>
          <w:trHeight w:val="73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1283FE9A" w14:textId="77777777" w:rsidR="006879A6" w:rsidRPr="00A95AAD" w:rsidRDefault="006879A6" w:rsidP="00A95AAD">
            <w:pPr>
              <w:spacing w:after="0"/>
              <w:rPr>
                <w:rFonts w:cs="Times New Roman"/>
                <w:szCs w:val="24"/>
              </w:rPr>
            </w:pPr>
            <w:r w:rsidRPr="00A95AAD">
              <w:rPr>
                <w:rFonts w:cs="Times New Roman"/>
                <w:szCs w:val="24"/>
              </w:rPr>
              <w:t>R-003</w:t>
            </w:r>
          </w:p>
        </w:tc>
        <w:tc>
          <w:tcPr>
            <w:tcW w:w="1559" w:type="dxa"/>
            <w:vAlign w:val="center"/>
          </w:tcPr>
          <w:p w14:paraId="6CCB2446" w14:textId="77777777" w:rsidR="006879A6" w:rsidRPr="00A95AAD" w:rsidRDefault="006879A6" w:rsidP="00A95AAD">
            <w:pPr>
              <w:spacing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Asesores y director no revisan documentos</w:t>
            </w:r>
          </w:p>
        </w:tc>
        <w:tc>
          <w:tcPr>
            <w:tcW w:w="1276" w:type="dxa"/>
            <w:vAlign w:val="center"/>
          </w:tcPr>
          <w:p w14:paraId="483B7276" w14:textId="77777777" w:rsidR="006879A6" w:rsidRPr="00A95AAD" w:rsidRDefault="006879A6" w:rsidP="00A95AAD">
            <w:pPr>
              <w:spacing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Todas las fases</w:t>
            </w:r>
          </w:p>
        </w:tc>
        <w:tc>
          <w:tcPr>
            <w:tcW w:w="1984" w:type="dxa"/>
            <w:vAlign w:val="center"/>
          </w:tcPr>
          <w:p w14:paraId="2BA2FB66" w14:textId="77777777" w:rsidR="006879A6" w:rsidRPr="00A95AAD" w:rsidRDefault="006879A6" w:rsidP="00A95AAD">
            <w:pPr>
              <w:spacing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Falta de tiempo o compromiso por parte de asesores y director</w:t>
            </w:r>
          </w:p>
        </w:tc>
        <w:tc>
          <w:tcPr>
            <w:tcW w:w="1276" w:type="dxa"/>
            <w:vAlign w:val="center"/>
          </w:tcPr>
          <w:p w14:paraId="26934C6D" w14:textId="77777777" w:rsidR="006879A6" w:rsidRPr="00A95AAD" w:rsidRDefault="006879A6" w:rsidP="00A95AAD">
            <w:pPr>
              <w:spacing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2</w:t>
            </w:r>
          </w:p>
        </w:tc>
        <w:tc>
          <w:tcPr>
            <w:tcW w:w="992" w:type="dxa"/>
            <w:vAlign w:val="center"/>
          </w:tcPr>
          <w:p w14:paraId="7BE7B94D" w14:textId="77777777" w:rsidR="006879A6" w:rsidRPr="00A95AAD" w:rsidRDefault="006879A6" w:rsidP="00A95AAD">
            <w:pPr>
              <w:spacing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3</w:t>
            </w:r>
          </w:p>
        </w:tc>
        <w:tc>
          <w:tcPr>
            <w:tcW w:w="1134" w:type="dxa"/>
            <w:shd w:val="clear" w:color="auto" w:fill="92D050"/>
            <w:vAlign w:val="center"/>
          </w:tcPr>
          <w:p w14:paraId="03BCB8A9" w14:textId="77777777" w:rsidR="006879A6" w:rsidRPr="00A95AAD" w:rsidRDefault="006879A6" w:rsidP="00A95AAD">
            <w:pPr>
              <w:spacing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6</w:t>
            </w:r>
          </w:p>
        </w:tc>
        <w:tc>
          <w:tcPr>
            <w:tcW w:w="2357" w:type="dxa"/>
            <w:vAlign w:val="center"/>
          </w:tcPr>
          <w:p w14:paraId="7A04DE45" w14:textId="77777777" w:rsidR="006879A6" w:rsidRPr="00A95AAD" w:rsidRDefault="006879A6" w:rsidP="00A95AAD">
            <w:pPr>
              <w:spacing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Establecer plazos para revisiones y seguimiento</w:t>
            </w:r>
          </w:p>
          <w:p w14:paraId="27CFE3B8" w14:textId="77777777" w:rsidR="006879A6" w:rsidRPr="00A95AAD" w:rsidRDefault="006879A6" w:rsidP="00A95AAD">
            <w:pPr>
              <w:spacing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Agendar reunión</w:t>
            </w:r>
          </w:p>
        </w:tc>
        <w:tc>
          <w:tcPr>
            <w:tcW w:w="2257" w:type="dxa"/>
            <w:vAlign w:val="center"/>
          </w:tcPr>
          <w:p w14:paraId="6D5FDDFC" w14:textId="0202A021" w:rsidR="006879A6" w:rsidRPr="00A95AAD" w:rsidRDefault="006879A6" w:rsidP="00A95AAD">
            <w:pPr>
              <w:spacing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 xml:space="preserve">Insistir en </w:t>
            </w:r>
            <w:r w:rsidR="00A95AAD" w:rsidRPr="00A95AAD">
              <w:rPr>
                <w:rFonts w:cs="Times New Roman"/>
                <w:szCs w:val="24"/>
              </w:rPr>
              <w:t>revisión</w:t>
            </w:r>
            <w:r w:rsidRPr="00A95AAD">
              <w:rPr>
                <w:rFonts w:cs="Times New Roman"/>
                <w:szCs w:val="24"/>
              </w:rPr>
              <w:t xml:space="preserve"> de documentos</w:t>
            </w:r>
          </w:p>
          <w:p w14:paraId="11D40C14" w14:textId="77777777" w:rsidR="006879A6" w:rsidRPr="00A95AAD" w:rsidRDefault="006879A6" w:rsidP="00A95AAD">
            <w:pPr>
              <w:spacing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Reagendar junta</w:t>
            </w:r>
          </w:p>
        </w:tc>
      </w:tr>
      <w:tr w:rsidR="006879A6" w:rsidRPr="00BC365A" w14:paraId="77666120" w14:textId="77777777" w:rsidTr="00DC7997">
        <w:trPr>
          <w:trHeight w:val="713"/>
        </w:trPr>
        <w:tc>
          <w:tcPr>
            <w:cnfStyle w:val="001000000000" w:firstRow="0" w:lastRow="0" w:firstColumn="1" w:lastColumn="0" w:oddVBand="0" w:evenVBand="0" w:oddHBand="0" w:evenHBand="0" w:firstRowFirstColumn="0" w:firstRowLastColumn="0" w:lastRowFirstColumn="0" w:lastRowLastColumn="0"/>
            <w:tcW w:w="846" w:type="dxa"/>
            <w:vAlign w:val="center"/>
          </w:tcPr>
          <w:p w14:paraId="45885659" w14:textId="77777777" w:rsidR="006879A6" w:rsidRPr="00A95AAD" w:rsidRDefault="006879A6" w:rsidP="00A95AAD">
            <w:pPr>
              <w:spacing w:after="0"/>
              <w:rPr>
                <w:rFonts w:cs="Times New Roman"/>
                <w:szCs w:val="24"/>
              </w:rPr>
            </w:pPr>
            <w:r w:rsidRPr="00A95AAD">
              <w:rPr>
                <w:rFonts w:cs="Times New Roman"/>
                <w:szCs w:val="24"/>
              </w:rPr>
              <w:t>R-004</w:t>
            </w:r>
          </w:p>
        </w:tc>
        <w:tc>
          <w:tcPr>
            <w:tcW w:w="1559" w:type="dxa"/>
            <w:vAlign w:val="center"/>
          </w:tcPr>
          <w:p w14:paraId="1A657D4F" w14:textId="77777777" w:rsidR="006879A6" w:rsidRPr="00A95AAD" w:rsidRDefault="006879A6" w:rsidP="00A95AAD">
            <w:pPr>
              <w:spacing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Pérdida de licencia de Office 365</w:t>
            </w:r>
          </w:p>
        </w:tc>
        <w:tc>
          <w:tcPr>
            <w:tcW w:w="1276" w:type="dxa"/>
            <w:vAlign w:val="center"/>
          </w:tcPr>
          <w:p w14:paraId="42850588" w14:textId="77777777" w:rsidR="006879A6" w:rsidRPr="00A95AAD" w:rsidRDefault="006879A6" w:rsidP="00A95AAD">
            <w:pPr>
              <w:spacing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Todas las fases</w:t>
            </w:r>
          </w:p>
        </w:tc>
        <w:tc>
          <w:tcPr>
            <w:tcW w:w="1984" w:type="dxa"/>
            <w:vAlign w:val="center"/>
          </w:tcPr>
          <w:p w14:paraId="04321757" w14:textId="77777777" w:rsidR="006879A6" w:rsidRPr="00A95AAD" w:rsidRDefault="006879A6" w:rsidP="00A95AAD">
            <w:pPr>
              <w:spacing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Expiración de la licencia o problemas de facturación</w:t>
            </w:r>
          </w:p>
        </w:tc>
        <w:tc>
          <w:tcPr>
            <w:tcW w:w="1276" w:type="dxa"/>
            <w:vAlign w:val="center"/>
          </w:tcPr>
          <w:p w14:paraId="10B60B6C" w14:textId="77777777" w:rsidR="006879A6" w:rsidRPr="00A95AAD" w:rsidRDefault="006879A6" w:rsidP="00A95AAD">
            <w:pPr>
              <w:spacing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2</w:t>
            </w:r>
          </w:p>
        </w:tc>
        <w:tc>
          <w:tcPr>
            <w:tcW w:w="992" w:type="dxa"/>
            <w:vAlign w:val="center"/>
          </w:tcPr>
          <w:p w14:paraId="32E0E528" w14:textId="77777777" w:rsidR="006879A6" w:rsidRPr="00A95AAD" w:rsidRDefault="006879A6" w:rsidP="00A95AAD">
            <w:pPr>
              <w:spacing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4</w:t>
            </w:r>
          </w:p>
        </w:tc>
        <w:tc>
          <w:tcPr>
            <w:tcW w:w="1134" w:type="dxa"/>
            <w:shd w:val="clear" w:color="auto" w:fill="92D050"/>
            <w:vAlign w:val="center"/>
          </w:tcPr>
          <w:p w14:paraId="78C40ED6" w14:textId="77777777" w:rsidR="006879A6" w:rsidRPr="00A95AAD" w:rsidRDefault="006879A6" w:rsidP="00A95AAD">
            <w:pPr>
              <w:spacing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8</w:t>
            </w:r>
          </w:p>
        </w:tc>
        <w:tc>
          <w:tcPr>
            <w:tcW w:w="2357" w:type="dxa"/>
            <w:vAlign w:val="center"/>
          </w:tcPr>
          <w:p w14:paraId="147A29BF" w14:textId="77777777" w:rsidR="006879A6" w:rsidRPr="00A95AAD" w:rsidRDefault="006879A6" w:rsidP="00A95AAD">
            <w:pPr>
              <w:spacing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Mantener un registro de las fechas de vencimiento</w:t>
            </w:r>
          </w:p>
        </w:tc>
        <w:tc>
          <w:tcPr>
            <w:tcW w:w="2257" w:type="dxa"/>
            <w:vAlign w:val="center"/>
          </w:tcPr>
          <w:p w14:paraId="2DA03D8F" w14:textId="77777777" w:rsidR="006879A6" w:rsidRPr="00A95AAD" w:rsidRDefault="006879A6" w:rsidP="00A95AAD">
            <w:pPr>
              <w:spacing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Comprar licencias</w:t>
            </w:r>
          </w:p>
        </w:tc>
      </w:tr>
      <w:tr w:rsidR="006879A6" w:rsidRPr="00BC365A" w14:paraId="571D2A41" w14:textId="77777777" w:rsidTr="00DC7997">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46" w:type="dxa"/>
            <w:vAlign w:val="center"/>
          </w:tcPr>
          <w:p w14:paraId="2DA90216" w14:textId="77777777" w:rsidR="006879A6" w:rsidRPr="00A95AAD" w:rsidRDefault="006879A6" w:rsidP="00A95AAD">
            <w:pPr>
              <w:spacing w:after="0"/>
              <w:rPr>
                <w:rFonts w:cs="Times New Roman"/>
                <w:szCs w:val="24"/>
              </w:rPr>
            </w:pPr>
            <w:r w:rsidRPr="00A95AAD">
              <w:rPr>
                <w:rFonts w:cs="Times New Roman"/>
                <w:szCs w:val="24"/>
              </w:rPr>
              <w:t>R-005</w:t>
            </w:r>
          </w:p>
        </w:tc>
        <w:tc>
          <w:tcPr>
            <w:tcW w:w="1559" w:type="dxa"/>
            <w:vAlign w:val="center"/>
          </w:tcPr>
          <w:p w14:paraId="47C1CA67" w14:textId="77777777" w:rsidR="006879A6" w:rsidRPr="00A95AAD" w:rsidRDefault="006879A6" w:rsidP="00A95AAD">
            <w:pPr>
              <w:spacing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No contar con licencia de software a usar</w:t>
            </w:r>
          </w:p>
        </w:tc>
        <w:tc>
          <w:tcPr>
            <w:tcW w:w="1276" w:type="dxa"/>
            <w:vAlign w:val="center"/>
          </w:tcPr>
          <w:p w14:paraId="707EA509" w14:textId="77777777" w:rsidR="006879A6" w:rsidRPr="00A95AAD" w:rsidRDefault="006879A6" w:rsidP="00A95AAD">
            <w:pPr>
              <w:spacing w:after="0" w:line="259"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Todas las fases</w:t>
            </w:r>
          </w:p>
        </w:tc>
        <w:tc>
          <w:tcPr>
            <w:tcW w:w="1984" w:type="dxa"/>
            <w:vAlign w:val="center"/>
          </w:tcPr>
          <w:p w14:paraId="458E3F62" w14:textId="77777777" w:rsidR="006879A6" w:rsidRPr="00A95AAD" w:rsidRDefault="006879A6" w:rsidP="00A95AAD">
            <w:pPr>
              <w:spacing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Olvido o falta de adquisición de licencias</w:t>
            </w:r>
          </w:p>
        </w:tc>
        <w:tc>
          <w:tcPr>
            <w:tcW w:w="1276" w:type="dxa"/>
            <w:vAlign w:val="center"/>
          </w:tcPr>
          <w:p w14:paraId="7D2268D7" w14:textId="77777777" w:rsidR="006879A6" w:rsidRPr="00A95AAD" w:rsidRDefault="006879A6" w:rsidP="00A95AAD">
            <w:pPr>
              <w:spacing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3</w:t>
            </w:r>
          </w:p>
        </w:tc>
        <w:tc>
          <w:tcPr>
            <w:tcW w:w="992" w:type="dxa"/>
            <w:vAlign w:val="center"/>
          </w:tcPr>
          <w:p w14:paraId="2C1D02EF" w14:textId="77777777" w:rsidR="006879A6" w:rsidRPr="00A95AAD" w:rsidRDefault="006879A6" w:rsidP="00A95AAD">
            <w:pPr>
              <w:spacing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3</w:t>
            </w:r>
          </w:p>
        </w:tc>
        <w:tc>
          <w:tcPr>
            <w:tcW w:w="1134" w:type="dxa"/>
            <w:shd w:val="clear" w:color="auto" w:fill="FFFF00"/>
            <w:vAlign w:val="center"/>
          </w:tcPr>
          <w:p w14:paraId="700643FE" w14:textId="77777777" w:rsidR="006879A6" w:rsidRPr="00A95AAD" w:rsidRDefault="006879A6" w:rsidP="00A95AAD">
            <w:pPr>
              <w:spacing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9</w:t>
            </w:r>
          </w:p>
        </w:tc>
        <w:tc>
          <w:tcPr>
            <w:tcW w:w="2357" w:type="dxa"/>
            <w:vAlign w:val="center"/>
          </w:tcPr>
          <w:p w14:paraId="3B6B57D1" w14:textId="77777777" w:rsidR="006879A6" w:rsidRPr="00A95AAD" w:rsidRDefault="006879A6" w:rsidP="00A95AAD">
            <w:pPr>
              <w:spacing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Realizar un inventario de licencias necesarias</w:t>
            </w:r>
          </w:p>
        </w:tc>
        <w:tc>
          <w:tcPr>
            <w:tcW w:w="2257" w:type="dxa"/>
            <w:vAlign w:val="center"/>
          </w:tcPr>
          <w:p w14:paraId="2014C02C" w14:textId="77777777" w:rsidR="006879A6" w:rsidRPr="00A95AAD" w:rsidRDefault="006879A6" w:rsidP="00A95AAD">
            <w:pPr>
              <w:spacing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Obtener licencias adicionales</w:t>
            </w:r>
          </w:p>
        </w:tc>
      </w:tr>
      <w:tr w:rsidR="006879A6" w:rsidRPr="00BC365A" w14:paraId="370E9D37" w14:textId="77777777" w:rsidTr="00DC7997">
        <w:trPr>
          <w:trHeight w:val="144"/>
        </w:trPr>
        <w:tc>
          <w:tcPr>
            <w:cnfStyle w:val="001000000000" w:firstRow="0" w:lastRow="0" w:firstColumn="1" w:lastColumn="0" w:oddVBand="0" w:evenVBand="0" w:oddHBand="0" w:evenHBand="0" w:firstRowFirstColumn="0" w:firstRowLastColumn="0" w:lastRowFirstColumn="0" w:lastRowLastColumn="0"/>
            <w:tcW w:w="846" w:type="dxa"/>
            <w:vAlign w:val="center"/>
          </w:tcPr>
          <w:p w14:paraId="14EAEA64" w14:textId="77777777" w:rsidR="006879A6" w:rsidRPr="00A95AAD" w:rsidRDefault="006879A6" w:rsidP="00A95AAD">
            <w:pPr>
              <w:spacing w:after="0"/>
              <w:rPr>
                <w:rFonts w:cs="Times New Roman"/>
                <w:szCs w:val="24"/>
              </w:rPr>
            </w:pPr>
            <w:r w:rsidRPr="00A95AAD">
              <w:rPr>
                <w:rFonts w:cs="Times New Roman"/>
                <w:szCs w:val="24"/>
              </w:rPr>
              <w:t>R-006</w:t>
            </w:r>
          </w:p>
        </w:tc>
        <w:tc>
          <w:tcPr>
            <w:tcW w:w="1559" w:type="dxa"/>
            <w:vAlign w:val="center"/>
          </w:tcPr>
          <w:p w14:paraId="132EAB96" w14:textId="77777777" w:rsidR="006879A6" w:rsidRPr="00A95AAD" w:rsidRDefault="006879A6" w:rsidP="00A95AAD">
            <w:pPr>
              <w:spacing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Enfermedades físicas de los integrantes</w:t>
            </w:r>
          </w:p>
        </w:tc>
        <w:tc>
          <w:tcPr>
            <w:tcW w:w="1276" w:type="dxa"/>
            <w:vAlign w:val="center"/>
          </w:tcPr>
          <w:p w14:paraId="0079683F" w14:textId="77777777" w:rsidR="006879A6" w:rsidRPr="00A95AAD" w:rsidRDefault="006879A6" w:rsidP="00A95AAD">
            <w:pPr>
              <w:spacing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Todas las fases</w:t>
            </w:r>
          </w:p>
        </w:tc>
        <w:tc>
          <w:tcPr>
            <w:tcW w:w="1984" w:type="dxa"/>
            <w:vAlign w:val="center"/>
          </w:tcPr>
          <w:p w14:paraId="4CA0E8B1" w14:textId="77777777" w:rsidR="006879A6" w:rsidRPr="00A95AAD" w:rsidRDefault="006879A6" w:rsidP="00A95AAD">
            <w:pPr>
              <w:spacing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Enfermedades inesperadas de los miembros del equipo</w:t>
            </w:r>
          </w:p>
        </w:tc>
        <w:tc>
          <w:tcPr>
            <w:tcW w:w="1276" w:type="dxa"/>
            <w:vAlign w:val="center"/>
          </w:tcPr>
          <w:p w14:paraId="540BA3CB" w14:textId="77777777" w:rsidR="006879A6" w:rsidRPr="00A95AAD" w:rsidRDefault="006879A6" w:rsidP="00A95AAD">
            <w:pPr>
              <w:spacing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3</w:t>
            </w:r>
          </w:p>
        </w:tc>
        <w:tc>
          <w:tcPr>
            <w:tcW w:w="992" w:type="dxa"/>
            <w:vAlign w:val="center"/>
          </w:tcPr>
          <w:p w14:paraId="5D9791B7" w14:textId="77777777" w:rsidR="006879A6" w:rsidRPr="00A95AAD" w:rsidRDefault="006879A6" w:rsidP="00A95AAD">
            <w:pPr>
              <w:spacing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4</w:t>
            </w:r>
          </w:p>
        </w:tc>
        <w:tc>
          <w:tcPr>
            <w:tcW w:w="1134" w:type="dxa"/>
            <w:shd w:val="clear" w:color="auto" w:fill="FFFF00"/>
            <w:vAlign w:val="center"/>
          </w:tcPr>
          <w:p w14:paraId="1ABDF3B2" w14:textId="77777777" w:rsidR="006879A6" w:rsidRPr="00A95AAD" w:rsidRDefault="006879A6" w:rsidP="00A95AAD">
            <w:pPr>
              <w:spacing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12</w:t>
            </w:r>
          </w:p>
        </w:tc>
        <w:tc>
          <w:tcPr>
            <w:tcW w:w="2357" w:type="dxa"/>
            <w:vAlign w:val="center"/>
          </w:tcPr>
          <w:p w14:paraId="043AC1D1" w14:textId="77777777" w:rsidR="006879A6" w:rsidRPr="00A95AAD" w:rsidRDefault="006879A6" w:rsidP="00A95AAD">
            <w:pPr>
              <w:spacing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Realizar los cuidados de salud normales</w:t>
            </w:r>
          </w:p>
        </w:tc>
        <w:tc>
          <w:tcPr>
            <w:tcW w:w="2257" w:type="dxa"/>
            <w:vAlign w:val="center"/>
          </w:tcPr>
          <w:p w14:paraId="5D2A33B5" w14:textId="77777777" w:rsidR="006879A6" w:rsidRPr="00A95AAD" w:rsidRDefault="006879A6" w:rsidP="00A95AAD">
            <w:pPr>
              <w:spacing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Reasignar tareas temporales y asignar más horas de trabajo</w:t>
            </w:r>
          </w:p>
        </w:tc>
      </w:tr>
      <w:tr w:rsidR="006879A6" w:rsidRPr="00BC365A" w14:paraId="214312F7" w14:textId="77777777" w:rsidTr="00DC7997">
        <w:trPr>
          <w:cnfStyle w:val="000000100000" w:firstRow="0" w:lastRow="0" w:firstColumn="0" w:lastColumn="0" w:oddVBand="0" w:evenVBand="0" w:oddHBand="1" w:evenHBand="0" w:firstRowFirstColumn="0" w:firstRowLastColumn="0" w:lastRowFirstColumn="0" w:lastRowLastColumn="0"/>
          <w:trHeight w:val="72"/>
        </w:trPr>
        <w:tc>
          <w:tcPr>
            <w:cnfStyle w:val="001000000000" w:firstRow="0" w:lastRow="0" w:firstColumn="1" w:lastColumn="0" w:oddVBand="0" w:evenVBand="0" w:oddHBand="0" w:evenHBand="0" w:firstRowFirstColumn="0" w:firstRowLastColumn="0" w:lastRowFirstColumn="0" w:lastRowLastColumn="0"/>
            <w:tcW w:w="846" w:type="dxa"/>
            <w:vAlign w:val="center"/>
          </w:tcPr>
          <w:p w14:paraId="46B2277D" w14:textId="77777777" w:rsidR="006879A6" w:rsidRPr="00A95AAD" w:rsidRDefault="006879A6" w:rsidP="00A95AAD">
            <w:pPr>
              <w:spacing w:after="0"/>
              <w:rPr>
                <w:rFonts w:cs="Times New Roman"/>
                <w:b w:val="0"/>
                <w:szCs w:val="24"/>
              </w:rPr>
            </w:pPr>
            <w:r w:rsidRPr="00A95AAD">
              <w:rPr>
                <w:rFonts w:cs="Times New Roman"/>
                <w:szCs w:val="24"/>
              </w:rPr>
              <w:t>R-007</w:t>
            </w:r>
          </w:p>
        </w:tc>
        <w:tc>
          <w:tcPr>
            <w:tcW w:w="1559" w:type="dxa"/>
            <w:vAlign w:val="center"/>
          </w:tcPr>
          <w:p w14:paraId="3BA1BE74" w14:textId="77777777" w:rsidR="006879A6" w:rsidRPr="00A95AAD" w:rsidRDefault="006879A6" w:rsidP="00A95AAD">
            <w:pPr>
              <w:spacing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Cuadro de ansiedad y/o depresión</w:t>
            </w:r>
          </w:p>
        </w:tc>
        <w:tc>
          <w:tcPr>
            <w:tcW w:w="1276" w:type="dxa"/>
            <w:vAlign w:val="center"/>
          </w:tcPr>
          <w:p w14:paraId="47142C07" w14:textId="77777777" w:rsidR="006879A6" w:rsidRPr="00A95AAD" w:rsidRDefault="006879A6" w:rsidP="00A95AAD">
            <w:pPr>
              <w:spacing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Todas las fases</w:t>
            </w:r>
          </w:p>
        </w:tc>
        <w:tc>
          <w:tcPr>
            <w:tcW w:w="1984" w:type="dxa"/>
            <w:vAlign w:val="center"/>
          </w:tcPr>
          <w:p w14:paraId="6BE9D1BF" w14:textId="77777777" w:rsidR="006879A6" w:rsidRPr="00A95AAD" w:rsidRDefault="006879A6" w:rsidP="00A95AAD">
            <w:pPr>
              <w:spacing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Problemas de salud mental</w:t>
            </w:r>
          </w:p>
        </w:tc>
        <w:tc>
          <w:tcPr>
            <w:tcW w:w="1276" w:type="dxa"/>
            <w:vAlign w:val="center"/>
          </w:tcPr>
          <w:p w14:paraId="042077FD" w14:textId="77777777" w:rsidR="006879A6" w:rsidRPr="00A95AAD" w:rsidRDefault="006879A6" w:rsidP="00A95AAD">
            <w:pPr>
              <w:spacing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3</w:t>
            </w:r>
          </w:p>
        </w:tc>
        <w:tc>
          <w:tcPr>
            <w:tcW w:w="992" w:type="dxa"/>
            <w:vAlign w:val="center"/>
          </w:tcPr>
          <w:p w14:paraId="6CA7D217" w14:textId="77777777" w:rsidR="006879A6" w:rsidRPr="00A95AAD" w:rsidRDefault="006879A6" w:rsidP="00A95AAD">
            <w:pPr>
              <w:spacing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4</w:t>
            </w:r>
          </w:p>
        </w:tc>
        <w:tc>
          <w:tcPr>
            <w:tcW w:w="1134" w:type="dxa"/>
            <w:shd w:val="clear" w:color="auto" w:fill="FFFF00"/>
            <w:vAlign w:val="center"/>
          </w:tcPr>
          <w:p w14:paraId="7D33AA7F" w14:textId="77777777" w:rsidR="006879A6" w:rsidRPr="00A95AAD" w:rsidRDefault="006879A6" w:rsidP="00A95AAD">
            <w:pPr>
              <w:spacing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12</w:t>
            </w:r>
          </w:p>
        </w:tc>
        <w:tc>
          <w:tcPr>
            <w:tcW w:w="2357" w:type="dxa"/>
            <w:vAlign w:val="center"/>
          </w:tcPr>
          <w:p w14:paraId="4220CAF0" w14:textId="77777777" w:rsidR="006879A6" w:rsidRPr="00A95AAD" w:rsidRDefault="006879A6" w:rsidP="00A95AAD">
            <w:pPr>
              <w:spacing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Acudir a profesionales de la salud mental cada dos semanas</w:t>
            </w:r>
          </w:p>
        </w:tc>
        <w:tc>
          <w:tcPr>
            <w:tcW w:w="2257" w:type="dxa"/>
            <w:vAlign w:val="center"/>
          </w:tcPr>
          <w:p w14:paraId="7F163C50" w14:textId="77777777" w:rsidR="006879A6" w:rsidRPr="00A95AAD" w:rsidRDefault="006879A6" w:rsidP="00A95AAD">
            <w:pPr>
              <w:spacing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Ofrecer apoyo y recursos</w:t>
            </w:r>
          </w:p>
          <w:p w14:paraId="1314D52E" w14:textId="554C6008" w:rsidR="006879A6" w:rsidRPr="00A95AAD" w:rsidRDefault="00A95AAD" w:rsidP="00A95AAD">
            <w:pPr>
              <w:spacing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Asignar</w:t>
            </w:r>
            <w:r w:rsidR="006879A6" w:rsidRPr="00A95AAD">
              <w:rPr>
                <w:rFonts w:cs="Times New Roman"/>
                <w:szCs w:val="24"/>
              </w:rPr>
              <w:t xml:space="preserve"> más horas y días de trabajo</w:t>
            </w:r>
          </w:p>
        </w:tc>
      </w:tr>
      <w:tr w:rsidR="006879A6" w:rsidRPr="00BC365A" w14:paraId="442FAC6E" w14:textId="77777777" w:rsidTr="00DC7997">
        <w:trPr>
          <w:trHeight w:val="783"/>
        </w:trPr>
        <w:tc>
          <w:tcPr>
            <w:cnfStyle w:val="001000000000" w:firstRow="0" w:lastRow="0" w:firstColumn="1" w:lastColumn="0" w:oddVBand="0" w:evenVBand="0" w:oddHBand="0" w:evenHBand="0" w:firstRowFirstColumn="0" w:firstRowLastColumn="0" w:lastRowFirstColumn="0" w:lastRowLastColumn="0"/>
            <w:tcW w:w="846" w:type="dxa"/>
            <w:vAlign w:val="center"/>
          </w:tcPr>
          <w:p w14:paraId="253B4BA0" w14:textId="77777777" w:rsidR="006879A6" w:rsidRPr="00A95AAD" w:rsidRDefault="006879A6" w:rsidP="00A95AAD">
            <w:pPr>
              <w:spacing w:after="0"/>
              <w:rPr>
                <w:rFonts w:cs="Times New Roman"/>
                <w:szCs w:val="24"/>
              </w:rPr>
            </w:pPr>
            <w:r w:rsidRPr="00A95AAD">
              <w:rPr>
                <w:rFonts w:cs="Times New Roman"/>
                <w:szCs w:val="24"/>
              </w:rPr>
              <w:t>R-008</w:t>
            </w:r>
          </w:p>
        </w:tc>
        <w:tc>
          <w:tcPr>
            <w:tcW w:w="1559" w:type="dxa"/>
            <w:vAlign w:val="center"/>
          </w:tcPr>
          <w:p w14:paraId="6ED0EDF2" w14:textId="77777777" w:rsidR="006879A6" w:rsidRPr="00A95AAD" w:rsidRDefault="006879A6" w:rsidP="00A95AAD">
            <w:pPr>
              <w:spacing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Eventos personales</w:t>
            </w:r>
          </w:p>
        </w:tc>
        <w:tc>
          <w:tcPr>
            <w:tcW w:w="1276" w:type="dxa"/>
            <w:vAlign w:val="center"/>
          </w:tcPr>
          <w:p w14:paraId="60455F4A" w14:textId="77777777" w:rsidR="006879A6" w:rsidRPr="00A95AAD" w:rsidRDefault="006879A6" w:rsidP="00A95AAD">
            <w:pPr>
              <w:spacing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Todas las fases</w:t>
            </w:r>
          </w:p>
        </w:tc>
        <w:tc>
          <w:tcPr>
            <w:tcW w:w="1984" w:type="dxa"/>
            <w:vAlign w:val="center"/>
          </w:tcPr>
          <w:p w14:paraId="606575D1" w14:textId="77777777" w:rsidR="006879A6" w:rsidRPr="00A95AAD" w:rsidRDefault="006879A6" w:rsidP="00A95AAD">
            <w:pPr>
              <w:spacing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Planes,</w:t>
            </w:r>
            <w:r>
              <w:rPr>
                <w:rFonts w:cs="Times New Roman"/>
                <w:szCs w:val="24"/>
              </w:rPr>
              <w:t xml:space="preserve"> </w:t>
            </w:r>
            <w:r w:rsidRPr="00A95AAD">
              <w:rPr>
                <w:rFonts w:cs="Times New Roman"/>
                <w:szCs w:val="24"/>
              </w:rPr>
              <w:t>problemas, acuerdos familiares. Actividades extracurriculares</w:t>
            </w:r>
          </w:p>
          <w:p w14:paraId="2F65CE42" w14:textId="77777777" w:rsidR="006879A6" w:rsidRPr="00A95AAD" w:rsidRDefault="006879A6" w:rsidP="00A95AAD">
            <w:pPr>
              <w:spacing w:after="0"/>
              <w:cnfStyle w:val="000000000000" w:firstRow="0" w:lastRow="0" w:firstColumn="0" w:lastColumn="0" w:oddVBand="0" w:evenVBand="0" w:oddHBand="0" w:evenHBand="0" w:firstRowFirstColumn="0" w:firstRowLastColumn="0" w:lastRowFirstColumn="0" w:lastRowLastColumn="0"/>
              <w:rPr>
                <w:rFonts w:cs="Times New Roman"/>
                <w:szCs w:val="24"/>
              </w:rPr>
            </w:pPr>
          </w:p>
        </w:tc>
        <w:tc>
          <w:tcPr>
            <w:tcW w:w="1276" w:type="dxa"/>
            <w:vAlign w:val="center"/>
          </w:tcPr>
          <w:p w14:paraId="6FA69310" w14:textId="77777777" w:rsidR="006879A6" w:rsidRPr="00A95AAD" w:rsidRDefault="006879A6" w:rsidP="00A95AAD">
            <w:pPr>
              <w:spacing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3</w:t>
            </w:r>
          </w:p>
        </w:tc>
        <w:tc>
          <w:tcPr>
            <w:tcW w:w="992" w:type="dxa"/>
            <w:vAlign w:val="center"/>
          </w:tcPr>
          <w:p w14:paraId="6464CBE4" w14:textId="77777777" w:rsidR="006879A6" w:rsidRPr="00A95AAD" w:rsidRDefault="006879A6" w:rsidP="00A95AAD">
            <w:pPr>
              <w:spacing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3</w:t>
            </w:r>
          </w:p>
        </w:tc>
        <w:tc>
          <w:tcPr>
            <w:tcW w:w="1134" w:type="dxa"/>
            <w:shd w:val="clear" w:color="auto" w:fill="FFFF00"/>
            <w:vAlign w:val="center"/>
          </w:tcPr>
          <w:p w14:paraId="09EEC612" w14:textId="77777777" w:rsidR="006879A6" w:rsidRPr="00A95AAD" w:rsidRDefault="006879A6" w:rsidP="00A95AAD">
            <w:pPr>
              <w:spacing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9</w:t>
            </w:r>
          </w:p>
        </w:tc>
        <w:tc>
          <w:tcPr>
            <w:tcW w:w="2357" w:type="dxa"/>
            <w:vAlign w:val="center"/>
          </w:tcPr>
          <w:p w14:paraId="283144A8" w14:textId="77777777" w:rsidR="006879A6" w:rsidRPr="00A95AAD" w:rsidRDefault="006879A6" w:rsidP="00A95AAD">
            <w:pPr>
              <w:spacing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Fomentar la comunicación sobre eventos personales</w:t>
            </w:r>
          </w:p>
        </w:tc>
        <w:tc>
          <w:tcPr>
            <w:tcW w:w="2257" w:type="dxa"/>
            <w:vAlign w:val="center"/>
          </w:tcPr>
          <w:p w14:paraId="0523A9A4" w14:textId="77777777" w:rsidR="006879A6" w:rsidRPr="00A95AAD" w:rsidRDefault="006879A6" w:rsidP="00A95AAD">
            <w:pPr>
              <w:spacing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Reasignar tareas y horas de trabajo</w:t>
            </w:r>
          </w:p>
        </w:tc>
      </w:tr>
      <w:tr w:rsidR="006879A6" w:rsidRPr="00BC365A" w14:paraId="5EBC40C5" w14:textId="77777777" w:rsidTr="00DC7997">
        <w:trPr>
          <w:cnfStyle w:val="000000100000" w:firstRow="0" w:lastRow="0" w:firstColumn="0" w:lastColumn="0" w:oddVBand="0" w:evenVBand="0" w:oddHBand="1" w:evenHBand="0" w:firstRowFirstColumn="0" w:firstRowLastColumn="0" w:lastRowFirstColumn="0" w:lastRowLastColumn="0"/>
          <w:trHeight w:val="986"/>
        </w:trPr>
        <w:tc>
          <w:tcPr>
            <w:cnfStyle w:val="001000000000" w:firstRow="0" w:lastRow="0" w:firstColumn="1" w:lastColumn="0" w:oddVBand="0" w:evenVBand="0" w:oddHBand="0" w:evenHBand="0" w:firstRowFirstColumn="0" w:firstRowLastColumn="0" w:lastRowFirstColumn="0" w:lastRowLastColumn="0"/>
            <w:tcW w:w="846" w:type="dxa"/>
            <w:vAlign w:val="center"/>
          </w:tcPr>
          <w:p w14:paraId="73F6C61C" w14:textId="77777777" w:rsidR="006879A6" w:rsidRPr="00A95AAD" w:rsidRDefault="006879A6" w:rsidP="00A95AAD">
            <w:pPr>
              <w:spacing w:after="0"/>
              <w:rPr>
                <w:rFonts w:cs="Times New Roman"/>
                <w:szCs w:val="24"/>
              </w:rPr>
            </w:pPr>
            <w:r w:rsidRPr="00A95AAD">
              <w:rPr>
                <w:rFonts w:cs="Times New Roman"/>
                <w:szCs w:val="24"/>
              </w:rPr>
              <w:t>R-009</w:t>
            </w:r>
          </w:p>
        </w:tc>
        <w:tc>
          <w:tcPr>
            <w:tcW w:w="1559" w:type="dxa"/>
            <w:vAlign w:val="center"/>
          </w:tcPr>
          <w:p w14:paraId="5D1B0B51" w14:textId="77777777" w:rsidR="006879A6" w:rsidRPr="00A95AAD" w:rsidRDefault="006879A6" w:rsidP="00A95AAD">
            <w:pPr>
              <w:spacing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Sin conexión a internet durante actividades</w:t>
            </w:r>
          </w:p>
        </w:tc>
        <w:tc>
          <w:tcPr>
            <w:tcW w:w="1276" w:type="dxa"/>
            <w:vAlign w:val="center"/>
          </w:tcPr>
          <w:p w14:paraId="718E1909" w14:textId="77777777" w:rsidR="006879A6" w:rsidRPr="00A95AAD" w:rsidRDefault="006879A6" w:rsidP="00A95AAD">
            <w:pPr>
              <w:spacing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Todas las fases</w:t>
            </w:r>
          </w:p>
        </w:tc>
        <w:tc>
          <w:tcPr>
            <w:tcW w:w="1984" w:type="dxa"/>
            <w:vAlign w:val="center"/>
          </w:tcPr>
          <w:p w14:paraId="73635CB6" w14:textId="77777777" w:rsidR="006879A6" w:rsidRPr="00A95AAD" w:rsidRDefault="006879A6" w:rsidP="00A95AAD">
            <w:pPr>
              <w:spacing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Problemas técnicos o interrupciones en la conexión</w:t>
            </w:r>
          </w:p>
        </w:tc>
        <w:tc>
          <w:tcPr>
            <w:tcW w:w="1276" w:type="dxa"/>
            <w:vAlign w:val="center"/>
          </w:tcPr>
          <w:p w14:paraId="45E8A86E" w14:textId="77777777" w:rsidR="006879A6" w:rsidRPr="00A95AAD" w:rsidRDefault="006879A6" w:rsidP="00A95AAD">
            <w:pPr>
              <w:spacing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5</w:t>
            </w:r>
          </w:p>
        </w:tc>
        <w:tc>
          <w:tcPr>
            <w:tcW w:w="992" w:type="dxa"/>
            <w:vAlign w:val="center"/>
          </w:tcPr>
          <w:p w14:paraId="0992569C" w14:textId="77777777" w:rsidR="006879A6" w:rsidRPr="00A95AAD" w:rsidRDefault="006879A6" w:rsidP="00A95AAD">
            <w:pPr>
              <w:spacing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4</w:t>
            </w:r>
          </w:p>
        </w:tc>
        <w:tc>
          <w:tcPr>
            <w:tcW w:w="1134" w:type="dxa"/>
            <w:shd w:val="clear" w:color="auto" w:fill="FF0000"/>
            <w:vAlign w:val="center"/>
          </w:tcPr>
          <w:p w14:paraId="4E115F8F" w14:textId="77777777" w:rsidR="006879A6" w:rsidRPr="00A95AAD" w:rsidRDefault="006879A6" w:rsidP="00A95AAD">
            <w:pPr>
              <w:spacing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20</w:t>
            </w:r>
          </w:p>
        </w:tc>
        <w:tc>
          <w:tcPr>
            <w:tcW w:w="2357" w:type="dxa"/>
            <w:vAlign w:val="center"/>
          </w:tcPr>
          <w:p w14:paraId="0B8BD655" w14:textId="77777777" w:rsidR="006879A6" w:rsidRPr="00A95AAD" w:rsidRDefault="006879A6" w:rsidP="00A95AAD">
            <w:pPr>
              <w:spacing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Evitar actividades que requieran conexión.</w:t>
            </w:r>
          </w:p>
        </w:tc>
        <w:tc>
          <w:tcPr>
            <w:tcW w:w="2257" w:type="dxa"/>
            <w:vAlign w:val="center"/>
          </w:tcPr>
          <w:p w14:paraId="0EAA2524" w14:textId="77777777" w:rsidR="006879A6" w:rsidRPr="00A95AAD" w:rsidRDefault="006879A6" w:rsidP="00A95AAD">
            <w:pPr>
              <w:spacing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Realizar tareas sin conexión y sincronizar después.</w:t>
            </w:r>
          </w:p>
          <w:p w14:paraId="305F9AA4" w14:textId="77777777" w:rsidR="006879A6" w:rsidRPr="00A95AAD" w:rsidRDefault="006879A6" w:rsidP="00A95AAD">
            <w:pPr>
              <w:spacing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Utilizar los datos móviles.</w:t>
            </w:r>
          </w:p>
        </w:tc>
      </w:tr>
      <w:tr w:rsidR="006879A6" w:rsidRPr="00BC365A" w14:paraId="09F7CB37" w14:textId="77777777" w:rsidTr="00DC7997">
        <w:trPr>
          <w:trHeight w:val="88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770DB26F" w14:textId="77777777" w:rsidR="006879A6" w:rsidRPr="00A95AAD" w:rsidRDefault="006879A6" w:rsidP="00A95AAD">
            <w:pPr>
              <w:spacing w:after="0"/>
              <w:rPr>
                <w:rFonts w:cs="Times New Roman"/>
                <w:szCs w:val="24"/>
              </w:rPr>
            </w:pPr>
            <w:r w:rsidRPr="00A95AAD">
              <w:rPr>
                <w:rFonts w:cs="Times New Roman"/>
                <w:szCs w:val="24"/>
              </w:rPr>
              <w:t>R-010</w:t>
            </w:r>
          </w:p>
        </w:tc>
        <w:tc>
          <w:tcPr>
            <w:tcW w:w="1559" w:type="dxa"/>
            <w:vAlign w:val="center"/>
          </w:tcPr>
          <w:p w14:paraId="6383499A" w14:textId="77777777" w:rsidR="006879A6" w:rsidRPr="00A95AAD" w:rsidRDefault="006879A6" w:rsidP="00A95AAD">
            <w:pPr>
              <w:spacing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Pérdida de avances</w:t>
            </w:r>
          </w:p>
        </w:tc>
        <w:tc>
          <w:tcPr>
            <w:tcW w:w="1276" w:type="dxa"/>
            <w:vAlign w:val="center"/>
          </w:tcPr>
          <w:p w14:paraId="3EAB8DC2" w14:textId="77777777" w:rsidR="006879A6" w:rsidRPr="00A95AAD" w:rsidRDefault="006879A6" w:rsidP="00A95AAD">
            <w:pPr>
              <w:spacing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Todas las fases</w:t>
            </w:r>
          </w:p>
        </w:tc>
        <w:tc>
          <w:tcPr>
            <w:tcW w:w="1984" w:type="dxa"/>
            <w:vAlign w:val="center"/>
          </w:tcPr>
          <w:p w14:paraId="566A2C22" w14:textId="77777777" w:rsidR="006879A6" w:rsidRPr="00A95AAD" w:rsidRDefault="006879A6" w:rsidP="00A95AAD">
            <w:pPr>
              <w:spacing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Falla al guardar, sin conexión, error al juntar avances</w:t>
            </w:r>
          </w:p>
        </w:tc>
        <w:tc>
          <w:tcPr>
            <w:tcW w:w="1276" w:type="dxa"/>
            <w:vAlign w:val="center"/>
          </w:tcPr>
          <w:p w14:paraId="422BFA54" w14:textId="77777777" w:rsidR="006879A6" w:rsidRPr="00A95AAD" w:rsidRDefault="006879A6" w:rsidP="00A95AAD">
            <w:pPr>
              <w:spacing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2</w:t>
            </w:r>
          </w:p>
        </w:tc>
        <w:tc>
          <w:tcPr>
            <w:tcW w:w="992" w:type="dxa"/>
            <w:vAlign w:val="center"/>
          </w:tcPr>
          <w:p w14:paraId="2C2F4A86" w14:textId="77777777" w:rsidR="006879A6" w:rsidRPr="00A95AAD" w:rsidRDefault="006879A6" w:rsidP="00A95AAD">
            <w:pPr>
              <w:spacing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4</w:t>
            </w:r>
          </w:p>
        </w:tc>
        <w:tc>
          <w:tcPr>
            <w:tcW w:w="1134" w:type="dxa"/>
            <w:shd w:val="clear" w:color="auto" w:fill="92D050"/>
            <w:vAlign w:val="center"/>
          </w:tcPr>
          <w:p w14:paraId="2D4AC0A3" w14:textId="77777777" w:rsidR="006879A6" w:rsidRPr="00A95AAD" w:rsidRDefault="006879A6" w:rsidP="00A95AAD">
            <w:pPr>
              <w:spacing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8</w:t>
            </w:r>
          </w:p>
        </w:tc>
        <w:tc>
          <w:tcPr>
            <w:tcW w:w="2357" w:type="dxa"/>
            <w:vAlign w:val="center"/>
          </w:tcPr>
          <w:p w14:paraId="27CCEB68" w14:textId="77777777" w:rsidR="006879A6" w:rsidRPr="00A95AAD" w:rsidRDefault="006879A6" w:rsidP="00A95AAD">
            <w:pPr>
              <w:spacing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Realizar copias de seguridad frecuentes en diversos servicios</w:t>
            </w:r>
          </w:p>
        </w:tc>
        <w:tc>
          <w:tcPr>
            <w:tcW w:w="2257" w:type="dxa"/>
            <w:vAlign w:val="center"/>
          </w:tcPr>
          <w:p w14:paraId="7B6FC57A" w14:textId="77777777" w:rsidR="006879A6" w:rsidRPr="00A95AAD" w:rsidRDefault="006879A6" w:rsidP="00A95AAD">
            <w:pPr>
              <w:spacing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Restaurar desde copias de seguridad</w:t>
            </w:r>
          </w:p>
        </w:tc>
      </w:tr>
      <w:tr w:rsidR="006879A6" w:rsidRPr="00BC365A" w14:paraId="06350C53" w14:textId="77777777" w:rsidTr="00DC7997">
        <w:trPr>
          <w:cnfStyle w:val="000000100000" w:firstRow="0" w:lastRow="0" w:firstColumn="0" w:lastColumn="0" w:oddVBand="0" w:evenVBand="0" w:oddHBand="1" w:evenHBand="0" w:firstRowFirstColumn="0" w:firstRowLastColumn="0" w:lastRowFirstColumn="0" w:lastRowLastColumn="0"/>
          <w:trHeight w:val="1205"/>
        </w:trPr>
        <w:tc>
          <w:tcPr>
            <w:cnfStyle w:val="001000000000" w:firstRow="0" w:lastRow="0" w:firstColumn="1" w:lastColumn="0" w:oddVBand="0" w:evenVBand="0" w:oddHBand="0" w:evenHBand="0" w:firstRowFirstColumn="0" w:firstRowLastColumn="0" w:lastRowFirstColumn="0" w:lastRowLastColumn="0"/>
            <w:tcW w:w="846" w:type="dxa"/>
            <w:vAlign w:val="center"/>
          </w:tcPr>
          <w:p w14:paraId="023BB40F" w14:textId="77777777" w:rsidR="006879A6" w:rsidRPr="00A95AAD" w:rsidRDefault="006879A6" w:rsidP="00A95AAD">
            <w:pPr>
              <w:spacing w:after="0"/>
              <w:rPr>
                <w:rFonts w:cs="Times New Roman"/>
                <w:szCs w:val="24"/>
              </w:rPr>
            </w:pPr>
            <w:r w:rsidRPr="00A95AAD">
              <w:rPr>
                <w:rFonts w:cs="Times New Roman"/>
                <w:szCs w:val="24"/>
              </w:rPr>
              <w:t>R-011</w:t>
            </w:r>
          </w:p>
        </w:tc>
        <w:tc>
          <w:tcPr>
            <w:tcW w:w="1559" w:type="dxa"/>
            <w:vAlign w:val="center"/>
          </w:tcPr>
          <w:p w14:paraId="477743F8" w14:textId="77777777" w:rsidR="006879A6" w:rsidRPr="00A95AAD" w:rsidRDefault="006879A6" w:rsidP="00A95AAD">
            <w:pPr>
              <w:spacing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Destrucción de dispositivos</w:t>
            </w:r>
          </w:p>
        </w:tc>
        <w:tc>
          <w:tcPr>
            <w:tcW w:w="1276" w:type="dxa"/>
            <w:vAlign w:val="center"/>
          </w:tcPr>
          <w:p w14:paraId="4577547E" w14:textId="77777777" w:rsidR="006879A6" w:rsidRPr="00A95AAD" w:rsidRDefault="006879A6" w:rsidP="00A95AAD">
            <w:pPr>
              <w:spacing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Todas las fases</w:t>
            </w:r>
          </w:p>
        </w:tc>
        <w:tc>
          <w:tcPr>
            <w:tcW w:w="1984" w:type="dxa"/>
            <w:vAlign w:val="center"/>
          </w:tcPr>
          <w:p w14:paraId="0DF136A0" w14:textId="273ADA04" w:rsidR="006879A6" w:rsidRPr="00A95AAD" w:rsidRDefault="006879A6" w:rsidP="00A95AAD">
            <w:pPr>
              <w:spacing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 xml:space="preserve">Falla crítica del SO, falla dentro del disco del </w:t>
            </w:r>
            <w:r w:rsidR="00A95AAD" w:rsidRPr="00A95AAD">
              <w:rPr>
                <w:rFonts w:cs="Times New Roman"/>
                <w:szCs w:val="24"/>
              </w:rPr>
              <w:t>dispositivo</w:t>
            </w:r>
          </w:p>
        </w:tc>
        <w:tc>
          <w:tcPr>
            <w:tcW w:w="1276" w:type="dxa"/>
            <w:vAlign w:val="center"/>
          </w:tcPr>
          <w:p w14:paraId="79C94B39" w14:textId="77777777" w:rsidR="006879A6" w:rsidRPr="00A95AAD" w:rsidRDefault="006879A6" w:rsidP="00A95AAD">
            <w:pPr>
              <w:spacing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2</w:t>
            </w:r>
          </w:p>
        </w:tc>
        <w:tc>
          <w:tcPr>
            <w:tcW w:w="992" w:type="dxa"/>
            <w:vAlign w:val="center"/>
          </w:tcPr>
          <w:p w14:paraId="3A57C544" w14:textId="77777777" w:rsidR="006879A6" w:rsidRPr="00A95AAD" w:rsidRDefault="006879A6" w:rsidP="00A95AAD">
            <w:pPr>
              <w:spacing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4</w:t>
            </w:r>
          </w:p>
        </w:tc>
        <w:tc>
          <w:tcPr>
            <w:tcW w:w="1134" w:type="dxa"/>
            <w:shd w:val="clear" w:color="auto" w:fill="92D050"/>
            <w:vAlign w:val="center"/>
          </w:tcPr>
          <w:p w14:paraId="54378969" w14:textId="77777777" w:rsidR="006879A6" w:rsidRPr="00A95AAD" w:rsidRDefault="006879A6" w:rsidP="00A95AAD">
            <w:pPr>
              <w:spacing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8</w:t>
            </w:r>
          </w:p>
        </w:tc>
        <w:tc>
          <w:tcPr>
            <w:tcW w:w="2357" w:type="dxa"/>
            <w:vAlign w:val="center"/>
          </w:tcPr>
          <w:p w14:paraId="719F5476" w14:textId="77777777" w:rsidR="006879A6" w:rsidRPr="00A95AAD" w:rsidRDefault="006879A6" w:rsidP="00A95AAD">
            <w:pPr>
              <w:spacing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Mantener la menor cantidad de datos en dispositivos, cuidar minuciosamente los dispositivos</w:t>
            </w:r>
          </w:p>
        </w:tc>
        <w:tc>
          <w:tcPr>
            <w:tcW w:w="2257" w:type="dxa"/>
            <w:vAlign w:val="center"/>
          </w:tcPr>
          <w:p w14:paraId="08783279" w14:textId="77777777" w:rsidR="006879A6" w:rsidRPr="00A95AAD" w:rsidRDefault="006879A6" w:rsidP="00A95AAD">
            <w:pPr>
              <w:spacing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Reemplazar o reparar dispositivos dañados</w:t>
            </w:r>
          </w:p>
        </w:tc>
      </w:tr>
      <w:tr w:rsidR="006879A6" w:rsidRPr="00BC365A" w14:paraId="138A89A0" w14:textId="77777777" w:rsidTr="00DC7997">
        <w:trPr>
          <w:trHeight w:val="144"/>
        </w:trPr>
        <w:tc>
          <w:tcPr>
            <w:cnfStyle w:val="001000000000" w:firstRow="0" w:lastRow="0" w:firstColumn="1" w:lastColumn="0" w:oddVBand="0" w:evenVBand="0" w:oddHBand="0" w:evenHBand="0" w:firstRowFirstColumn="0" w:firstRowLastColumn="0" w:lastRowFirstColumn="0" w:lastRowLastColumn="0"/>
            <w:tcW w:w="846" w:type="dxa"/>
            <w:vAlign w:val="center"/>
          </w:tcPr>
          <w:p w14:paraId="3C2680C1" w14:textId="77777777" w:rsidR="006879A6" w:rsidRPr="00A95AAD" w:rsidRDefault="006879A6" w:rsidP="00A95AAD">
            <w:pPr>
              <w:spacing w:after="0"/>
              <w:rPr>
                <w:rFonts w:cs="Times New Roman"/>
                <w:szCs w:val="24"/>
              </w:rPr>
            </w:pPr>
            <w:r w:rsidRPr="00A95AAD">
              <w:rPr>
                <w:rFonts w:cs="Times New Roman"/>
                <w:szCs w:val="24"/>
              </w:rPr>
              <w:t>R-012</w:t>
            </w:r>
          </w:p>
        </w:tc>
        <w:tc>
          <w:tcPr>
            <w:tcW w:w="1559" w:type="dxa"/>
            <w:vAlign w:val="center"/>
          </w:tcPr>
          <w:p w14:paraId="2C263339" w14:textId="77777777" w:rsidR="006879A6" w:rsidRPr="00A95AAD" w:rsidRDefault="006879A6" w:rsidP="00A95AAD">
            <w:pPr>
              <w:spacing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Destrucción de copias de seguridad</w:t>
            </w:r>
          </w:p>
        </w:tc>
        <w:tc>
          <w:tcPr>
            <w:tcW w:w="1276" w:type="dxa"/>
            <w:vAlign w:val="center"/>
          </w:tcPr>
          <w:p w14:paraId="5087D3A5" w14:textId="77777777" w:rsidR="006879A6" w:rsidRPr="00A95AAD" w:rsidRDefault="006879A6" w:rsidP="00A95AAD">
            <w:pPr>
              <w:spacing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Todas las fases</w:t>
            </w:r>
          </w:p>
        </w:tc>
        <w:tc>
          <w:tcPr>
            <w:tcW w:w="1984" w:type="dxa"/>
            <w:vAlign w:val="center"/>
          </w:tcPr>
          <w:p w14:paraId="05CF34CA" w14:textId="77777777" w:rsidR="006879A6" w:rsidRPr="00A95AAD" w:rsidRDefault="006879A6" w:rsidP="00A95AAD">
            <w:pPr>
              <w:spacing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Caida de OneDrive, iCloud, Github, falla en discos físicos</w:t>
            </w:r>
          </w:p>
        </w:tc>
        <w:tc>
          <w:tcPr>
            <w:tcW w:w="1276" w:type="dxa"/>
            <w:vAlign w:val="center"/>
          </w:tcPr>
          <w:p w14:paraId="7928E6AC" w14:textId="77777777" w:rsidR="006879A6" w:rsidRPr="00A95AAD" w:rsidRDefault="006879A6" w:rsidP="00A95AAD">
            <w:pPr>
              <w:spacing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2</w:t>
            </w:r>
          </w:p>
        </w:tc>
        <w:tc>
          <w:tcPr>
            <w:tcW w:w="992" w:type="dxa"/>
            <w:vAlign w:val="center"/>
          </w:tcPr>
          <w:p w14:paraId="312644A7" w14:textId="77777777" w:rsidR="006879A6" w:rsidRPr="00A95AAD" w:rsidRDefault="006879A6" w:rsidP="00A95AAD">
            <w:pPr>
              <w:spacing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4</w:t>
            </w:r>
          </w:p>
        </w:tc>
        <w:tc>
          <w:tcPr>
            <w:tcW w:w="1134" w:type="dxa"/>
            <w:shd w:val="clear" w:color="auto" w:fill="92D050"/>
            <w:vAlign w:val="center"/>
          </w:tcPr>
          <w:p w14:paraId="2424915D" w14:textId="77777777" w:rsidR="006879A6" w:rsidRPr="00A95AAD" w:rsidRDefault="006879A6" w:rsidP="00A95AAD">
            <w:pPr>
              <w:spacing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8</w:t>
            </w:r>
          </w:p>
        </w:tc>
        <w:tc>
          <w:tcPr>
            <w:tcW w:w="2357" w:type="dxa"/>
            <w:vAlign w:val="center"/>
          </w:tcPr>
          <w:p w14:paraId="29E95655" w14:textId="77777777" w:rsidR="006879A6" w:rsidRPr="00A95AAD" w:rsidRDefault="006879A6" w:rsidP="00A95AAD">
            <w:pPr>
              <w:spacing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Almacenar copias de seguridad en diversas ubicaciones tanto físicas como en la nube</w:t>
            </w:r>
          </w:p>
        </w:tc>
        <w:tc>
          <w:tcPr>
            <w:tcW w:w="2257" w:type="dxa"/>
            <w:vAlign w:val="center"/>
          </w:tcPr>
          <w:p w14:paraId="77A1C189" w14:textId="77777777" w:rsidR="006879A6" w:rsidRPr="00A95AAD" w:rsidRDefault="006879A6" w:rsidP="00A95AAD">
            <w:pPr>
              <w:spacing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Recuperar datos de fuentes alternativas, regenerar archivos</w:t>
            </w:r>
          </w:p>
        </w:tc>
      </w:tr>
      <w:tr w:rsidR="006879A6" w:rsidRPr="00BC365A" w14:paraId="46520BF8" w14:textId="77777777" w:rsidTr="00DC7997">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46" w:type="dxa"/>
          </w:tcPr>
          <w:p w14:paraId="44CE857C" w14:textId="77777777" w:rsidR="006879A6" w:rsidRPr="00A95AAD" w:rsidRDefault="006879A6" w:rsidP="00A95AAD">
            <w:pPr>
              <w:spacing w:after="0"/>
              <w:rPr>
                <w:rFonts w:cs="Times New Roman"/>
                <w:szCs w:val="24"/>
              </w:rPr>
            </w:pPr>
            <w:r w:rsidRPr="00A95AAD">
              <w:rPr>
                <w:rFonts w:cs="Times New Roman"/>
                <w:szCs w:val="24"/>
              </w:rPr>
              <w:t>R-013</w:t>
            </w:r>
          </w:p>
        </w:tc>
        <w:tc>
          <w:tcPr>
            <w:tcW w:w="1559" w:type="dxa"/>
          </w:tcPr>
          <w:p w14:paraId="41E3AF07" w14:textId="42EAF9A1" w:rsidR="006879A6" w:rsidRPr="00A95AAD" w:rsidRDefault="006879A6" w:rsidP="00A95AAD">
            <w:pPr>
              <w:spacing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 xml:space="preserve">Actividades </w:t>
            </w:r>
            <w:r w:rsidR="00A95AAD" w:rsidRPr="00A95AAD">
              <w:rPr>
                <w:rFonts w:cs="Times New Roman"/>
                <w:szCs w:val="24"/>
              </w:rPr>
              <w:t>asignadas</w:t>
            </w:r>
            <w:r w:rsidRPr="00A95AAD">
              <w:rPr>
                <w:rFonts w:cs="Times New Roman"/>
                <w:szCs w:val="24"/>
              </w:rPr>
              <w:t xml:space="preserve"> en servicio social</w:t>
            </w:r>
          </w:p>
        </w:tc>
        <w:tc>
          <w:tcPr>
            <w:tcW w:w="1276" w:type="dxa"/>
          </w:tcPr>
          <w:p w14:paraId="56BE763C" w14:textId="77777777" w:rsidR="006879A6" w:rsidRPr="00A95AAD" w:rsidRDefault="006879A6" w:rsidP="00A95AAD">
            <w:pPr>
              <w:spacing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Todas las fases</w:t>
            </w:r>
          </w:p>
        </w:tc>
        <w:tc>
          <w:tcPr>
            <w:tcW w:w="1984" w:type="dxa"/>
          </w:tcPr>
          <w:p w14:paraId="63CABBB4" w14:textId="17CA964F" w:rsidR="006879A6" w:rsidRPr="00A95AAD" w:rsidRDefault="006879A6" w:rsidP="00A95AAD">
            <w:pPr>
              <w:spacing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Servicio Social de los integrantes del equipo</w:t>
            </w:r>
          </w:p>
        </w:tc>
        <w:tc>
          <w:tcPr>
            <w:tcW w:w="1276" w:type="dxa"/>
          </w:tcPr>
          <w:p w14:paraId="738FD569" w14:textId="77777777" w:rsidR="006879A6" w:rsidRPr="00A95AAD" w:rsidRDefault="006879A6" w:rsidP="00A95AAD">
            <w:pPr>
              <w:spacing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5</w:t>
            </w:r>
          </w:p>
        </w:tc>
        <w:tc>
          <w:tcPr>
            <w:tcW w:w="992" w:type="dxa"/>
          </w:tcPr>
          <w:p w14:paraId="6FFB01FF" w14:textId="77777777" w:rsidR="006879A6" w:rsidRPr="00A95AAD" w:rsidRDefault="006879A6" w:rsidP="00A95AAD">
            <w:pPr>
              <w:spacing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3</w:t>
            </w:r>
          </w:p>
        </w:tc>
        <w:tc>
          <w:tcPr>
            <w:tcW w:w="1134" w:type="dxa"/>
            <w:shd w:val="clear" w:color="auto" w:fill="FFFF00"/>
          </w:tcPr>
          <w:p w14:paraId="0B88805C" w14:textId="77777777" w:rsidR="006879A6" w:rsidRPr="00A95AAD" w:rsidRDefault="006879A6" w:rsidP="00A95AAD">
            <w:pPr>
              <w:spacing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15</w:t>
            </w:r>
          </w:p>
        </w:tc>
        <w:tc>
          <w:tcPr>
            <w:tcW w:w="2357" w:type="dxa"/>
          </w:tcPr>
          <w:p w14:paraId="0EB1127B" w14:textId="77777777" w:rsidR="006879A6" w:rsidRPr="00A95AAD" w:rsidRDefault="006879A6" w:rsidP="00A95AAD">
            <w:pPr>
              <w:spacing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Mejor organización de actividades y de los tiempos</w:t>
            </w:r>
          </w:p>
        </w:tc>
        <w:tc>
          <w:tcPr>
            <w:tcW w:w="2257" w:type="dxa"/>
          </w:tcPr>
          <w:p w14:paraId="3A1EAFFB" w14:textId="77777777" w:rsidR="006879A6" w:rsidRPr="00A95AAD" w:rsidRDefault="006879A6" w:rsidP="00A95AAD">
            <w:pPr>
              <w:spacing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A95AAD">
              <w:rPr>
                <w:rFonts w:cs="Times New Roman"/>
                <w:szCs w:val="24"/>
              </w:rPr>
              <w:t>Reasignar tiempo y días de trabajo</w:t>
            </w:r>
          </w:p>
        </w:tc>
      </w:tr>
      <w:tr w:rsidR="006879A6" w:rsidRPr="00BC365A" w14:paraId="4C942375" w14:textId="77777777" w:rsidTr="00DC7997">
        <w:trPr>
          <w:trHeight w:val="237"/>
        </w:trPr>
        <w:tc>
          <w:tcPr>
            <w:cnfStyle w:val="001000000000" w:firstRow="0" w:lastRow="0" w:firstColumn="1" w:lastColumn="0" w:oddVBand="0" w:evenVBand="0" w:oddHBand="0" w:evenHBand="0" w:firstRowFirstColumn="0" w:firstRowLastColumn="0" w:lastRowFirstColumn="0" w:lastRowLastColumn="0"/>
            <w:tcW w:w="846" w:type="dxa"/>
          </w:tcPr>
          <w:p w14:paraId="54A2167D" w14:textId="77777777" w:rsidR="006879A6" w:rsidRPr="00A95AAD" w:rsidRDefault="006879A6" w:rsidP="00A95AAD">
            <w:pPr>
              <w:spacing w:after="0"/>
              <w:rPr>
                <w:rFonts w:cs="Times New Roman"/>
                <w:szCs w:val="24"/>
              </w:rPr>
            </w:pPr>
            <w:r w:rsidRPr="00A95AAD">
              <w:rPr>
                <w:rFonts w:cs="Times New Roman"/>
                <w:szCs w:val="24"/>
              </w:rPr>
              <w:t>R-014</w:t>
            </w:r>
          </w:p>
        </w:tc>
        <w:tc>
          <w:tcPr>
            <w:tcW w:w="1559" w:type="dxa"/>
          </w:tcPr>
          <w:p w14:paraId="69459ABD" w14:textId="77777777" w:rsidR="006879A6" w:rsidRPr="00A95AAD" w:rsidRDefault="006879A6" w:rsidP="00A95AAD">
            <w:pPr>
              <w:spacing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Modificación de requerimientos</w:t>
            </w:r>
          </w:p>
        </w:tc>
        <w:tc>
          <w:tcPr>
            <w:tcW w:w="1276" w:type="dxa"/>
          </w:tcPr>
          <w:p w14:paraId="2E4E42FE" w14:textId="77777777" w:rsidR="006879A6" w:rsidRPr="00A95AAD" w:rsidRDefault="006879A6" w:rsidP="00A95AAD">
            <w:pPr>
              <w:spacing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Todas las fases.</w:t>
            </w:r>
          </w:p>
        </w:tc>
        <w:tc>
          <w:tcPr>
            <w:tcW w:w="1984" w:type="dxa"/>
          </w:tcPr>
          <w:p w14:paraId="0B6CC732" w14:textId="77777777" w:rsidR="006879A6" w:rsidRPr="00A95AAD" w:rsidRDefault="006879A6" w:rsidP="00A95AAD">
            <w:pPr>
              <w:spacing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Salida de un integrante del equipo, modificación de asesores y reenfoque de proyecto.</w:t>
            </w:r>
          </w:p>
        </w:tc>
        <w:tc>
          <w:tcPr>
            <w:tcW w:w="1276" w:type="dxa"/>
          </w:tcPr>
          <w:p w14:paraId="67227020" w14:textId="77777777" w:rsidR="006879A6" w:rsidRPr="00A95AAD" w:rsidRDefault="006879A6" w:rsidP="00A95AAD">
            <w:pPr>
              <w:spacing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2</w:t>
            </w:r>
          </w:p>
        </w:tc>
        <w:tc>
          <w:tcPr>
            <w:tcW w:w="992" w:type="dxa"/>
          </w:tcPr>
          <w:p w14:paraId="2F3466D9" w14:textId="77777777" w:rsidR="006879A6" w:rsidRPr="00A95AAD" w:rsidRDefault="006879A6" w:rsidP="00A95AAD">
            <w:pPr>
              <w:spacing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5</w:t>
            </w:r>
          </w:p>
        </w:tc>
        <w:tc>
          <w:tcPr>
            <w:tcW w:w="1134" w:type="dxa"/>
            <w:shd w:val="clear" w:color="auto" w:fill="FFFF00"/>
          </w:tcPr>
          <w:p w14:paraId="085A69E7" w14:textId="77777777" w:rsidR="006879A6" w:rsidRPr="00A95AAD" w:rsidRDefault="006879A6" w:rsidP="00A95AAD">
            <w:pPr>
              <w:spacing w:after="0"/>
              <w:jc w:val="center"/>
              <w:cnfStyle w:val="000000000000" w:firstRow="0" w:lastRow="0" w:firstColumn="0" w:lastColumn="0" w:oddVBand="0" w:evenVBand="0" w:oddHBand="0" w:evenHBand="0" w:firstRowFirstColumn="0" w:firstRowLastColumn="0" w:lastRowFirstColumn="0" w:lastRowLastColumn="0"/>
              <w:rPr>
                <w:rFonts w:cs="Times New Roman"/>
                <w:color w:val="FF0000"/>
                <w:szCs w:val="24"/>
                <w:highlight w:val="yellow"/>
              </w:rPr>
            </w:pPr>
            <w:r w:rsidRPr="00A95AAD">
              <w:rPr>
                <w:rFonts w:cs="Times New Roman"/>
                <w:szCs w:val="24"/>
                <w:highlight w:val="yellow"/>
              </w:rPr>
              <w:t>10</w:t>
            </w:r>
          </w:p>
        </w:tc>
        <w:tc>
          <w:tcPr>
            <w:tcW w:w="2357" w:type="dxa"/>
          </w:tcPr>
          <w:p w14:paraId="0F9D78F2" w14:textId="77777777" w:rsidR="006879A6" w:rsidRPr="00A95AAD" w:rsidRDefault="006879A6" w:rsidP="00A95AAD">
            <w:pPr>
              <w:spacing w:after="0"/>
              <w:cnfStyle w:val="000000000000" w:firstRow="0" w:lastRow="0" w:firstColumn="0" w:lastColumn="0" w:oddVBand="0" w:evenVBand="0" w:oddHBand="0" w:evenHBand="0" w:firstRowFirstColumn="0" w:firstRowLastColumn="0" w:lastRowFirstColumn="0" w:lastRowLastColumn="0"/>
              <w:rPr>
                <w:rFonts w:cs="Times New Roman"/>
                <w:szCs w:val="24"/>
              </w:rPr>
            </w:pPr>
          </w:p>
        </w:tc>
        <w:tc>
          <w:tcPr>
            <w:tcW w:w="2257" w:type="dxa"/>
          </w:tcPr>
          <w:p w14:paraId="27358DF8" w14:textId="77777777" w:rsidR="006879A6" w:rsidRPr="00A95AAD" w:rsidRDefault="006879A6" w:rsidP="00A95AAD">
            <w:pPr>
              <w:spacing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A95AAD">
              <w:rPr>
                <w:rFonts w:cs="Times New Roman"/>
                <w:szCs w:val="24"/>
              </w:rPr>
              <w:t>Realizar cambios necesarios al principio del proyecto.</w:t>
            </w:r>
          </w:p>
        </w:tc>
      </w:tr>
    </w:tbl>
    <w:p w14:paraId="0EEC1B2F" w14:textId="77777777" w:rsidR="00A95AAD" w:rsidRDefault="00A95AAD" w:rsidP="00B46666">
      <w:pPr>
        <w:rPr>
          <w:rFonts w:cs="Times New Roman"/>
          <w:szCs w:val="24"/>
        </w:rPr>
        <w:sectPr w:rsidR="00A95AAD" w:rsidSect="001F1E47">
          <w:pgSz w:w="15840" w:h="12240" w:orient="landscape"/>
          <w:pgMar w:top="1701" w:right="1418" w:bottom="1701" w:left="1418" w:header="709" w:footer="709" w:gutter="0"/>
          <w:pgNumType w:start="1"/>
          <w:cols w:space="708"/>
          <w:docGrid w:linePitch="360"/>
        </w:sectPr>
      </w:pPr>
    </w:p>
    <w:p w14:paraId="401C99FF" w14:textId="220BB107" w:rsidR="003C7E0D" w:rsidRDefault="003C7E0D" w:rsidP="003C7E0D">
      <w:pPr>
        <w:jc w:val="left"/>
        <w:rPr>
          <w:rFonts w:eastAsia="Times New Roman" w:cs="Times New Roman"/>
          <w:b/>
          <w:sz w:val="28"/>
          <w:szCs w:val="28"/>
        </w:rPr>
      </w:pPr>
      <w:r>
        <w:rPr>
          <w:rFonts w:eastAsia="Times New Roman" w:cs="Times New Roman"/>
          <w:b/>
          <w:sz w:val="28"/>
          <w:szCs w:val="28"/>
        </w:rPr>
        <w:t xml:space="preserve">Apéndice </w:t>
      </w:r>
      <w:r w:rsidR="00C51AF2">
        <w:rPr>
          <w:rFonts w:eastAsia="Times New Roman" w:cs="Times New Roman"/>
          <w:b/>
          <w:sz w:val="28"/>
          <w:szCs w:val="28"/>
        </w:rPr>
        <w:t>D</w:t>
      </w:r>
      <w:r>
        <w:rPr>
          <w:rFonts w:eastAsia="Times New Roman" w:cs="Times New Roman"/>
          <w:b/>
          <w:sz w:val="28"/>
          <w:szCs w:val="28"/>
        </w:rPr>
        <w:t>. Requerimientos</w:t>
      </w:r>
    </w:p>
    <w:p w14:paraId="00203D98" w14:textId="395DC89A" w:rsidR="00B4076E" w:rsidRDefault="00B4076E" w:rsidP="00B4076E">
      <w:pPr>
        <w:pStyle w:val="Caption"/>
        <w:keepNext/>
      </w:pPr>
      <w:bookmarkStart w:id="233" w:name="_Toc153454210"/>
      <w:r>
        <w:t xml:space="preserve">Tabla </w:t>
      </w:r>
      <w:r>
        <w:fldChar w:fldCharType="begin"/>
      </w:r>
      <w:r>
        <w:instrText xml:space="preserve"> SEQ Tabla \* ARABIC </w:instrText>
      </w:r>
      <w:r>
        <w:fldChar w:fldCharType="separate"/>
      </w:r>
      <w:r w:rsidR="00553F75">
        <w:rPr>
          <w:noProof/>
        </w:rPr>
        <w:t>23</w:t>
      </w:r>
      <w:r>
        <w:fldChar w:fldCharType="end"/>
      </w:r>
      <w:r>
        <w:t xml:space="preserve">. </w:t>
      </w:r>
      <w:r w:rsidRPr="00BF6017">
        <w:t>Requerimiento REQ-</w:t>
      </w:r>
      <w:r>
        <w:t>001</w:t>
      </w:r>
      <w:bookmarkEnd w:id="233"/>
    </w:p>
    <w:tbl>
      <w:tblPr>
        <w:tblStyle w:val="TableGrid"/>
        <w:tblW w:w="0" w:type="auto"/>
        <w:tblLook w:val="04A0" w:firstRow="1" w:lastRow="0" w:firstColumn="1" w:lastColumn="0" w:noHBand="0" w:noVBand="1"/>
      </w:tblPr>
      <w:tblGrid>
        <w:gridCol w:w="1838"/>
        <w:gridCol w:w="6990"/>
      </w:tblGrid>
      <w:tr w:rsidR="005C2EC1" w:rsidRPr="004D7ABF" w14:paraId="5C06CA4D" w14:textId="77777777">
        <w:tc>
          <w:tcPr>
            <w:tcW w:w="8828" w:type="dxa"/>
            <w:gridSpan w:val="2"/>
          </w:tcPr>
          <w:p w14:paraId="6E660CD2" w14:textId="77777777" w:rsidR="005C2EC1" w:rsidRPr="001126FD" w:rsidRDefault="005C2EC1">
            <w:pPr>
              <w:spacing w:line="240" w:lineRule="auto"/>
              <w:rPr>
                <w:szCs w:val="24"/>
                <w:lang w:val="en-US"/>
              </w:rPr>
            </w:pPr>
            <w:r w:rsidRPr="001126FD">
              <w:rPr>
                <w:szCs w:val="24"/>
              </w:rPr>
              <w:t>Identificador de requerimiento: REQ-001</w:t>
            </w:r>
          </w:p>
        </w:tc>
      </w:tr>
      <w:tr w:rsidR="005C2EC1" w:rsidRPr="004D7ABF" w14:paraId="31E7A060" w14:textId="77777777">
        <w:tc>
          <w:tcPr>
            <w:tcW w:w="1838" w:type="dxa"/>
          </w:tcPr>
          <w:p w14:paraId="0B8BC91D" w14:textId="77777777" w:rsidR="005C2EC1" w:rsidRPr="001126FD" w:rsidRDefault="005C2EC1">
            <w:pPr>
              <w:spacing w:line="240" w:lineRule="auto"/>
              <w:rPr>
                <w:szCs w:val="24"/>
              </w:rPr>
            </w:pPr>
            <w:r w:rsidRPr="001126FD">
              <w:rPr>
                <w:szCs w:val="24"/>
              </w:rPr>
              <w:t>Nombre corto:</w:t>
            </w:r>
          </w:p>
        </w:tc>
        <w:tc>
          <w:tcPr>
            <w:tcW w:w="6990" w:type="dxa"/>
          </w:tcPr>
          <w:p w14:paraId="0CAF088C" w14:textId="77777777" w:rsidR="005C2EC1" w:rsidRPr="001126FD" w:rsidRDefault="005C2EC1">
            <w:pPr>
              <w:spacing w:line="240" w:lineRule="auto"/>
              <w:rPr>
                <w:szCs w:val="24"/>
              </w:rPr>
            </w:pPr>
            <w:r w:rsidRPr="001126FD">
              <w:rPr>
                <w:szCs w:val="24"/>
              </w:rPr>
              <w:t>Componentes de la aplicación</w:t>
            </w:r>
          </w:p>
        </w:tc>
      </w:tr>
      <w:tr w:rsidR="005C2EC1" w:rsidRPr="004D7ABF" w14:paraId="67FA5673" w14:textId="77777777">
        <w:tc>
          <w:tcPr>
            <w:tcW w:w="1838" w:type="dxa"/>
          </w:tcPr>
          <w:p w14:paraId="1E006196" w14:textId="77777777" w:rsidR="005C2EC1" w:rsidRPr="001126FD" w:rsidRDefault="005C2EC1">
            <w:pPr>
              <w:spacing w:line="240" w:lineRule="auto"/>
              <w:rPr>
                <w:szCs w:val="24"/>
              </w:rPr>
            </w:pPr>
            <w:r w:rsidRPr="001126FD">
              <w:rPr>
                <w:szCs w:val="24"/>
              </w:rPr>
              <w:t>Estatus:</w:t>
            </w:r>
          </w:p>
        </w:tc>
        <w:tc>
          <w:tcPr>
            <w:tcW w:w="6990" w:type="dxa"/>
          </w:tcPr>
          <w:p w14:paraId="0FAC81C0" w14:textId="277A8E63" w:rsidR="005C2EC1" w:rsidRPr="001126FD" w:rsidRDefault="00B4076E" w:rsidP="00EA22A1">
            <w:pPr>
              <w:pStyle w:val="ListParagraph"/>
              <w:numPr>
                <w:ilvl w:val="0"/>
                <w:numId w:val="9"/>
              </w:numPr>
              <w:autoSpaceDE w:val="0"/>
              <w:autoSpaceDN w:val="0"/>
              <w:adjustRightInd w:val="0"/>
              <w:spacing w:after="0" w:line="240" w:lineRule="auto"/>
              <w:jc w:val="left"/>
              <w:rPr>
                <w:rFonts w:cs="Times New Roman"/>
                <w:szCs w:val="24"/>
              </w:rPr>
            </w:pPr>
            <w:r w:rsidRPr="001126FD">
              <w:rPr>
                <w:rFonts w:cs="Times New Roman"/>
                <w:color w:val="000000"/>
                <w:szCs w:val="24"/>
              </w:rPr>
              <w:t>Aceptado</w:t>
            </w:r>
          </w:p>
        </w:tc>
      </w:tr>
      <w:tr w:rsidR="005C2EC1" w:rsidRPr="004D7ABF" w14:paraId="6A442CEE" w14:textId="77777777">
        <w:tc>
          <w:tcPr>
            <w:tcW w:w="1838" w:type="dxa"/>
          </w:tcPr>
          <w:p w14:paraId="09D3605C" w14:textId="77777777" w:rsidR="005C2EC1" w:rsidRPr="001126FD" w:rsidRDefault="005C2EC1">
            <w:pPr>
              <w:spacing w:line="240" w:lineRule="auto"/>
              <w:rPr>
                <w:szCs w:val="24"/>
              </w:rPr>
            </w:pPr>
            <w:r w:rsidRPr="001126FD">
              <w:rPr>
                <w:szCs w:val="24"/>
              </w:rPr>
              <w:t>Descripción:</w:t>
            </w:r>
          </w:p>
        </w:tc>
        <w:tc>
          <w:tcPr>
            <w:tcW w:w="6990" w:type="dxa"/>
          </w:tcPr>
          <w:p w14:paraId="0D245017" w14:textId="77777777" w:rsidR="005C2EC1" w:rsidRPr="001126FD" w:rsidRDefault="005C2EC1">
            <w:pPr>
              <w:autoSpaceDE w:val="0"/>
              <w:autoSpaceDN w:val="0"/>
              <w:adjustRightInd w:val="0"/>
              <w:spacing w:line="240" w:lineRule="auto"/>
              <w:rPr>
                <w:rFonts w:cs="Times New Roman"/>
                <w:color w:val="000000"/>
                <w:szCs w:val="24"/>
              </w:rPr>
            </w:pPr>
            <w:r w:rsidRPr="001126FD">
              <w:rPr>
                <w:rFonts w:cs="Times New Roman"/>
                <w:color w:val="000000"/>
                <w:szCs w:val="24"/>
              </w:rPr>
              <w:t>La aplicación debe incluir:</w:t>
            </w:r>
          </w:p>
          <w:p w14:paraId="45212B57" w14:textId="77777777" w:rsidR="005C2EC1" w:rsidRPr="001126FD" w:rsidRDefault="005C2EC1" w:rsidP="00EA22A1">
            <w:pPr>
              <w:pStyle w:val="ListParagraph"/>
              <w:numPr>
                <w:ilvl w:val="0"/>
                <w:numId w:val="9"/>
              </w:numPr>
              <w:autoSpaceDE w:val="0"/>
              <w:autoSpaceDN w:val="0"/>
              <w:adjustRightInd w:val="0"/>
              <w:spacing w:after="0" w:line="240" w:lineRule="auto"/>
              <w:jc w:val="left"/>
              <w:rPr>
                <w:rFonts w:cs="Times New Roman"/>
                <w:color w:val="000000"/>
                <w:szCs w:val="24"/>
              </w:rPr>
            </w:pPr>
            <w:r w:rsidRPr="001126FD">
              <w:rPr>
                <w:rFonts w:cs="Times New Roman"/>
                <w:color w:val="000000"/>
                <w:szCs w:val="24"/>
              </w:rPr>
              <w:t>La lectura de QR</w:t>
            </w:r>
          </w:p>
          <w:p w14:paraId="24889029" w14:textId="77777777" w:rsidR="005C2EC1" w:rsidRPr="001126FD" w:rsidRDefault="005C2EC1" w:rsidP="00EA22A1">
            <w:pPr>
              <w:pStyle w:val="ListParagraph"/>
              <w:numPr>
                <w:ilvl w:val="0"/>
                <w:numId w:val="9"/>
              </w:numPr>
              <w:autoSpaceDE w:val="0"/>
              <w:autoSpaceDN w:val="0"/>
              <w:adjustRightInd w:val="0"/>
              <w:spacing w:after="0" w:line="240" w:lineRule="auto"/>
              <w:jc w:val="left"/>
              <w:rPr>
                <w:rFonts w:cs="Times New Roman"/>
                <w:color w:val="000000"/>
                <w:szCs w:val="24"/>
              </w:rPr>
            </w:pPr>
            <w:r w:rsidRPr="001126FD">
              <w:rPr>
                <w:rFonts w:cs="Times New Roman"/>
                <w:color w:val="000000"/>
                <w:szCs w:val="24"/>
              </w:rPr>
              <w:t xml:space="preserve">El despliegue de </w:t>
            </w:r>
            <w:commentRangeStart w:id="234"/>
            <w:r w:rsidRPr="001126FD">
              <w:rPr>
                <w:rFonts w:cs="Times New Roman"/>
                <w:color w:val="000000"/>
                <w:szCs w:val="24"/>
              </w:rPr>
              <w:t>animaciones</w:t>
            </w:r>
            <w:commentRangeEnd w:id="234"/>
            <w:r w:rsidR="006241BA" w:rsidRPr="001126FD">
              <w:rPr>
                <w:rStyle w:val="CommentReference"/>
                <w:sz w:val="24"/>
                <w:szCs w:val="24"/>
              </w:rPr>
              <w:commentReference w:id="234"/>
            </w:r>
            <w:r w:rsidRPr="001126FD">
              <w:rPr>
                <w:rFonts w:cs="Times New Roman"/>
                <w:color w:val="000000"/>
                <w:szCs w:val="24"/>
              </w:rPr>
              <w:t xml:space="preserve"> en RA</w:t>
            </w:r>
          </w:p>
          <w:p w14:paraId="260F296C" w14:textId="77777777" w:rsidR="005C2EC1" w:rsidRPr="001126FD" w:rsidRDefault="005C2EC1" w:rsidP="00EA22A1">
            <w:pPr>
              <w:pStyle w:val="ListParagraph"/>
              <w:numPr>
                <w:ilvl w:val="0"/>
                <w:numId w:val="9"/>
              </w:numPr>
              <w:autoSpaceDE w:val="0"/>
              <w:autoSpaceDN w:val="0"/>
              <w:adjustRightInd w:val="0"/>
              <w:spacing w:after="0" w:line="240" w:lineRule="auto"/>
              <w:jc w:val="left"/>
              <w:rPr>
                <w:rFonts w:cs="Times New Roman"/>
                <w:color w:val="000000"/>
                <w:szCs w:val="24"/>
              </w:rPr>
            </w:pPr>
            <w:r w:rsidRPr="001126FD">
              <w:rPr>
                <w:rFonts w:cs="Times New Roman"/>
                <w:color w:val="000000"/>
                <w:szCs w:val="24"/>
              </w:rPr>
              <w:t>Modelados en 3D</w:t>
            </w:r>
          </w:p>
          <w:p w14:paraId="2EB4D460" w14:textId="77777777" w:rsidR="005C2EC1" w:rsidRPr="001126FD" w:rsidRDefault="005C2EC1" w:rsidP="00EA22A1">
            <w:pPr>
              <w:pStyle w:val="ListParagraph"/>
              <w:numPr>
                <w:ilvl w:val="0"/>
                <w:numId w:val="9"/>
              </w:numPr>
              <w:autoSpaceDE w:val="0"/>
              <w:autoSpaceDN w:val="0"/>
              <w:adjustRightInd w:val="0"/>
              <w:spacing w:after="0" w:line="240" w:lineRule="auto"/>
              <w:jc w:val="left"/>
              <w:rPr>
                <w:rFonts w:cs="Times New Roman"/>
                <w:color w:val="000000"/>
                <w:szCs w:val="24"/>
              </w:rPr>
            </w:pPr>
            <w:r w:rsidRPr="001126FD">
              <w:rPr>
                <w:rFonts w:cs="Times New Roman"/>
                <w:color w:val="000000"/>
                <w:szCs w:val="24"/>
              </w:rPr>
              <w:t>Simulación con lentes de teléfono</w:t>
            </w:r>
          </w:p>
        </w:tc>
      </w:tr>
      <w:tr w:rsidR="005C2EC1" w:rsidRPr="004D7ABF" w14:paraId="4033C1A5" w14:textId="77777777">
        <w:tc>
          <w:tcPr>
            <w:tcW w:w="1838" w:type="dxa"/>
          </w:tcPr>
          <w:p w14:paraId="547CA04B" w14:textId="77777777" w:rsidR="005C2EC1" w:rsidRPr="001126FD" w:rsidRDefault="005C2EC1">
            <w:pPr>
              <w:spacing w:line="240" w:lineRule="auto"/>
              <w:rPr>
                <w:szCs w:val="24"/>
              </w:rPr>
            </w:pPr>
            <w:r w:rsidRPr="001126FD">
              <w:rPr>
                <w:szCs w:val="24"/>
              </w:rPr>
              <w:t>Necesidades que resuelve:</w:t>
            </w:r>
          </w:p>
        </w:tc>
        <w:tc>
          <w:tcPr>
            <w:tcW w:w="6990" w:type="dxa"/>
          </w:tcPr>
          <w:p w14:paraId="4C1E446C" w14:textId="77777777" w:rsidR="005C2EC1" w:rsidRPr="001126FD" w:rsidRDefault="005C2EC1">
            <w:pPr>
              <w:spacing w:line="240" w:lineRule="auto"/>
              <w:rPr>
                <w:szCs w:val="24"/>
              </w:rPr>
            </w:pPr>
            <w:r w:rsidRPr="001126FD">
              <w:rPr>
                <w:szCs w:val="24"/>
              </w:rPr>
              <w:t>Proporciona una plataforma completa para la visualización tridimensional y la interacción con los modelos.</w:t>
            </w:r>
          </w:p>
        </w:tc>
      </w:tr>
      <w:tr w:rsidR="005C2EC1" w:rsidRPr="004D7ABF" w14:paraId="06BEE158" w14:textId="77777777">
        <w:tc>
          <w:tcPr>
            <w:tcW w:w="1838" w:type="dxa"/>
          </w:tcPr>
          <w:p w14:paraId="1C98ABB0" w14:textId="77777777" w:rsidR="005C2EC1" w:rsidRPr="001126FD" w:rsidRDefault="005C2EC1">
            <w:pPr>
              <w:spacing w:line="240" w:lineRule="auto"/>
              <w:rPr>
                <w:szCs w:val="24"/>
              </w:rPr>
            </w:pPr>
            <w:r w:rsidRPr="001126FD">
              <w:rPr>
                <w:szCs w:val="24"/>
              </w:rPr>
              <w:t>Métrica de satisfacción:</w:t>
            </w:r>
          </w:p>
        </w:tc>
        <w:tc>
          <w:tcPr>
            <w:tcW w:w="6990" w:type="dxa"/>
          </w:tcPr>
          <w:p w14:paraId="27FF4320" w14:textId="13816F85" w:rsidR="005C2EC1" w:rsidRPr="001126FD" w:rsidRDefault="005C2EC1" w:rsidP="00B4076E">
            <w:pPr>
              <w:spacing w:line="240" w:lineRule="auto"/>
              <w:rPr>
                <w:szCs w:val="24"/>
              </w:rPr>
            </w:pPr>
            <w:r w:rsidRPr="001126FD">
              <w:rPr>
                <w:szCs w:val="24"/>
              </w:rPr>
              <w:t>Es posible leer códigos QR, se despliegan los modelos y animaciones en realidad aumentada, es posible simular realidad virtual, la aplicación presenta colores blanco y azul.</w:t>
            </w:r>
          </w:p>
        </w:tc>
      </w:tr>
    </w:tbl>
    <w:p w14:paraId="0C1AAF89" w14:textId="77777777" w:rsidR="00FF0618" w:rsidRDefault="00FF0618" w:rsidP="00B4076E">
      <w:pPr>
        <w:pStyle w:val="Caption"/>
        <w:keepNext/>
      </w:pPr>
    </w:p>
    <w:p w14:paraId="1FDFC427" w14:textId="471D9EAF" w:rsidR="00B4076E" w:rsidRDefault="00B4076E" w:rsidP="00B4076E">
      <w:pPr>
        <w:pStyle w:val="Caption"/>
        <w:keepNext/>
      </w:pPr>
      <w:bookmarkStart w:id="235" w:name="_Toc153454211"/>
      <w:r>
        <w:t xml:space="preserve">Tabla </w:t>
      </w:r>
      <w:r>
        <w:fldChar w:fldCharType="begin"/>
      </w:r>
      <w:r>
        <w:instrText xml:space="preserve"> SEQ Tabla \* ARABIC </w:instrText>
      </w:r>
      <w:r>
        <w:fldChar w:fldCharType="separate"/>
      </w:r>
      <w:r w:rsidR="00553F75">
        <w:rPr>
          <w:noProof/>
        </w:rPr>
        <w:t>24</w:t>
      </w:r>
      <w:r>
        <w:fldChar w:fldCharType="end"/>
      </w:r>
      <w:r>
        <w:t xml:space="preserve">. </w:t>
      </w:r>
      <w:r w:rsidRPr="00C01E8A">
        <w:t>Requerimiento REQ-</w:t>
      </w:r>
      <w:r>
        <w:t>002</w:t>
      </w:r>
      <w:bookmarkEnd w:id="235"/>
    </w:p>
    <w:tbl>
      <w:tblPr>
        <w:tblStyle w:val="TableGrid"/>
        <w:tblW w:w="0" w:type="auto"/>
        <w:tblLook w:val="04A0" w:firstRow="1" w:lastRow="0" w:firstColumn="1" w:lastColumn="0" w:noHBand="0" w:noVBand="1"/>
      </w:tblPr>
      <w:tblGrid>
        <w:gridCol w:w="1838"/>
        <w:gridCol w:w="6990"/>
      </w:tblGrid>
      <w:tr w:rsidR="005C2EC1" w:rsidRPr="004D7ABF" w14:paraId="2D50B886" w14:textId="77777777">
        <w:tc>
          <w:tcPr>
            <w:tcW w:w="8828" w:type="dxa"/>
            <w:gridSpan w:val="2"/>
          </w:tcPr>
          <w:p w14:paraId="6263E4E3" w14:textId="77777777" w:rsidR="005C2EC1" w:rsidRPr="001126FD" w:rsidRDefault="005C2EC1">
            <w:pPr>
              <w:spacing w:line="240" w:lineRule="auto"/>
              <w:rPr>
                <w:szCs w:val="24"/>
              </w:rPr>
            </w:pPr>
            <w:r w:rsidRPr="001126FD">
              <w:rPr>
                <w:szCs w:val="24"/>
              </w:rPr>
              <w:t>Identificador de requerimiento: REQ-002</w:t>
            </w:r>
          </w:p>
        </w:tc>
      </w:tr>
      <w:tr w:rsidR="005C2EC1" w:rsidRPr="004D7ABF" w14:paraId="7415A7F3" w14:textId="77777777">
        <w:tc>
          <w:tcPr>
            <w:tcW w:w="1838" w:type="dxa"/>
          </w:tcPr>
          <w:p w14:paraId="0CC3C147" w14:textId="77777777" w:rsidR="005C2EC1" w:rsidRPr="001126FD" w:rsidRDefault="005C2EC1">
            <w:pPr>
              <w:spacing w:line="240" w:lineRule="auto"/>
              <w:rPr>
                <w:szCs w:val="24"/>
              </w:rPr>
            </w:pPr>
            <w:r w:rsidRPr="001126FD">
              <w:rPr>
                <w:szCs w:val="24"/>
              </w:rPr>
              <w:t>Nombre corto:</w:t>
            </w:r>
          </w:p>
        </w:tc>
        <w:tc>
          <w:tcPr>
            <w:tcW w:w="6990" w:type="dxa"/>
          </w:tcPr>
          <w:p w14:paraId="4CDA770A" w14:textId="77777777" w:rsidR="005C2EC1" w:rsidRPr="001126FD" w:rsidRDefault="005C2EC1">
            <w:pPr>
              <w:spacing w:line="240" w:lineRule="auto"/>
              <w:rPr>
                <w:szCs w:val="24"/>
              </w:rPr>
            </w:pPr>
            <w:r w:rsidRPr="001126FD">
              <w:rPr>
                <w:szCs w:val="24"/>
              </w:rPr>
              <w:t>Animaciones y transiciones</w:t>
            </w:r>
          </w:p>
        </w:tc>
      </w:tr>
      <w:tr w:rsidR="005C2EC1" w:rsidRPr="00420683" w14:paraId="5BD9DE7F" w14:textId="77777777">
        <w:tc>
          <w:tcPr>
            <w:tcW w:w="1838" w:type="dxa"/>
          </w:tcPr>
          <w:p w14:paraId="7DD91600" w14:textId="77777777" w:rsidR="005C2EC1" w:rsidRPr="001126FD" w:rsidRDefault="005C2EC1">
            <w:pPr>
              <w:spacing w:line="240" w:lineRule="auto"/>
              <w:rPr>
                <w:szCs w:val="24"/>
              </w:rPr>
            </w:pPr>
            <w:r w:rsidRPr="001126FD">
              <w:rPr>
                <w:szCs w:val="24"/>
              </w:rPr>
              <w:t>Estatus:</w:t>
            </w:r>
          </w:p>
        </w:tc>
        <w:tc>
          <w:tcPr>
            <w:tcW w:w="6990" w:type="dxa"/>
          </w:tcPr>
          <w:p w14:paraId="0C2E009A" w14:textId="581FABA2" w:rsidR="005C2EC1" w:rsidRPr="001126FD" w:rsidRDefault="00B4076E" w:rsidP="00EA22A1">
            <w:pPr>
              <w:pStyle w:val="ListParagraph"/>
              <w:numPr>
                <w:ilvl w:val="0"/>
                <w:numId w:val="9"/>
              </w:numPr>
              <w:autoSpaceDE w:val="0"/>
              <w:autoSpaceDN w:val="0"/>
              <w:adjustRightInd w:val="0"/>
              <w:spacing w:after="0" w:line="240" w:lineRule="auto"/>
              <w:jc w:val="left"/>
              <w:rPr>
                <w:rFonts w:cs="Times New Roman"/>
                <w:szCs w:val="24"/>
              </w:rPr>
            </w:pPr>
            <w:r w:rsidRPr="001126FD">
              <w:rPr>
                <w:rFonts w:cs="Times New Roman"/>
                <w:color w:val="000000"/>
                <w:szCs w:val="24"/>
              </w:rPr>
              <w:t>Aceptado</w:t>
            </w:r>
          </w:p>
        </w:tc>
      </w:tr>
      <w:tr w:rsidR="005C2EC1" w:rsidRPr="004D7ABF" w14:paraId="2B0EFF2A" w14:textId="77777777">
        <w:tc>
          <w:tcPr>
            <w:tcW w:w="1838" w:type="dxa"/>
          </w:tcPr>
          <w:p w14:paraId="5039A413" w14:textId="77777777" w:rsidR="005C2EC1" w:rsidRPr="001126FD" w:rsidRDefault="005C2EC1">
            <w:pPr>
              <w:spacing w:line="240" w:lineRule="auto"/>
              <w:rPr>
                <w:szCs w:val="24"/>
              </w:rPr>
            </w:pPr>
            <w:r w:rsidRPr="001126FD">
              <w:rPr>
                <w:szCs w:val="24"/>
              </w:rPr>
              <w:t>Descripción:</w:t>
            </w:r>
          </w:p>
        </w:tc>
        <w:tc>
          <w:tcPr>
            <w:tcW w:w="6990" w:type="dxa"/>
          </w:tcPr>
          <w:p w14:paraId="4E5842FF" w14:textId="77777777" w:rsidR="005C2EC1" w:rsidRPr="001126FD" w:rsidRDefault="005C2EC1">
            <w:pPr>
              <w:autoSpaceDE w:val="0"/>
              <w:autoSpaceDN w:val="0"/>
              <w:adjustRightInd w:val="0"/>
              <w:spacing w:line="240" w:lineRule="auto"/>
              <w:rPr>
                <w:szCs w:val="24"/>
              </w:rPr>
            </w:pPr>
            <w:r w:rsidRPr="001126FD">
              <w:rPr>
                <w:rFonts w:cs="Times New Roman"/>
                <w:color w:val="000000"/>
                <w:szCs w:val="24"/>
              </w:rPr>
              <w:t>La aplicación debe incorporar animaciones y transiciones dentro de su interfaz.</w:t>
            </w:r>
          </w:p>
        </w:tc>
      </w:tr>
      <w:tr w:rsidR="005C2EC1" w:rsidRPr="004D7ABF" w14:paraId="56327184" w14:textId="77777777">
        <w:tc>
          <w:tcPr>
            <w:tcW w:w="1838" w:type="dxa"/>
          </w:tcPr>
          <w:p w14:paraId="795FAF84" w14:textId="77777777" w:rsidR="005C2EC1" w:rsidRPr="001126FD" w:rsidRDefault="005C2EC1">
            <w:pPr>
              <w:spacing w:line="240" w:lineRule="auto"/>
              <w:rPr>
                <w:szCs w:val="24"/>
              </w:rPr>
            </w:pPr>
            <w:r w:rsidRPr="001126FD">
              <w:rPr>
                <w:szCs w:val="24"/>
              </w:rPr>
              <w:t>Necesidades que resuelve:</w:t>
            </w:r>
          </w:p>
        </w:tc>
        <w:tc>
          <w:tcPr>
            <w:tcW w:w="6990" w:type="dxa"/>
          </w:tcPr>
          <w:p w14:paraId="66DD632C" w14:textId="77777777" w:rsidR="005C2EC1" w:rsidRPr="001126FD" w:rsidRDefault="005C2EC1">
            <w:pPr>
              <w:spacing w:line="240" w:lineRule="auto"/>
              <w:rPr>
                <w:szCs w:val="24"/>
              </w:rPr>
            </w:pPr>
            <w:r w:rsidRPr="001126FD">
              <w:rPr>
                <w:szCs w:val="24"/>
              </w:rPr>
              <w:t>Proporciona interacciones visuales.</w:t>
            </w:r>
          </w:p>
        </w:tc>
      </w:tr>
      <w:tr w:rsidR="005C2EC1" w:rsidRPr="004D7ABF" w14:paraId="146A5EC4" w14:textId="77777777">
        <w:tc>
          <w:tcPr>
            <w:tcW w:w="1838" w:type="dxa"/>
          </w:tcPr>
          <w:p w14:paraId="6839A952" w14:textId="77777777" w:rsidR="005C2EC1" w:rsidRPr="001126FD" w:rsidRDefault="005C2EC1">
            <w:pPr>
              <w:spacing w:line="240" w:lineRule="auto"/>
              <w:rPr>
                <w:szCs w:val="24"/>
              </w:rPr>
            </w:pPr>
            <w:r w:rsidRPr="001126FD">
              <w:rPr>
                <w:szCs w:val="24"/>
              </w:rPr>
              <w:t>Métrica de satisfacción:</w:t>
            </w:r>
          </w:p>
        </w:tc>
        <w:tc>
          <w:tcPr>
            <w:tcW w:w="6990" w:type="dxa"/>
          </w:tcPr>
          <w:p w14:paraId="07219CDD" w14:textId="77777777" w:rsidR="005C2EC1" w:rsidRPr="001126FD" w:rsidRDefault="005C2EC1">
            <w:pPr>
              <w:spacing w:line="240" w:lineRule="auto"/>
              <w:rPr>
                <w:szCs w:val="24"/>
              </w:rPr>
            </w:pPr>
            <w:r w:rsidRPr="001126FD">
              <w:rPr>
                <w:szCs w:val="24"/>
              </w:rPr>
              <w:t>Se ejecuto la animación del modelado durante la práctica académica</w:t>
            </w:r>
          </w:p>
          <w:p w14:paraId="2F8B773E" w14:textId="77777777" w:rsidR="005C2EC1" w:rsidRPr="001126FD" w:rsidRDefault="005C2EC1" w:rsidP="00B4076E">
            <w:pPr>
              <w:spacing w:line="240" w:lineRule="auto"/>
              <w:rPr>
                <w:szCs w:val="24"/>
              </w:rPr>
            </w:pPr>
            <w:r w:rsidRPr="001126FD">
              <w:rPr>
                <w:szCs w:val="24"/>
              </w:rPr>
              <w:t>Se ejecuto la transición de los objetos durante la práctica académica</w:t>
            </w:r>
          </w:p>
        </w:tc>
      </w:tr>
    </w:tbl>
    <w:p w14:paraId="06A08004" w14:textId="77777777" w:rsidR="00FF0618" w:rsidRDefault="00FF0618" w:rsidP="00B4076E">
      <w:pPr>
        <w:pStyle w:val="Caption"/>
        <w:keepNext/>
      </w:pPr>
    </w:p>
    <w:p w14:paraId="540BB80B" w14:textId="2F1B0CAA" w:rsidR="00B4076E" w:rsidRDefault="00B4076E" w:rsidP="00B4076E">
      <w:pPr>
        <w:pStyle w:val="Caption"/>
        <w:keepNext/>
      </w:pPr>
      <w:bookmarkStart w:id="236" w:name="_Toc153454212"/>
      <w:r>
        <w:t xml:space="preserve">Tabla </w:t>
      </w:r>
      <w:r>
        <w:fldChar w:fldCharType="begin"/>
      </w:r>
      <w:r>
        <w:instrText xml:space="preserve"> SEQ Tabla \* ARABIC </w:instrText>
      </w:r>
      <w:r>
        <w:fldChar w:fldCharType="separate"/>
      </w:r>
      <w:r w:rsidR="00553F75">
        <w:rPr>
          <w:noProof/>
        </w:rPr>
        <w:t>25</w:t>
      </w:r>
      <w:r>
        <w:fldChar w:fldCharType="end"/>
      </w:r>
      <w:r>
        <w:t xml:space="preserve">. </w:t>
      </w:r>
      <w:r w:rsidRPr="00D87AB4">
        <w:t>Requerimiento REQ-</w:t>
      </w:r>
      <w:r>
        <w:t>003</w:t>
      </w:r>
      <w:bookmarkEnd w:id="236"/>
    </w:p>
    <w:tbl>
      <w:tblPr>
        <w:tblStyle w:val="TableGrid"/>
        <w:tblW w:w="0" w:type="auto"/>
        <w:tblLook w:val="04A0" w:firstRow="1" w:lastRow="0" w:firstColumn="1" w:lastColumn="0" w:noHBand="0" w:noVBand="1"/>
      </w:tblPr>
      <w:tblGrid>
        <w:gridCol w:w="1838"/>
        <w:gridCol w:w="6990"/>
      </w:tblGrid>
      <w:tr w:rsidR="005C2EC1" w:rsidRPr="004D7ABF" w14:paraId="32063ECC" w14:textId="77777777">
        <w:tc>
          <w:tcPr>
            <w:tcW w:w="8828" w:type="dxa"/>
            <w:gridSpan w:val="2"/>
          </w:tcPr>
          <w:p w14:paraId="6AF0C6C4" w14:textId="77777777" w:rsidR="005C2EC1" w:rsidRPr="001126FD" w:rsidRDefault="005C2EC1">
            <w:pPr>
              <w:spacing w:line="240" w:lineRule="auto"/>
              <w:rPr>
                <w:szCs w:val="24"/>
              </w:rPr>
            </w:pPr>
            <w:r w:rsidRPr="001126FD">
              <w:rPr>
                <w:szCs w:val="24"/>
              </w:rPr>
              <w:t>Identificador de requerimiento: REQ-003</w:t>
            </w:r>
          </w:p>
        </w:tc>
      </w:tr>
      <w:tr w:rsidR="005C2EC1" w:rsidRPr="004D7ABF" w14:paraId="665CE717" w14:textId="77777777">
        <w:tc>
          <w:tcPr>
            <w:tcW w:w="1838" w:type="dxa"/>
          </w:tcPr>
          <w:p w14:paraId="34A3D9AC" w14:textId="77777777" w:rsidR="005C2EC1" w:rsidRPr="001126FD" w:rsidRDefault="005C2EC1">
            <w:pPr>
              <w:spacing w:line="240" w:lineRule="auto"/>
              <w:rPr>
                <w:szCs w:val="24"/>
              </w:rPr>
            </w:pPr>
            <w:r w:rsidRPr="001126FD">
              <w:rPr>
                <w:szCs w:val="24"/>
              </w:rPr>
              <w:t>Nombre corto:</w:t>
            </w:r>
          </w:p>
        </w:tc>
        <w:tc>
          <w:tcPr>
            <w:tcW w:w="6990" w:type="dxa"/>
          </w:tcPr>
          <w:p w14:paraId="0CE272DB" w14:textId="77777777" w:rsidR="005C2EC1" w:rsidRPr="001126FD" w:rsidRDefault="005C2EC1">
            <w:pPr>
              <w:spacing w:line="240" w:lineRule="auto"/>
              <w:rPr>
                <w:szCs w:val="24"/>
              </w:rPr>
            </w:pPr>
            <w:r w:rsidRPr="001126FD">
              <w:rPr>
                <w:szCs w:val="24"/>
              </w:rPr>
              <w:t>Interacciones con el modelo</w:t>
            </w:r>
          </w:p>
        </w:tc>
      </w:tr>
      <w:tr w:rsidR="005C2EC1" w:rsidRPr="00420683" w14:paraId="038EB949" w14:textId="77777777">
        <w:tc>
          <w:tcPr>
            <w:tcW w:w="1838" w:type="dxa"/>
          </w:tcPr>
          <w:p w14:paraId="151A4BA7" w14:textId="77777777" w:rsidR="005C2EC1" w:rsidRPr="001126FD" w:rsidRDefault="005C2EC1">
            <w:pPr>
              <w:spacing w:line="240" w:lineRule="auto"/>
              <w:rPr>
                <w:szCs w:val="24"/>
              </w:rPr>
            </w:pPr>
            <w:r w:rsidRPr="001126FD">
              <w:rPr>
                <w:szCs w:val="24"/>
              </w:rPr>
              <w:t>Estatus:</w:t>
            </w:r>
          </w:p>
        </w:tc>
        <w:tc>
          <w:tcPr>
            <w:tcW w:w="6990" w:type="dxa"/>
          </w:tcPr>
          <w:p w14:paraId="2CD50788" w14:textId="0D03A8FF" w:rsidR="005C2EC1" w:rsidRPr="001126FD" w:rsidRDefault="00B4076E" w:rsidP="00EA22A1">
            <w:pPr>
              <w:pStyle w:val="ListParagraph"/>
              <w:numPr>
                <w:ilvl w:val="0"/>
                <w:numId w:val="9"/>
              </w:numPr>
              <w:autoSpaceDE w:val="0"/>
              <w:autoSpaceDN w:val="0"/>
              <w:adjustRightInd w:val="0"/>
              <w:spacing w:after="0" w:line="240" w:lineRule="auto"/>
              <w:jc w:val="left"/>
              <w:rPr>
                <w:rFonts w:cs="Times New Roman"/>
                <w:szCs w:val="24"/>
              </w:rPr>
            </w:pPr>
            <w:r w:rsidRPr="001126FD">
              <w:rPr>
                <w:rFonts w:cs="Times New Roman"/>
                <w:color w:val="000000"/>
                <w:szCs w:val="24"/>
              </w:rPr>
              <w:t>Aceptado</w:t>
            </w:r>
          </w:p>
        </w:tc>
      </w:tr>
      <w:tr w:rsidR="005C2EC1" w:rsidRPr="004D7ABF" w14:paraId="12331FC1" w14:textId="77777777">
        <w:tc>
          <w:tcPr>
            <w:tcW w:w="1838" w:type="dxa"/>
          </w:tcPr>
          <w:p w14:paraId="1566E6EF" w14:textId="77777777" w:rsidR="005C2EC1" w:rsidRPr="001126FD" w:rsidRDefault="005C2EC1">
            <w:pPr>
              <w:spacing w:line="240" w:lineRule="auto"/>
              <w:rPr>
                <w:szCs w:val="24"/>
              </w:rPr>
            </w:pPr>
            <w:r w:rsidRPr="001126FD">
              <w:rPr>
                <w:szCs w:val="24"/>
              </w:rPr>
              <w:t>Descripción:</w:t>
            </w:r>
          </w:p>
        </w:tc>
        <w:tc>
          <w:tcPr>
            <w:tcW w:w="6990" w:type="dxa"/>
          </w:tcPr>
          <w:p w14:paraId="27B62841" w14:textId="77777777" w:rsidR="005C2EC1" w:rsidRPr="001126FD" w:rsidRDefault="005C2EC1">
            <w:pPr>
              <w:autoSpaceDE w:val="0"/>
              <w:autoSpaceDN w:val="0"/>
              <w:adjustRightInd w:val="0"/>
              <w:spacing w:line="240" w:lineRule="auto"/>
              <w:rPr>
                <w:szCs w:val="24"/>
              </w:rPr>
            </w:pPr>
            <w:r w:rsidRPr="001126FD">
              <w:rPr>
                <w:rFonts w:cs="Times New Roman"/>
                <w:color w:val="000000"/>
                <w:szCs w:val="24"/>
              </w:rPr>
              <w:t>La aplicación debe definir las acciones que los usuarios pueden realizar cuando interactúan con los modelos médicos 3D. Estas acciones variarán según la práctica.</w:t>
            </w:r>
          </w:p>
        </w:tc>
      </w:tr>
      <w:tr w:rsidR="005C2EC1" w:rsidRPr="004D7ABF" w14:paraId="0B8CB9AE" w14:textId="77777777">
        <w:tc>
          <w:tcPr>
            <w:tcW w:w="1838" w:type="dxa"/>
          </w:tcPr>
          <w:p w14:paraId="4E55F64B" w14:textId="77777777" w:rsidR="005C2EC1" w:rsidRPr="001126FD" w:rsidRDefault="005C2EC1">
            <w:pPr>
              <w:spacing w:line="240" w:lineRule="auto"/>
              <w:rPr>
                <w:szCs w:val="24"/>
              </w:rPr>
            </w:pPr>
            <w:r w:rsidRPr="001126FD">
              <w:rPr>
                <w:szCs w:val="24"/>
              </w:rPr>
              <w:t>Necesidades que resuelve:</w:t>
            </w:r>
          </w:p>
        </w:tc>
        <w:tc>
          <w:tcPr>
            <w:tcW w:w="6990" w:type="dxa"/>
          </w:tcPr>
          <w:p w14:paraId="52D68A84" w14:textId="77777777" w:rsidR="005C2EC1" w:rsidRPr="001126FD" w:rsidRDefault="005C2EC1">
            <w:pPr>
              <w:spacing w:line="240" w:lineRule="auto"/>
              <w:rPr>
                <w:szCs w:val="24"/>
              </w:rPr>
            </w:pPr>
            <w:r w:rsidRPr="001126FD">
              <w:rPr>
                <w:szCs w:val="24"/>
              </w:rPr>
              <w:t>Define cómo los usuarios pueden interactuar con los modelos, lo que es esencial para su uso efectivo.</w:t>
            </w:r>
          </w:p>
        </w:tc>
      </w:tr>
      <w:tr w:rsidR="005C2EC1" w:rsidRPr="004D7ABF" w14:paraId="2FF65B31" w14:textId="77777777">
        <w:tc>
          <w:tcPr>
            <w:tcW w:w="1838" w:type="dxa"/>
          </w:tcPr>
          <w:p w14:paraId="30BC05E1" w14:textId="77777777" w:rsidR="005C2EC1" w:rsidRPr="001126FD" w:rsidRDefault="005C2EC1">
            <w:pPr>
              <w:spacing w:line="240" w:lineRule="auto"/>
              <w:rPr>
                <w:szCs w:val="24"/>
              </w:rPr>
            </w:pPr>
            <w:r w:rsidRPr="001126FD">
              <w:rPr>
                <w:szCs w:val="24"/>
              </w:rPr>
              <w:t>Métrica de satisfacción:</w:t>
            </w:r>
          </w:p>
        </w:tc>
        <w:tc>
          <w:tcPr>
            <w:tcW w:w="6990" w:type="dxa"/>
          </w:tcPr>
          <w:p w14:paraId="383A4F06" w14:textId="77777777" w:rsidR="005C2EC1" w:rsidRPr="001126FD" w:rsidRDefault="005C2EC1">
            <w:pPr>
              <w:spacing w:line="240" w:lineRule="auto"/>
              <w:rPr>
                <w:szCs w:val="24"/>
              </w:rPr>
            </w:pPr>
            <w:r w:rsidRPr="001126FD">
              <w:rPr>
                <w:szCs w:val="24"/>
              </w:rPr>
              <w:t>La aplicación permite modificar la vista que se tiene del modelo 3D.</w:t>
            </w:r>
          </w:p>
        </w:tc>
      </w:tr>
    </w:tbl>
    <w:p w14:paraId="0539C820" w14:textId="1202E07C" w:rsidR="00B4076E" w:rsidRDefault="00B4076E" w:rsidP="00B4076E">
      <w:pPr>
        <w:pStyle w:val="Caption"/>
        <w:keepNext/>
      </w:pPr>
      <w:bookmarkStart w:id="237" w:name="_Toc153454213"/>
      <w:r>
        <w:t xml:space="preserve">Tabla </w:t>
      </w:r>
      <w:r>
        <w:fldChar w:fldCharType="begin"/>
      </w:r>
      <w:r>
        <w:instrText xml:space="preserve"> SEQ Tabla \* ARABIC </w:instrText>
      </w:r>
      <w:r>
        <w:fldChar w:fldCharType="separate"/>
      </w:r>
      <w:r w:rsidR="00553F75">
        <w:rPr>
          <w:noProof/>
        </w:rPr>
        <w:t>26</w:t>
      </w:r>
      <w:r>
        <w:fldChar w:fldCharType="end"/>
      </w:r>
      <w:r>
        <w:t xml:space="preserve">. </w:t>
      </w:r>
      <w:r w:rsidRPr="0049330B">
        <w:t>Requerimiento REQ-</w:t>
      </w:r>
      <w:r>
        <w:t>004</w:t>
      </w:r>
      <w:bookmarkEnd w:id="237"/>
    </w:p>
    <w:tbl>
      <w:tblPr>
        <w:tblStyle w:val="TableGrid"/>
        <w:tblW w:w="0" w:type="auto"/>
        <w:tblLook w:val="04A0" w:firstRow="1" w:lastRow="0" w:firstColumn="1" w:lastColumn="0" w:noHBand="0" w:noVBand="1"/>
      </w:tblPr>
      <w:tblGrid>
        <w:gridCol w:w="1838"/>
        <w:gridCol w:w="6990"/>
      </w:tblGrid>
      <w:tr w:rsidR="005C2EC1" w:rsidRPr="001126FD" w14:paraId="402CC238" w14:textId="77777777">
        <w:tc>
          <w:tcPr>
            <w:tcW w:w="8828" w:type="dxa"/>
            <w:gridSpan w:val="2"/>
          </w:tcPr>
          <w:p w14:paraId="5F830391" w14:textId="77777777" w:rsidR="005C2EC1" w:rsidRPr="001126FD" w:rsidRDefault="005C2EC1">
            <w:pPr>
              <w:spacing w:line="240" w:lineRule="auto"/>
              <w:rPr>
                <w:szCs w:val="24"/>
              </w:rPr>
            </w:pPr>
            <w:r w:rsidRPr="001126FD">
              <w:rPr>
                <w:szCs w:val="24"/>
              </w:rPr>
              <w:t>Identificador de requerimiento: REQ-004</w:t>
            </w:r>
          </w:p>
        </w:tc>
      </w:tr>
      <w:tr w:rsidR="005C2EC1" w:rsidRPr="001126FD" w14:paraId="722AA29D" w14:textId="77777777">
        <w:tc>
          <w:tcPr>
            <w:tcW w:w="1838" w:type="dxa"/>
          </w:tcPr>
          <w:p w14:paraId="1023B171" w14:textId="77777777" w:rsidR="005C2EC1" w:rsidRPr="001126FD" w:rsidRDefault="005C2EC1">
            <w:pPr>
              <w:spacing w:line="240" w:lineRule="auto"/>
              <w:rPr>
                <w:szCs w:val="24"/>
              </w:rPr>
            </w:pPr>
            <w:r w:rsidRPr="001126FD">
              <w:rPr>
                <w:szCs w:val="24"/>
              </w:rPr>
              <w:t>Nombre corto:</w:t>
            </w:r>
          </w:p>
        </w:tc>
        <w:tc>
          <w:tcPr>
            <w:tcW w:w="6990" w:type="dxa"/>
          </w:tcPr>
          <w:p w14:paraId="445B0063" w14:textId="77777777" w:rsidR="005C2EC1" w:rsidRPr="001126FD" w:rsidRDefault="005C2EC1">
            <w:pPr>
              <w:spacing w:line="240" w:lineRule="auto"/>
              <w:rPr>
                <w:szCs w:val="24"/>
              </w:rPr>
            </w:pPr>
            <w:r w:rsidRPr="001126FD">
              <w:rPr>
                <w:szCs w:val="24"/>
              </w:rPr>
              <w:t>Menú y secciones</w:t>
            </w:r>
          </w:p>
        </w:tc>
      </w:tr>
      <w:tr w:rsidR="005C2EC1" w:rsidRPr="001126FD" w14:paraId="34B436AE" w14:textId="77777777">
        <w:tc>
          <w:tcPr>
            <w:tcW w:w="1838" w:type="dxa"/>
          </w:tcPr>
          <w:p w14:paraId="68AD5A44" w14:textId="77777777" w:rsidR="005C2EC1" w:rsidRPr="001126FD" w:rsidRDefault="005C2EC1">
            <w:pPr>
              <w:spacing w:line="240" w:lineRule="auto"/>
              <w:rPr>
                <w:szCs w:val="24"/>
              </w:rPr>
            </w:pPr>
            <w:r w:rsidRPr="001126FD">
              <w:rPr>
                <w:szCs w:val="24"/>
              </w:rPr>
              <w:t>Estatus:</w:t>
            </w:r>
          </w:p>
        </w:tc>
        <w:tc>
          <w:tcPr>
            <w:tcW w:w="6990" w:type="dxa"/>
          </w:tcPr>
          <w:p w14:paraId="5D6CDF02" w14:textId="0314E9E1" w:rsidR="005C2EC1" w:rsidRPr="001126FD" w:rsidRDefault="00B4076E" w:rsidP="00EA22A1">
            <w:pPr>
              <w:pStyle w:val="ListParagraph"/>
              <w:numPr>
                <w:ilvl w:val="0"/>
                <w:numId w:val="9"/>
              </w:numPr>
              <w:autoSpaceDE w:val="0"/>
              <w:autoSpaceDN w:val="0"/>
              <w:adjustRightInd w:val="0"/>
              <w:spacing w:after="0" w:line="240" w:lineRule="auto"/>
              <w:jc w:val="left"/>
              <w:rPr>
                <w:rFonts w:cs="Times New Roman"/>
                <w:szCs w:val="24"/>
              </w:rPr>
            </w:pPr>
            <w:r w:rsidRPr="001126FD">
              <w:rPr>
                <w:rFonts w:cs="Times New Roman"/>
                <w:color w:val="000000"/>
                <w:szCs w:val="24"/>
              </w:rPr>
              <w:t>Aceptado</w:t>
            </w:r>
          </w:p>
        </w:tc>
      </w:tr>
      <w:tr w:rsidR="005C2EC1" w:rsidRPr="001126FD" w14:paraId="6DD926EA" w14:textId="77777777">
        <w:tc>
          <w:tcPr>
            <w:tcW w:w="1838" w:type="dxa"/>
          </w:tcPr>
          <w:p w14:paraId="00A27AB8" w14:textId="77777777" w:rsidR="005C2EC1" w:rsidRPr="001126FD" w:rsidRDefault="005C2EC1">
            <w:pPr>
              <w:spacing w:line="240" w:lineRule="auto"/>
              <w:rPr>
                <w:szCs w:val="24"/>
              </w:rPr>
            </w:pPr>
            <w:r w:rsidRPr="001126FD">
              <w:rPr>
                <w:szCs w:val="24"/>
              </w:rPr>
              <w:t>Descripción:</w:t>
            </w:r>
          </w:p>
        </w:tc>
        <w:tc>
          <w:tcPr>
            <w:tcW w:w="6990" w:type="dxa"/>
          </w:tcPr>
          <w:p w14:paraId="744A9F96" w14:textId="77777777" w:rsidR="005C2EC1" w:rsidRPr="001126FD" w:rsidRDefault="005C2EC1">
            <w:pPr>
              <w:autoSpaceDE w:val="0"/>
              <w:autoSpaceDN w:val="0"/>
              <w:adjustRightInd w:val="0"/>
              <w:spacing w:line="240" w:lineRule="auto"/>
              <w:rPr>
                <w:szCs w:val="24"/>
              </w:rPr>
            </w:pPr>
            <w:r w:rsidRPr="001126FD">
              <w:rPr>
                <w:rFonts w:cs="Times New Roman"/>
                <w:color w:val="000000"/>
                <w:szCs w:val="24"/>
              </w:rPr>
              <w:t>La aplicación debe incluir un menú que contemple al menos la sección de "Prácticas" y "Conoce el cuerpo".</w:t>
            </w:r>
          </w:p>
        </w:tc>
      </w:tr>
      <w:tr w:rsidR="005C2EC1" w:rsidRPr="001126FD" w14:paraId="3F5A3F5C" w14:textId="77777777">
        <w:tc>
          <w:tcPr>
            <w:tcW w:w="1838" w:type="dxa"/>
          </w:tcPr>
          <w:p w14:paraId="3EB6DA44" w14:textId="77777777" w:rsidR="005C2EC1" w:rsidRPr="001126FD" w:rsidRDefault="005C2EC1">
            <w:pPr>
              <w:spacing w:line="240" w:lineRule="auto"/>
              <w:rPr>
                <w:szCs w:val="24"/>
              </w:rPr>
            </w:pPr>
            <w:r w:rsidRPr="001126FD">
              <w:rPr>
                <w:szCs w:val="24"/>
              </w:rPr>
              <w:t>Necesidades que resuelve:</w:t>
            </w:r>
          </w:p>
        </w:tc>
        <w:tc>
          <w:tcPr>
            <w:tcW w:w="6990" w:type="dxa"/>
          </w:tcPr>
          <w:p w14:paraId="07E034E7" w14:textId="77777777" w:rsidR="005C2EC1" w:rsidRPr="001126FD" w:rsidRDefault="005C2EC1">
            <w:pPr>
              <w:spacing w:line="240" w:lineRule="auto"/>
              <w:rPr>
                <w:szCs w:val="24"/>
              </w:rPr>
            </w:pPr>
            <w:r w:rsidRPr="001126FD">
              <w:rPr>
                <w:szCs w:val="24"/>
              </w:rPr>
              <w:t>Organiza el contenido de la aplicación para su navegación.</w:t>
            </w:r>
          </w:p>
        </w:tc>
      </w:tr>
      <w:tr w:rsidR="005C2EC1" w:rsidRPr="001126FD" w14:paraId="018BD98B" w14:textId="77777777">
        <w:tc>
          <w:tcPr>
            <w:tcW w:w="1838" w:type="dxa"/>
          </w:tcPr>
          <w:p w14:paraId="043D842B" w14:textId="77777777" w:rsidR="005C2EC1" w:rsidRPr="001126FD" w:rsidRDefault="005C2EC1">
            <w:pPr>
              <w:spacing w:line="240" w:lineRule="auto"/>
              <w:rPr>
                <w:szCs w:val="24"/>
              </w:rPr>
            </w:pPr>
            <w:r w:rsidRPr="001126FD">
              <w:rPr>
                <w:szCs w:val="24"/>
              </w:rPr>
              <w:t>Métrica de satisfacción:</w:t>
            </w:r>
          </w:p>
        </w:tc>
        <w:tc>
          <w:tcPr>
            <w:tcW w:w="6990" w:type="dxa"/>
          </w:tcPr>
          <w:p w14:paraId="47040DA2" w14:textId="77777777" w:rsidR="005C2EC1" w:rsidRPr="001126FD" w:rsidRDefault="005C2EC1">
            <w:pPr>
              <w:spacing w:line="240" w:lineRule="auto"/>
              <w:rPr>
                <w:szCs w:val="24"/>
              </w:rPr>
            </w:pPr>
            <w:r w:rsidRPr="001126FD">
              <w:rPr>
                <w:szCs w:val="24"/>
              </w:rPr>
              <w:t>La aplicación divide el contenido por secciones.</w:t>
            </w:r>
          </w:p>
        </w:tc>
      </w:tr>
    </w:tbl>
    <w:p w14:paraId="60DF7EF3" w14:textId="77777777" w:rsidR="00FF0618" w:rsidRDefault="00FF0618" w:rsidP="00B4076E">
      <w:pPr>
        <w:pStyle w:val="Caption"/>
        <w:keepNext/>
      </w:pPr>
    </w:p>
    <w:p w14:paraId="71EB45E6" w14:textId="0B059ACB" w:rsidR="00B4076E" w:rsidRDefault="00B4076E" w:rsidP="00B4076E">
      <w:pPr>
        <w:pStyle w:val="Caption"/>
        <w:keepNext/>
      </w:pPr>
      <w:bookmarkStart w:id="238" w:name="_Toc153454214"/>
      <w:r>
        <w:t xml:space="preserve">Tabla </w:t>
      </w:r>
      <w:r>
        <w:fldChar w:fldCharType="begin"/>
      </w:r>
      <w:r>
        <w:instrText xml:space="preserve"> SEQ Tabla \* ARABIC </w:instrText>
      </w:r>
      <w:r>
        <w:fldChar w:fldCharType="separate"/>
      </w:r>
      <w:r w:rsidR="00553F75">
        <w:rPr>
          <w:noProof/>
        </w:rPr>
        <w:t>27</w:t>
      </w:r>
      <w:r>
        <w:fldChar w:fldCharType="end"/>
      </w:r>
      <w:r>
        <w:t xml:space="preserve">. </w:t>
      </w:r>
      <w:r w:rsidRPr="005B1596">
        <w:t>Requerimiento REQ-</w:t>
      </w:r>
      <w:r>
        <w:t>005</w:t>
      </w:r>
      <w:bookmarkEnd w:id="238"/>
    </w:p>
    <w:tbl>
      <w:tblPr>
        <w:tblStyle w:val="TableGrid"/>
        <w:tblW w:w="0" w:type="auto"/>
        <w:tblLook w:val="04A0" w:firstRow="1" w:lastRow="0" w:firstColumn="1" w:lastColumn="0" w:noHBand="0" w:noVBand="1"/>
      </w:tblPr>
      <w:tblGrid>
        <w:gridCol w:w="1838"/>
        <w:gridCol w:w="6990"/>
      </w:tblGrid>
      <w:tr w:rsidR="005C2EC1" w:rsidRPr="004D7ABF" w14:paraId="52452F44" w14:textId="77777777">
        <w:tc>
          <w:tcPr>
            <w:tcW w:w="8828" w:type="dxa"/>
            <w:gridSpan w:val="2"/>
          </w:tcPr>
          <w:p w14:paraId="4FDC5211" w14:textId="77777777" w:rsidR="005C2EC1" w:rsidRPr="00FF0618" w:rsidRDefault="005C2EC1">
            <w:pPr>
              <w:spacing w:line="240" w:lineRule="auto"/>
              <w:rPr>
                <w:szCs w:val="24"/>
              </w:rPr>
            </w:pPr>
            <w:r w:rsidRPr="00FF0618">
              <w:rPr>
                <w:szCs w:val="24"/>
              </w:rPr>
              <w:t>Identificador de requerimiento: REQ-005</w:t>
            </w:r>
          </w:p>
        </w:tc>
      </w:tr>
      <w:tr w:rsidR="005C2EC1" w:rsidRPr="004D7ABF" w14:paraId="215B29A7" w14:textId="77777777">
        <w:tc>
          <w:tcPr>
            <w:tcW w:w="1838" w:type="dxa"/>
          </w:tcPr>
          <w:p w14:paraId="43331C6B" w14:textId="77777777" w:rsidR="005C2EC1" w:rsidRPr="00FF0618" w:rsidRDefault="005C2EC1">
            <w:pPr>
              <w:spacing w:line="240" w:lineRule="auto"/>
              <w:rPr>
                <w:szCs w:val="24"/>
              </w:rPr>
            </w:pPr>
            <w:r w:rsidRPr="00FF0618">
              <w:rPr>
                <w:szCs w:val="24"/>
              </w:rPr>
              <w:t>Nombre corto:</w:t>
            </w:r>
          </w:p>
        </w:tc>
        <w:tc>
          <w:tcPr>
            <w:tcW w:w="6990" w:type="dxa"/>
          </w:tcPr>
          <w:p w14:paraId="1AD6111C" w14:textId="77777777" w:rsidR="005C2EC1" w:rsidRPr="00FF0618" w:rsidRDefault="005C2EC1">
            <w:pPr>
              <w:spacing w:line="240" w:lineRule="auto"/>
              <w:rPr>
                <w:szCs w:val="24"/>
              </w:rPr>
            </w:pPr>
            <w:r w:rsidRPr="00FF0618">
              <w:rPr>
                <w:szCs w:val="24"/>
              </w:rPr>
              <w:t>Cortes de modelos</w:t>
            </w:r>
          </w:p>
        </w:tc>
      </w:tr>
      <w:tr w:rsidR="005C2EC1" w:rsidRPr="00420683" w14:paraId="3EDC7718" w14:textId="77777777">
        <w:tc>
          <w:tcPr>
            <w:tcW w:w="1838" w:type="dxa"/>
          </w:tcPr>
          <w:p w14:paraId="4159B446" w14:textId="77777777" w:rsidR="005C2EC1" w:rsidRPr="00FF0618" w:rsidRDefault="005C2EC1">
            <w:pPr>
              <w:spacing w:line="240" w:lineRule="auto"/>
              <w:rPr>
                <w:szCs w:val="24"/>
              </w:rPr>
            </w:pPr>
            <w:r w:rsidRPr="00FF0618">
              <w:rPr>
                <w:szCs w:val="24"/>
              </w:rPr>
              <w:t>Estatus:</w:t>
            </w:r>
          </w:p>
        </w:tc>
        <w:tc>
          <w:tcPr>
            <w:tcW w:w="6990" w:type="dxa"/>
          </w:tcPr>
          <w:p w14:paraId="2965BBA5" w14:textId="769DEC9E" w:rsidR="005C2EC1" w:rsidRPr="00FF0618" w:rsidRDefault="00B4076E" w:rsidP="00EA22A1">
            <w:pPr>
              <w:pStyle w:val="ListParagraph"/>
              <w:numPr>
                <w:ilvl w:val="0"/>
                <w:numId w:val="9"/>
              </w:numPr>
              <w:autoSpaceDE w:val="0"/>
              <w:autoSpaceDN w:val="0"/>
              <w:adjustRightInd w:val="0"/>
              <w:spacing w:after="0" w:line="240" w:lineRule="auto"/>
              <w:jc w:val="left"/>
              <w:rPr>
                <w:rFonts w:cs="Times New Roman"/>
                <w:szCs w:val="24"/>
              </w:rPr>
            </w:pPr>
            <w:r w:rsidRPr="00FF0618">
              <w:rPr>
                <w:rFonts w:cs="Times New Roman"/>
                <w:color w:val="000000"/>
                <w:szCs w:val="24"/>
              </w:rPr>
              <w:t>Aceptado</w:t>
            </w:r>
          </w:p>
        </w:tc>
      </w:tr>
      <w:tr w:rsidR="005C2EC1" w:rsidRPr="004D7ABF" w14:paraId="7EFF29DF" w14:textId="77777777">
        <w:tc>
          <w:tcPr>
            <w:tcW w:w="1838" w:type="dxa"/>
          </w:tcPr>
          <w:p w14:paraId="2AD19881" w14:textId="77777777" w:rsidR="005C2EC1" w:rsidRPr="00FF0618" w:rsidRDefault="005C2EC1">
            <w:pPr>
              <w:spacing w:line="240" w:lineRule="auto"/>
              <w:rPr>
                <w:szCs w:val="24"/>
              </w:rPr>
            </w:pPr>
            <w:r w:rsidRPr="00FF0618">
              <w:rPr>
                <w:szCs w:val="24"/>
              </w:rPr>
              <w:t>Descripción:</w:t>
            </w:r>
          </w:p>
        </w:tc>
        <w:tc>
          <w:tcPr>
            <w:tcW w:w="6990" w:type="dxa"/>
          </w:tcPr>
          <w:p w14:paraId="45D45CF6" w14:textId="77777777" w:rsidR="005C2EC1" w:rsidRPr="00FF0618" w:rsidRDefault="005C2EC1">
            <w:pPr>
              <w:autoSpaceDE w:val="0"/>
              <w:autoSpaceDN w:val="0"/>
              <w:adjustRightInd w:val="0"/>
              <w:spacing w:line="240" w:lineRule="auto"/>
              <w:rPr>
                <w:szCs w:val="24"/>
              </w:rPr>
            </w:pPr>
            <w:r w:rsidRPr="00FF0618">
              <w:rPr>
                <w:rFonts w:cs="Times New Roman"/>
                <w:color w:val="000000"/>
                <w:szCs w:val="24"/>
              </w:rPr>
              <w:t>La aplicación debe incluir la visualización de los cortes de los modelos.</w:t>
            </w:r>
          </w:p>
        </w:tc>
      </w:tr>
      <w:tr w:rsidR="005C2EC1" w:rsidRPr="004D7ABF" w14:paraId="4AE4158D" w14:textId="77777777">
        <w:tc>
          <w:tcPr>
            <w:tcW w:w="1838" w:type="dxa"/>
          </w:tcPr>
          <w:p w14:paraId="1DF64E6B" w14:textId="77777777" w:rsidR="005C2EC1" w:rsidRPr="00FF0618" w:rsidRDefault="005C2EC1">
            <w:pPr>
              <w:spacing w:line="240" w:lineRule="auto"/>
              <w:rPr>
                <w:szCs w:val="24"/>
              </w:rPr>
            </w:pPr>
            <w:r w:rsidRPr="00FF0618">
              <w:rPr>
                <w:szCs w:val="24"/>
              </w:rPr>
              <w:t>Necesidades que resuelve:</w:t>
            </w:r>
          </w:p>
        </w:tc>
        <w:tc>
          <w:tcPr>
            <w:tcW w:w="6990" w:type="dxa"/>
          </w:tcPr>
          <w:p w14:paraId="0D2B22D6" w14:textId="77777777" w:rsidR="005C2EC1" w:rsidRPr="00FF0618" w:rsidRDefault="005C2EC1">
            <w:pPr>
              <w:spacing w:line="240" w:lineRule="auto"/>
              <w:rPr>
                <w:szCs w:val="24"/>
              </w:rPr>
            </w:pPr>
            <w:r w:rsidRPr="00FF0618">
              <w:rPr>
                <w:szCs w:val="24"/>
              </w:rPr>
              <w:t>Apoyo de visualización de los modelos en el modo de estudio.</w:t>
            </w:r>
          </w:p>
        </w:tc>
      </w:tr>
      <w:tr w:rsidR="005C2EC1" w:rsidRPr="004D7ABF" w14:paraId="36B92D8A" w14:textId="77777777" w:rsidTr="00FF0618">
        <w:trPr>
          <w:trHeight w:val="62"/>
        </w:trPr>
        <w:tc>
          <w:tcPr>
            <w:tcW w:w="1838" w:type="dxa"/>
          </w:tcPr>
          <w:p w14:paraId="2B1BA9B3" w14:textId="77777777" w:rsidR="005C2EC1" w:rsidRPr="00FF0618" w:rsidRDefault="005C2EC1">
            <w:pPr>
              <w:spacing w:line="240" w:lineRule="auto"/>
              <w:rPr>
                <w:szCs w:val="24"/>
              </w:rPr>
            </w:pPr>
            <w:r w:rsidRPr="00FF0618">
              <w:rPr>
                <w:szCs w:val="24"/>
              </w:rPr>
              <w:t>Métrica de satisfacción:</w:t>
            </w:r>
          </w:p>
        </w:tc>
        <w:tc>
          <w:tcPr>
            <w:tcW w:w="6990" w:type="dxa"/>
          </w:tcPr>
          <w:p w14:paraId="5F4A0BF2" w14:textId="77777777" w:rsidR="005C2EC1" w:rsidRPr="00FF0618" w:rsidRDefault="005C2EC1">
            <w:pPr>
              <w:spacing w:line="240" w:lineRule="auto"/>
              <w:rPr>
                <w:szCs w:val="24"/>
              </w:rPr>
            </w:pPr>
            <w:r w:rsidRPr="00FF0618">
              <w:rPr>
                <w:szCs w:val="24"/>
              </w:rPr>
              <w:t>La aplicación muestra los cortes de los modelos anatómicos correctamente.</w:t>
            </w:r>
          </w:p>
        </w:tc>
      </w:tr>
    </w:tbl>
    <w:p w14:paraId="156F2A09" w14:textId="77777777" w:rsidR="00FF0618" w:rsidRDefault="00FF0618" w:rsidP="00B4076E">
      <w:pPr>
        <w:pStyle w:val="Caption"/>
        <w:keepNext/>
      </w:pPr>
    </w:p>
    <w:p w14:paraId="21F006FA" w14:textId="625AA7CB" w:rsidR="00B4076E" w:rsidRDefault="00B4076E" w:rsidP="00B4076E">
      <w:pPr>
        <w:pStyle w:val="Caption"/>
        <w:keepNext/>
      </w:pPr>
      <w:bookmarkStart w:id="239" w:name="_Toc153454215"/>
      <w:r>
        <w:t xml:space="preserve">Tabla </w:t>
      </w:r>
      <w:r>
        <w:fldChar w:fldCharType="begin"/>
      </w:r>
      <w:r>
        <w:instrText xml:space="preserve"> SEQ Tabla \* ARABIC </w:instrText>
      </w:r>
      <w:r>
        <w:fldChar w:fldCharType="separate"/>
      </w:r>
      <w:r w:rsidR="00553F75">
        <w:rPr>
          <w:noProof/>
        </w:rPr>
        <w:t>28</w:t>
      </w:r>
      <w:r>
        <w:fldChar w:fldCharType="end"/>
      </w:r>
      <w:r>
        <w:t xml:space="preserve">. </w:t>
      </w:r>
      <w:r w:rsidRPr="00112A21">
        <w:t>Requerimiento REQ-</w:t>
      </w:r>
      <w:r>
        <w:t>006</w:t>
      </w:r>
      <w:bookmarkEnd w:id="239"/>
    </w:p>
    <w:tbl>
      <w:tblPr>
        <w:tblStyle w:val="TableGrid"/>
        <w:tblW w:w="0" w:type="auto"/>
        <w:tblLook w:val="04A0" w:firstRow="1" w:lastRow="0" w:firstColumn="1" w:lastColumn="0" w:noHBand="0" w:noVBand="1"/>
      </w:tblPr>
      <w:tblGrid>
        <w:gridCol w:w="1838"/>
        <w:gridCol w:w="6990"/>
      </w:tblGrid>
      <w:tr w:rsidR="005C2EC1" w:rsidRPr="004D7ABF" w14:paraId="281AC0DE" w14:textId="77777777">
        <w:tc>
          <w:tcPr>
            <w:tcW w:w="8828" w:type="dxa"/>
            <w:gridSpan w:val="2"/>
          </w:tcPr>
          <w:p w14:paraId="2E0244EB" w14:textId="77777777" w:rsidR="005C2EC1" w:rsidRPr="00FF0618" w:rsidRDefault="005C2EC1">
            <w:pPr>
              <w:spacing w:line="240" w:lineRule="auto"/>
              <w:rPr>
                <w:szCs w:val="24"/>
              </w:rPr>
            </w:pPr>
            <w:r w:rsidRPr="00FF0618">
              <w:rPr>
                <w:szCs w:val="24"/>
              </w:rPr>
              <w:t>Identificador de requerimiento: REQ-006</w:t>
            </w:r>
          </w:p>
        </w:tc>
      </w:tr>
      <w:tr w:rsidR="005C2EC1" w:rsidRPr="004D7ABF" w14:paraId="5CFD19E5" w14:textId="77777777">
        <w:tc>
          <w:tcPr>
            <w:tcW w:w="1838" w:type="dxa"/>
          </w:tcPr>
          <w:p w14:paraId="2565C1CB" w14:textId="77777777" w:rsidR="005C2EC1" w:rsidRPr="00FF0618" w:rsidRDefault="005C2EC1">
            <w:pPr>
              <w:spacing w:line="240" w:lineRule="auto"/>
              <w:rPr>
                <w:szCs w:val="24"/>
              </w:rPr>
            </w:pPr>
            <w:r w:rsidRPr="00FF0618">
              <w:rPr>
                <w:szCs w:val="24"/>
              </w:rPr>
              <w:t>Nombre corto:</w:t>
            </w:r>
          </w:p>
        </w:tc>
        <w:tc>
          <w:tcPr>
            <w:tcW w:w="6990" w:type="dxa"/>
          </w:tcPr>
          <w:p w14:paraId="4BC8449D" w14:textId="77777777" w:rsidR="005C2EC1" w:rsidRPr="00FF0618" w:rsidRDefault="005C2EC1">
            <w:pPr>
              <w:spacing w:line="240" w:lineRule="auto"/>
              <w:rPr>
                <w:szCs w:val="24"/>
              </w:rPr>
            </w:pPr>
            <w:r w:rsidRPr="00FF0618">
              <w:rPr>
                <w:szCs w:val="24"/>
              </w:rPr>
              <w:t>Observación y modelado del sistema óseo</w:t>
            </w:r>
          </w:p>
        </w:tc>
      </w:tr>
      <w:tr w:rsidR="005C2EC1" w:rsidRPr="00420683" w14:paraId="7106A18F" w14:textId="77777777">
        <w:tc>
          <w:tcPr>
            <w:tcW w:w="1838" w:type="dxa"/>
          </w:tcPr>
          <w:p w14:paraId="74D73E61" w14:textId="77777777" w:rsidR="005C2EC1" w:rsidRPr="00FF0618" w:rsidRDefault="005C2EC1">
            <w:pPr>
              <w:spacing w:line="240" w:lineRule="auto"/>
              <w:rPr>
                <w:szCs w:val="24"/>
              </w:rPr>
            </w:pPr>
            <w:r w:rsidRPr="00FF0618">
              <w:rPr>
                <w:szCs w:val="24"/>
              </w:rPr>
              <w:t>Estatus:</w:t>
            </w:r>
          </w:p>
        </w:tc>
        <w:tc>
          <w:tcPr>
            <w:tcW w:w="6990" w:type="dxa"/>
          </w:tcPr>
          <w:p w14:paraId="0081076D" w14:textId="735AE7B0" w:rsidR="005C2EC1" w:rsidRPr="00FF0618" w:rsidRDefault="00B4076E" w:rsidP="00EA22A1">
            <w:pPr>
              <w:pStyle w:val="ListParagraph"/>
              <w:numPr>
                <w:ilvl w:val="0"/>
                <w:numId w:val="9"/>
              </w:numPr>
              <w:autoSpaceDE w:val="0"/>
              <w:autoSpaceDN w:val="0"/>
              <w:adjustRightInd w:val="0"/>
              <w:spacing w:after="0" w:line="240" w:lineRule="auto"/>
              <w:jc w:val="left"/>
              <w:rPr>
                <w:rFonts w:cs="Times New Roman"/>
                <w:szCs w:val="24"/>
              </w:rPr>
            </w:pPr>
            <w:r w:rsidRPr="00FF0618">
              <w:rPr>
                <w:rFonts w:cs="Times New Roman"/>
                <w:color w:val="000000"/>
                <w:szCs w:val="24"/>
              </w:rPr>
              <w:t>Aceptado</w:t>
            </w:r>
          </w:p>
        </w:tc>
      </w:tr>
      <w:tr w:rsidR="005C2EC1" w:rsidRPr="004D7ABF" w14:paraId="7209088D" w14:textId="77777777">
        <w:tc>
          <w:tcPr>
            <w:tcW w:w="1838" w:type="dxa"/>
          </w:tcPr>
          <w:p w14:paraId="2670D74C" w14:textId="77777777" w:rsidR="005C2EC1" w:rsidRPr="00FF0618" w:rsidRDefault="005C2EC1">
            <w:pPr>
              <w:spacing w:line="240" w:lineRule="auto"/>
              <w:rPr>
                <w:szCs w:val="24"/>
              </w:rPr>
            </w:pPr>
            <w:r w:rsidRPr="00FF0618">
              <w:rPr>
                <w:szCs w:val="24"/>
              </w:rPr>
              <w:t>Descripción:</w:t>
            </w:r>
          </w:p>
        </w:tc>
        <w:tc>
          <w:tcPr>
            <w:tcW w:w="6990" w:type="dxa"/>
          </w:tcPr>
          <w:p w14:paraId="520056A6" w14:textId="77777777" w:rsidR="005C2EC1" w:rsidRPr="00FF0618" w:rsidRDefault="005C2EC1">
            <w:pPr>
              <w:autoSpaceDE w:val="0"/>
              <w:autoSpaceDN w:val="0"/>
              <w:adjustRightInd w:val="0"/>
              <w:spacing w:line="240" w:lineRule="auto"/>
              <w:rPr>
                <w:szCs w:val="24"/>
              </w:rPr>
            </w:pPr>
            <w:r w:rsidRPr="00FF0618">
              <w:rPr>
                <w:szCs w:val="24"/>
              </w:rPr>
              <w:t>El modelo tridimensional debe presentar sistema óseo.</w:t>
            </w:r>
          </w:p>
        </w:tc>
      </w:tr>
      <w:tr w:rsidR="005C2EC1" w:rsidRPr="004D7ABF" w14:paraId="2701789A" w14:textId="77777777">
        <w:tc>
          <w:tcPr>
            <w:tcW w:w="1838" w:type="dxa"/>
          </w:tcPr>
          <w:p w14:paraId="5F99F8CA" w14:textId="77777777" w:rsidR="005C2EC1" w:rsidRPr="00FF0618" w:rsidRDefault="005C2EC1">
            <w:pPr>
              <w:spacing w:line="240" w:lineRule="auto"/>
              <w:rPr>
                <w:szCs w:val="24"/>
              </w:rPr>
            </w:pPr>
            <w:r w:rsidRPr="00FF0618">
              <w:rPr>
                <w:szCs w:val="24"/>
              </w:rPr>
              <w:t>Necesidades que resuelve:</w:t>
            </w:r>
          </w:p>
        </w:tc>
        <w:tc>
          <w:tcPr>
            <w:tcW w:w="6990" w:type="dxa"/>
          </w:tcPr>
          <w:p w14:paraId="30EA490E" w14:textId="77777777" w:rsidR="005C2EC1" w:rsidRPr="00FF0618" w:rsidRDefault="005C2EC1">
            <w:pPr>
              <w:spacing w:line="240" w:lineRule="auto"/>
              <w:rPr>
                <w:szCs w:val="24"/>
              </w:rPr>
            </w:pPr>
            <w:r w:rsidRPr="00FF0618">
              <w:rPr>
                <w:szCs w:val="24"/>
              </w:rPr>
              <w:t>Apoyo para el desarrollo de la práctica #07</w:t>
            </w:r>
          </w:p>
        </w:tc>
      </w:tr>
      <w:tr w:rsidR="005C2EC1" w:rsidRPr="004D7ABF" w14:paraId="50EB8D34" w14:textId="77777777">
        <w:tc>
          <w:tcPr>
            <w:tcW w:w="1838" w:type="dxa"/>
          </w:tcPr>
          <w:p w14:paraId="7E7C6F9A" w14:textId="77777777" w:rsidR="005C2EC1" w:rsidRPr="00FF0618" w:rsidRDefault="005C2EC1">
            <w:pPr>
              <w:spacing w:line="240" w:lineRule="auto"/>
              <w:rPr>
                <w:szCs w:val="24"/>
              </w:rPr>
            </w:pPr>
            <w:r w:rsidRPr="00FF0618">
              <w:rPr>
                <w:szCs w:val="24"/>
              </w:rPr>
              <w:t>Métrica de satisfacción:</w:t>
            </w:r>
          </w:p>
        </w:tc>
        <w:tc>
          <w:tcPr>
            <w:tcW w:w="6990" w:type="dxa"/>
          </w:tcPr>
          <w:p w14:paraId="06D267FA" w14:textId="77777777" w:rsidR="005C2EC1" w:rsidRPr="00FF0618" w:rsidRDefault="005C2EC1">
            <w:pPr>
              <w:spacing w:line="240" w:lineRule="auto"/>
              <w:rPr>
                <w:szCs w:val="24"/>
              </w:rPr>
            </w:pPr>
            <w:r w:rsidRPr="00FF0618">
              <w:rPr>
                <w:szCs w:val="24"/>
              </w:rPr>
              <w:t>Los modelos presentan información visual perteneciente a la práctica #07</w:t>
            </w:r>
          </w:p>
        </w:tc>
      </w:tr>
    </w:tbl>
    <w:p w14:paraId="49316245" w14:textId="77777777" w:rsidR="00FF0618" w:rsidRDefault="00FF0618" w:rsidP="00B4076E">
      <w:pPr>
        <w:pStyle w:val="Caption"/>
        <w:keepNext/>
      </w:pPr>
    </w:p>
    <w:p w14:paraId="54C51FCE" w14:textId="4B981688" w:rsidR="00B4076E" w:rsidRDefault="00B4076E" w:rsidP="00B4076E">
      <w:pPr>
        <w:pStyle w:val="Caption"/>
        <w:keepNext/>
      </w:pPr>
      <w:bookmarkStart w:id="240" w:name="_Toc153454216"/>
      <w:r>
        <w:t xml:space="preserve">Tabla </w:t>
      </w:r>
      <w:r>
        <w:fldChar w:fldCharType="begin"/>
      </w:r>
      <w:r>
        <w:instrText xml:space="preserve"> SEQ Tabla \* ARABIC </w:instrText>
      </w:r>
      <w:r>
        <w:fldChar w:fldCharType="separate"/>
      </w:r>
      <w:r w:rsidR="00553F75">
        <w:rPr>
          <w:noProof/>
        </w:rPr>
        <w:t>29</w:t>
      </w:r>
      <w:r>
        <w:fldChar w:fldCharType="end"/>
      </w:r>
      <w:r>
        <w:t xml:space="preserve">. </w:t>
      </w:r>
      <w:r w:rsidRPr="00A660D5">
        <w:t>Requerimiento REQ-</w:t>
      </w:r>
      <w:r>
        <w:t>007</w:t>
      </w:r>
      <w:bookmarkEnd w:id="240"/>
    </w:p>
    <w:tbl>
      <w:tblPr>
        <w:tblStyle w:val="TableGrid"/>
        <w:tblW w:w="0" w:type="auto"/>
        <w:tblInd w:w="5" w:type="dxa"/>
        <w:tblLook w:val="04A0" w:firstRow="1" w:lastRow="0" w:firstColumn="1" w:lastColumn="0" w:noHBand="0" w:noVBand="1"/>
      </w:tblPr>
      <w:tblGrid>
        <w:gridCol w:w="1837"/>
        <w:gridCol w:w="6986"/>
      </w:tblGrid>
      <w:tr w:rsidR="005C2EC1" w:rsidRPr="004D7ABF" w14:paraId="30DCB043" w14:textId="77777777">
        <w:tc>
          <w:tcPr>
            <w:tcW w:w="8823" w:type="dxa"/>
            <w:gridSpan w:val="2"/>
          </w:tcPr>
          <w:p w14:paraId="2605355B" w14:textId="77777777" w:rsidR="005C2EC1" w:rsidRPr="00FF0618" w:rsidRDefault="005C2EC1">
            <w:pPr>
              <w:spacing w:line="240" w:lineRule="auto"/>
              <w:rPr>
                <w:szCs w:val="24"/>
              </w:rPr>
            </w:pPr>
            <w:r w:rsidRPr="00FF0618">
              <w:rPr>
                <w:szCs w:val="24"/>
              </w:rPr>
              <w:t>Identificador de requerimiento: REQ-007</w:t>
            </w:r>
          </w:p>
        </w:tc>
      </w:tr>
      <w:tr w:rsidR="005C2EC1" w:rsidRPr="004D7ABF" w14:paraId="33299C31" w14:textId="77777777">
        <w:tc>
          <w:tcPr>
            <w:tcW w:w="1837" w:type="dxa"/>
          </w:tcPr>
          <w:p w14:paraId="1D62C9C4" w14:textId="77777777" w:rsidR="005C2EC1" w:rsidRPr="00FF0618" w:rsidRDefault="005C2EC1">
            <w:pPr>
              <w:spacing w:line="240" w:lineRule="auto"/>
              <w:rPr>
                <w:szCs w:val="24"/>
              </w:rPr>
            </w:pPr>
            <w:r w:rsidRPr="00FF0618">
              <w:rPr>
                <w:szCs w:val="24"/>
              </w:rPr>
              <w:t>Nombre corto:</w:t>
            </w:r>
          </w:p>
        </w:tc>
        <w:tc>
          <w:tcPr>
            <w:tcW w:w="6986" w:type="dxa"/>
          </w:tcPr>
          <w:p w14:paraId="71E32C5B" w14:textId="77777777" w:rsidR="005C2EC1" w:rsidRPr="00FF0618" w:rsidRDefault="005C2EC1">
            <w:pPr>
              <w:spacing w:line="240" w:lineRule="auto"/>
              <w:rPr>
                <w:szCs w:val="24"/>
              </w:rPr>
            </w:pPr>
            <w:r w:rsidRPr="00FF0618">
              <w:rPr>
                <w:szCs w:val="24"/>
              </w:rPr>
              <w:t>Estudio del aparato digestivo</w:t>
            </w:r>
          </w:p>
        </w:tc>
      </w:tr>
      <w:tr w:rsidR="005C2EC1" w:rsidRPr="00420683" w14:paraId="17F6AB61" w14:textId="77777777">
        <w:tc>
          <w:tcPr>
            <w:tcW w:w="1837" w:type="dxa"/>
          </w:tcPr>
          <w:p w14:paraId="5E59C476" w14:textId="77777777" w:rsidR="005C2EC1" w:rsidRPr="00FF0618" w:rsidRDefault="005C2EC1">
            <w:pPr>
              <w:spacing w:line="240" w:lineRule="auto"/>
              <w:rPr>
                <w:szCs w:val="24"/>
              </w:rPr>
            </w:pPr>
            <w:r w:rsidRPr="00FF0618">
              <w:rPr>
                <w:szCs w:val="24"/>
              </w:rPr>
              <w:t>Estatus:</w:t>
            </w:r>
          </w:p>
        </w:tc>
        <w:tc>
          <w:tcPr>
            <w:tcW w:w="6986" w:type="dxa"/>
          </w:tcPr>
          <w:p w14:paraId="34D2D9B4" w14:textId="78407D73" w:rsidR="005C2EC1" w:rsidRPr="00FF0618" w:rsidRDefault="00B4076E" w:rsidP="00EA22A1">
            <w:pPr>
              <w:pStyle w:val="ListParagraph"/>
              <w:numPr>
                <w:ilvl w:val="0"/>
                <w:numId w:val="9"/>
              </w:numPr>
              <w:autoSpaceDE w:val="0"/>
              <w:autoSpaceDN w:val="0"/>
              <w:adjustRightInd w:val="0"/>
              <w:spacing w:after="0" w:line="240" w:lineRule="auto"/>
              <w:jc w:val="left"/>
              <w:rPr>
                <w:rFonts w:cs="Times New Roman"/>
                <w:szCs w:val="24"/>
              </w:rPr>
            </w:pPr>
            <w:r w:rsidRPr="00FF0618">
              <w:rPr>
                <w:rFonts w:cs="Times New Roman"/>
                <w:color w:val="000000"/>
                <w:szCs w:val="24"/>
              </w:rPr>
              <w:t>Aceptado</w:t>
            </w:r>
          </w:p>
        </w:tc>
      </w:tr>
      <w:tr w:rsidR="005C2EC1" w:rsidRPr="004D7ABF" w14:paraId="7892C557" w14:textId="77777777">
        <w:tc>
          <w:tcPr>
            <w:tcW w:w="1837" w:type="dxa"/>
          </w:tcPr>
          <w:p w14:paraId="6D196BAC" w14:textId="77777777" w:rsidR="005C2EC1" w:rsidRPr="00FF0618" w:rsidRDefault="005C2EC1">
            <w:pPr>
              <w:spacing w:line="240" w:lineRule="auto"/>
              <w:rPr>
                <w:szCs w:val="24"/>
              </w:rPr>
            </w:pPr>
            <w:r w:rsidRPr="00FF0618">
              <w:rPr>
                <w:szCs w:val="24"/>
              </w:rPr>
              <w:t>Descripción:</w:t>
            </w:r>
          </w:p>
        </w:tc>
        <w:tc>
          <w:tcPr>
            <w:tcW w:w="6986" w:type="dxa"/>
          </w:tcPr>
          <w:p w14:paraId="0344919C" w14:textId="77777777" w:rsidR="005C2EC1" w:rsidRPr="00FF0618" w:rsidRDefault="005C2EC1">
            <w:pPr>
              <w:autoSpaceDE w:val="0"/>
              <w:autoSpaceDN w:val="0"/>
              <w:adjustRightInd w:val="0"/>
              <w:spacing w:line="240" w:lineRule="auto"/>
              <w:rPr>
                <w:szCs w:val="24"/>
              </w:rPr>
            </w:pPr>
            <w:r w:rsidRPr="00FF0618">
              <w:rPr>
                <w:szCs w:val="24"/>
              </w:rPr>
              <w:t>El modelo tridimensional debe presentar el desarrollo embrionario del aparato digestivo mediante componentes macroscópicos y microscópicos.</w:t>
            </w:r>
          </w:p>
        </w:tc>
      </w:tr>
      <w:tr w:rsidR="005C2EC1" w:rsidRPr="004D7ABF" w14:paraId="0E6994DE" w14:textId="77777777">
        <w:tc>
          <w:tcPr>
            <w:tcW w:w="1837" w:type="dxa"/>
          </w:tcPr>
          <w:p w14:paraId="31A9993D" w14:textId="77777777" w:rsidR="005C2EC1" w:rsidRPr="00FF0618" w:rsidRDefault="005C2EC1">
            <w:pPr>
              <w:spacing w:line="240" w:lineRule="auto"/>
              <w:rPr>
                <w:szCs w:val="24"/>
              </w:rPr>
            </w:pPr>
            <w:r w:rsidRPr="00FF0618">
              <w:rPr>
                <w:szCs w:val="24"/>
              </w:rPr>
              <w:t>Necesidades que resuelve:</w:t>
            </w:r>
          </w:p>
        </w:tc>
        <w:tc>
          <w:tcPr>
            <w:tcW w:w="6986" w:type="dxa"/>
          </w:tcPr>
          <w:p w14:paraId="526882AA" w14:textId="77777777" w:rsidR="005C2EC1" w:rsidRPr="00FF0618" w:rsidRDefault="005C2EC1">
            <w:pPr>
              <w:spacing w:line="240" w:lineRule="auto"/>
              <w:rPr>
                <w:szCs w:val="24"/>
              </w:rPr>
            </w:pPr>
            <w:r w:rsidRPr="00FF0618">
              <w:rPr>
                <w:szCs w:val="24"/>
              </w:rPr>
              <w:t>Apoyo para el desarrollo de la práctica #11</w:t>
            </w:r>
          </w:p>
        </w:tc>
      </w:tr>
      <w:tr w:rsidR="005C2EC1" w:rsidRPr="004D7ABF" w14:paraId="35E1EB42" w14:textId="77777777">
        <w:tc>
          <w:tcPr>
            <w:tcW w:w="1837" w:type="dxa"/>
          </w:tcPr>
          <w:p w14:paraId="0380CBB7" w14:textId="77777777" w:rsidR="005C2EC1" w:rsidRPr="004D7ABF" w:rsidRDefault="005C2EC1">
            <w:pPr>
              <w:spacing w:line="240" w:lineRule="auto"/>
              <w:rPr>
                <w:sz w:val="20"/>
                <w:szCs w:val="20"/>
              </w:rPr>
            </w:pPr>
            <w:r w:rsidRPr="004D7ABF">
              <w:rPr>
                <w:sz w:val="20"/>
                <w:szCs w:val="20"/>
              </w:rPr>
              <w:t>Métrica de satisfacción:</w:t>
            </w:r>
          </w:p>
        </w:tc>
        <w:tc>
          <w:tcPr>
            <w:tcW w:w="6986" w:type="dxa"/>
          </w:tcPr>
          <w:p w14:paraId="7F13CE65" w14:textId="77777777" w:rsidR="005C2EC1" w:rsidRPr="004D7ABF" w:rsidRDefault="005C2EC1">
            <w:pPr>
              <w:spacing w:line="240" w:lineRule="auto"/>
              <w:rPr>
                <w:sz w:val="20"/>
                <w:szCs w:val="20"/>
              </w:rPr>
            </w:pPr>
            <w:r>
              <w:rPr>
                <w:sz w:val="20"/>
                <w:szCs w:val="20"/>
              </w:rPr>
              <w:t>Los modelos presentan información visual perteneciente a la práctica #11</w:t>
            </w:r>
          </w:p>
        </w:tc>
      </w:tr>
    </w:tbl>
    <w:p w14:paraId="164FF241" w14:textId="77777777" w:rsidR="001F7637" w:rsidRDefault="001F7637" w:rsidP="00B4076E">
      <w:pPr>
        <w:pStyle w:val="Caption"/>
        <w:keepNext/>
      </w:pPr>
    </w:p>
    <w:p w14:paraId="7F0F86AC" w14:textId="67745C69" w:rsidR="00B4076E" w:rsidRDefault="00B4076E" w:rsidP="00B4076E">
      <w:pPr>
        <w:pStyle w:val="Caption"/>
        <w:keepNext/>
      </w:pPr>
      <w:bookmarkStart w:id="241" w:name="_Toc153454217"/>
      <w:r>
        <w:t xml:space="preserve">Tabla </w:t>
      </w:r>
      <w:r>
        <w:fldChar w:fldCharType="begin"/>
      </w:r>
      <w:r>
        <w:instrText xml:space="preserve"> SEQ Tabla \* ARABIC </w:instrText>
      </w:r>
      <w:r>
        <w:fldChar w:fldCharType="separate"/>
      </w:r>
      <w:r w:rsidR="00553F75">
        <w:rPr>
          <w:noProof/>
        </w:rPr>
        <w:t>30</w:t>
      </w:r>
      <w:r>
        <w:fldChar w:fldCharType="end"/>
      </w:r>
      <w:r>
        <w:t xml:space="preserve">. </w:t>
      </w:r>
      <w:r w:rsidRPr="0077330A">
        <w:t>Requerimiento REQ-</w:t>
      </w:r>
      <w:r>
        <w:t>008</w:t>
      </w:r>
      <w:bookmarkEnd w:id="241"/>
    </w:p>
    <w:tbl>
      <w:tblPr>
        <w:tblStyle w:val="TableGrid"/>
        <w:tblW w:w="0" w:type="auto"/>
        <w:tblInd w:w="5" w:type="dxa"/>
        <w:tblLook w:val="04A0" w:firstRow="1" w:lastRow="0" w:firstColumn="1" w:lastColumn="0" w:noHBand="0" w:noVBand="1"/>
      </w:tblPr>
      <w:tblGrid>
        <w:gridCol w:w="1837"/>
        <w:gridCol w:w="6986"/>
      </w:tblGrid>
      <w:tr w:rsidR="005C2EC1" w:rsidRPr="004D7ABF" w14:paraId="64CE650F" w14:textId="77777777">
        <w:tc>
          <w:tcPr>
            <w:tcW w:w="8823" w:type="dxa"/>
            <w:gridSpan w:val="2"/>
          </w:tcPr>
          <w:p w14:paraId="3ED0A172" w14:textId="77777777" w:rsidR="005C2EC1" w:rsidRPr="00FF0618" w:rsidRDefault="005C2EC1">
            <w:pPr>
              <w:spacing w:line="240" w:lineRule="auto"/>
              <w:rPr>
                <w:szCs w:val="24"/>
              </w:rPr>
            </w:pPr>
            <w:r w:rsidRPr="00FF0618">
              <w:rPr>
                <w:szCs w:val="24"/>
              </w:rPr>
              <w:t>Identificador de requerimiento: REQ-008</w:t>
            </w:r>
          </w:p>
        </w:tc>
      </w:tr>
      <w:tr w:rsidR="005C2EC1" w:rsidRPr="004D7ABF" w14:paraId="1BBD0D68" w14:textId="77777777">
        <w:tc>
          <w:tcPr>
            <w:tcW w:w="1837" w:type="dxa"/>
          </w:tcPr>
          <w:p w14:paraId="5D07D7B3" w14:textId="77777777" w:rsidR="005C2EC1" w:rsidRPr="00FF0618" w:rsidRDefault="005C2EC1">
            <w:pPr>
              <w:spacing w:line="240" w:lineRule="auto"/>
              <w:rPr>
                <w:szCs w:val="24"/>
              </w:rPr>
            </w:pPr>
            <w:r w:rsidRPr="00FF0618">
              <w:rPr>
                <w:szCs w:val="24"/>
              </w:rPr>
              <w:t>Nombre corto:</w:t>
            </w:r>
          </w:p>
        </w:tc>
        <w:tc>
          <w:tcPr>
            <w:tcW w:w="6986" w:type="dxa"/>
          </w:tcPr>
          <w:p w14:paraId="10EAD369" w14:textId="77777777" w:rsidR="005C2EC1" w:rsidRPr="00FF0618" w:rsidRDefault="005C2EC1">
            <w:pPr>
              <w:spacing w:line="240" w:lineRule="auto"/>
              <w:rPr>
                <w:szCs w:val="24"/>
              </w:rPr>
            </w:pPr>
            <w:r w:rsidRPr="00FF0618">
              <w:rPr>
                <w:szCs w:val="24"/>
              </w:rPr>
              <w:t>Acceso individual a los modelos</w:t>
            </w:r>
          </w:p>
        </w:tc>
      </w:tr>
      <w:tr w:rsidR="005C2EC1" w:rsidRPr="00420683" w14:paraId="1DED5BC5" w14:textId="77777777">
        <w:tc>
          <w:tcPr>
            <w:tcW w:w="1837" w:type="dxa"/>
          </w:tcPr>
          <w:p w14:paraId="3EB81357" w14:textId="77777777" w:rsidR="005C2EC1" w:rsidRPr="00FF0618" w:rsidRDefault="005C2EC1">
            <w:pPr>
              <w:spacing w:line="240" w:lineRule="auto"/>
              <w:rPr>
                <w:szCs w:val="24"/>
              </w:rPr>
            </w:pPr>
            <w:r w:rsidRPr="00FF0618">
              <w:rPr>
                <w:szCs w:val="24"/>
              </w:rPr>
              <w:t>Estatus:</w:t>
            </w:r>
          </w:p>
        </w:tc>
        <w:tc>
          <w:tcPr>
            <w:tcW w:w="6986" w:type="dxa"/>
          </w:tcPr>
          <w:p w14:paraId="36CAD22A" w14:textId="5DA7A661" w:rsidR="005C2EC1" w:rsidRPr="00FF0618" w:rsidRDefault="00B4076E" w:rsidP="00EA22A1">
            <w:pPr>
              <w:pStyle w:val="ListParagraph"/>
              <w:numPr>
                <w:ilvl w:val="0"/>
                <w:numId w:val="9"/>
              </w:numPr>
              <w:autoSpaceDE w:val="0"/>
              <w:autoSpaceDN w:val="0"/>
              <w:adjustRightInd w:val="0"/>
              <w:spacing w:after="0" w:line="240" w:lineRule="auto"/>
              <w:jc w:val="left"/>
              <w:rPr>
                <w:rFonts w:cs="Times New Roman"/>
                <w:szCs w:val="24"/>
              </w:rPr>
            </w:pPr>
            <w:r w:rsidRPr="00FF0618">
              <w:rPr>
                <w:rFonts w:cs="Times New Roman"/>
                <w:color w:val="000000"/>
                <w:szCs w:val="24"/>
              </w:rPr>
              <w:t>Aceptado</w:t>
            </w:r>
          </w:p>
        </w:tc>
      </w:tr>
      <w:tr w:rsidR="005C2EC1" w:rsidRPr="004D7ABF" w14:paraId="554E1AC6" w14:textId="77777777">
        <w:tc>
          <w:tcPr>
            <w:tcW w:w="1837" w:type="dxa"/>
          </w:tcPr>
          <w:p w14:paraId="35E6451F" w14:textId="77777777" w:rsidR="005C2EC1" w:rsidRPr="00FF0618" w:rsidRDefault="005C2EC1">
            <w:pPr>
              <w:spacing w:line="240" w:lineRule="auto"/>
              <w:rPr>
                <w:szCs w:val="24"/>
              </w:rPr>
            </w:pPr>
            <w:r w:rsidRPr="00FF0618">
              <w:rPr>
                <w:szCs w:val="24"/>
              </w:rPr>
              <w:t>Descripción:</w:t>
            </w:r>
          </w:p>
        </w:tc>
        <w:tc>
          <w:tcPr>
            <w:tcW w:w="6986" w:type="dxa"/>
          </w:tcPr>
          <w:p w14:paraId="5DF684B6" w14:textId="77777777" w:rsidR="005C2EC1" w:rsidRPr="00FF0618" w:rsidRDefault="005C2EC1">
            <w:pPr>
              <w:autoSpaceDE w:val="0"/>
              <w:autoSpaceDN w:val="0"/>
              <w:adjustRightInd w:val="0"/>
              <w:spacing w:line="240" w:lineRule="auto"/>
              <w:rPr>
                <w:szCs w:val="24"/>
              </w:rPr>
            </w:pPr>
            <w:r w:rsidRPr="00FF0618">
              <w:rPr>
                <w:szCs w:val="24"/>
              </w:rPr>
              <w:t>El alumno tendrá la capacidad de revisar las prácticas y los modelos que ofrece la aplicación en cualquier momento sin la necesidad de entrar a una sesión de clase.</w:t>
            </w:r>
          </w:p>
        </w:tc>
      </w:tr>
      <w:tr w:rsidR="005C2EC1" w:rsidRPr="004D7ABF" w14:paraId="1B5A89D7" w14:textId="77777777">
        <w:tc>
          <w:tcPr>
            <w:tcW w:w="1837" w:type="dxa"/>
          </w:tcPr>
          <w:p w14:paraId="306603E9" w14:textId="77777777" w:rsidR="005C2EC1" w:rsidRPr="00FF0618" w:rsidRDefault="005C2EC1">
            <w:pPr>
              <w:spacing w:line="240" w:lineRule="auto"/>
              <w:rPr>
                <w:szCs w:val="24"/>
              </w:rPr>
            </w:pPr>
            <w:r w:rsidRPr="00FF0618">
              <w:rPr>
                <w:szCs w:val="24"/>
              </w:rPr>
              <w:t>Necesidades que resuelve:</w:t>
            </w:r>
          </w:p>
        </w:tc>
        <w:tc>
          <w:tcPr>
            <w:tcW w:w="6986" w:type="dxa"/>
          </w:tcPr>
          <w:p w14:paraId="54B0BD49" w14:textId="77777777" w:rsidR="005C2EC1" w:rsidRPr="00FF0618" w:rsidRDefault="005C2EC1">
            <w:pPr>
              <w:spacing w:line="240" w:lineRule="auto"/>
              <w:rPr>
                <w:szCs w:val="24"/>
              </w:rPr>
            </w:pPr>
            <w:r w:rsidRPr="00FF0618">
              <w:rPr>
                <w:szCs w:val="24"/>
              </w:rPr>
              <w:t>Apoyo para el estudio personal.</w:t>
            </w:r>
          </w:p>
        </w:tc>
      </w:tr>
      <w:tr w:rsidR="005C2EC1" w:rsidRPr="004D7ABF" w14:paraId="4B53594D" w14:textId="77777777">
        <w:tc>
          <w:tcPr>
            <w:tcW w:w="1837" w:type="dxa"/>
          </w:tcPr>
          <w:p w14:paraId="7B66BB4B" w14:textId="77777777" w:rsidR="005C2EC1" w:rsidRPr="00FF0618" w:rsidRDefault="005C2EC1">
            <w:pPr>
              <w:spacing w:line="240" w:lineRule="auto"/>
              <w:rPr>
                <w:szCs w:val="24"/>
              </w:rPr>
            </w:pPr>
            <w:r w:rsidRPr="00FF0618">
              <w:rPr>
                <w:szCs w:val="24"/>
              </w:rPr>
              <w:t>Métrica de satisfacción:</w:t>
            </w:r>
          </w:p>
        </w:tc>
        <w:tc>
          <w:tcPr>
            <w:tcW w:w="6986" w:type="dxa"/>
          </w:tcPr>
          <w:p w14:paraId="2F2C234F" w14:textId="77777777" w:rsidR="005C2EC1" w:rsidRPr="00FF0618" w:rsidRDefault="005C2EC1">
            <w:pPr>
              <w:spacing w:line="240" w:lineRule="auto"/>
              <w:rPr>
                <w:szCs w:val="24"/>
              </w:rPr>
            </w:pPr>
            <w:r w:rsidRPr="00FF0618">
              <w:rPr>
                <w:szCs w:val="24"/>
              </w:rPr>
              <w:t>Se mostrarán las estructuras y las prácticas sin la necesidad de entrar en una sesión, con las capacidades que esta ofrece de rotar y escalar.</w:t>
            </w:r>
          </w:p>
        </w:tc>
      </w:tr>
    </w:tbl>
    <w:p w14:paraId="09612A53" w14:textId="77777777" w:rsidR="001F7637" w:rsidRDefault="001F7637" w:rsidP="00B4076E">
      <w:pPr>
        <w:pStyle w:val="Caption"/>
        <w:keepNext/>
      </w:pPr>
    </w:p>
    <w:p w14:paraId="1CF5AD58" w14:textId="00CE6E0B" w:rsidR="00B4076E" w:rsidRDefault="00B4076E" w:rsidP="00B4076E">
      <w:pPr>
        <w:pStyle w:val="Caption"/>
        <w:keepNext/>
      </w:pPr>
      <w:bookmarkStart w:id="242" w:name="_Toc153454218"/>
      <w:r>
        <w:t xml:space="preserve">Tabla </w:t>
      </w:r>
      <w:r>
        <w:fldChar w:fldCharType="begin"/>
      </w:r>
      <w:r>
        <w:instrText xml:space="preserve"> SEQ Tabla \* ARABIC </w:instrText>
      </w:r>
      <w:r>
        <w:fldChar w:fldCharType="separate"/>
      </w:r>
      <w:r w:rsidR="00553F75">
        <w:rPr>
          <w:noProof/>
        </w:rPr>
        <w:t>31</w:t>
      </w:r>
      <w:r>
        <w:fldChar w:fldCharType="end"/>
      </w:r>
      <w:r>
        <w:t xml:space="preserve">. </w:t>
      </w:r>
      <w:r w:rsidRPr="006B1503">
        <w:t>Requerimiento REQ-</w:t>
      </w:r>
      <w:r>
        <w:t>009</w:t>
      </w:r>
      <w:bookmarkEnd w:id="242"/>
    </w:p>
    <w:tbl>
      <w:tblPr>
        <w:tblStyle w:val="TableGrid"/>
        <w:tblW w:w="0" w:type="auto"/>
        <w:tblInd w:w="5" w:type="dxa"/>
        <w:tblLook w:val="04A0" w:firstRow="1" w:lastRow="0" w:firstColumn="1" w:lastColumn="0" w:noHBand="0" w:noVBand="1"/>
      </w:tblPr>
      <w:tblGrid>
        <w:gridCol w:w="1837"/>
        <w:gridCol w:w="6986"/>
      </w:tblGrid>
      <w:tr w:rsidR="005C2EC1" w:rsidRPr="004D7ABF" w14:paraId="53CC8AC5" w14:textId="77777777">
        <w:tc>
          <w:tcPr>
            <w:tcW w:w="8823" w:type="dxa"/>
            <w:gridSpan w:val="2"/>
          </w:tcPr>
          <w:p w14:paraId="27752300" w14:textId="77777777" w:rsidR="005C2EC1" w:rsidRPr="00FF0618" w:rsidRDefault="005C2EC1">
            <w:pPr>
              <w:spacing w:line="240" w:lineRule="auto"/>
              <w:rPr>
                <w:szCs w:val="24"/>
              </w:rPr>
            </w:pPr>
            <w:r w:rsidRPr="00FF0618">
              <w:rPr>
                <w:szCs w:val="24"/>
              </w:rPr>
              <w:t>Identificador de requerimiento: REQ-09</w:t>
            </w:r>
          </w:p>
        </w:tc>
      </w:tr>
      <w:tr w:rsidR="005C2EC1" w:rsidRPr="004D7ABF" w14:paraId="3463A760" w14:textId="77777777">
        <w:tc>
          <w:tcPr>
            <w:tcW w:w="1837" w:type="dxa"/>
          </w:tcPr>
          <w:p w14:paraId="68F48440" w14:textId="77777777" w:rsidR="005C2EC1" w:rsidRPr="00FF0618" w:rsidRDefault="005C2EC1">
            <w:pPr>
              <w:spacing w:line="240" w:lineRule="auto"/>
              <w:rPr>
                <w:szCs w:val="24"/>
              </w:rPr>
            </w:pPr>
            <w:r w:rsidRPr="00FF0618">
              <w:rPr>
                <w:szCs w:val="24"/>
              </w:rPr>
              <w:t>Nombre corto:</w:t>
            </w:r>
          </w:p>
        </w:tc>
        <w:tc>
          <w:tcPr>
            <w:tcW w:w="6986" w:type="dxa"/>
          </w:tcPr>
          <w:p w14:paraId="07827F8B" w14:textId="77777777" w:rsidR="005C2EC1" w:rsidRPr="00FF0618" w:rsidRDefault="005C2EC1">
            <w:pPr>
              <w:spacing w:line="240" w:lineRule="auto"/>
              <w:rPr>
                <w:szCs w:val="24"/>
              </w:rPr>
            </w:pPr>
            <w:r w:rsidRPr="00FF0618">
              <w:rPr>
                <w:szCs w:val="24"/>
              </w:rPr>
              <w:t>Dirigir prácticas</w:t>
            </w:r>
          </w:p>
        </w:tc>
      </w:tr>
      <w:tr w:rsidR="005C2EC1" w:rsidRPr="00420683" w14:paraId="329E10CF" w14:textId="77777777">
        <w:tc>
          <w:tcPr>
            <w:tcW w:w="1837" w:type="dxa"/>
          </w:tcPr>
          <w:p w14:paraId="6E18EA56" w14:textId="77777777" w:rsidR="005C2EC1" w:rsidRPr="00FF0618" w:rsidRDefault="005C2EC1">
            <w:pPr>
              <w:spacing w:line="240" w:lineRule="auto"/>
              <w:rPr>
                <w:szCs w:val="24"/>
              </w:rPr>
            </w:pPr>
            <w:r w:rsidRPr="00FF0618">
              <w:rPr>
                <w:szCs w:val="24"/>
              </w:rPr>
              <w:t>Estatus:</w:t>
            </w:r>
          </w:p>
        </w:tc>
        <w:tc>
          <w:tcPr>
            <w:tcW w:w="6986" w:type="dxa"/>
          </w:tcPr>
          <w:p w14:paraId="4CE2C4A0" w14:textId="0856F008" w:rsidR="005C2EC1" w:rsidRPr="00FF0618" w:rsidRDefault="00B4076E" w:rsidP="00EA22A1">
            <w:pPr>
              <w:pStyle w:val="ListParagraph"/>
              <w:numPr>
                <w:ilvl w:val="0"/>
                <w:numId w:val="9"/>
              </w:numPr>
              <w:autoSpaceDE w:val="0"/>
              <w:autoSpaceDN w:val="0"/>
              <w:adjustRightInd w:val="0"/>
              <w:spacing w:after="0" w:line="240" w:lineRule="auto"/>
              <w:jc w:val="left"/>
              <w:rPr>
                <w:rFonts w:cs="Times New Roman"/>
                <w:szCs w:val="24"/>
              </w:rPr>
            </w:pPr>
            <w:r w:rsidRPr="00FF0618">
              <w:rPr>
                <w:rFonts w:cs="Times New Roman"/>
                <w:color w:val="000000"/>
                <w:szCs w:val="24"/>
              </w:rPr>
              <w:t>Aceptado</w:t>
            </w:r>
          </w:p>
        </w:tc>
      </w:tr>
      <w:tr w:rsidR="005C2EC1" w:rsidRPr="004D7ABF" w14:paraId="733E536C" w14:textId="77777777">
        <w:tc>
          <w:tcPr>
            <w:tcW w:w="1837" w:type="dxa"/>
          </w:tcPr>
          <w:p w14:paraId="74F79124" w14:textId="77777777" w:rsidR="005C2EC1" w:rsidRPr="00FF0618" w:rsidRDefault="005C2EC1">
            <w:pPr>
              <w:spacing w:line="240" w:lineRule="auto"/>
              <w:rPr>
                <w:szCs w:val="24"/>
              </w:rPr>
            </w:pPr>
            <w:r w:rsidRPr="00FF0618">
              <w:rPr>
                <w:szCs w:val="24"/>
              </w:rPr>
              <w:t>Descripción:</w:t>
            </w:r>
          </w:p>
        </w:tc>
        <w:tc>
          <w:tcPr>
            <w:tcW w:w="6986" w:type="dxa"/>
          </w:tcPr>
          <w:p w14:paraId="5887F7E8" w14:textId="77777777" w:rsidR="005C2EC1" w:rsidRPr="00FF0618" w:rsidRDefault="005C2EC1">
            <w:pPr>
              <w:autoSpaceDE w:val="0"/>
              <w:autoSpaceDN w:val="0"/>
              <w:adjustRightInd w:val="0"/>
              <w:spacing w:line="240" w:lineRule="auto"/>
              <w:rPr>
                <w:szCs w:val="24"/>
              </w:rPr>
            </w:pPr>
            <w:r w:rsidRPr="00FF0618">
              <w:rPr>
                <w:szCs w:val="24"/>
              </w:rPr>
              <w:t>El profesor será capaz de dirigir la sesión de clase donde los alumnos podrán unirse, para lo cual el profesor tendrá la capacidad de mostrar la estructura o el paso de la práctica donde se encuentren como apoyo visual para el estudiante.</w:t>
            </w:r>
          </w:p>
        </w:tc>
      </w:tr>
      <w:tr w:rsidR="005C2EC1" w:rsidRPr="004D7ABF" w14:paraId="39F0218A" w14:textId="77777777">
        <w:tc>
          <w:tcPr>
            <w:tcW w:w="1837" w:type="dxa"/>
          </w:tcPr>
          <w:p w14:paraId="391355C3" w14:textId="77777777" w:rsidR="005C2EC1" w:rsidRPr="00FF0618" w:rsidRDefault="005C2EC1">
            <w:pPr>
              <w:spacing w:line="240" w:lineRule="auto"/>
              <w:rPr>
                <w:szCs w:val="24"/>
              </w:rPr>
            </w:pPr>
            <w:r w:rsidRPr="00FF0618">
              <w:rPr>
                <w:szCs w:val="24"/>
              </w:rPr>
              <w:t>Necesidades que resuelve:</w:t>
            </w:r>
          </w:p>
        </w:tc>
        <w:tc>
          <w:tcPr>
            <w:tcW w:w="6986" w:type="dxa"/>
          </w:tcPr>
          <w:p w14:paraId="35CDF9AD" w14:textId="77777777" w:rsidR="005C2EC1" w:rsidRPr="00FF0618" w:rsidRDefault="005C2EC1">
            <w:pPr>
              <w:spacing w:line="240" w:lineRule="auto"/>
              <w:rPr>
                <w:szCs w:val="24"/>
              </w:rPr>
            </w:pPr>
            <w:r w:rsidRPr="00FF0618">
              <w:rPr>
                <w:szCs w:val="24"/>
              </w:rPr>
              <w:t>Apoyo para el estudio de las ciencias morfológicas.</w:t>
            </w:r>
          </w:p>
        </w:tc>
      </w:tr>
      <w:tr w:rsidR="005C2EC1" w:rsidRPr="004D7ABF" w14:paraId="19868F46" w14:textId="77777777">
        <w:tc>
          <w:tcPr>
            <w:tcW w:w="1837" w:type="dxa"/>
          </w:tcPr>
          <w:p w14:paraId="4C436DBE" w14:textId="77777777" w:rsidR="005C2EC1" w:rsidRPr="00FF0618" w:rsidRDefault="005C2EC1">
            <w:pPr>
              <w:spacing w:line="240" w:lineRule="auto"/>
              <w:rPr>
                <w:szCs w:val="24"/>
              </w:rPr>
            </w:pPr>
            <w:r w:rsidRPr="00FF0618">
              <w:rPr>
                <w:szCs w:val="24"/>
              </w:rPr>
              <w:t>Métrica de satisfacción:</w:t>
            </w:r>
          </w:p>
        </w:tc>
        <w:tc>
          <w:tcPr>
            <w:tcW w:w="6986" w:type="dxa"/>
          </w:tcPr>
          <w:p w14:paraId="51D5FE38" w14:textId="77777777" w:rsidR="005C2EC1" w:rsidRPr="00FF0618" w:rsidRDefault="005C2EC1">
            <w:pPr>
              <w:spacing w:line="240" w:lineRule="auto"/>
              <w:rPr>
                <w:szCs w:val="24"/>
              </w:rPr>
            </w:pPr>
            <w:r w:rsidRPr="00FF0618">
              <w:rPr>
                <w:szCs w:val="24"/>
              </w:rPr>
              <w:t>Se muestran los modelos o los pasos que el encargado de la sesión seleccione.</w:t>
            </w:r>
          </w:p>
        </w:tc>
      </w:tr>
    </w:tbl>
    <w:p w14:paraId="4A34A0D5" w14:textId="77777777" w:rsidR="001F7637" w:rsidRDefault="001F7637" w:rsidP="00B4076E">
      <w:pPr>
        <w:pStyle w:val="Caption"/>
        <w:keepNext/>
      </w:pPr>
    </w:p>
    <w:p w14:paraId="496BBBE5" w14:textId="1B813741" w:rsidR="00B4076E" w:rsidRDefault="00B4076E" w:rsidP="00B4076E">
      <w:pPr>
        <w:pStyle w:val="Caption"/>
        <w:keepNext/>
      </w:pPr>
      <w:bookmarkStart w:id="243" w:name="_Toc153454219"/>
      <w:r>
        <w:t xml:space="preserve">Tabla </w:t>
      </w:r>
      <w:r>
        <w:fldChar w:fldCharType="begin"/>
      </w:r>
      <w:r>
        <w:instrText xml:space="preserve"> SEQ Tabla \* ARABIC </w:instrText>
      </w:r>
      <w:r>
        <w:fldChar w:fldCharType="separate"/>
      </w:r>
      <w:r w:rsidR="00553F75">
        <w:rPr>
          <w:noProof/>
        </w:rPr>
        <w:t>32</w:t>
      </w:r>
      <w:r>
        <w:fldChar w:fldCharType="end"/>
      </w:r>
      <w:r>
        <w:t xml:space="preserve">. </w:t>
      </w:r>
      <w:r w:rsidRPr="00C6265C">
        <w:t>Requerimiento REQ-</w:t>
      </w:r>
      <w:r>
        <w:t>010</w:t>
      </w:r>
      <w:bookmarkEnd w:id="243"/>
    </w:p>
    <w:tbl>
      <w:tblPr>
        <w:tblStyle w:val="TableGrid"/>
        <w:tblW w:w="0" w:type="auto"/>
        <w:tblInd w:w="5" w:type="dxa"/>
        <w:tblLook w:val="04A0" w:firstRow="1" w:lastRow="0" w:firstColumn="1" w:lastColumn="0" w:noHBand="0" w:noVBand="1"/>
      </w:tblPr>
      <w:tblGrid>
        <w:gridCol w:w="1837"/>
        <w:gridCol w:w="6986"/>
      </w:tblGrid>
      <w:tr w:rsidR="005C2EC1" w:rsidRPr="004D7ABF" w14:paraId="70B1A4AD" w14:textId="77777777">
        <w:tc>
          <w:tcPr>
            <w:tcW w:w="8823" w:type="dxa"/>
            <w:gridSpan w:val="2"/>
          </w:tcPr>
          <w:p w14:paraId="7BEDE686" w14:textId="77777777" w:rsidR="005C2EC1" w:rsidRPr="00FF0618" w:rsidRDefault="005C2EC1">
            <w:pPr>
              <w:spacing w:line="240" w:lineRule="auto"/>
              <w:rPr>
                <w:szCs w:val="24"/>
              </w:rPr>
            </w:pPr>
            <w:r w:rsidRPr="00FF0618">
              <w:rPr>
                <w:szCs w:val="24"/>
              </w:rPr>
              <w:t>Identificador de requerimiento: REQ-010</w:t>
            </w:r>
          </w:p>
        </w:tc>
      </w:tr>
      <w:tr w:rsidR="005C2EC1" w:rsidRPr="004D7ABF" w14:paraId="669CC8A4" w14:textId="77777777">
        <w:tc>
          <w:tcPr>
            <w:tcW w:w="1837" w:type="dxa"/>
          </w:tcPr>
          <w:p w14:paraId="6A0786BE" w14:textId="77777777" w:rsidR="005C2EC1" w:rsidRPr="00FF0618" w:rsidRDefault="005C2EC1">
            <w:pPr>
              <w:spacing w:line="240" w:lineRule="auto"/>
              <w:rPr>
                <w:szCs w:val="24"/>
              </w:rPr>
            </w:pPr>
            <w:r w:rsidRPr="00FF0618">
              <w:rPr>
                <w:szCs w:val="24"/>
              </w:rPr>
              <w:t>Nombre corto:</w:t>
            </w:r>
          </w:p>
        </w:tc>
        <w:tc>
          <w:tcPr>
            <w:tcW w:w="6986" w:type="dxa"/>
          </w:tcPr>
          <w:p w14:paraId="3DC917A4" w14:textId="77777777" w:rsidR="005C2EC1" w:rsidRPr="00FF0618" w:rsidRDefault="005C2EC1">
            <w:pPr>
              <w:spacing w:line="240" w:lineRule="auto"/>
              <w:rPr>
                <w:szCs w:val="24"/>
              </w:rPr>
            </w:pPr>
            <w:r w:rsidRPr="00FF0618">
              <w:rPr>
                <w:szCs w:val="24"/>
              </w:rPr>
              <w:t>Desarrollo y componentes del aparato respiratorio</w:t>
            </w:r>
          </w:p>
        </w:tc>
      </w:tr>
      <w:tr w:rsidR="005C2EC1" w:rsidRPr="00420683" w14:paraId="11E6AE4D" w14:textId="77777777">
        <w:tc>
          <w:tcPr>
            <w:tcW w:w="1837" w:type="dxa"/>
          </w:tcPr>
          <w:p w14:paraId="27CA2228" w14:textId="77777777" w:rsidR="005C2EC1" w:rsidRPr="00FF0618" w:rsidRDefault="005C2EC1">
            <w:pPr>
              <w:spacing w:line="240" w:lineRule="auto"/>
              <w:rPr>
                <w:szCs w:val="24"/>
              </w:rPr>
            </w:pPr>
            <w:r w:rsidRPr="00FF0618">
              <w:rPr>
                <w:szCs w:val="24"/>
              </w:rPr>
              <w:t>Estatus:</w:t>
            </w:r>
          </w:p>
        </w:tc>
        <w:tc>
          <w:tcPr>
            <w:tcW w:w="6986" w:type="dxa"/>
          </w:tcPr>
          <w:p w14:paraId="108D2590" w14:textId="1351DF5C" w:rsidR="005C2EC1" w:rsidRPr="00FF0618" w:rsidRDefault="00B4076E" w:rsidP="00EA22A1">
            <w:pPr>
              <w:pStyle w:val="ListParagraph"/>
              <w:numPr>
                <w:ilvl w:val="0"/>
                <w:numId w:val="9"/>
              </w:numPr>
              <w:autoSpaceDE w:val="0"/>
              <w:autoSpaceDN w:val="0"/>
              <w:adjustRightInd w:val="0"/>
              <w:spacing w:after="0" w:line="240" w:lineRule="auto"/>
              <w:jc w:val="left"/>
              <w:rPr>
                <w:rFonts w:cs="Times New Roman"/>
                <w:szCs w:val="24"/>
              </w:rPr>
            </w:pPr>
            <w:r w:rsidRPr="00FF0618">
              <w:rPr>
                <w:rFonts w:cs="Times New Roman"/>
                <w:color w:val="000000"/>
                <w:szCs w:val="24"/>
              </w:rPr>
              <w:t>Aceptado</w:t>
            </w:r>
          </w:p>
        </w:tc>
      </w:tr>
      <w:tr w:rsidR="005C2EC1" w:rsidRPr="004D7ABF" w14:paraId="68CECB28" w14:textId="77777777">
        <w:tc>
          <w:tcPr>
            <w:tcW w:w="1837" w:type="dxa"/>
          </w:tcPr>
          <w:p w14:paraId="59B98129" w14:textId="77777777" w:rsidR="005C2EC1" w:rsidRPr="00FF0618" w:rsidRDefault="005C2EC1">
            <w:pPr>
              <w:spacing w:line="240" w:lineRule="auto"/>
              <w:rPr>
                <w:szCs w:val="24"/>
              </w:rPr>
            </w:pPr>
            <w:r w:rsidRPr="00FF0618">
              <w:rPr>
                <w:szCs w:val="24"/>
              </w:rPr>
              <w:t>Descripción:</w:t>
            </w:r>
          </w:p>
        </w:tc>
        <w:tc>
          <w:tcPr>
            <w:tcW w:w="6986" w:type="dxa"/>
          </w:tcPr>
          <w:p w14:paraId="3C9CDCC8" w14:textId="77777777" w:rsidR="005C2EC1" w:rsidRPr="00FF0618" w:rsidRDefault="005C2EC1">
            <w:pPr>
              <w:autoSpaceDE w:val="0"/>
              <w:autoSpaceDN w:val="0"/>
              <w:adjustRightInd w:val="0"/>
              <w:spacing w:line="240" w:lineRule="auto"/>
              <w:rPr>
                <w:szCs w:val="24"/>
              </w:rPr>
            </w:pPr>
            <w:r w:rsidRPr="00FF0618">
              <w:rPr>
                <w:szCs w:val="24"/>
              </w:rPr>
              <w:t>El modelo tridimensional debe presentar el desarrollo embrionario del aparato respiratorio mediante componentes macroscópicos y microscópicos.</w:t>
            </w:r>
          </w:p>
        </w:tc>
      </w:tr>
      <w:tr w:rsidR="005C2EC1" w:rsidRPr="004D7ABF" w14:paraId="0B181E5A" w14:textId="77777777">
        <w:tc>
          <w:tcPr>
            <w:tcW w:w="1837" w:type="dxa"/>
          </w:tcPr>
          <w:p w14:paraId="6054A9F3" w14:textId="77777777" w:rsidR="005C2EC1" w:rsidRPr="00FF0618" w:rsidRDefault="005C2EC1">
            <w:pPr>
              <w:spacing w:line="240" w:lineRule="auto"/>
              <w:rPr>
                <w:szCs w:val="24"/>
              </w:rPr>
            </w:pPr>
            <w:r w:rsidRPr="00FF0618">
              <w:rPr>
                <w:szCs w:val="24"/>
              </w:rPr>
              <w:t>Necesidades que resuelve:</w:t>
            </w:r>
          </w:p>
        </w:tc>
        <w:tc>
          <w:tcPr>
            <w:tcW w:w="6986" w:type="dxa"/>
          </w:tcPr>
          <w:p w14:paraId="2B08C91D" w14:textId="77777777" w:rsidR="005C2EC1" w:rsidRPr="00FF0618" w:rsidRDefault="005C2EC1">
            <w:pPr>
              <w:spacing w:line="240" w:lineRule="auto"/>
              <w:rPr>
                <w:szCs w:val="24"/>
              </w:rPr>
            </w:pPr>
            <w:r w:rsidRPr="00FF0618">
              <w:rPr>
                <w:szCs w:val="24"/>
              </w:rPr>
              <w:t>Apoyo para el desarrollo de la práctica #10</w:t>
            </w:r>
          </w:p>
        </w:tc>
      </w:tr>
      <w:tr w:rsidR="005C2EC1" w:rsidRPr="004D7ABF" w14:paraId="4F78ACC0" w14:textId="77777777">
        <w:tc>
          <w:tcPr>
            <w:tcW w:w="1837" w:type="dxa"/>
          </w:tcPr>
          <w:p w14:paraId="37511ABE" w14:textId="77777777" w:rsidR="005C2EC1" w:rsidRPr="00FF0618" w:rsidRDefault="005C2EC1">
            <w:pPr>
              <w:spacing w:line="240" w:lineRule="auto"/>
              <w:rPr>
                <w:szCs w:val="24"/>
              </w:rPr>
            </w:pPr>
            <w:r w:rsidRPr="00FF0618">
              <w:rPr>
                <w:szCs w:val="24"/>
              </w:rPr>
              <w:t>Métrica de satisfacción:</w:t>
            </w:r>
          </w:p>
        </w:tc>
        <w:tc>
          <w:tcPr>
            <w:tcW w:w="6986" w:type="dxa"/>
          </w:tcPr>
          <w:p w14:paraId="3D7BBFC5" w14:textId="77777777" w:rsidR="005C2EC1" w:rsidRPr="00FF0618" w:rsidRDefault="005C2EC1">
            <w:pPr>
              <w:spacing w:line="240" w:lineRule="auto"/>
              <w:rPr>
                <w:szCs w:val="24"/>
              </w:rPr>
            </w:pPr>
            <w:r w:rsidRPr="00FF0618">
              <w:rPr>
                <w:szCs w:val="24"/>
              </w:rPr>
              <w:t>Los modelos presentan información visual perteneciente a la práctica #10</w:t>
            </w:r>
          </w:p>
        </w:tc>
      </w:tr>
    </w:tbl>
    <w:p w14:paraId="35751687" w14:textId="77777777" w:rsidR="00FF0618" w:rsidRDefault="00FF0618" w:rsidP="00B4076E">
      <w:pPr>
        <w:pStyle w:val="Caption"/>
        <w:keepNext/>
      </w:pPr>
    </w:p>
    <w:p w14:paraId="2F3BE500" w14:textId="5DE415BA" w:rsidR="00B4076E" w:rsidRDefault="00B4076E" w:rsidP="00B4076E">
      <w:pPr>
        <w:pStyle w:val="Caption"/>
        <w:keepNext/>
      </w:pPr>
      <w:bookmarkStart w:id="244" w:name="_Toc153454220"/>
      <w:r>
        <w:t xml:space="preserve">Tabla </w:t>
      </w:r>
      <w:r>
        <w:fldChar w:fldCharType="begin"/>
      </w:r>
      <w:r>
        <w:instrText xml:space="preserve"> SEQ Tabla \* ARABIC </w:instrText>
      </w:r>
      <w:r>
        <w:fldChar w:fldCharType="separate"/>
      </w:r>
      <w:r w:rsidR="00553F75">
        <w:rPr>
          <w:noProof/>
        </w:rPr>
        <w:t>33</w:t>
      </w:r>
      <w:r>
        <w:fldChar w:fldCharType="end"/>
      </w:r>
      <w:r>
        <w:t xml:space="preserve">. </w:t>
      </w:r>
      <w:r w:rsidRPr="000B43C0">
        <w:t>Requerimiento REQ-</w:t>
      </w:r>
      <w:r>
        <w:t>011</w:t>
      </w:r>
      <w:bookmarkEnd w:id="244"/>
    </w:p>
    <w:tbl>
      <w:tblPr>
        <w:tblStyle w:val="TableGrid"/>
        <w:tblW w:w="0" w:type="auto"/>
        <w:tblInd w:w="5" w:type="dxa"/>
        <w:tblLook w:val="04A0" w:firstRow="1" w:lastRow="0" w:firstColumn="1" w:lastColumn="0" w:noHBand="0" w:noVBand="1"/>
      </w:tblPr>
      <w:tblGrid>
        <w:gridCol w:w="1837"/>
        <w:gridCol w:w="6986"/>
      </w:tblGrid>
      <w:tr w:rsidR="005C2EC1" w:rsidRPr="004D7ABF" w14:paraId="1DFBBD09" w14:textId="77777777">
        <w:tc>
          <w:tcPr>
            <w:tcW w:w="8823" w:type="dxa"/>
            <w:gridSpan w:val="2"/>
          </w:tcPr>
          <w:p w14:paraId="79466E20" w14:textId="77777777" w:rsidR="005C2EC1" w:rsidRPr="00FF0618" w:rsidRDefault="005C2EC1">
            <w:pPr>
              <w:spacing w:line="240" w:lineRule="auto"/>
              <w:rPr>
                <w:szCs w:val="24"/>
              </w:rPr>
            </w:pPr>
            <w:r w:rsidRPr="00FF0618">
              <w:rPr>
                <w:szCs w:val="24"/>
              </w:rPr>
              <w:t>Identificador de requerimiento: REQ-011</w:t>
            </w:r>
          </w:p>
        </w:tc>
      </w:tr>
      <w:tr w:rsidR="005C2EC1" w:rsidRPr="004D7ABF" w14:paraId="687401A7" w14:textId="77777777">
        <w:tc>
          <w:tcPr>
            <w:tcW w:w="1837" w:type="dxa"/>
          </w:tcPr>
          <w:p w14:paraId="5D8FBC0A" w14:textId="77777777" w:rsidR="005C2EC1" w:rsidRPr="00FF0618" w:rsidRDefault="005C2EC1">
            <w:pPr>
              <w:spacing w:line="240" w:lineRule="auto"/>
              <w:rPr>
                <w:szCs w:val="24"/>
              </w:rPr>
            </w:pPr>
            <w:r w:rsidRPr="00FF0618">
              <w:rPr>
                <w:szCs w:val="24"/>
              </w:rPr>
              <w:t>Nombre corto:</w:t>
            </w:r>
          </w:p>
        </w:tc>
        <w:tc>
          <w:tcPr>
            <w:tcW w:w="6986" w:type="dxa"/>
          </w:tcPr>
          <w:p w14:paraId="6E2DA731" w14:textId="77777777" w:rsidR="005C2EC1" w:rsidRPr="00FF0618" w:rsidRDefault="005C2EC1">
            <w:pPr>
              <w:spacing w:line="240" w:lineRule="auto"/>
              <w:rPr>
                <w:szCs w:val="24"/>
              </w:rPr>
            </w:pPr>
            <w:r w:rsidRPr="00FF0618">
              <w:rPr>
                <w:szCs w:val="24"/>
              </w:rPr>
              <w:t>Desarrollo del aparato cardiovascular</w:t>
            </w:r>
          </w:p>
        </w:tc>
      </w:tr>
      <w:tr w:rsidR="005C2EC1" w:rsidRPr="00420683" w14:paraId="3B85D8DC" w14:textId="77777777">
        <w:tc>
          <w:tcPr>
            <w:tcW w:w="1837" w:type="dxa"/>
          </w:tcPr>
          <w:p w14:paraId="45705170" w14:textId="77777777" w:rsidR="005C2EC1" w:rsidRPr="00FF0618" w:rsidRDefault="005C2EC1">
            <w:pPr>
              <w:spacing w:line="240" w:lineRule="auto"/>
              <w:rPr>
                <w:szCs w:val="24"/>
              </w:rPr>
            </w:pPr>
            <w:r w:rsidRPr="00FF0618">
              <w:rPr>
                <w:szCs w:val="24"/>
              </w:rPr>
              <w:t>Estatus:</w:t>
            </w:r>
          </w:p>
        </w:tc>
        <w:tc>
          <w:tcPr>
            <w:tcW w:w="6986" w:type="dxa"/>
          </w:tcPr>
          <w:p w14:paraId="00F11380" w14:textId="6448C9B8" w:rsidR="005C2EC1" w:rsidRPr="00FF0618" w:rsidRDefault="00B4076E" w:rsidP="00EA22A1">
            <w:pPr>
              <w:pStyle w:val="ListParagraph"/>
              <w:numPr>
                <w:ilvl w:val="0"/>
                <w:numId w:val="9"/>
              </w:numPr>
              <w:autoSpaceDE w:val="0"/>
              <w:autoSpaceDN w:val="0"/>
              <w:adjustRightInd w:val="0"/>
              <w:spacing w:after="0" w:line="240" w:lineRule="auto"/>
              <w:jc w:val="left"/>
              <w:rPr>
                <w:rFonts w:cs="Times New Roman"/>
                <w:szCs w:val="24"/>
              </w:rPr>
            </w:pPr>
            <w:r w:rsidRPr="00FF0618">
              <w:rPr>
                <w:rFonts w:cs="Times New Roman"/>
                <w:color w:val="000000"/>
                <w:szCs w:val="24"/>
              </w:rPr>
              <w:t>Aceptado</w:t>
            </w:r>
          </w:p>
        </w:tc>
      </w:tr>
      <w:tr w:rsidR="005C2EC1" w:rsidRPr="004D7ABF" w14:paraId="1FC5AFAF" w14:textId="77777777">
        <w:tc>
          <w:tcPr>
            <w:tcW w:w="1837" w:type="dxa"/>
          </w:tcPr>
          <w:p w14:paraId="18DD5514" w14:textId="77777777" w:rsidR="005C2EC1" w:rsidRPr="00FF0618" w:rsidRDefault="005C2EC1">
            <w:pPr>
              <w:spacing w:line="240" w:lineRule="auto"/>
              <w:rPr>
                <w:szCs w:val="24"/>
              </w:rPr>
            </w:pPr>
            <w:r w:rsidRPr="00FF0618">
              <w:rPr>
                <w:szCs w:val="24"/>
              </w:rPr>
              <w:t>Descripción:</w:t>
            </w:r>
          </w:p>
        </w:tc>
        <w:tc>
          <w:tcPr>
            <w:tcW w:w="6986" w:type="dxa"/>
          </w:tcPr>
          <w:p w14:paraId="7E15A772" w14:textId="77777777" w:rsidR="005C2EC1" w:rsidRPr="00FF0618" w:rsidRDefault="005C2EC1">
            <w:pPr>
              <w:autoSpaceDE w:val="0"/>
              <w:autoSpaceDN w:val="0"/>
              <w:adjustRightInd w:val="0"/>
              <w:spacing w:line="240" w:lineRule="auto"/>
              <w:rPr>
                <w:szCs w:val="24"/>
              </w:rPr>
            </w:pPr>
            <w:r w:rsidRPr="00FF0618">
              <w:rPr>
                <w:szCs w:val="24"/>
              </w:rPr>
              <w:t>El modelo tridimensional debe presentar el desarrollo embrionario del aparato circulatorio mediante componentes macroscópicos y microscópicos.</w:t>
            </w:r>
          </w:p>
        </w:tc>
      </w:tr>
      <w:tr w:rsidR="005C2EC1" w:rsidRPr="004D7ABF" w14:paraId="22A70AC1" w14:textId="77777777">
        <w:tc>
          <w:tcPr>
            <w:tcW w:w="1837" w:type="dxa"/>
          </w:tcPr>
          <w:p w14:paraId="7DF19C5F" w14:textId="77777777" w:rsidR="005C2EC1" w:rsidRPr="00FF0618" w:rsidRDefault="005C2EC1">
            <w:pPr>
              <w:spacing w:line="240" w:lineRule="auto"/>
              <w:rPr>
                <w:szCs w:val="24"/>
              </w:rPr>
            </w:pPr>
            <w:r w:rsidRPr="00FF0618">
              <w:rPr>
                <w:szCs w:val="24"/>
              </w:rPr>
              <w:t>Necesidades que resuelve:</w:t>
            </w:r>
          </w:p>
        </w:tc>
        <w:tc>
          <w:tcPr>
            <w:tcW w:w="6986" w:type="dxa"/>
          </w:tcPr>
          <w:p w14:paraId="3908D383" w14:textId="77777777" w:rsidR="005C2EC1" w:rsidRPr="00FF0618" w:rsidRDefault="005C2EC1">
            <w:pPr>
              <w:spacing w:line="240" w:lineRule="auto"/>
              <w:rPr>
                <w:szCs w:val="24"/>
              </w:rPr>
            </w:pPr>
            <w:r w:rsidRPr="00FF0618">
              <w:rPr>
                <w:szCs w:val="24"/>
              </w:rPr>
              <w:t>Apoyo para el desarrollo de la práctica #09</w:t>
            </w:r>
          </w:p>
        </w:tc>
      </w:tr>
      <w:tr w:rsidR="005C2EC1" w:rsidRPr="004D7ABF" w14:paraId="0CCDD7C1" w14:textId="77777777">
        <w:tc>
          <w:tcPr>
            <w:tcW w:w="1837" w:type="dxa"/>
          </w:tcPr>
          <w:p w14:paraId="7D54507F" w14:textId="77777777" w:rsidR="005C2EC1" w:rsidRPr="00FF0618" w:rsidRDefault="005C2EC1">
            <w:pPr>
              <w:spacing w:line="240" w:lineRule="auto"/>
              <w:rPr>
                <w:szCs w:val="24"/>
              </w:rPr>
            </w:pPr>
            <w:r w:rsidRPr="00FF0618">
              <w:rPr>
                <w:szCs w:val="24"/>
              </w:rPr>
              <w:t>Métrica de satisfacción:</w:t>
            </w:r>
          </w:p>
        </w:tc>
        <w:tc>
          <w:tcPr>
            <w:tcW w:w="6986" w:type="dxa"/>
          </w:tcPr>
          <w:p w14:paraId="26A115CB" w14:textId="77777777" w:rsidR="005C2EC1" w:rsidRPr="00FF0618" w:rsidRDefault="005C2EC1">
            <w:pPr>
              <w:spacing w:line="240" w:lineRule="auto"/>
              <w:rPr>
                <w:szCs w:val="24"/>
              </w:rPr>
            </w:pPr>
            <w:r w:rsidRPr="00FF0618">
              <w:rPr>
                <w:szCs w:val="24"/>
              </w:rPr>
              <w:t>Los modelos presentan información visual perteneciente a la práctica #09</w:t>
            </w:r>
          </w:p>
        </w:tc>
      </w:tr>
    </w:tbl>
    <w:p w14:paraId="77528E1C" w14:textId="77777777" w:rsidR="001F7637" w:rsidRDefault="001F7637" w:rsidP="00B4076E">
      <w:pPr>
        <w:pStyle w:val="Caption"/>
        <w:keepNext/>
      </w:pPr>
    </w:p>
    <w:p w14:paraId="0E7C2590" w14:textId="61900E23" w:rsidR="00B4076E" w:rsidRDefault="00B4076E" w:rsidP="00B4076E">
      <w:pPr>
        <w:pStyle w:val="Caption"/>
        <w:keepNext/>
      </w:pPr>
      <w:bookmarkStart w:id="245" w:name="_Toc153454221"/>
      <w:r>
        <w:t xml:space="preserve">Tabla </w:t>
      </w:r>
      <w:r>
        <w:fldChar w:fldCharType="begin"/>
      </w:r>
      <w:r>
        <w:instrText xml:space="preserve"> SEQ Tabla \* ARABIC </w:instrText>
      </w:r>
      <w:r>
        <w:fldChar w:fldCharType="separate"/>
      </w:r>
      <w:r w:rsidR="00553F75">
        <w:rPr>
          <w:noProof/>
        </w:rPr>
        <w:t>34</w:t>
      </w:r>
      <w:r>
        <w:fldChar w:fldCharType="end"/>
      </w:r>
      <w:r>
        <w:t xml:space="preserve">. </w:t>
      </w:r>
      <w:r w:rsidRPr="00E70F07">
        <w:t>Requerimiento REQ-</w:t>
      </w:r>
      <w:r>
        <w:t>012</w:t>
      </w:r>
      <w:bookmarkEnd w:id="245"/>
    </w:p>
    <w:tbl>
      <w:tblPr>
        <w:tblStyle w:val="TableGrid"/>
        <w:tblW w:w="0" w:type="auto"/>
        <w:tblLook w:val="04A0" w:firstRow="1" w:lastRow="0" w:firstColumn="1" w:lastColumn="0" w:noHBand="0" w:noVBand="1"/>
      </w:tblPr>
      <w:tblGrid>
        <w:gridCol w:w="1838"/>
        <w:gridCol w:w="6990"/>
      </w:tblGrid>
      <w:tr w:rsidR="005C2EC1" w:rsidRPr="004D7ABF" w14:paraId="7AF3E461" w14:textId="77777777">
        <w:tc>
          <w:tcPr>
            <w:tcW w:w="8828" w:type="dxa"/>
            <w:gridSpan w:val="2"/>
          </w:tcPr>
          <w:p w14:paraId="142F704D" w14:textId="77777777" w:rsidR="005C2EC1" w:rsidRPr="00FF0618" w:rsidRDefault="005C2EC1">
            <w:pPr>
              <w:spacing w:line="240" w:lineRule="auto"/>
              <w:rPr>
                <w:szCs w:val="24"/>
              </w:rPr>
            </w:pPr>
            <w:r w:rsidRPr="00FF0618">
              <w:rPr>
                <w:szCs w:val="24"/>
              </w:rPr>
              <w:t>Identificador de requerimiento: REQ-012</w:t>
            </w:r>
          </w:p>
        </w:tc>
      </w:tr>
      <w:tr w:rsidR="00FB1C03" w:rsidRPr="004D7ABF" w14:paraId="592CAE42" w14:textId="77777777">
        <w:tc>
          <w:tcPr>
            <w:tcW w:w="1838" w:type="dxa"/>
          </w:tcPr>
          <w:p w14:paraId="798D5618" w14:textId="77777777" w:rsidR="00FB1C03" w:rsidRPr="00FF0618" w:rsidRDefault="00FB1C03" w:rsidP="00FB1C03">
            <w:pPr>
              <w:spacing w:line="240" w:lineRule="auto"/>
              <w:rPr>
                <w:szCs w:val="24"/>
              </w:rPr>
            </w:pPr>
            <w:r w:rsidRPr="00FF0618">
              <w:rPr>
                <w:szCs w:val="24"/>
              </w:rPr>
              <w:t>Nombre corto:</w:t>
            </w:r>
          </w:p>
        </w:tc>
        <w:tc>
          <w:tcPr>
            <w:tcW w:w="6990" w:type="dxa"/>
          </w:tcPr>
          <w:p w14:paraId="3E2CD679" w14:textId="3CEF1481" w:rsidR="00FB1C03" w:rsidRPr="00FF0618" w:rsidRDefault="00FB1C03" w:rsidP="00FB1C03">
            <w:pPr>
              <w:spacing w:line="240" w:lineRule="auto"/>
              <w:rPr>
                <w:szCs w:val="24"/>
              </w:rPr>
            </w:pPr>
            <w:r w:rsidRPr="00FF0618">
              <w:rPr>
                <w:szCs w:val="24"/>
              </w:rPr>
              <w:t xml:space="preserve">Alerta de carga </w:t>
            </w:r>
          </w:p>
        </w:tc>
      </w:tr>
      <w:tr w:rsidR="00FB1C03" w:rsidRPr="00420683" w14:paraId="3C6FFD5C" w14:textId="77777777">
        <w:tc>
          <w:tcPr>
            <w:tcW w:w="1838" w:type="dxa"/>
          </w:tcPr>
          <w:p w14:paraId="2225ECB3" w14:textId="77777777" w:rsidR="00FB1C03" w:rsidRPr="00FF0618" w:rsidRDefault="00FB1C03" w:rsidP="00FB1C03">
            <w:pPr>
              <w:spacing w:line="240" w:lineRule="auto"/>
              <w:rPr>
                <w:szCs w:val="24"/>
              </w:rPr>
            </w:pPr>
            <w:r w:rsidRPr="00FF0618">
              <w:rPr>
                <w:szCs w:val="24"/>
              </w:rPr>
              <w:t>Estatus:</w:t>
            </w:r>
          </w:p>
        </w:tc>
        <w:tc>
          <w:tcPr>
            <w:tcW w:w="6990" w:type="dxa"/>
          </w:tcPr>
          <w:p w14:paraId="23F656E3" w14:textId="01441F49" w:rsidR="00FB1C03" w:rsidRPr="00FF0618" w:rsidRDefault="00FB1C03" w:rsidP="00FB1C03">
            <w:pPr>
              <w:pStyle w:val="ListParagraph"/>
              <w:numPr>
                <w:ilvl w:val="0"/>
                <w:numId w:val="9"/>
              </w:numPr>
              <w:autoSpaceDE w:val="0"/>
              <w:autoSpaceDN w:val="0"/>
              <w:adjustRightInd w:val="0"/>
              <w:spacing w:after="0" w:line="240" w:lineRule="auto"/>
              <w:jc w:val="left"/>
              <w:rPr>
                <w:rFonts w:cs="Times New Roman"/>
                <w:szCs w:val="24"/>
              </w:rPr>
            </w:pPr>
            <w:r w:rsidRPr="00FF0618">
              <w:rPr>
                <w:rFonts w:cs="Times New Roman"/>
                <w:color w:val="000000"/>
                <w:szCs w:val="24"/>
              </w:rPr>
              <w:t>Aceptado</w:t>
            </w:r>
          </w:p>
        </w:tc>
      </w:tr>
      <w:tr w:rsidR="00FB1C03" w:rsidRPr="004D7ABF" w14:paraId="44A75562" w14:textId="77777777">
        <w:tc>
          <w:tcPr>
            <w:tcW w:w="1838" w:type="dxa"/>
          </w:tcPr>
          <w:p w14:paraId="2F57836C" w14:textId="77777777" w:rsidR="00FB1C03" w:rsidRPr="00FF0618" w:rsidRDefault="00FB1C03" w:rsidP="00FB1C03">
            <w:pPr>
              <w:spacing w:line="240" w:lineRule="auto"/>
              <w:rPr>
                <w:szCs w:val="24"/>
              </w:rPr>
            </w:pPr>
            <w:r w:rsidRPr="00FF0618">
              <w:rPr>
                <w:szCs w:val="24"/>
              </w:rPr>
              <w:t>Descripción:</w:t>
            </w:r>
          </w:p>
        </w:tc>
        <w:tc>
          <w:tcPr>
            <w:tcW w:w="6990" w:type="dxa"/>
          </w:tcPr>
          <w:p w14:paraId="4B598746" w14:textId="5C555919" w:rsidR="00FB1C03" w:rsidRPr="00FF0618" w:rsidRDefault="00FB1C03" w:rsidP="00FB1C03">
            <w:pPr>
              <w:autoSpaceDE w:val="0"/>
              <w:autoSpaceDN w:val="0"/>
              <w:adjustRightInd w:val="0"/>
              <w:spacing w:line="240" w:lineRule="auto"/>
              <w:rPr>
                <w:szCs w:val="24"/>
              </w:rPr>
            </w:pPr>
            <w:r w:rsidRPr="00FF0618">
              <w:rPr>
                <w:rFonts w:cs="Times New Roman"/>
                <w:color w:val="000000"/>
                <w:szCs w:val="24"/>
              </w:rPr>
              <w:t>El dispositivo debe generar una señal cuando la batería del dispositivo esté por agotarse.</w:t>
            </w:r>
          </w:p>
        </w:tc>
      </w:tr>
      <w:tr w:rsidR="00FB1C03" w:rsidRPr="004D7ABF" w14:paraId="75D12C12" w14:textId="77777777">
        <w:tc>
          <w:tcPr>
            <w:tcW w:w="1838" w:type="dxa"/>
          </w:tcPr>
          <w:p w14:paraId="628358FB" w14:textId="77777777" w:rsidR="00FB1C03" w:rsidRPr="00FF0618" w:rsidRDefault="00FB1C03" w:rsidP="00FB1C03">
            <w:pPr>
              <w:spacing w:line="240" w:lineRule="auto"/>
              <w:rPr>
                <w:szCs w:val="24"/>
              </w:rPr>
            </w:pPr>
            <w:r w:rsidRPr="00FF0618">
              <w:rPr>
                <w:szCs w:val="24"/>
              </w:rPr>
              <w:t>Necesidades que resuelve:</w:t>
            </w:r>
          </w:p>
        </w:tc>
        <w:tc>
          <w:tcPr>
            <w:tcW w:w="6990" w:type="dxa"/>
          </w:tcPr>
          <w:p w14:paraId="63F980DB" w14:textId="508EEC26" w:rsidR="00FB1C03" w:rsidRPr="00FF0618" w:rsidRDefault="00FB1C03" w:rsidP="00FB1C03">
            <w:pPr>
              <w:spacing w:line="240" w:lineRule="auto"/>
              <w:rPr>
                <w:szCs w:val="24"/>
              </w:rPr>
            </w:pPr>
            <w:r w:rsidRPr="00FF0618">
              <w:rPr>
                <w:szCs w:val="24"/>
              </w:rPr>
              <w:t>Contribuye al correcto funcionamiento del dispositivo, haciéndole saber al usuario cuando es el momento de cambiar las baterías del dispositivo.</w:t>
            </w:r>
          </w:p>
        </w:tc>
      </w:tr>
      <w:tr w:rsidR="00FB1C03" w:rsidRPr="004D7ABF" w14:paraId="37EE765D" w14:textId="77777777">
        <w:tc>
          <w:tcPr>
            <w:tcW w:w="1838" w:type="dxa"/>
          </w:tcPr>
          <w:p w14:paraId="7494988F" w14:textId="77777777" w:rsidR="00FB1C03" w:rsidRPr="00FF0618" w:rsidRDefault="00FB1C03" w:rsidP="00FB1C03">
            <w:pPr>
              <w:spacing w:line="240" w:lineRule="auto"/>
              <w:rPr>
                <w:szCs w:val="24"/>
              </w:rPr>
            </w:pPr>
            <w:r w:rsidRPr="00FF0618">
              <w:rPr>
                <w:szCs w:val="24"/>
              </w:rPr>
              <w:t>Métrica de satisfacción:</w:t>
            </w:r>
          </w:p>
        </w:tc>
        <w:tc>
          <w:tcPr>
            <w:tcW w:w="6990" w:type="dxa"/>
          </w:tcPr>
          <w:p w14:paraId="03ADA70E" w14:textId="0881A76E" w:rsidR="00FB1C03" w:rsidRPr="00FF0618" w:rsidRDefault="00FB1C03" w:rsidP="00FB1C03">
            <w:pPr>
              <w:spacing w:line="240" w:lineRule="auto"/>
              <w:rPr>
                <w:szCs w:val="24"/>
              </w:rPr>
            </w:pPr>
            <w:r w:rsidRPr="00FF0618">
              <w:rPr>
                <w:szCs w:val="24"/>
              </w:rPr>
              <w:t>Percepción de la señal de salida del dispositivo.</w:t>
            </w:r>
          </w:p>
        </w:tc>
      </w:tr>
    </w:tbl>
    <w:p w14:paraId="22A9AA8D" w14:textId="77777777" w:rsidR="001F7637" w:rsidRDefault="001F7637" w:rsidP="00B4076E">
      <w:pPr>
        <w:pStyle w:val="Caption"/>
        <w:keepNext/>
      </w:pPr>
    </w:p>
    <w:p w14:paraId="7ED00467" w14:textId="581D9C8F" w:rsidR="00B4076E" w:rsidRDefault="00B4076E" w:rsidP="00B4076E">
      <w:pPr>
        <w:pStyle w:val="Caption"/>
        <w:keepNext/>
      </w:pPr>
      <w:bookmarkStart w:id="246" w:name="_Toc153454222"/>
      <w:r>
        <w:t xml:space="preserve">Tabla </w:t>
      </w:r>
      <w:r>
        <w:fldChar w:fldCharType="begin"/>
      </w:r>
      <w:r>
        <w:instrText xml:space="preserve"> SEQ Tabla \* ARABIC </w:instrText>
      </w:r>
      <w:r>
        <w:fldChar w:fldCharType="separate"/>
      </w:r>
      <w:r w:rsidR="00553F75">
        <w:rPr>
          <w:noProof/>
        </w:rPr>
        <w:t>35</w:t>
      </w:r>
      <w:r>
        <w:fldChar w:fldCharType="end"/>
      </w:r>
      <w:r>
        <w:t xml:space="preserve">. </w:t>
      </w:r>
      <w:r w:rsidRPr="008B6E29">
        <w:t>Requerimiento REQ-</w:t>
      </w:r>
      <w:r>
        <w:t>013</w:t>
      </w:r>
      <w:bookmarkEnd w:id="246"/>
    </w:p>
    <w:tbl>
      <w:tblPr>
        <w:tblStyle w:val="TableGrid"/>
        <w:tblW w:w="0" w:type="auto"/>
        <w:tblLook w:val="04A0" w:firstRow="1" w:lastRow="0" w:firstColumn="1" w:lastColumn="0" w:noHBand="0" w:noVBand="1"/>
      </w:tblPr>
      <w:tblGrid>
        <w:gridCol w:w="1838"/>
        <w:gridCol w:w="6990"/>
      </w:tblGrid>
      <w:tr w:rsidR="005C2EC1" w:rsidRPr="004D7ABF" w14:paraId="52290E2B" w14:textId="77777777">
        <w:tc>
          <w:tcPr>
            <w:tcW w:w="8828" w:type="dxa"/>
            <w:gridSpan w:val="2"/>
          </w:tcPr>
          <w:p w14:paraId="6E5F1EAF" w14:textId="77777777" w:rsidR="005C2EC1" w:rsidRPr="00FF0618" w:rsidRDefault="005C2EC1">
            <w:pPr>
              <w:spacing w:line="240" w:lineRule="auto"/>
              <w:rPr>
                <w:szCs w:val="24"/>
              </w:rPr>
            </w:pPr>
            <w:r w:rsidRPr="00FF0618">
              <w:rPr>
                <w:szCs w:val="24"/>
              </w:rPr>
              <w:t>Identificador de requerimiento: REQ-013</w:t>
            </w:r>
          </w:p>
        </w:tc>
      </w:tr>
      <w:tr w:rsidR="00882A02" w:rsidRPr="004D7ABF" w14:paraId="0FC5B2D7" w14:textId="77777777">
        <w:tc>
          <w:tcPr>
            <w:tcW w:w="1838" w:type="dxa"/>
          </w:tcPr>
          <w:p w14:paraId="0C11655C" w14:textId="77777777" w:rsidR="00882A02" w:rsidRPr="00FF0618" w:rsidRDefault="00882A02" w:rsidP="00882A02">
            <w:pPr>
              <w:spacing w:line="240" w:lineRule="auto"/>
              <w:rPr>
                <w:szCs w:val="24"/>
              </w:rPr>
            </w:pPr>
            <w:r w:rsidRPr="00FF0618">
              <w:rPr>
                <w:szCs w:val="24"/>
              </w:rPr>
              <w:t>Nombre corto:</w:t>
            </w:r>
          </w:p>
        </w:tc>
        <w:tc>
          <w:tcPr>
            <w:tcW w:w="6990" w:type="dxa"/>
          </w:tcPr>
          <w:p w14:paraId="126A36D1" w14:textId="04059186" w:rsidR="00882A02" w:rsidRPr="00FF0618" w:rsidRDefault="00882A02" w:rsidP="00882A02">
            <w:pPr>
              <w:spacing w:line="240" w:lineRule="auto"/>
              <w:rPr>
                <w:szCs w:val="24"/>
              </w:rPr>
            </w:pPr>
            <w:r w:rsidRPr="00FF0618">
              <w:rPr>
                <w:szCs w:val="24"/>
              </w:rPr>
              <w:t xml:space="preserve">Emparejamiento con bluetooth </w:t>
            </w:r>
          </w:p>
        </w:tc>
      </w:tr>
      <w:tr w:rsidR="00882A02" w:rsidRPr="00420683" w14:paraId="35FF6E62" w14:textId="77777777">
        <w:tc>
          <w:tcPr>
            <w:tcW w:w="1838" w:type="dxa"/>
          </w:tcPr>
          <w:p w14:paraId="2E6A9D73" w14:textId="77777777" w:rsidR="00882A02" w:rsidRPr="00FF0618" w:rsidRDefault="00882A02" w:rsidP="00882A02">
            <w:pPr>
              <w:spacing w:line="240" w:lineRule="auto"/>
              <w:rPr>
                <w:szCs w:val="24"/>
              </w:rPr>
            </w:pPr>
            <w:r w:rsidRPr="00FF0618">
              <w:rPr>
                <w:szCs w:val="24"/>
              </w:rPr>
              <w:t>Estatus:</w:t>
            </w:r>
          </w:p>
        </w:tc>
        <w:tc>
          <w:tcPr>
            <w:tcW w:w="6990" w:type="dxa"/>
          </w:tcPr>
          <w:p w14:paraId="4B271939" w14:textId="45962288" w:rsidR="00882A02" w:rsidRPr="00FF0618" w:rsidRDefault="00882A02" w:rsidP="00882A02">
            <w:pPr>
              <w:pStyle w:val="ListParagraph"/>
              <w:numPr>
                <w:ilvl w:val="0"/>
                <w:numId w:val="9"/>
              </w:numPr>
              <w:autoSpaceDE w:val="0"/>
              <w:autoSpaceDN w:val="0"/>
              <w:adjustRightInd w:val="0"/>
              <w:spacing w:after="0" w:line="240" w:lineRule="auto"/>
              <w:jc w:val="left"/>
              <w:rPr>
                <w:rFonts w:cs="Times New Roman"/>
                <w:szCs w:val="24"/>
              </w:rPr>
            </w:pPr>
            <w:r w:rsidRPr="00FF0618">
              <w:rPr>
                <w:rFonts w:cs="Times New Roman"/>
                <w:color w:val="000000"/>
                <w:szCs w:val="24"/>
              </w:rPr>
              <w:t>Aceptado</w:t>
            </w:r>
          </w:p>
        </w:tc>
      </w:tr>
      <w:tr w:rsidR="00882A02" w:rsidRPr="004D7ABF" w14:paraId="4E194D1F" w14:textId="77777777">
        <w:tc>
          <w:tcPr>
            <w:tcW w:w="1838" w:type="dxa"/>
          </w:tcPr>
          <w:p w14:paraId="233A74CE" w14:textId="77777777" w:rsidR="00882A02" w:rsidRPr="00FF0618" w:rsidRDefault="00882A02" w:rsidP="00882A02">
            <w:pPr>
              <w:spacing w:line="240" w:lineRule="auto"/>
              <w:rPr>
                <w:szCs w:val="24"/>
              </w:rPr>
            </w:pPr>
            <w:r w:rsidRPr="00FF0618">
              <w:rPr>
                <w:szCs w:val="24"/>
              </w:rPr>
              <w:t>Descripción:</w:t>
            </w:r>
          </w:p>
        </w:tc>
        <w:tc>
          <w:tcPr>
            <w:tcW w:w="6990" w:type="dxa"/>
          </w:tcPr>
          <w:p w14:paraId="149FB617" w14:textId="3F18CA36" w:rsidR="00882A02" w:rsidRPr="00FF0618" w:rsidRDefault="00882A02" w:rsidP="00882A02">
            <w:pPr>
              <w:autoSpaceDE w:val="0"/>
              <w:autoSpaceDN w:val="0"/>
              <w:adjustRightInd w:val="0"/>
              <w:spacing w:line="240" w:lineRule="auto"/>
              <w:rPr>
                <w:szCs w:val="24"/>
              </w:rPr>
            </w:pPr>
            <w:r w:rsidRPr="00FF0618">
              <w:rPr>
                <w:rFonts w:cs="Times New Roman"/>
                <w:color w:val="000000"/>
                <w:szCs w:val="24"/>
              </w:rPr>
              <w:t>El dispositivo se emparejará con los dispositivos del usuario por medio de bluetooth.</w:t>
            </w:r>
          </w:p>
        </w:tc>
      </w:tr>
      <w:tr w:rsidR="00882A02" w:rsidRPr="004D7ABF" w14:paraId="172FCFE8" w14:textId="77777777">
        <w:tc>
          <w:tcPr>
            <w:tcW w:w="1838" w:type="dxa"/>
          </w:tcPr>
          <w:p w14:paraId="3BB08404" w14:textId="77777777" w:rsidR="00882A02" w:rsidRPr="00FF0618" w:rsidRDefault="00882A02" w:rsidP="00882A02">
            <w:pPr>
              <w:spacing w:line="240" w:lineRule="auto"/>
              <w:rPr>
                <w:szCs w:val="24"/>
              </w:rPr>
            </w:pPr>
            <w:r w:rsidRPr="00FF0618">
              <w:rPr>
                <w:szCs w:val="24"/>
              </w:rPr>
              <w:t>Necesidades que resuelve:</w:t>
            </w:r>
          </w:p>
        </w:tc>
        <w:tc>
          <w:tcPr>
            <w:tcW w:w="6990" w:type="dxa"/>
          </w:tcPr>
          <w:p w14:paraId="7DC55A8D" w14:textId="1AB6C593" w:rsidR="00882A02" w:rsidRPr="00FF0618" w:rsidRDefault="00882A02" w:rsidP="00882A02">
            <w:pPr>
              <w:spacing w:line="240" w:lineRule="auto"/>
              <w:rPr>
                <w:szCs w:val="24"/>
              </w:rPr>
            </w:pPr>
            <w:r w:rsidRPr="00FF0618">
              <w:rPr>
                <w:szCs w:val="24"/>
              </w:rPr>
              <w:t>Enlaza el dispositivo con la aplicación móvil para poder interactuar con los modelos.</w:t>
            </w:r>
          </w:p>
        </w:tc>
      </w:tr>
      <w:tr w:rsidR="00882A02" w:rsidRPr="004D7ABF" w14:paraId="6B1DCB32" w14:textId="77777777">
        <w:tc>
          <w:tcPr>
            <w:tcW w:w="1838" w:type="dxa"/>
          </w:tcPr>
          <w:p w14:paraId="2047B45A" w14:textId="77777777" w:rsidR="00882A02" w:rsidRPr="00FF0618" w:rsidRDefault="00882A02" w:rsidP="00882A02">
            <w:pPr>
              <w:spacing w:line="240" w:lineRule="auto"/>
              <w:rPr>
                <w:szCs w:val="24"/>
              </w:rPr>
            </w:pPr>
            <w:r w:rsidRPr="00FF0618">
              <w:rPr>
                <w:szCs w:val="24"/>
              </w:rPr>
              <w:t>Métrica de satisfacción:</w:t>
            </w:r>
          </w:p>
        </w:tc>
        <w:tc>
          <w:tcPr>
            <w:tcW w:w="6990" w:type="dxa"/>
          </w:tcPr>
          <w:p w14:paraId="79DE9597" w14:textId="06089DFF" w:rsidR="00882A02" w:rsidRPr="00FF0618" w:rsidRDefault="00882A02" w:rsidP="00882A02">
            <w:pPr>
              <w:spacing w:line="240" w:lineRule="auto"/>
              <w:rPr>
                <w:szCs w:val="24"/>
              </w:rPr>
            </w:pPr>
            <w:r w:rsidRPr="00FF0618">
              <w:rPr>
                <w:szCs w:val="24"/>
              </w:rPr>
              <w:t>Enlace del dispositivo con la aplicación móvil, se muestra un led verde encendido en caso de una conexión correcta y un led rojo en caso de una conexión fallida.</w:t>
            </w:r>
          </w:p>
        </w:tc>
      </w:tr>
    </w:tbl>
    <w:p w14:paraId="5A2D487C" w14:textId="77777777" w:rsidR="001F7637" w:rsidRDefault="001F7637" w:rsidP="00B4076E">
      <w:pPr>
        <w:pStyle w:val="Caption"/>
        <w:keepNext/>
      </w:pPr>
    </w:p>
    <w:p w14:paraId="1348769E" w14:textId="543560AE" w:rsidR="00B4076E" w:rsidRDefault="00B4076E" w:rsidP="00B4076E">
      <w:pPr>
        <w:pStyle w:val="Caption"/>
        <w:keepNext/>
      </w:pPr>
      <w:bookmarkStart w:id="247" w:name="_Toc153454223"/>
      <w:r>
        <w:t xml:space="preserve">Tabla </w:t>
      </w:r>
      <w:r>
        <w:fldChar w:fldCharType="begin"/>
      </w:r>
      <w:r>
        <w:instrText xml:space="preserve"> SEQ Tabla \* ARABIC </w:instrText>
      </w:r>
      <w:r>
        <w:fldChar w:fldCharType="separate"/>
      </w:r>
      <w:r w:rsidR="00553F75">
        <w:rPr>
          <w:noProof/>
        </w:rPr>
        <w:t>36</w:t>
      </w:r>
      <w:r>
        <w:fldChar w:fldCharType="end"/>
      </w:r>
      <w:r>
        <w:t xml:space="preserve">. </w:t>
      </w:r>
      <w:r w:rsidRPr="005C60A2">
        <w:t>Requerimiento REQ-</w:t>
      </w:r>
      <w:r>
        <w:t>014</w:t>
      </w:r>
      <w:bookmarkEnd w:id="247"/>
    </w:p>
    <w:tbl>
      <w:tblPr>
        <w:tblStyle w:val="TableGrid"/>
        <w:tblW w:w="0" w:type="auto"/>
        <w:tblLook w:val="04A0" w:firstRow="1" w:lastRow="0" w:firstColumn="1" w:lastColumn="0" w:noHBand="0" w:noVBand="1"/>
      </w:tblPr>
      <w:tblGrid>
        <w:gridCol w:w="1838"/>
        <w:gridCol w:w="6990"/>
      </w:tblGrid>
      <w:tr w:rsidR="005C2EC1" w:rsidRPr="004D7ABF" w14:paraId="54624077" w14:textId="77777777">
        <w:tc>
          <w:tcPr>
            <w:tcW w:w="8828" w:type="dxa"/>
            <w:gridSpan w:val="2"/>
          </w:tcPr>
          <w:p w14:paraId="0A395443" w14:textId="77777777" w:rsidR="005C2EC1" w:rsidRPr="00FF0618" w:rsidRDefault="005C2EC1">
            <w:pPr>
              <w:spacing w:line="240" w:lineRule="auto"/>
              <w:rPr>
                <w:szCs w:val="24"/>
              </w:rPr>
            </w:pPr>
            <w:r w:rsidRPr="00FF0618">
              <w:rPr>
                <w:szCs w:val="24"/>
              </w:rPr>
              <w:t>Identificador de requerimiento: REQ-014</w:t>
            </w:r>
          </w:p>
        </w:tc>
      </w:tr>
      <w:tr w:rsidR="002D1E80" w:rsidRPr="004D7ABF" w14:paraId="0F692909" w14:textId="77777777">
        <w:tc>
          <w:tcPr>
            <w:tcW w:w="1838" w:type="dxa"/>
          </w:tcPr>
          <w:p w14:paraId="585002ED" w14:textId="77777777" w:rsidR="002D1E80" w:rsidRPr="00FF0618" w:rsidRDefault="002D1E80" w:rsidP="002D1E80">
            <w:pPr>
              <w:spacing w:line="240" w:lineRule="auto"/>
              <w:rPr>
                <w:szCs w:val="24"/>
              </w:rPr>
            </w:pPr>
            <w:r w:rsidRPr="00FF0618">
              <w:rPr>
                <w:szCs w:val="24"/>
              </w:rPr>
              <w:t>Nombre corto:</w:t>
            </w:r>
          </w:p>
        </w:tc>
        <w:tc>
          <w:tcPr>
            <w:tcW w:w="6990" w:type="dxa"/>
          </w:tcPr>
          <w:p w14:paraId="108D14F1" w14:textId="47C375D1" w:rsidR="002D1E80" w:rsidRPr="00FF0618" w:rsidRDefault="002D1E80" w:rsidP="002D1E80">
            <w:pPr>
              <w:spacing w:line="240" w:lineRule="auto"/>
              <w:rPr>
                <w:szCs w:val="24"/>
              </w:rPr>
            </w:pPr>
            <w:r w:rsidRPr="00FF0618">
              <w:rPr>
                <w:szCs w:val="24"/>
              </w:rPr>
              <w:t xml:space="preserve">Visualización física de enlace del dispositivo con la aplicación móvil. </w:t>
            </w:r>
          </w:p>
        </w:tc>
      </w:tr>
      <w:tr w:rsidR="002D1E80" w:rsidRPr="00420683" w14:paraId="5504C2E0" w14:textId="77777777">
        <w:tc>
          <w:tcPr>
            <w:tcW w:w="1838" w:type="dxa"/>
          </w:tcPr>
          <w:p w14:paraId="5057FCAF" w14:textId="77777777" w:rsidR="002D1E80" w:rsidRPr="00FF0618" w:rsidRDefault="002D1E80" w:rsidP="002D1E80">
            <w:pPr>
              <w:spacing w:line="240" w:lineRule="auto"/>
              <w:rPr>
                <w:szCs w:val="24"/>
              </w:rPr>
            </w:pPr>
            <w:r w:rsidRPr="00FF0618">
              <w:rPr>
                <w:szCs w:val="24"/>
              </w:rPr>
              <w:t>Estatus:</w:t>
            </w:r>
          </w:p>
        </w:tc>
        <w:tc>
          <w:tcPr>
            <w:tcW w:w="6990" w:type="dxa"/>
          </w:tcPr>
          <w:p w14:paraId="5A85AB2D" w14:textId="7AC89D5A" w:rsidR="002D1E80" w:rsidRPr="00FF0618" w:rsidRDefault="002D1E80" w:rsidP="002D1E80">
            <w:pPr>
              <w:pStyle w:val="ListParagraph"/>
              <w:numPr>
                <w:ilvl w:val="0"/>
                <w:numId w:val="9"/>
              </w:numPr>
              <w:autoSpaceDE w:val="0"/>
              <w:autoSpaceDN w:val="0"/>
              <w:adjustRightInd w:val="0"/>
              <w:spacing w:after="0" w:line="240" w:lineRule="auto"/>
              <w:jc w:val="left"/>
              <w:rPr>
                <w:rFonts w:cs="Times New Roman"/>
                <w:szCs w:val="24"/>
              </w:rPr>
            </w:pPr>
            <w:r w:rsidRPr="00FF0618">
              <w:rPr>
                <w:rFonts w:cs="Times New Roman"/>
                <w:color w:val="000000"/>
                <w:szCs w:val="24"/>
              </w:rPr>
              <w:t>Aceptado</w:t>
            </w:r>
          </w:p>
        </w:tc>
      </w:tr>
      <w:tr w:rsidR="002D1E80" w:rsidRPr="004D7ABF" w14:paraId="6D732F2B" w14:textId="77777777">
        <w:tc>
          <w:tcPr>
            <w:tcW w:w="1838" w:type="dxa"/>
          </w:tcPr>
          <w:p w14:paraId="32B4E9F0" w14:textId="77777777" w:rsidR="002D1E80" w:rsidRPr="00FF0618" w:rsidRDefault="002D1E80" w:rsidP="002D1E80">
            <w:pPr>
              <w:spacing w:line="240" w:lineRule="auto"/>
              <w:rPr>
                <w:szCs w:val="24"/>
              </w:rPr>
            </w:pPr>
            <w:r w:rsidRPr="00FF0618">
              <w:rPr>
                <w:szCs w:val="24"/>
              </w:rPr>
              <w:t>Descripción:</w:t>
            </w:r>
          </w:p>
        </w:tc>
        <w:tc>
          <w:tcPr>
            <w:tcW w:w="6990" w:type="dxa"/>
          </w:tcPr>
          <w:p w14:paraId="617F5881" w14:textId="093253D7" w:rsidR="002D1E80" w:rsidRPr="00FF0618" w:rsidRDefault="002D1E80" w:rsidP="002D1E80">
            <w:pPr>
              <w:autoSpaceDE w:val="0"/>
              <w:autoSpaceDN w:val="0"/>
              <w:adjustRightInd w:val="0"/>
              <w:spacing w:line="240" w:lineRule="auto"/>
              <w:rPr>
                <w:szCs w:val="24"/>
              </w:rPr>
            </w:pPr>
            <w:r w:rsidRPr="00FF0618">
              <w:rPr>
                <w:rFonts w:cs="Times New Roman"/>
                <w:color w:val="000000"/>
                <w:szCs w:val="24"/>
              </w:rPr>
              <w:t>El dispositivo mostrará de forma visual una señal lumínica al momento de realizarse la conexión bluetooth con la aplicación móvil.</w:t>
            </w:r>
          </w:p>
        </w:tc>
      </w:tr>
      <w:tr w:rsidR="002D1E80" w:rsidRPr="004D7ABF" w14:paraId="3AB7E3FA" w14:textId="77777777">
        <w:tc>
          <w:tcPr>
            <w:tcW w:w="1838" w:type="dxa"/>
          </w:tcPr>
          <w:p w14:paraId="76E56A72" w14:textId="77777777" w:rsidR="002D1E80" w:rsidRPr="00FF0618" w:rsidRDefault="002D1E80" w:rsidP="002D1E80">
            <w:pPr>
              <w:spacing w:line="240" w:lineRule="auto"/>
              <w:rPr>
                <w:szCs w:val="24"/>
              </w:rPr>
            </w:pPr>
            <w:r w:rsidRPr="00FF0618">
              <w:rPr>
                <w:szCs w:val="24"/>
              </w:rPr>
              <w:t>Necesidades que resuelve:</w:t>
            </w:r>
          </w:p>
        </w:tc>
        <w:tc>
          <w:tcPr>
            <w:tcW w:w="6990" w:type="dxa"/>
          </w:tcPr>
          <w:p w14:paraId="5A3191EC" w14:textId="70FB7CFD" w:rsidR="002D1E80" w:rsidRPr="00FF0618" w:rsidRDefault="002D1E80" w:rsidP="002D1E80">
            <w:pPr>
              <w:spacing w:line="240" w:lineRule="auto"/>
              <w:rPr>
                <w:szCs w:val="24"/>
              </w:rPr>
            </w:pPr>
            <w:r w:rsidRPr="00FF0618">
              <w:rPr>
                <w:szCs w:val="24"/>
              </w:rPr>
              <w:t>Contribuye al buen funcionamiento del dispositivo haciéndole saber al usuario cuando se establece la conexión con la aplicación, indicando el buen funcionamiento.</w:t>
            </w:r>
          </w:p>
        </w:tc>
      </w:tr>
      <w:tr w:rsidR="002D1E80" w:rsidRPr="004D7ABF" w14:paraId="551E08D9" w14:textId="77777777">
        <w:tc>
          <w:tcPr>
            <w:tcW w:w="1838" w:type="dxa"/>
          </w:tcPr>
          <w:p w14:paraId="3BB1AE1C" w14:textId="77777777" w:rsidR="002D1E80" w:rsidRPr="00FF0618" w:rsidRDefault="002D1E80" w:rsidP="002D1E80">
            <w:pPr>
              <w:spacing w:line="240" w:lineRule="auto"/>
              <w:rPr>
                <w:szCs w:val="24"/>
              </w:rPr>
            </w:pPr>
            <w:r w:rsidRPr="00FF0618">
              <w:rPr>
                <w:szCs w:val="24"/>
              </w:rPr>
              <w:t>Métrica de satisfacción:</w:t>
            </w:r>
          </w:p>
        </w:tc>
        <w:tc>
          <w:tcPr>
            <w:tcW w:w="6990" w:type="dxa"/>
          </w:tcPr>
          <w:p w14:paraId="2A713C2B" w14:textId="6EFC0BE7" w:rsidR="002D1E80" w:rsidRPr="00FF0618" w:rsidRDefault="002D1E80" w:rsidP="002D1E80">
            <w:pPr>
              <w:spacing w:line="240" w:lineRule="auto"/>
              <w:rPr>
                <w:szCs w:val="24"/>
              </w:rPr>
            </w:pPr>
            <w:r w:rsidRPr="00FF0618">
              <w:rPr>
                <w:szCs w:val="24"/>
              </w:rPr>
              <w:t>Visualización de la señal al momento de establecer la conexión bluetooth.</w:t>
            </w:r>
          </w:p>
        </w:tc>
      </w:tr>
    </w:tbl>
    <w:p w14:paraId="20DE27FF" w14:textId="77777777" w:rsidR="001F7637" w:rsidRDefault="001F7637" w:rsidP="00B4076E">
      <w:pPr>
        <w:pStyle w:val="Caption"/>
        <w:keepNext/>
      </w:pPr>
    </w:p>
    <w:p w14:paraId="195E4E2A" w14:textId="7290931A" w:rsidR="00B4076E" w:rsidRDefault="00B4076E" w:rsidP="00B4076E">
      <w:pPr>
        <w:pStyle w:val="Caption"/>
        <w:keepNext/>
      </w:pPr>
      <w:bookmarkStart w:id="248" w:name="_Toc153454224"/>
      <w:r>
        <w:t xml:space="preserve">Tabla </w:t>
      </w:r>
      <w:r>
        <w:fldChar w:fldCharType="begin"/>
      </w:r>
      <w:r>
        <w:instrText xml:space="preserve"> SEQ Tabla \* ARABIC </w:instrText>
      </w:r>
      <w:r>
        <w:fldChar w:fldCharType="separate"/>
      </w:r>
      <w:r w:rsidR="00553F75">
        <w:rPr>
          <w:noProof/>
        </w:rPr>
        <w:t>37</w:t>
      </w:r>
      <w:r>
        <w:fldChar w:fldCharType="end"/>
      </w:r>
      <w:r>
        <w:t xml:space="preserve">. </w:t>
      </w:r>
      <w:r w:rsidRPr="00EC3B38">
        <w:t>Requerimiento REQ-</w:t>
      </w:r>
      <w:r>
        <w:t>015</w:t>
      </w:r>
      <w:bookmarkEnd w:id="248"/>
    </w:p>
    <w:tbl>
      <w:tblPr>
        <w:tblStyle w:val="TableGrid"/>
        <w:tblW w:w="0" w:type="auto"/>
        <w:tblLook w:val="04A0" w:firstRow="1" w:lastRow="0" w:firstColumn="1" w:lastColumn="0" w:noHBand="0" w:noVBand="1"/>
      </w:tblPr>
      <w:tblGrid>
        <w:gridCol w:w="1838"/>
        <w:gridCol w:w="6990"/>
      </w:tblGrid>
      <w:tr w:rsidR="005C2EC1" w:rsidRPr="004D7ABF" w14:paraId="5D38C984" w14:textId="77777777">
        <w:tc>
          <w:tcPr>
            <w:tcW w:w="8828" w:type="dxa"/>
            <w:gridSpan w:val="2"/>
          </w:tcPr>
          <w:p w14:paraId="312E6DD8" w14:textId="77777777" w:rsidR="005C2EC1" w:rsidRPr="00FF0618" w:rsidRDefault="005C2EC1">
            <w:pPr>
              <w:spacing w:line="240" w:lineRule="auto"/>
              <w:rPr>
                <w:szCs w:val="24"/>
              </w:rPr>
            </w:pPr>
            <w:r w:rsidRPr="00FF0618">
              <w:rPr>
                <w:szCs w:val="24"/>
              </w:rPr>
              <w:t>Identificador de requerimiento: REQ-015</w:t>
            </w:r>
          </w:p>
        </w:tc>
      </w:tr>
      <w:tr w:rsidR="002C3EBB" w:rsidRPr="004D7ABF" w14:paraId="6CEB750E" w14:textId="77777777">
        <w:tc>
          <w:tcPr>
            <w:tcW w:w="1838" w:type="dxa"/>
          </w:tcPr>
          <w:p w14:paraId="6697A2D2" w14:textId="77777777" w:rsidR="002C3EBB" w:rsidRPr="00FF0618" w:rsidRDefault="002C3EBB" w:rsidP="002C3EBB">
            <w:pPr>
              <w:spacing w:line="240" w:lineRule="auto"/>
              <w:rPr>
                <w:szCs w:val="24"/>
              </w:rPr>
            </w:pPr>
            <w:r w:rsidRPr="00FF0618">
              <w:rPr>
                <w:szCs w:val="24"/>
              </w:rPr>
              <w:t>Nombre corto:</w:t>
            </w:r>
          </w:p>
        </w:tc>
        <w:tc>
          <w:tcPr>
            <w:tcW w:w="6990" w:type="dxa"/>
          </w:tcPr>
          <w:p w14:paraId="624E3245" w14:textId="456BFE7C" w:rsidR="002C3EBB" w:rsidRPr="00FF0618" w:rsidRDefault="002C3EBB" w:rsidP="002C3EBB">
            <w:pPr>
              <w:spacing w:line="240" w:lineRule="auto"/>
              <w:rPr>
                <w:szCs w:val="24"/>
              </w:rPr>
            </w:pPr>
            <w:r w:rsidRPr="00FF0618">
              <w:rPr>
                <w:szCs w:val="24"/>
              </w:rPr>
              <w:t xml:space="preserve">Uso de lentes de realidad virtual. </w:t>
            </w:r>
          </w:p>
        </w:tc>
      </w:tr>
      <w:tr w:rsidR="002C3EBB" w:rsidRPr="00420683" w14:paraId="220F78C5" w14:textId="77777777">
        <w:tc>
          <w:tcPr>
            <w:tcW w:w="1838" w:type="dxa"/>
          </w:tcPr>
          <w:p w14:paraId="1FF67AD2" w14:textId="77777777" w:rsidR="002C3EBB" w:rsidRPr="00FF0618" w:rsidRDefault="002C3EBB" w:rsidP="002C3EBB">
            <w:pPr>
              <w:spacing w:line="240" w:lineRule="auto"/>
              <w:rPr>
                <w:szCs w:val="24"/>
              </w:rPr>
            </w:pPr>
            <w:r w:rsidRPr="00FF0618">
              <w:rPr>
                <w:szCs w:val="24"/>
              </w:rPr>
              <w:t>Estatus:</w:t>
            </w:r>
          </w:p>
        </w:tc>
        <w:tc>
          <w:tcPr>
            <w:tcW w:w="6990" w:type="dxa"/>
          </w:tcPr>
          <w:p w14:paraId="4DD290F2" w14:textId="5E52593B" w:rsidR="002C3EBB" w:rsidRPr="00FF0618" w:rsidRDefault="002C3EBB" w:rsidP="002C3EBB">
            <w:pPr>
              <w:pStyle w:val="ListParagraph"/>
              <w:numPr>
                <w:ilvl w:val="0"/>
                <w:numId w:val="9"/>
              </w:numPr>
              <w:autoSpaceDE w:val="0"/>
              <w:autoSpaceDN w:val="0"/>
              <w:adjustRightInd w:val="0"/>
              <w:spacing w:after="0" w:line="240" w:lineRule="auto"/>
              <w:jc w:val="left"/>
              <w:rPr>
                <w:rFonts w:cs="Times New Roman"/>
                <w:szCs w:val="24"/>
              </w:rPr>
            </w:pPr>
            <w:r w:rsidRPr="00FF0618">
              <w:rPr>
                <w:rFonts w:cs="Times New Roman"/>
                <w:color w:val="000000"/>
                <w:szCs w:val="24"/>
              </w:rPr>
              <w:t>Aceptado</w:t>
            </w:r>
          </w:p>
        </w:tc>
      </w:tr>
      <w:tr w:rsidR="002C3EBB" w:rsidRPr="004D7ABF" w14:paraId="751E362C" w14:textId="77777777">
        <w:tc>
          <w:tcPr>
            <w:tcW w:w="1838" w:type="dxa"/>
          </w:tcPr>
          <w:p w14:paraId="4698E3C6" w14:textId="77777777" w:rsidR="002C3EBB" w:rsidRPr="00FF0618" w:rsidRDefault="002C3EBB" w:rsidP="002C3EBB">
            <w:pPr>
              <w:spacing w:line="240" w:lineRule="auto"/>
              <w:rPr>
                <w:szCs w:val="24"/>
              </w:rPr>
            </w:pPr>
            <w:r w:rsidRPr="00FF0618">
              <w:rPr>
                <w:szCs w:val="24"/>
              </w:rPr>
              <w:t>Descripción:</w:t>
            </w:r>
          </w:p>
        </w:tc>
        <w:tc>
          <w:tcPr>
            <w:tcW w:w="6990" w:type="dxa"/>
          </w:tcPr>
          <w:p w14:paraId="72670455" w14:textId="6CF74D73" w:rsidR="002C3EBB" w:rsidRPr="00FF0618" w:rsidRDefault="002C3EBB" w:rsidP="002C3EBB">
            <w:pPr>
              <w:autoSpaceDE w:val="0"/>
              <w:autoSpaceDN w:val="0"/>
              <w:adjustRightInd w:val="0"/>
              <w:spacing w:line="240" w:lineRule="auto"/>
              <w:rPr>
                <w:szCs w:val="24"/>
              </w:rPr>
            </w:pPr>
            <w:r w:rsidRPr="00FF0618">
              <w:rPr>
                <w:rFonts w:cs="Times New Roman"/>
                <w:color w:val="000000"/>
                <w:szCs w:val="24"/>
              </w:rPr>
              <w:t>Uso de lentes de realidad virtual para la visualización de modelos tridimensionales.</w:t>
            </w:r>
          </w:p>
        </w:tc>
      </w:tr>
      <w:tr w:rsidR="002C3EBB" w:rsidRPr="004D7ABF" w14:paraId="74FA308F" w14:textId="77777777">
        <w:tc>
          <w:tcPr>
            <w:tcW w:w="1838" w:type="dxa"/>
          </w:tcPr>
          <w:p w14:paraId="23113B95" w14:textId="77777777" w:rsidR="002C3EBB" w:rsidRPr="00FF0618" w:rsidRDefault="002C3EBB" w:rsidP="002C3EBB">
            <w:pPr>
              <w:spacing w:line="240" w:lineRule="auto"/>
              <w:rPr>
                <w:szCs w:val="24"/>
              </w:rPr>
            </w:pPr>
            <w:r w:rsidRPr="00FF0618">
              <w:rPr>
                <w:szCs w:val="24"/>
              </w:rPr>
              <w:t>Necesidades que resuelve:</w:t>
            </w:r>
          </w:p>
        </w:tc>
        <w:tc>
          <w:tcPr>
            <w:tcW w:w="6990" w:type="dxa"/>
          </w:tcPr>
          <w:p w14:paraId="672797DF" w14:textId="06E5F3A8" w:rsidR="002C3EBB" w:rsidRPr="00FF0618" w:rsidRDefault="002C3EBB" w:rsidP="002C3EBB">
            <w:pPr>
              <w:spacing w:line="240" w:lineRule="auto"/>
              <w:rPr>
                <w:szCs w:val="24"/>
              </w:rPr>
            </w:pPr>
            <w:r w:rsidRPr="00FF0618">
              <w:rPr>
                <w:szCs w:val="24"/>
              </w:rPr>
              <w:t>Contribuye en las alternativas del funcionamiento y la comodidad del usuario.</w:t>
            </w:r>
          </w:p>
        </w:tc>
      </w:tr>
      <w:tr w:rsidR="002C3EBB" w:rsidRPr="004D7ABF" w14:paraId="601CE7F2" w14:textId="77777777">
        <w:tc>
          <w:tcPr>
            <w:tcW w:w="1838" w:type="dxa"/>
          </w:tcPr>
          <w:p w14:paraId="3D25C307" w14:textId="77777777" w:rsidR="002C3EBB" w:rsidRPr="00FF0618" w:rsidRDefault="002C3EBB" w:rsidP="002C3EBB">
            <w:pPr>
              <w:spacing w:line="240" w:lineRule="auto"/>
              <w:rPr>
                <w:szCs w:val="24"/>
              </w:rPr>
            </w:pPr>
            <w:r w:rsidRPr="00FF0618">
              <w:rPr>
                <w:szCs w:val="24"/>
              </w:rPr>
              <w:t>Métrica de satisfacción:</w:t>
            </w:r>
          </w:p>
        </w:tc>
        <w:tc>
          <w:tcPr>
            <w:tcW w:w="6990" w:type="dxa"/>
          </w:tcPr>
          <w:p w14:paraId="6CB7BEBA" w14:textId="12719F46" w:rsidR="002C3EBB" w:rsidRPr="00FF0618" w:rsidRDefault="002C3EBB" w:rsidP="002C3EBB">
            <w:pPr>
              <w:spacing w:line="240" w:lineRule="auto"/>
              <w:rPr>
                <w:szCs w:val="24"/>
              </w:rPr>
            </w:pPr>
            <w:r w:rsidRPr="00FF0618">
              <w:rPr>
                <w:szCs w:val="24"/>
              </w:rPr>
              <w:t>Soporte de dispositivo móvil, ajuste ergonómico y visualización de modelos.</w:t>
            </w:r>
          </w:p>
        </w:tc>
      </w:tr>
    </w:tbl>
    <w:p w14:paraId="2DE123F6" w14:textId="77777777" w:rsidR="00FF0618" w:rsidRDefault="00FF0618" w:rsidP="00B4076E">
      <w:pPr>
        <w:pStyle w:val="Caption"/>
        <w:keepNext/>
      </w:pPr>
    </w:p>
    <w:p w14:paraId="24C05CD6" w14:textId="152661DE" w:rsidR="00B4076E" w:rsidRDefault="00B4076E" w:rsidP="00B4076E">
      <w:pPr>
        <w:pStyle w:val="Caption"/>
        <w:keepNext/>
      </w:pPr>
      <w:bookmarkStart w:id="249" w:name="_Toc153454225"/>
      <w:r>
        <w:t xml:space="preserve">Tabla </w:t>
      </w:r>
      <w:r>
        <w:fldChar w:fldCharType="begin"/>
      </w:r>
      <w:r>
        <w:instrText xml:space="preserve"> SEQ Tabla \* ARABIC </w:instrText>
      </w:r>
      <w:r>
        <w:fldChar w:fldCharType="separate"/>
      </w:r>
      <w:r w:rsidR="00553F75">
        <w:rPr>
          <w:noProof/>
        </w:rPr>
        <w:t>38</w:t>
      </w:r>
      <w:r>
        <w:fldChar w:fldCharType="end"/>
      </w:r>
      <w:r>
        <w:t xml:space="preserve">. </w:t>
      </w:r>
      <w:r w:rsidRPr="00D41D53">
        <w:t>Requerimiento REQ-</w:t>
      </w:r>
      <w:r>
        <w:t>016</w:t>
      </w:r>
      <w:bookmarkEnd w:id="249"/>
    </w:p>
    <w:tbl>
      <w:tblPr>
        <w:tblStyle w:val="TableGrid"/>
        <w:tblW w:w="0" w:type="auto"/>
        <w:tblLook w:val="04A0" w:firstRow="1" w:lastRow="0" w:firstColumn="1" w:lastColumn="0" w:noHBand="0" w:noVBand="1"/>
      </w:tblPr>
      <w:tblGrid>
        <w:gridCol w:w="1838"/>
        <w:gridCol w:w="6990"/>
      </w:tblGrid>
      <w:tr w:rsidR="005C2EC1" w:rsidRPr="004D7ABF" w14:paraId="54177E59" w14:textId="77777777">
        <w:tc>
          <w:tcPr>
            <w:tcW w:w="8828" w:type="dxa"/>
            <w:gridSpan w:val="2"/>
          </w:tcPr>
          <w:p w14:paraId="6CDC2229" w14:textId="77777777" w:rsidR="005C2EC1" w:rsidRPr="00FF0618" w:rsidRDefault="005C2EC1">
            <w:pPr>
              <w:spacing w:line="240" w:lineRule="auto"/>
              <w:rPr>
                <w:szCs w:val="24"/>
              </w:rPr>
            </w:pPr>
            <w:r w:rsidRPr="00FF0618">
              <w:rPr>
                <w:szCs w:val="24"/>
              </w:rPr>
              <w:t>Identificador de requerimiento: REQ-016</w:t>
            </w:r>
          </w:p>
        </w:tc>
      </w:tr>
      <w:tr w:rsidR="00255B18" w:rsidRPr="004D7ABF" w14:paraId="10D486F4" w14:textId="77777777">
        <w:tc>
          <w:tcPr>
            <w:tcW w:w="1838" w:type="dxa"/>
          </w:tcPr>
          <w:p w14:paraId="2456F520" w14:textId="77777777" w:rsidR="00255B18" w:rsidRPr="00FF0618" w:rsidRDefault="00255B18" w:rsidP="00255B18">
            <w:pPr>
              <w:spacing w:line="240" w:lineRule="auto"/>
              <w:rPr>
                <w:szCs w:val="24"/>
              </w:rPr>
            </w:pPr>
            <w:r w:rsidRPr="00FF0618">
              <w:rPr>
                <w:szCs w:val="24"/>
              </w:rPr>
              <w:t>Nombre corto:</w:t>
            </w:r>
          </w:p>
        </w:tc>
        <w:tc>
          <w:tcPr>
            <w:tcW w:w="6990" w:type="dxa"/>
          </w:tcPr>
          <w:p w14:paraId="37068978" w14:textId="3C1F7F54" w:rsidR="00255B18" w:rsidRPr="00FF0618" w:rsidRDefault="00255B18" w:rsidP="00255B18">
            <w:pPr>
              <w:spacing w:line="240" w:lineRule="auto"/>
              <w:rPr>
                <w:szCs w:val="24"/>
              </w:rPr>
            </w:pPr>
            <w:r w:rsidRPr="00FF0618">
              <w:rPr>
                <w:szCs w:val="24"/>
              </w:rPr>
              <w:t xml:space="preserve">Desarrollo de guante </w:t>
            </w:r>
          </w:p>
        </w:tc>
      </w:tr>
      <w:tr w:rsidR="00255B18" w:rsidRPr="00420683" w14:paraId="66F6830C" w14:textId="77777777">
        <w:tc>
          <w:tcPr>
            <w:tcW w:w="1838" w:type="dxa"/>
          </w:tcPr>
          <w:p w14:paraId="444A079F" w14:textId="77777777" w:rsidR="00255B18" w:rsidRPr="00FF0618" w:rsidRDefault="00255B18" w:rsidP="00255B18">
            <w:pPr>
              <w:spacing w:line="240" w:lineRule="auto"/>
              <w:rPr>
                <w:szCs w:val="24"/>
              </w:rPr>
            </w:pPr>
            <w:r w:rsidRPr="00FF0618">
              <w:rPr>
                <w:szCs w:val="24"/>
              </w:rPr>
              <w:t>Estatus:</w:t>
            </w:r>
          </w:p>
        </w:tc>
        <w:tc>
          <w:tcPr>
            <w:tcW w:w="6990" w:type="dxa"/>
          </w:tcPr>
          <w:p w14:paraId="67133574" w14:textId="71EB8AEA" w:rsidR="00255B18" w:rsidRPr="00FF0618" w:rsidRDefault="00255B18" w:rsidP="00255B18">
            <w:pPr>
              <w:pStyle w:val="ListParagraph"/>
              <w:numPr>
                <w:ilvl w:val="0"/>
                <w:numId w:val="9"/>
              </w:numPr>
              <w:autoSpaceDE w:val="0"/>
              <w:autoSpaceDN w:val="0"/>
              <w:adjustRightInd w:val="0"/>
              <w:spacing w:after="0" w:line="240" w:lineRule="auto"/>
              <w:jc w:val="left"/>
              <w:rPr>
                <w:rFonts w:cs="Times New Roman"/>
                <w:szCs w:val="24"/>
              </w:rPr>
            </w:pPr>
            <w:r w:rsidRPr="00FF0618">
              <w:rPr>
                <w:rFonts w:cs="Times New Roman"/>
                <w:color w:val="000000"/>
                <w:szCs w:val="24"/>
              </w:rPr>
              <w:t>Aceptado</w:t>
            </w:r>
          </w:p>
        </w:tc>
      </w:tr>
      <w:tr w:rsidR="00255B18" w:rsidRPr="004D7ABF" w14:paraId="3CA824ED" w14:textId="77777777">
        <w:tc>
          <w:tcPr>
            <w:tcW w:w="1838" w:type="dxa"/>
          </w:tcPr>
          <w:p w14:paraId="1A0E5062" w14:textId="77777777" w:rsidR="00255B18" w:rsidRPr="00FF0618" w:rsidRDefault="00255B18" w:rsidP="00255B18">
            <w:pPr>
              <w:spacing w:line="240" w:lineRule="auto"/>
              <w:rPr>
                <w:szCs w:val="24"/>
              </w:rPr>
            </w:pPr>
            <w:r w:rsidRPr="00FF0618">
              <w:rPr>
                <w:szCs w:val="24"/>
              </w:rPr>
              <w:t>Descripción:</w:t>
            </w:r>
          </w:p>
        </w:tc>
        <w:tc>
          <w:tcPr>
            <w:tcW w:w="6990" w:type="dxa"/>
          </w:tcPr>
          <w:p w14:paraId="322E7E18" w14:textId="6B04EECF" w:rsidR="00255B18" w:rsidRPr="00FF0618" w:rsidRDefault="00255B18" w:rsidP="00255B18">
            <w:pPr>
              <w:autoSpaceDE w:val="0"/>
              <w:autoSpaceDN w:val="0"/>
              <w:adjustRightInd w:val="0"/>
              <w:spacing w:line="240" w:lineRule="auto"/>
              <w:rPr>
                <w:szCs w:val="24"/>
              </w:rPr>
            </w:pPr>
            <w:r w:rsidRPr="00FF0618">
              <w:rPr>
                <w:rFonts w:cs="Times New Roman"/>
                <w:color w:val="000000"/>
                <w:szCs w:val="24"/>
              </w:rPr>
              <w:t>Desarrollo de un guante con sensores que permitan determinar el movimiento de los gestos de la mano y su posición.</w:t>
            </w:r>
          </w:p>
        </w:tc>
      </w:tr>
      <w:tr w:rsidR="00255B18" w:rsidRPr="004D7ABF" w14:paraId="6368F944" w14:textId="77777777">
        <w:tc>
          <w:tcPr>
            <w:tcW w:w="1838" w:type="dxa"/>
          </w:tcPr>
          <w:p w14:paraId="199D7982" w14:textId="77777777" w:rsidR="00255B18" w:rsidRPr="00FF0618" w:rsidRDefault="00255B18" w:rsidP="00255B18">
            <w:pPr>
              <w:spacing w:line="240" w:lineRule="auto"/>
              <w:rPr>
                <w:szCs w:val="24"/>
              </w:rPr>
            </w:pPr>
            <w:r w:rsidRPr="00FF0618">
              <w:rPr>
                <w:szCs w:val="24"/>
              </w:rPr>
              <w:t>Necesidades que resuelve:</w:t>
            </w:r>
          </w:p>
        </w:tc>
        <w:tc>
          <w:tcPr>
            <w:tcW w:w="6990" w:type="dxa"/>
          </w:tcPr>
          <w:p w14:paraId="494B28CC" w14:textId="3EC077ED" w:rsidR="00255B18" w:rsidRPr="00FF0618" w:rsidRDefault="00255B18" w:rsidP="00255B18">
            <w:pPr>
              <w:spacing w:line="240" w:lineRule="auto"/>
              <w:rPr>
                <w:szCs w:val="24"/>
              </w:rPr>
            </w:pPr>
            <w:r w:rsidRPr="00FF0618">
              <w:rPr>
                <w:szCs w:val="24"/>
              </w:rPr>
              <w:t>Contribuye en las alternativas del funcionamiento e interacción del usuario con la aplicación.</w:t>
            </w:r>
          </w:p>
        </w:tc>
      </w:tr>
      <w:tr w:rsidR="00255B18" w:rsidRPr="004D7ABF" w14:paraId="254315BF" w14:textId="77777777">
        <w:tc>
          <w:tcPr>
            <w:tcW w:w="1838" w:type="dxa"/>
          </w:tcPr>
          <w:p w14:paraId="4D2F99C4" w14:textId="77777777" w:rsidR="00255B18" w:rsidRPr="00FF0618" w:rsidRDefault="00255B18" w:rsidP="00255B18">
            <w:pPr>
              <w:spacing w:line="240" w:lineRule="auto"/>
              <w:rPr>
                <w:szCs w:val="24"/>
              </w:rPr>
            </w:pPr>
            <w:r w:rsidRPr="00FF0618">
              <w:rPr>
                <w:szCs w:val="24"/>
              </w:rPr>
              <w:t>Métrica de satisfacción:</w:t>
            </w:r>
          </w:p>
        </w:tc>
        <w:tc>
          <w:tcPr>
            <w:tcW w:w="6990" w:type="dxa"/>
          </w:tcPr>
          <w:p w14:paraId="362ADBE8" w14:textId="4D52BA56" w:rsidR="00255B18" w:rsidRPr="00FF0618" w:rsidRDefault="00255B18" w:rsidP="00255B18">
            <w:pPr>
              <w:spacing w:line="240" w:lineRule="auto"/>
              <w:rPr>
                <w:szCs w:val="24"/>
              </w:rPr>
            </w:pPr>
            <w:r w:rsidRPr="00FF0618">
              <w:rPr>
                <w:szCs w:val="24"/>
              </w:rPr>
              <w:t>Correcto encendido e inicio del funcionamiento del dispositivo, captura de valores que determinen los gestos y posición de la mano.</w:t>
            </w:r>
          </w:p>
        </w:tc>
      </w:tr>
    </w:tbl>
    <w:p w14:paraId="2E8D74B3" w14:textId="77777777" w:rsidR="00FF0618" w:rsidRDefault="00FF0618" w:rsidP="0088415F">
      <w:pPr>
        <w:pStyle w:val="Caption"/>
        <w:keepNext/>
      </w:pPr>
    </w:p>
    <w:p w14:paraId="1F889334" w14:textId="753D31D5" w:rsidR="0088415F" w:rsidRDefault="0088415F" w:rsidP="0088415F">
      <w:pPr>
        <w:pStyle w:val="Caption"/>
        <w:keepNext/>
      </w:pPr>
      <w:bookmarkStart w:id="250" w:name="_Toc153454226"/>
      <w:r>
        <w:t xml:space="preserve">Tabla </w:t>
      </w:r>
      <w:r>
        <w:fldChar w:fldCharType="begin"/>
      </w:r>
      <w:r>
        <w:instrText xml:space="preserve"> SEQ Tabla \* ARABIC </w:instrText>
      </w:r>
      <w:r>
        <w:fldChar w:fldCharType="separate"/>
      </w:r>
      <w:r w:rsidR="00553F75">
        <w:rPr>
          <w:noProof/>
        </w:rPr>
        <w:t>39</w:t>
      </w:r>
      <w:r>
        <w:fldChar w:fldCharType="end"/>
      </w:r>
      <w:r>
        <w:t>. Requerimiento REQ-017</w:t>
      </w:r>
      <w:bookmarkEnd w:id="250"/>
    </w:p>
    <w:tbl>
      <w:tblPr>
        <w:tblStyle w:val="TableGrid"/>
        <w:tblW w:w="0" w:type="auto"/>
        <w:tblLook w:val="04A0" w:firstRow="1" w:lastRow="0" w:firstColumn="1" w:lastColumn="0" w:noHBand="0" w:noVBand="1"/>
      </w:tblPr>
      <w:tblGrid>
        <w:gridCol w:w="1838"/>
        <w:gridCol w:w="6990"/>
      </w:tblGrid>
      <w:tr w:rsidR="0088415F" w:rsidRPr="004D7ABF" w14:paraId="601DCF01" w14:textId="77777777" w:rsidTr="003C10E8">
        <w:tc>
          <w:tcPr>
            <w:tcW w:w="8828" w:type="dxa"/>
            <w:gridSpan w:val="2"/>
          </w:tcPr>
          <w:p w14:paraId="1C1B5879" w14:textId="77777777" w:rsidR="0088415F" w:rsidRPr="00FF0618" w:rsidRDefault="0088415F" w:rsidP="003C10E8">
            <w:pPr>
              <w:spacing w:line="240" w:lineRule="auto"/>
              <w:rPr>
                <w:szCs w:val="24"/>
              </w:rPr>
            </w:pPr>
            <w:r w:rsidRPr="00FF0618">
              <w:rPr>
                <w:szCs w:val="24"/>
              </w:rPr>
              <w:t>Identificador de requerimiento: REQ-017</w:t>
            </w:r>
          </w:p>
        </w:tc>
      </w:tr>
      <w:tr w:rsidR="0088415F" w:rsidRPr="004D7ABF" w14:paraId="4B008B2D" w14:textId="77777777" w:rsidTr="003C10E8">
        <w:tc>
          <w:tcPr>
            <w:tcW w:w="1838" w:type="dxa"/>
          </w:tcPr>
          <w:p w14:paraId="729B4A47" w14:textId="77777777" w:rsidR="0088415F" w:rsidRPr="00FF0618" w:rsidRDefault="0088415F" w:rsidP="003C10E8">
            <w:pPr>
              <w:spacing w:line="240" w:lineRule="auto"/>
              <w:rPr>
                <w:szCs w:val="24"/>
              </w:rPr>
            </w:pPr>
            <w:r w:rsidRPr="00FF0618">
              <w:rPr>
                <w:szCs w:val="24"/>
              </w:rPr>
              <w:t>Nombre corto:</w:t>
            </w:r>
          </w:p>
        </w:tc>
        <w:tc>
          <w:tcPr>
            <w:tcW w:w="6990" w:type="dxa"/>
          </w:tcPr>
          <w:p w14:paraId="4A7D7BBB" w14:textId="77777777" w:rsidR="0088415F" w:rsidRPr="00FF0618" w:rsidRDefault="0088415F" w:rsidP="003C10E8">
            <w:pPr>
              <w:spacing w:line="240" w:lineRule="auto"/>
              <w:rPr>
                <w:szCs w:val="24"/>
              </w:rPr>
            </w:pPr>
            <w:r w:rsidRPr="00FF0618">
              <w:rPr>
                <w:szCs w:val="24"/>
              </w:rPr>
              <w:t xml:space="preserve">Uso de botón de encendido. </w:t>
            </w:r>
          </w:p>
        </w:tc>
      </w:tr>
      <w:tr w:rsidR="0088415F" w:rsidRPr="00420683" w14:paraId="139DABD0" w14:textId="77777777" w:rsidTr="003C10E8">
        <w:tc>
          <w:tcPr>
            <w:tcW w:w="1838" w:type="dxa"/>
          </w:tcPr>
          <w:p w14:paraId="6EE819CE" w14:textId="77777777" w:rsidR="0088415F" w:rsidRPr="00FF0618" w:rsidRDefault="0088415F" w:rsidP="003C10E8">
            <w:pPr>
              <w:spacing w:line="240" w:lineRule="auto"/>
              <w:rPr>
                <w:szCs w:val="24"/>
              </w:rPr>
            </w:pPr>
            <w:r w:rsidRPr="00FF0618">
              <w:rPr>
                <w:szCs w:val="24"/>
              </w:rPr>
              <w:t>Estatus:</w:t>
            </w:r>
          </w:p>
        </w:tc>
        <w:tc>
          <w:tcPr>
            <w:tcW w:w="6990" w:type="dxa"/>
          </w:tcPr>
          <w:p w14:paraId="5932F995" w14:textId="77777777" w:rsidR="0088415F" w:rsidRPr="00FF0618" w:rsidRDefault="0088415F" w:rsidP="0088415F">
            <w:pPr>
              <w:pStyle w:val="ListParagraph"/>
              <w:numPr>
                <w:ilvl w:val="0"/>
                <w:numId w:val="9"/>
              </w:numPr>
              <w:autoSpaceDE w:val="0"/>
              <w:autoSpaceDN w:val="0"/>
              <w:adjustRightInd w:val="0"/>
              <w:spacing w:after="0" w:line="240" w:lineRule="auto"/>
              <w:jc w:val="left"/>
              <w:rPr>
                <w:rFonts w:cs="Times New Roman"/>
                <w:szCs w:val="24"/>
              </w:rPr>
            </w:pPr>
            <w:r w:rsidRPr="00FF0618">
              <w:rPr>
                <w:rFonts w:cs="Times New Roman"/>
                <w:color w:val="000000"/>
                <w:szCs w:val="24"/>
              </w:rPr>
              <w:t>Aceptado</w:t>
            </w:r>
          </w:p>
        </w:tc>
      </w:tr>
      <w:tr w:rsidR="0088415F" w:rsidRPr="004D7ABF" w14:paraId="5728225F" w14:textId="77777777" w:rsidTr="003C10E8">
        <w:tc>
          <w:tcPr>
            <w:tcW w:w="1838" w:type="dxa"/>
          </w:tcPr>
          <w:p w14:paraId="22D50682" w14:textId="77777777" w:rsidR="0088415F" w:rsidRPr="00FF0618" w:rsidRDefault="0088415F" w:rsidP="003C10E8">
            <w:pPr>
              <w:spacing w:line="240" w:lineRule="auto"/>
              <w:rPr>
                <w:szCs w:val="24"/>
              </w:rPr>
            </w:pPr>
            <w:r w:rsidRPr="00FF0618">
              <w:rPr>
                <w:szCs w:val="24"/>
              </w:rPr>
              <w:t>Descripción:</w:t>
            </w:r>
          </w:p>
        </w:tc>
        <w:tc>
          <w:tcPr>
            <w:tcW w:w="6990" w:type="dxa"/>
          </w:tcPr>
          <w:p w14:paraId="616768B0" w14:textId="77777777" w:rsidR="0088415F" w:rsidRPr="00FF0618" w:rsidRDefault="0088415F" w:rsidP="003C10E8">
            <w:pPr>
              <w:autoSpaceDE w:val="0"/>
              <w:autoSpaceDN w:val="0"/>
              <w:adjustRightInd w:val="0"/>
              <w:spacing w:line="240" w:lineRule="auto"/>
              <w:rPr>
                <w:szCs w:val="24"/>
              </w:rPr>
            </w:pPr>
            <w:r w:rsidRPr="00FF0618">
              <w:rPr>
                <w:rFonts w:cs="Times New Roman"/>
                <w:color w:val="000000"/>
                <w:szCs w:val="24"/>
              </w:rPr>
              <w:t>Uso de un botón de encendido para que el usuario tenga conocimiento del estado del guante y contribuir al ahorro de batería para hacer uso de este cuando sea necesario.</w:t>
            </w:r>
          </w:p>
        </w:tc>
      </w:tr>
      <w:tr w:rsidR="0088415F" w:rsidRPr="004D7ABF" w14:paraId="310A04B1" w14:textId="77777777" w:rsidTr="003C10E8">
        <w:tc>
          <w:tcPr>
            <w:tcW w:w="1838" w:type="dxa"/>
          </w:tcPr>
          <w:p w14:paraId="39BB68B5" w14:textId="77777777" w:rsidR="0088415F" w:rsidRPr="00FF0618" w:rsidRDefault="0088415F" w:rsidP="003C10E8">
            <w:pPr>
              <w:spacing w:line="240" w:lineRule="auto"/>
              <w:rPr>
                <w:szCs w:val="24"/>
              </w:rPr>
            </w:pPr>
            <w:r w:rsidRPr="00FF0618">
              <w:rPr>
                <w:szCs w:val="24"/>
              </w:rPr>
              <w:t>Necesidades que resuelve:</w:t>
            </w:r>
          </w:p>
        </w:tc>
        <w:tc>
          <w:tcPr>
            <w:tcW w:w="6990" w:type="dxa"/>
          </w:tcPr>
          <w:p w14:paraId="65ACCB8E" w14:textId="77777777" w:rsidR="0088415F" w:rsidRPr="00FF0618" w:rsidRDefault="0088415F" w:rsidP="003C10E8">
            <w:pPr>
              <w:spacing w:line="240" w:lineRule="auto"/>
              <w:rPr>
                <w:szCs w:val="24"/>
              </w:rPr>
            </w:pPr>
            <w:r w:rsidRPr="00FF0618">
              <w:rPr>
                <w:szCs w:val="24"/>
              </w:rPr>
              <w:t>Contribuye en las alternativas del funcionamiento y la comodidad del usuario.</w:t>
            </w:r>
          </w:p>
        </w:tc>
      </w:tr>
      <w:tr w:rsidR="0088415F" w:rsidRPr="004D7ABF" w14:paraId="54D267DE" w14:textId="77777777" w:rsidTr="003C10E8">
        <w:tc>
          <w:tcPr>
            <w:tcW w:w="1838" w:type="dxa"/>
          </w:tcPr>
          <w:p w14:paraId="6862C8AC" w14:textId="77777777" w:rsidR="0088415F" w:rsidRPr="00FF0618" w:rsidRDefault="0088415F" w:rsidP="003C10E8">
            <w:pPr>
              <w:spacing w:line="240" w:lineRule="auto"/>
              <w:rPr>
                <w:szCs w:val="24"/>
              </w:rPr>
            </w:pPr>
            <w:r w:rsidRPr="00FF0618">
              <w:rPr>
                <w:szCs w:val="24"/>
              </w:rPr>
              <w:t>Métrica de satisfacción:</w:t>
            </w:r>
          </w:p>
        </w:tc>
        <w:tc>
          <w:tcPr>
            <w:tcW w:w="6990" w:type="dxa"/>
          </w:tcPr>
          <w:p w14:paraId="30B96E8A" w14:textId="77777777" w:rsidR="0088415F" w:rsidRPr="00FF0618" w:rsidRDefault="0088415F" w:rsidP="003C10E8">
            <w:pPr>
              <w:spacing w:line="240" w:lineRule="auto"/>
              <w:rPr>
                <w:szCs w:val="24"/>
              </w:rPr>
            </w:pPr>
            <w:r w:rsidRPr="00FF0618">
              <w:rPr>
                <w:szCs w:val="24"/>
              </w:rPr>
              <w:t>Correcto encendido e inicio del funcionamiento del dispositivo.</w:t>
            </w:r>
          </w:p>
        </w:tc>
      </w:tr>
    </w:tbl>
    <w:p w14:paraId="19DA0331" w14:textId="77777777" w:rsidR="00FF0618" w:rsidRDefault="00FF0618" w:rsidP="0088415F">
      <w:pPr>
        <w:pStyle w:val="Caption"/>
        <w:keepNext/>
      </w:pPr>
    </w:p>
    <w:p w14:paraId="5F759387" w14:textId="4C016E01" w:rsidR="0088415F" w:rsidRDefault="0088415F" w:rsidP="0088415F">
      <w:pPr>
        <w:pStyle w:val="Caption"/>
        <w:keepNext/>
      </w:pPr>
      <w:bookmarkStart w:id="251" w:name="_Toc153454227"/>
      <w:r>
        <w:t xml:space="preserve">Tabla </w:t>
      </w:r>
      <w:r>
        <w:fldChar w:fldCharType="begin"/>
      </w:r>
      <w:r>
        <w:instrText xml:space="preserve"> SEQ Tabla \* ARABIC </w:instrText>
      </w:r>
      <w:r>
        <w:fldChar w:fldCharType="separate"/>
      </w:r>
      <w:r w:rsidR="00553F75">
        <w:rPr>
          <w:noProof/>
        </w:rPr>
        <w:t>40</w:t>
      </w:r>
      <w:r>
        <w:fldChar w:fldCharType="end"/>
      </w:r>
      <w:r w:rsidRPr="00157E7D">
        <w:t>. Requerimiento REQ-0</w:t>
      </w:r>
      <w:r>
        <w:t>18</w:t>
      </w:r>
      <w:bookmarkEnd w:id="251"/>
    </w:p>
    <w:tbl>
      <w:tblPr>
        <w:tblStyle w:val="TableGrid"/>
        <w:tblW w:w="0" w:type="auto"/>
        <w:tblLook w:val="04A0" w:firstRow="1" w:lastRow="0" w:firstColumn="1" w:lastColumn="0" w:noHBand="0" w:noVBand="1"/>
      </w:tblPr>
      <w:tblGrid>
        <w:gridCol w:w="1838"/>
        <w:gridCol w:w="6990"/>
      </w:tblGrid>
      <w:tr w:rsidR="0088415F" w:rsidRPr="004D7ABF" w14:paraId="23FECDA6" w14:textId="77777777" w:rsidTr="003C10E8">
        <w:tc>
          <w:tcPr>
            <w:tcW w:w="8828" w:type="dxa"/>
            <w:gridSpan w:val="2"/>
          </w:tcPr>
          <w:p w14:paraId="1CBD44A2" w14:textId="77777777" w:rsidR="0088415F" w:rsidRPr="00FF0618" w:rsidRDefault="0088415F" w:rsidP="003C10E8">
            <w:pPr>
              <w:spacing w:line="240" w:lineRule="auto"/>
              <w:rPr>
                <w:szCs w:val="24"/>
              </w:rPr>
            </w:pPr>
            <w:r w:rsidRPr="00FF0618">
              <w:rPr>
                <w:szCs w:val="24"/>
              </w:rPr>
              <w:t>Identificador de requerimiento: REQ-018</w:t>
            </w:r>
          </w:p>
        </w:tc>
      </w:tr>
      <w:tr w:rsidR="0088415F" w:rsidRPr="004D7ABF" w14:paraId="042F3801" w14:textId="77777777" w:rsidTr="003C10E8">
        <w:tc>
          <w:tcPr>
            <w:tcW w:w="1838" w:type="dxa"/>
          </w:tcPr>
          <w:p w14:paraId="01242822" w14:textId="77777777" w:rsidR="0088415F" w:rsidRPr="00FF0618" w:rsidRDefault="0088415F" w:rsidP="003C10E8">
            <w:pPr>
              <w:spacing w:line="240" w:lineRule="auto"/>
              <w:rPr>
                <w:szCs w:val="24"/>
              </w:rPr>
            </w:pPr>
            <w:r w:rsidRPr="00FF0618">
              <w:rPr>
                <w:szCs w:val="24"/>
              </w:rPr>
              <w:t>Nombre corto:</w:t>
            </w:r>
          </w:p>
        </w:tc>
        <w:tc>
          <w:tcPr>
            <w:tcW w:w="6990" w:type="dxa"/>
          </w:tcPr>
          <w:p w14:paraId="6324571F" w14:textId="77777777" w:rsidR="0088415F" w:rsidRPr="00FF0618" w:rsidRDefault="0088415F" w:rsidP="003C10E8">
            <w:pPr>
              <w:spacing w:line="240" w:lineRule="auto"/>
              <w:rPr>
                <w:szCs w:val="24"/>
              </w:rPr>
            </w:pPr>
            <w:r w:rsidRPr="00FF0618">
              <w:rPr>
                <w:szCs w:val="24"/>
              </w:rPr>
              <w:t xml:space="preserve">Operaciones </w:t>
            </w:r>
          </w:p>
        </w:tc>
      </w:tr>
      <w:tr w:rsidR="0088415F" w:rsidRPr="00420683" w14:paraId="7EF15848" w14:textId="77777777" w:rsidTr="003C10E8">
        <w:tc>
          <w:tcPr>
            <w:tcW w:w="1838" w:type="dxa"/>
          </w:tcPr>
          <w:p w14:paraId="228420FB" w14:textId="77777777" w:rsidR="0088415F" w:rsidRPr="00FF0618" w:rsidRDefault="0088415F" w:rsidP="003C10E8">
            <w:pPr>
              <w:spacing w:line="240" w:lineRule="auto"/>
              <w:rPr>
                <w:szCs w:val="24"/>
              </w:rPr>
            </w:pPr>
            <w:r w:rsidRPr="00FF0618">
              <w:rPr>
                <w:szCs w:val="24"/>
              </w:rPr>
              <w:t>Estatus:</w:t>
            </w:r>
          </w:p>
        </w:tc>
        <w:tc>
          <w:tcPr>
            <w:tcW w:w="6990" w:type="dxa"/>
          </w:tcPr>
          <w:p w14:paraId="41F213E0" w14:textId="77777777" w:rsidR="0088415F" w:rsidRPr="00FF0618" w:rsidRDefault="0088415F" w:rsidP="0088415F">
            <w:pPr>
              <w:pStyle w:val="ListParagraph"/>
              <w:numPr>
                <w:ilvl w:val="0"/>
                <w:numId w:val="9"/>
              </w:numPr>
              <w:autoSpaceDE w:val="0"/>
              <w:autoSpaceDN w:val="0"/>
              <w:adjustRightInd w:val="0"/>
              <w:spacing w:after="0" w:line="240" w:lineRule="auto"/>
              <w:jc w:val="left"/>
              <w:rPr>
                <w:rFonts w:cs="Times New Roman"/>
                <w:szCs w:val="24"/>
              </w:rPr>
            </w:pPr>
            <w:r w:rsidRPr="00FF0618">
              <w:rPr>
                <w:rFonts w:cs="Times New Roman"/>
                <w:color w:val="000000"/>
                <w:szCs w:val="24"/>
              </w:rPr>
              <w:t>Aceptado</w:t>
            </w:r>
          </w:p>
        </w:tc>
      </w:tr>
      <w:tr w:rsidR="0088415F" w:rsidRPr="004D7ABF" w14:paraId="3B9C0EF8" w14:textId="77777777" w:rsidTr="003C10E8">
        <w:tc>
          <w:tcPr>
            <w:tcW w:w="1838" w:type="dxa"/>
          </w:tcPr>
          <w:p w14:paraId="0BD4AF2E" w14:textId="77777777" w:rsidR="0088415F" w:rsidRPr="00FF0618" w:rsidRDefault="0088415F" w:rsidP="003C10E8">
            <w:pPr>
              <w:spacing w:line="240" w:lineRule="auto"/>
              <w:rPr>
                <w:szCs w:val="24"/>
              </w:rPr>
            </w:pPr>
            <w:r w:rsidRPr="00FF0618">
              <w:rPr>
                <w:szCs w:val="24"/>
              </w:rPr>
              <w:t>Descripción:</w:t>
            </w:r>
          </w:p>
        </w:tc>
        <w:tc>
          <w:tcPr>
            <w:tcW w:w="6990" w:type="dxa"/>
          </w:tcPr>
          <w:p w14:paraId="79513646" w14:textId="77777777" w:rsidR="0088415F" w:rsidRPr="00FF0618" w:rsidRDefault="0088415F" w:rsidP="003C10E8">
            <w:pPr>
              <w:autoSpaceDE w:val="0"/>
              <w:autoSpaceDN w:val="0"/>
              <w:adjustRightInd w:val="0"/>
              <w:spacing w:line="240" w:lineRule="auto"/>
              <w:rPr>
                <w:szCs w:val="24"/>
              </w:rPr>
            </w:pPr>
            <w:r w:rsidRPr="00FF0618">
              <w:rPr>
                <w:rFonts w:cs="Times New Roman"/>
                <w:color w:val="000000"/>
                <w:szCs w:val="24"/>
              </w:rPr>
              <w:t>Se realizan operaciones de rotación, escalado y selección de los modelos utilizando el guante de manipulación sobre los modelos que la aplicación ofrece.</w:t>
            </w:r>
          </w:p>
        </w:tc>
      </w:tr>
      <w:tr w:rsidR="0088415F" w:rsidRPr="004D7ABF" w14:paraId="0382376F" w14:textId="77777777" w:rsidTr="003C10E8">
        <w:tc>
          <w:tcPr>
            <w:tcW w:w="1838" w:type="dxa"/>
          </w:tcPr>
          <w:p w14:paraId="6CF71D87" w14:textId="77777777" w:rsidR="0088415F" w:rsidRPr="00FF0618" w:rsidRDefault="0088415F" w:rsidP="003C10E8">
            <w:pPr>
              <w:spacing w:line="240" w:lineRule="auto"/>
              <w:rPr>
                <w:szCs w:val="24"/>
              </w:rPr>
            </w:pPr>
            <w:r w:rsidRPr="00FF0618">
              <w:rPr>
                <w:szCs w:val="24"/>
              </w:rPr>
              <w:t>Necesidades que resuelve:</w:t>
            </w:r>
          </w:p>
        </w:tc>
        <w:tc>
          <w:tcPr>
            <w:tcW w:w="6990" w:type="dxa"/>
          </w:tcPr>
          <w:p w14:paraId="5F34B149" w14:textId="77777777" w:rsidR="0088415F" w:rsidRPr="00FF0618" w:rsidRDefault="0088415F" w:rsidP="003C10E8">
            <w:pPr>
              <w:spacing w:line="240" w:lineRule="auto"/>
              <w:rPr>
                <w:szCs w:val="24"/>
              </w:rPr>
            </w:pPr>
            <w:r w:rsidRPr="00FF0618">
              <w:rPr>
                <w:szCs w:val="24"/>
              </w:rPr>
              <w:t>Contribuye en las alternativas del funcionamiento, la comodidad del usuario y la interacción entre componentes.</w:t>
            </w:r>
          </w:p>
        </w:tc>
      </w:tr>
      <w:tr w:rsidR="0088415F" w:rsidRPr="004D7ABF" w14:paraId="1E61A72F" w14:textId="77777777" w:rsidTr="003C10E8">
        <w:tc>
          <w:tcPr>
            <w:tcW w:w="1838" w:type="dxa"/>
          </w:tcPr>
          <w:p w14:paraId="35953EBE" w14:textId="77777777" w:rsidR="0088415F" w:rsidRPr="00FF0618" w:rsidRDefault="0088415F" w:rsidP="003C10E8">
            <w:pPr>
              <w:spacing w:line="240" w:lineRule="auto"/>
              <w:rPr>
                <w:szCs w:val="24"/>
              </w:rPr>
            </w:pPr>
            <w:r w:rsidRPr="00FF0618">
              <w:rPr>
                <w:szCs w:val="24"/>
              </w:rPr>
              <w:t>Métrica de satisfacción:</w:t>
            </w:r>
          </w:p>
        </w:tc>
        <w:tc>
          <w:tcPr>
            <w:tcW w:w="6990" w:type="dxa"/>
          </w:tcPr>
          <w:p w14:paraId="3994D950" w14:textId="77777777" w:rsidR="0088415F" w:rsidRPr="00FF0618" w:rsidRDefault="0088415F" w:rsidP="003C10E8">
            <w:pPr>
              <w:spacing w:line="240" w:lineRule="auto"/>
              <w:rPr>
                <w:szCs w:val="24"/>
              </w:rPr>
            </w:pPr>
            <w:r w:rsidRPr="00FF0618">
              <w:rPr>
                <w:szCs w:val="24"/>
              </w:rPr>
              <w:t>Manipulación de los modelos con el guante.</w:t>
            </w:r>
          </w:p>
        </w:tc>
      </w:tr>
    </w:tbl>
    <w:p w14:paraId="5D5CF78C" w14:textId="77777777" w:rsidR="00FF0618" w:rsidRDefault="00FF0618" w:rsidP="0088415F">
      <w:pPr>
        <w:pStyle w:val="Caption"/>
        <w:keepNext/>
      </w:pPr>
    </w:p>
    <w:p w14:paraId="08800C99" w14:textId="0B64D323" w:rsidR="0088415F" w:rsidRDefault="0088415F" w:rsidP="0088415F">
      <w:pPr>
        <w:pStyle w:val="Caption"/>
        <w:keepNext/>
      </w:pPr>
      <w:bookmarkStart w:id="252" w:name="_Toc153454228"/>
      <w:r>
        <w:t xml:space="preserve">Tabla </w:t>
      </w:r>
      <w:r>
        <w:fldChar w:fldCharType="begin"/>
      </w:r>
      <w:r>
        <w:instrText xml:space="preserve"> SEQ Tabla \* ARABIC </w:instrText>
      </w:r>
      <w:r>
        <w:fldChar w:fldCharType="separate"/>
      </w:r>
      <w:r w:rsidR="00553F75">
        <w:rPr>
          <w:noProof/>
        </w:rPr>
        <w:t>41</w:t>
      </w:r>
      <w:r>
        <w:fldChar w:fldCharType="end"/>
      </w:r>
      <w:r w:rsidRPr="00B202FF">
        <w:t>. Requerimiento REQ-0</w:t>
      </w:r>
      <w:r>
        <w:t>19</w:t>
      </w:r>
      <w:bookmarkEnd w:id="252"/>
    </w:p>
    <w:tbl>
      <w:tblPr>
        <w:tblStyle w:val="TableGrid"/>
        <w:tblW w:w="0" w:type="auto"/>
        <w:tblLook w:val="04A0" w:firstRow="1" w:lastRow="0" w:firstColumn="1" w:lastColumn="0" w:noHBand="0" w:noVBand="1"/>
      </w:tblPr>
      <w:tblGrid>
        <w:gridCol w:w="1838"/>
        <w:gridCol w:w="6990"/>
      </w:tblGrid>
      <w:tr w:rsidR="0088415F" w:rsidRPr="004D7ABF" w14:paraId="6FFF5256" w14:textId="77777777" w:rsidTr="003C10E8">
        <w:tc>
          <w:tcPr>
            <w:tcW w:w="8828" w:type="dxa"/>
            <w:gridSpan w:val="2"/>
          </w:tcPr>
          <w:p w14:paraId="6D730121" w14:textId="77777777" w:rsidR="0088415F" w:rsidRPr="00FF0618" w:rsidRDefault="0088415F" w:rsidP="003C10E8">
            <w:pPr>
              <w:spacing w:line="240" w:lineRule="auto"/>
              <w:rPr>
                <w:szCs w:val="24"/>
              </w:rPr>
            </w:pPr>
            <w:r w:rsidRPr="00FF0618">
              <w:rPr>
                <w:szCs w:val="24"/>
              </w:rPr>
              <w:t xml:space="preserve">Identificador de requerimiento: REQ-019 </w:t>
            </w:r>
          </w:p>
        </w:tc>
      </w:tr>
      <w:tr w:rsidR="0088415F" w:rsidRPr="004D7ABF" w14:paraId="063981D7" w14:textId="77777777" w:rsidTr="003C10E8">
        <w:tc>
          <w:tcPr>
            <w:tcW w:w="1838" w:type="dxa"/>
          </w:tcPr>
          <w:p w14:paraId="3106971E" w14:textId="77777777" w:rsidR="0088415F" w:rsidRPr="00FF0618" w:rsidRDefault="0088415F" w:rsidP="003C10E8">
            <w:pPr>
              <w:spacing w:line="240" w:lineRule="auto"/>
              <w:rPr>
                <w:szCs w:val="24"/>
              </w:rPr>
            </w:pPr>
            <w:r w:rsidRPr="00FF0618">
              <w:rPr>
                <w:szCs w:val="24"/>
              </w:rPr>
              <w:t>Nombre corto:</w:t>
            </w:r>
          </w:p>
        </w:tc>
        <w:tc>
          <w:tcPr>
            <w:tcW w:w="6990" w:type="dxa"/>
          </w:tcPr>
          <w:p w14:paraId="64E026B3" w14:textId="77777777" w:rsidR="0088415F" w:rsidRPr="00FF0618" w:rsidRDefault="0088415F" w:rsidP="003C10E8">
            <w:pPr>
              <w:spacing w:line="240" w:lineRule="auto"/>
              <w:rPr>
                <w:szCs w:val="24"/>
              </w:rPr>
            </w:pPr>
            <w:r w:rsidRPr="00FF0618">
              <w:rPr>
                <w:szCs w:val="24"/>
              </w:rPr>
              <w:t>Botones de funcionalidad en el guante</w:t>
            </w:r>
          </w:p>
        </w:tc>
      </w:tr>
      <w:tr w:rsidR="0088415F" w:rsidRPr="00420683" w14:paraId="3CFD34CB" w14:textId="77777777" w:rsidTr="003C10E8">
        <w:tc>
          <w:tcPr>
            <w:tcW w:w="1838" w:type="dxa"/>
          </w:tcPr>
          <w:p w14:paraId="6736BC4A" w14:textId="77777777" w:rsidR="0088415F" w:rsidRPr="00FF0618" w:rsidRDefault="0088415F" w:rsidP="003C10E8">
            <w:pPr>
              <w:spacing w:line="240" w:lineRule="auto"/>
              <w:rPr>
                <w:szCs w:val="24"/>
              </w:rPr>
            </w:pPr>
            <w:r w:rsidRPr="00FF0618">
              <w:rPr>
                <w:szCs w:val="24"/>
              </w:rPr>
              <w:t>Estatus:</w:t>
            </w:r>
          </w:p>
        </w:tc>
        <w:tc>
          <w:tcPr>
            <w:tcW w:w="6990" w:type="dxa"/>
          </w:tcPr>
          <w:p w14:paraId="39E26303" w14:textId="77777777" w:rsidR="0088415F" w:rsidRPr="00FF0618" w:rsidRDefault="0088415F" w:rsidP="0088415F">
            <w:pPr>
              <w:pStyle w:val="ListParagraph"/>
              <w:numPr>
                <w:ilvl w:val="0"/>
                <w:numId w:val="9"/>
              </w:numPr>
              <w:autoSpaceDE w:val="0"/>
              <w:autoSpaceDN w:val="0"/>
              <w:adjustRightInd w:val="0"/>
              <w:spacing w:after="0" w:line="240" w:lineRule="auto"/>
              <w:jc w:val="left"/>
              <w:rPr>
                <w:rFonts w:cs="Times New Roman"/>
                <w:szCs w:val="24"/>
              </w:rPr>
            </w:pPr>
            <w:r w:rsidRPr="00FF0618">
              <w:rPr>
                <w:rFonts w:cs="Times New Roman"/>
                <w:color w:val="000000"/>
                <w:szCs w:val="24"/>
              </w:rPr>
              <w:t>Aceptado</w:t>
            </w:r>
          </w:p>
        </w:tc>
      </w:tr>
      <w:tr w:rsidR="0088415F" w:rsidRPr="004D7ABF" w14:paraId="6F24364A" w14:textId="77777777" w:rsidTr="003C10E8">
        <w:tc>
          <w:tcPr>
            <w:tcW w:w="1838" w:type="dxa"/>
          </w:tcPr>
          <w:p w14:paraId="58DF2D41" w14:textId="77777777" w:rsidR="0088415F" w:rsidRPr="00FF0618" w:rsidRDefault="0088415F" w:rsidP="003C10E8">
            <w:pPr>
              <w:spacing w:line="240" w:lineRule="auto"/>
              <w:rPr>
                <w:szCs w:val="24"/>
              </w:rPr>
            </w:pPr>
            <w:r w:rsidRPr="00FF0618">
              <w:rPr>
                <w:szCs w:val="24"/>
              </w:rPr>
              <w:t>Descripción:</w:t>
            </w:r>
          </w:p>
        </w:tc>
        <w:tc>
          <w:tcPr>
            <w:tcW w:w="6990" w:type="dxa"/>
          </w:tcPr>
          <w:p w14:paraId="04D80AD5" w14:textId="77777777" w:rsidR="0088415F" w:rsidRPr="00FF0618" w:rsidRDefault="0088415F" w:rsidP="003C10E8">
            <w:pPr>
              <w:autoSpaceDE w:val="0"/>
              <w:autoSpaceDN w:val="0"/>
              <w:adjustRightInd w:val="0"/>
              <w:spacing w:line="240" w:lineRule="auto"/>
              <w:rPr>
                <w:szCs w:val="24"/>
              </w:rPr>
            </w:pPr>
            <w:r w:rsidRPr="00FF0618">
              <w:rPr>
                <w:rFonts w:cs="Times New Roman"/>
                <w:color w:val="000000"/>
                <w:szCs w:val="24"/>
              </w:rPr>
              <w:t>Se utilizan los botones para desplazarce entre las opciones de las diferentes interfases de los menús de selección y seleccionar las opciones.</w:t>
            </w:r>
          </w:p>
        </w:tc>
      </w:tr>
      <w:tr w:rsidR="0088415F" w:rsidRPr="004D7ABF" w14:paraId="3C094B29" w14:textId="77777777" w:rsidTr="003C10E8">
        <w:tc>
          <w:tcPr>
            <w:tcW w:w="1838" w:type="dxa"/>
          </w:tcPr>
          <w:p w14:paraId="5B439577" w14:textId="77777777" w:rsidR="0088415F" w:rsidRPr="00FF0618" w:rsidRDefault="0088415F" w:rsidP="003C10E8">
            <w:pPr>
              <w:spacing w:line="240" w:lineRule="auto"/>
              <w:rPr>
                <w:szCs w:val="24"/>
              </w:rPr>
            </w:pPr>
            <w:r w:rsidRPr="00FF0618">
              <w:rPr>
                <w:szCs w:val="24"/>
              </w:rPr>
              <w:t>Necesidades que resuelve:</w:t>
            </w:r>
          </w:p>
        </w:tc>
        <w:tc>
          <w:tcPr>
            <w:tcW w:w="6990" w:type="dxa"/>
          </w:tcPr>
          <w:p w14:paraId="4AC9D550" w14:textId="77777777" w:rsidR="0088415F" w:rsidRPr="00FF0618" w:rsidRDefault="0088415F" w:rsidP="003C10E8">
            <w:pPr>
              <w:spacing w:line="240" w:lineRule="auto"/>
              <w:rPr>
                <w:szCs w:val="24"/>
              </w:rPr>
            </w:pPr>
            <w:r w:rsidRPr="00FF0618">
              <w:rPr>
                <w:szCs w:val="24"/>
              </w:rPr>
              <w:t>Contribuye en las alternativas del funcionamiento, la comodidad del usuario y la interacción entre componentes como las opciones de visualización de modelado y el despazamiento entre interfaces.</w:t>
            </w:r>
          </w:p>
        </w:tc>
      </w:tr>
      <w:tr w:rsidR="0088415F" w:rsidRPr="004D7ABF" w14:paraId="6D094F38" w14:textId="77777777" w:rsidTr="003C10E8">
        <w:tc>
          <w:tcPr>
            <w:tcW w:w="1838" w:type="dxa"/>
          </w:tcPr>
          <w:p w14:paraId="4B95295A" w14:textId="77777777" w:rsidR="0088415F" w:rsidRPr="00FF0618" w:rsidRDefault="0088415F" w:rsidP="003C10E8">
            <w:pPr>
              <w:spacing w:line="240" w:lineRule="auto"/>
              <w:rPr>
                <w:szCs w:val="24"/>
              </w:rPr>
            </w:pPr>
            <w:r w:rsidRPr="00FF0618">
              <w:rPr>
                <w:szCs w:val="24"/>
              </w:rPr>
              <w:t>Métrica de satisfacción:</w:t>
            </w:r>
          </w:p>
        </w:tc>
        <w:tc>
          <w:tcPr>
            <w:tcW w:w="6990" w:type="dxa"/>
          </w:tcPr>
          <w:p w14:paraId="34604A25" w14:textId="77777777" w:rsidR="0088415F" w:rsidRPr="00FF0618" w:rsidRDefault="0088415F" w:rsidP="003C10E8">
            <w:pPr>
              <w:spacing w:line="240" w:lineRule="auto"/>
              <w:rPr>
                <w:szCs w:val="24"/>
              </w:rPr>
            </w:pPr>
            <w:r w:rsidRPr="00FF0618">
              <w:rPr>
                <w:szCs w:val="24"/>
              </w:rPr>
              <w:t>Selección y desplazamiento a través de las diferentes interfaces.</w:t>
            </w:r>
          </w:p>
        </w:tc>
      </w:tr>
    </w:tbl>
    <w:p w14:paraId="7046FD08" w14:textId="4E16B94F" w:rsidR="00FF0618" w:rsidRDefault="00FF0618" w:rsidP="003C7E0D">
      <w:pPr>
        <w:jc w:val="left"/>
        <w:rPr>
          <w:rFonts w:eastAsia="Times New Roman" w:cs="Times New Roman"/>
          <w:b/>
          <w:sz w:val="28"/>
          <w:szCs w:val="28"/>
        </w:rPr>
      </w:pPr>
    </w:p>
    <w:p w14:paraId="2ED575D8" w14:textId="5635F43E" w:rsidR="005C2EC1" w:rsidRDefault="00FF0618" w:rsidP="00FF0618">
      <w:pPr>
        <w:spacing w:after="160" w:line="259" w:lineRule="auto"/>
        <w:jc w:val="left"/>
        <w:rPr>
          <w:rFonts w:eastAsia="Times New Roman" w:cs="Times New Roman"/>
          <w:b/>
          <w:sz w:val="28"/>
          <w:szCs w:val="28"/>
        </w:rPr>
      </w:pPr>
      <w:r>
        <w:rPr>
          <w:rFonts w:eastAsia="Times New Roman" w:cs="Times New Roman"/>
          <w:b/>
          <w:sz w:val="28"/>
          <w:szCs w:val="28"/>
        </w:rPr>
        <w:br w:type="page"/>
      </w:r>
    </w:p>
    <w:p w14:paraId="6E004721" w14:textId="67A070E1" w:rsidR="00E95E40" w:rsidRDefault="00E95E40" w:rsidP="003C7E0D">
      <w:pPr>
        <w:jc w:val="left"/>
        <w:rPr>
          <w:rFonts w:eastAsia="Times New Roman" w:cs="Times New Roman"/>
          <w:b/>
          <w:sz w:val="28"/>
          <w:szCs w:val="28"/>
        </w:rPr>
      </w:pPr>
      <w:r>
        <w:rPr>
          <w:rFonts w:eastAsia="Times New Roman" w:cs="Times New Roman"/>
          <w:b/>
          <w:sz w:val="28"/>
          <w:szCs w:val="28"/>
        </w:rPr>
        <w:t xml:space="preserve">Apéndice </w:t>
      </w:r>
      <w:r w:rsidR="00C51AF2">
        <w:rPr>
          <w:rFonts w:eastAsia="Times New Roman" w:cs="Times New Roman"/>
          <w:b/>
          <w:sz w:val="28"/>
          <w:szCs w:val="28"/>
        </w:rPr>
        <w:t>F</w:t>
      </w:r>
      <w:r>
        <w:rPr>
          <w:rFonts w:eastAsia="Times New Roman" w:cs="Times New Roman"/>
          <w:b/>
          <w:sz w:val="28"/>
          <w:szCs w:val="28"/>
        </w:rPr>
        <w:t>. D</w:t>
      </w:r>
      <w:r w:rsidR="00EA653A">
        <w:rPr>
          <w:rFonts w:eastAsia="Times New Roman" w:cs="Times New Roman"/>
          <w:b/>
          <w:sz w:val="28"/>
          <w:szCs w:val="28"/>
        </w:rPr>
        <w:t>iseño</w:t>
      </w:r>
    </w:p>
    <w:p w14:paraId="748AA579" w14:textId="6867F9DB" w:rsidR="00855CE2" w:rsidRDefault="00855CE2" w:rsidP="003C7E0D">
      <w:pPr>
        <w:jc w:val="left"/>
        <w:rPr>
          <w:rFonts w:eastAsia="Times New Roman" w:cs="Times New Roman"/>
          <w:b/>
          <w:sz w:val="28"/>
          <w:szCs w:val="28"/>
        </w:rPr>
      </w:pPr>
      <w:r>
        <w:rPr>
          <w:rFonts w:eastAsia="Times New Roman" w:cs="Times New Roman"/>
          <w:b/>
          <w:sz w:val="28"/>
          <w:szCs w:val="28"/>
        </w:rPr>
        <w:t xml:space="preserve">Plan de </w:t>
      </w:r>
      <w:commentRangeStart w:id="253"/>
      <w:r>
        <w:rPr>
          <w:rFonts w:eastAsia="Times New Roman" w:cs="Times New Roman"/>
          <w:b/>
          <w:sz w:val="28"/>
          <w:szCs w:val="28"/>
        </w:rPr>
        <w:t xml:space="preserve">pruebas </w:t>
      </w:r>
      <w:commentRangeEnd w:id="253"/>
      <w:r w:rsidR="006241BA">
        <w:rPr>
          <w:rStyle w:val="CommentReference"/>
        </w:rPr>
        <w:commentReference w:id="253"/>
      </w:r>
    </w:p>
    <w:p w14:paraId="1A2A51D5" w14:textId="1359CA72" w:rsidR="00F93618" w:rsidRDefault="00F93618" w:rsidP="00F93618">
      <w:pPr>
        <w:pStyle w:val="Caption"/>
        <w:keepNext/>
      </w:pPr>
      <w:bookmarkStart w:id="254" w:name="_Toc153454229"/>
      <w:r>
        <w:t xml:space="preserve">Tabla </w:t>
      </w:r>
      <w:r>
        <w:fldChar w:fldCharType="begin"/>
      </w:r>
      <w:r>
        <w:instrText xml:space="preserve"> SEQ Tabla \* ARABIC </w:instrText>
      </w:r>
      <w:r>
        <w:fldChar w:fldCharType="separate"/>
      </w:r>
      <w:r w:rsidR="00553F75">
        <w:rPr>
          <w:noProof/>
        </w:rPr>
        <w:t>42</w:t>
      </w:r>
      <w:r>
        <w:fldChar w:fldCharType="end"/>
      </w:r>
      <w:r>
        <w:t xml:space="preserve">: </w:t>
      </w:r>
      <w:r w:rsidRPr="001C0DA9">
        <w:t>Plan de pruebas</w:t>
      </w:r>
      <w:bookmarkEnd w:id="254"/>
    </w:p>
    <w:tbl>
      <w:tblPr>
        <w:tblStyle w:val="TableGrid"/>
        <w:tblW w:w="0" w:type="auto"/>
        <w:tblLook w:val="04A0" w:firstRow="1" w:lastRow="0" w:firstColumn="1" w:lastColumn="0" w:noHBand="0" w:noVBand="1"/>
      </w:tblPr>
      <w:tblGrid>
        <w:gridCol w:w="1271"/>
        <w:gridCol w:w="1701"/>
        <w:gridCol w:w="1985"/>
        <w:gridCol w:w="3871"/>
      </w:tblGrid>
      <w:tr w:rsidR="00855CE2" w14:paraId="5FD22EA0" w14:textId="77777777" w:rsidTr="009D605D">
        <w:tc>
          <w:tcPr>
            <w:tcW w:w="1271" w:type="dxa"/>
            <w:shd w:val="clear" w:color="auto" w:fill="ED7D31" w:themeFill="accent2"/>
          </w:tcPr>
          <w:p w14:paraId="058066D8" w14:textId="77777777" w:rsidR="00855CE2" w:rsidRDefault="00855CE2" w:rsidP="009D605D">
            <w:pPr>
              <w:pStyle w:val="Textonormal"/>
            </w:pPr>
            <w:r>
              <w:t>ID</w:t>
            </w:r>
          </w:p>
        </w:tc>
        <w:tc>
          <w:tcPr>
            <w:tcW w:w="1701" w:type="dxa"/>
            <w:shd w:val="clear" w:color="auto" w:fill="ED7D31" w:themeFill="accent2"/>
          </w:tcPr>
          <w:p w14:paraId="29F632E7" w14:textId="77777777" w:rsidR="00855CE2" w:rsidRDefault="00855CE2" w:rsidP="009D605D">
            <w:pPr>
              <w:pStyle w:val="Textonormal"/>
            </w:pPr>
            <w:r>
              <w:t>Componente</w:t>
            </w:r>
          </w:p>
        </w:tc>
        <w:tc>
          <w:tcPr>
            <w:tcW w:w="1985" w:type="dxa"/>
            <w:shd w:val="clear" w:color="auto" w:fill="ED7D31" w:themeFill="accent2"/>
          </w:tcPr>
          <w:p w14:paraId="650B97DD" w14:textId="77777777" w:rsidR="00855CE2" w:rsidRDefault="00855CE2" w:rsidP="009D605D">
            <w:pPr>
              <w:pStyle w:val="Textonormal"/>
            </w:pPr>
            <w:r>
              <w:t>Nombre</w:t>
            </w:r>
          </w:p>
        </w:tc>
        <w:tc>
          <w:tcPr>
            <w:tcW w:w="3871" w:type="dxa"/>
            <w:shd w:val="clear" w:color="auto" w:fill="ED7D31" w:themeFill="accent2"/>
          </w:tcPr>
          <w:p w14:paraId="08CDF239" w14:textId="77777777" w:rsidR="00855CE2" w:rsidRDefault="00855CE2" w:rsidP="009D605D">
            <w:pPr>
              <w:pStyle w:val="Textonormal"/>
            </w:pPr>
            <w:r>
              <w:t>Descripción</w:t>
            </w:r>
          </w:p>
        </w:tc>
      </w:tr>
      <w:tr w:rsidR="00855CE2" w14:paraId="79BA2678" w14:textId="77777777" w:rsidTr="009D605D">
        <w:tc>
          <w:tcPr>
            <w:tcW w:w="1271" w:type="dxa"/>
          </w:tcPr>
          <w:p w14:paraId="1D5399A0" w14:textId="77777777" w:rsidR="00855CE2" w:rsidRDefault="00855CE2" w:rsidP="009D605D">
            <w:pPr>
              <w:pStyle w:val="Textonormal"/>
            </w:pPr>
            <w:r>
              <w:t>PU-001</w:t>
            </w:r>
          </w:p>
        </w:tc>
        <w:tc>
          <w:tcPr>
            <w:tcW w:w="1701" w:type="dxa"/>
          </w:tcPr>
          <w:p w14:paraId="2B395F60" w14:textId="77777777" w:rsidR="00855CE2" w:rsidRDefault="00855CE2" w:rsidP="009D605D">
            <w:pPr>
              <w:pStyle w:val="Textonormal"/>
            </w:pPr>
            <w:r>
              <w:t>Aplicación</w:t>
            </w:r>
          </w:p>
        </w:tc>
        <w:tc>
          <w:tcPr>
            <w:tcW w:w="1985" w:type="dxa"/>
          </w:tcPr>
          <w:p w14:paraId="530CADF5" w14:textId="77777777" w:rsidR="00855CE2" w:rsidRDefault="00855CE2" w:rsidP="009D605D">
            <w:pPr>
              <w:pStyle w:val="Textonormal"/>
            </w:pPr>
            <w:r>
              <w:t>Interfaces</w:t>
            </w:r>
          </w:p>
        </w:tc>
        <w:tc>
          <w:tcPr>
            <w:tcW w:w="3871" w:type="dxa"/>
          </w:tcPr>
          <w:p w14:paraId="287A5FCE" w14:textId="77777777" w:rsidR="00855CE2" w:rsidRDefault="00855CE2" w:rsidP="009D605D">
            <w:pPr>
              <w:pStyle w:val="Textonormal"/>
            </w:pPr>
            <w:r w:rsidRPr="00B92DBB">
              <w:t>Probar que las diferentes interfaces de los menús de selección de la aplicación funcionan correctamente.</w:t>
            </w:r>
          </w:p>
        </w:tc>
      </w:tr>
      <w:tr w:rsidR="00855CE2" w14:paraId="37B503BC" w14:textId="77777777" w:rsidTr="009D605D">
        <w:tc>
          <w:tcPr>
            <w:tcW w:w="1271" w:type="dxa"/>
          </w:tcPr>
          <w:p w14:paraId="7562B21E" w14:textId="77777777" w:rsidR="00855CE2" w:rsidRDefault="00855CE2" w:rsidP="009D605D">
            <w:pPr>
              <w:pStyle w:val="Textonormal"/>
            </w:pPr>
            <w:r w:rsidRPr="00132EDD">
              <w:t>PU-002</w:t>
            </w:r>
          </w:p>
        </w:tc>
        <w:tc>
          <w:tcPr>
            <w:tcW w:w="1701" w:type="dxa"/>
          </w:tcPr>
          <w:p w14:paraId="665811B9" w14:textId="77777777" w:rsidR="00855CE2" w:rsidRDefault="00855CE2" w:rsidP="009D605D">
            <w:pPr>
              <w:pStyle w:val="Textonormal"/>
            </w:pPr>
            <w:r w:rsidRPr="00B92DBB">
              <w:t>Guante</w:t>
            </w:r>
          </w:p>
        </w:tc>
        <w:tc>
          <w:tcPr>
            <w:tcW w:w="1985" w:type="dxa"/>
          </w:tcPr>
          <w:p w14:paraId="5BACC48A" w14:textId="77777777" w:rsidR="00855CE2" w:rsidRDefault="00855CE2" w:rsidP="009D605D">
            <w:pPr>
              <w:pStyle w:val="Textonormal"/>
            </w:pPr>
            <w:r w:rsidRPr="00132EDD">
              <w:t>Emparejamiento</w:t>
            </w:r>
          </w:p>
        </w:tc>
        <w:tc>
          <w:tcPr>
            <w:tcW w:w="3871" w:type="dxa"/>
          </w:tcPr>
          <w:p w14:paraId="0DFCD646" w14:textId="77777777" w:rsidR="00855CE2" w:rsidRDefault="00855CE2" w:rsidP="009D605D">
            <w:pPr>
              <w:pStyle w:val="Textonormal"/>
            </w:pPr>
            <w:r w:rsidRPr="00B92DBB">
              <w:t>Probar el correcto funcionamiento del inicio de uso del prototipo de manipulación, visualizar carga del dispositivo, uso del botón de encendido, verificación de emparejamiento buetooth y visualizacion de señales de conexión.</w:t>
            </w:r>
          </w:p>
        </w:tc>
      </w:tr>
      <w:tr w:rsidR="00855CE2" w14:paraId="380C29C7" w14:textId="77777777" w:rsidTr="009D605D">
        <w:tc>
          <w:tcPr>
            <w:tcW w:w="1271" w:type="dxa"/>
          </w:tcPr>
          <w:p w14:paraId="365D2800" w14:textId="77777777" w:rsidR="00855CE2" w:rsidRPr="00132EDD" w:rsidRDefault="00855CE2" w:rsidP="009D605D">
            <w:pPr>
              <w:pStyle w:val="Textonormal"/>
            </w:pPr>
            <w:r w:rsidRPr="003C748C">
              <w:t>PI-001</w:t>
            </w:r>
          </w:p>
        </w:tc>
        <w:tc>
          <w:tcPr>
            <w:tcW w:w="1701" w:type="dxa"/>
          </w:tcPr>
          <w:p w14:paraId="2ED466A3" w14:textId="77777777" w:rsidR="00855CE2" w:rsidRDefault="00855CE2" w:rsidP="009D605D">
            <w:pPr>
              <w:pStyle w:val="Textonormal"/>
            </w:pPr>
            <w:r w:rsidRPr="00835ADD">
              <w:t>Modelos</w:t>
            </w:r>
          </w:p>
        </w:tc>
        <w:tc>
          <w:tcPr>
            <w:tcW w:w="1985" w:type="dxa"/>
          </w:tcPr>
          <w:p w14:paraId="25723E81" w14:textId="77777777" w:rsidR="00855CE2" w:rsidRPr="00132EDD" w:rsidRDefault="00855CE2" w:rsidP="009D605D">
            <w:pPr>
              <w:pStyle w:val="Textonormal"/>
            </w:pPr>
            <w:r w:rsidRPr="00835ADD">
              <w:t>Modelos</w:t>
            </w:r>
            <w:r>
              <w:t xml:space="preserve"> morfológicos</w:t>
            </w:r>
          </w:p>
        </w:tc>
        <w:tc>
          <w:tcPr>
            <w:tcW w:w="3871" w:type="dxa"/>
          </w:tcPr>
          <w:p w14:paraId="2AD492B0" w14:textId="77777777" w:rsidR="00855CE2" w:rsidRPr="00CF0B7A" w:rsidRDefault="00855CE2" w:rsidP="009D605D">
            <w:pPr>
              <w:pStyle w:val="Textonormal"/>
            </w:pPr>
            <w:r w:rsidRPr="009B11B4">
              <w:t>Probar el correcto funcionamiento del dispositivo de manipulación para el desplazamiento,  selección de las opciones en las diferentes interfaces, la visulización de modelos en la aplicación, animaciones y diferentes interfaces para el usuario.</w:t>
            </w:r>
          </w:p>
        </w:tc>
      </w:tr>
      <w:tr w:rsidR="00855CE2" w14:paraId="382227B3" w14:textId="77777777" w:rsidTr="009D605D">
        <w:tc>
          <w:tcPr>
            <w:tcW w:w="1271" w:type="dxa"/>
          </w:tcPr>
          <w:p w14:paraId="45AB87D7" w14:textId="77777777" w:rsidR="00855CE2" w:rsidRPr="003C748C" w:rsidRDefault="00855CE2" w:rsidP="009D605D">
            <w:pPr>
              <w:pStyle w:val="Textonormal"/>
            </w:pPr>
            <w:r w:rsidRPr="00887B44">
              <w:t>PU-003</w:t>
            </w:r>
          </w:p>
        </w:tc>
        <w:tc>
          <w:tcPr>
            <w:tcW w:w="1701" w:type="dxa"/>
          </w:tcPr>
          <w:p w14:paraId="6087270F" w14:textId="77777777" w:rsidR="00855CE2" w:rsidRDefault="00855CE2" w:rsidP="009D605D">
            <w:pPr>
              <w:pStyle w:val="Textonormal"/>
            </w:pPr>
            <w:r w:rsidRPr="00C729B3">
              <w:t>Operaciones de sistema</w:t>
            </w:r>
          </w:p>
        </w:tc>
        <w:tc>
          <w:tcPr>
            <w:tcW w:w="1985" w:type="dxa"/>
          </w:tcPr>
          <w:p w14:paraId="3BF25021" w14:textId="77777777" w:rsidR="00855CE2" w:rsidRPr="003C748C" w:rsidRDefault="00855CE2" w:rsidP="009D605D">
            <w:pPr>
              <w:pStyle w:val="Textonormal"/>
            </w:pPr>
            <w:r w:rsidRPr="00C729B3">
              <w:t>Operaciones de sistema</w:t>
            </w:r>
          </w:p>
        </w:tc>
        <w:tc>
          <w:tcPr>
            <w:tcW w:w="3871" w:type="dxa"/>
          </w:tcPr>
          <w:p w14:paraId="59F8C81F" w14:textId="77777777" w:rsidR="00855CE2" w:rsidRPr="00887B44" w:rsidRDefault="00855CE2" w:rsidP="009D605D">
            <w:pPr>
              <w:pStyle w:val="Textonormal"/>
            </w:pPr>
            <w:r w:rsidRPr="00C729B3">
              <w:t>Probar el correcto funcionamiento de las operaciones del sistema sobre los modelos morfológicos.</w:t>
            </w:r>
          </w:p>
        </w:tc>
      </w:tr>
      <w:tr w:rsidR="00855CE2" w14:paraId="5A8F5753" w14:textId="77777777" w:rsidTr="009D605D">
        <w:tc>
          <w:tcPr>
            <w:tcW w:w="1271" w:type="dxa"/>
          </w:tcPr>
          <w:p w14:paraId="1159E116" w14:textId="77777777" w:rsidR="00855CE2" w:rsidRPr="00887B44" w:rsidRDefault="00855CE2" w:rsidP="009D605D">
            <w:pPr>
              <w:pStyle w:val="Textonormal"/>
            </w:pPr>
            <w:r w:rsidRPr="000A3321">
              <w:t>PU-004</w:t>
            </w:r>
          </w:p>
        </w:tc>
        <w:tc>
          <w:tcPr>
            <w:tcW w:w="1701" w:type="dxa"/>
          </w:tcPr>
          <w:p w14:paraId="401CC16A" w14:textId="77777777" w:rsidR="00855CE2" w:rsidRDefault="00855CE2" w:rsidP="009D605D">
            <w:pPr>
              <w:pStyle w:val="Textonormal"/>
            </w:pPr>
            <w:r w:rsidRPr="00E905E2">
              <w:t>Aplicación</w:t>
            </w:r>
          </w:p>
        </w:tc>
        <w:tc>
          <w:tcPr>
            <w:tcW w:w="1985" w:type="dxa"/>
          </w:tcPr>
          <w:p w14:paraId="2A34D0BB" w14:textId="77777777" w:rsidR="00855CE2" w:rsidRDefault="00855CE2" w:rsidP="009D605D">
            <w:pPr>
              <w:pStyle w:val="Textonormal"/>
            </w:pPr>
            <w:r w:rsidRPr="00E905E2">
              <w:t>Código sincronización</w:t>
            </w:r>
          </w:p>
        </w:tc>
        <w:tc>
          <w:tcPr>
            <w:tcW w:w="3871" w:type="dxa"/>
          </w:tcPr>
          <w:p w14:paraId="47386BE0" w14:textId="77777777" w:rsidR="00855CE2" w:rsidRPr="0017690E" w:rsidRDefault="00855CE2" w:rsidP="009D605D">
            <w:pPr>
              <w:pStyle w:val="Textonormal"/>
            </w:pPr>
            <w:r w:rsidRPr="00C729B3">
              <w:t>Probar el correcto funcionamiento de la creación de un código de sincronización para la sección de prácticas.</w:t>
            </w:r>
          </w:p>
        </w:tc>
      </w:tr>
      <w:tr w:rsidR="00855CE2" w14:paraId="54CDCA8C" w14:textId="77777777" w:rsidTr="009D605D">
        <w:tc>
          <w:tcPr>
            <w:tcW w:w="1271" w:type="dxa"/>
          </w:tcPr>
          <w:p w14:paraId="4815FB05" w14:textId="77777777" w:rsidR="00855CE2" w:rsidRPr="00E905E2" w:rsidRDefault="00855CE2" w:rsidP="009D605D">
            <w:pPr>
              <w:pStyle w:val="Textonormal"/>
            </w:pPr>
            <w:r w:rsidRPr="00301F2A">
              <w:t>PI-002</w:t>
            </w:r>
          </w:p>
        </w:tc>
        <w:tc>
          <w:tcPr>
            <w:tcW w:w="1701" w:type="dxa"/>
          </w:tcPr>
          <w:p w14:paraId="0E4BCFED" w14:textId="77777777" w:rsidR="00855CE2" w:rsidRPr="00E905E2" w:rsidRDefault="00855CE2" w:rsidP="009D605D">
            <w:pPr>
              <w:pStyle w:val="Textonormal"/>
            </w:pPr>
            <w:r w:rsidRPr="00301F2A">
              <w:t>Aplicación</w:t>
            </w:r>
          </w:p>
        </w:tc>
        <w:tc>
          <w:tcPr>
            <w:tcW w:w="1985" w:type="dxa"/>
          </w:tcPr>
          <w:p w14:paraId="0D747A29" w14:textId="77777777" w:rsidR="00855CE2" w:rsidRPr="00E905E2" w:rsidRDefault="00855CE2" w:rsidP="009D605D">
            <w:pPr>
              <w:pStyle w:val="Textonormal"/>
            </w:pPr>
            <w:r w:rsidRPr="00301F2A">
              <w:t>Previo a sincronización</w:t>
            </w:r>
          </w:p>
        </w:tc>
        <w:tc>
          <w:tcPr>
            <w:tcW w:w="3871" w:type="dxa"/>
          </w:tcPr>
          <w:p w14:paraId="487F402D" w14:textId="77777777" w:rsidR="00855CE2" w:rsidRPr="00E905E2" w:rsidRDefault="00855CE2" w:rsidP="009D605D">
            <w:pPr>
              <w:pStyle w:val="Textonormal"/>
            </w:pPr>
            <w:r w:rsidRPr="00301F2A">
              <w:t>Probar el correcto funcionamiento del sistema, sus animaciones y sus componentes previo al desarrollo de la sincronización de sesiones.</w:t>
            </w:r>
          </w:p>
        </w:tc>
      </w:tr>
    </w:tbl>
    <w:p w14:paraId="479DA2EE" w14:textId="77777777" w:rsidR="00855CE2" w:rsidRDefault="00855CE2" w:rsidP="003C7E0D">
      <w:pPr>
        <w:jc w:val="left"/>
        <w:rPr>
          <w:rFonts w:eastAsia="Times New Roman" w:cs="Times New Roman"/>
          <w:b/>
          <w:sz w:val="28"/>
          <w:szCs w:val="28"/>
        </w:rPr>
      </w:pPr>
    </w:p>
    <w:p w14:paraId="367F0A1B" w14:textId="0605F66B" w:rsidR="00DC30A3" w:rsidRPr="00B63C23" w:rsidRDefault="00115A77" w:rsidP="00B63C23">
      <w:pPr>
        <w:jc w:val="left"/>
        <w:rPr>
          <w:rFonts w:eastAsia="Times New Roman" w:cs="Times New Roman"/>
          <w:b/>
          <w:sz w:val="28"/>
          <w:szCs w:val="28"/>
        </w:rPr>
      </w:pPr>
      <w:r>
        <w:rPr>
          <w:rFonts w:eastAsia="Times New Roman" w:cs="Times New Roman"/>
          <w:b/>
          <w:sz w:val="28"/>
          <w:szCs w:val="28"/>
        </w:rPr>
        <w:t>Casos de Uso</w:t>
      </w:r>
    </w:p>
    <w:p w14:paraId="1E61657C" w14:textId="381BDC31" w:rsidR="00F93618" w:rsidRDefault="00F93618" w:rsidP="00F93618">
      <w:pPr>
        <w:pStyle w:val="Caption"/>
        <w:keepNext/>
      </w:pPr>
      <w:bookmarkStart w:id="255" w:name="_Toc153454230"/>
      <w:r>
        <w:t xml:space="preserve">Tabla </w:t>
      </w:r>
      <w:r>
        <w:fldChar w:fldCharType="begin"/>
      </w:r>
      <w:r>
        <w:instrText xml:space="preserve"> SEQ Tabla \* ARABIC </w:instrText>
      </w:r>
      <w:r>
        <w:fldChar w:fldCharType="separate"/>
      </w:r>
      <w:r w:rsidR="00553F75">
        <w:rPr>
          <w:noProof/>
        </w:rPr>
        <w:t>43</w:t>
      </w:r>
      <w:r>
        <w:fldChar w:fldCharType="end"/>
      </w:r>
      <w:r>
        <w:t xml:space="preserve">: </w:t>
      </w:r>
      <w:r w:rsidRPr="001327F3">
        <w:t>CU-001</w:t>
      </w:r>
      <w:bookmarkEnd w:id="255"/>
    </w:p>
    <w:tbl>
      <w:tblPr>
        <w:tblStyle w:val="TableGrid"/>
        <w:tblW w:w="0" w:type="auto"/>
        <w:tblInd w:w="720" w:type="dxa"/>
        <w:tblLook w:val="04A0" w:firstRow="1" w:lastRow="0" w:firstColumn="1" w:lastColumn="0" w:noHBand="0" w:noVBand="1"/>
      </w:tblPr>
      <w:tblGrid>
        <w:gridCol w:w="4124"/>
        <w:gridCol w:w="3984"/>
      </w:tblGrid>
      <w:tr w:rsidR="00DC30A3" w:rsidRPr="001871E3" w14:paraId="791D82DE" w14:textId="77777777" w:rsidTr="009D605D">
        <w:tc>
          <w:tcPr>
            <w:tcW w:w="8108" w:type="dxa"/>
            <w:gridSpan w:val="2"/>
          </w:tcPr>
          <w:p w14:paraId="42B371B2" w14:textId="77777777" w:rsidR="00DC30A3" w:rsidRPr="001871E3" w:rsidRDefault="00DC30A3" w:rsidP="009D605D">
            <w:pPr>
              <w:jc w:val="center"/>
              <w:rPr>
                <w:rFonts w:cs="Times New Roman"/>
                <w:sz w:val="20"/>
                <w:szCs w:val="20"/>
              </w:rPr>
            </w:pPr>
            <w:r>
              <w:rPr>
                <w:rFonts w:cs="Times New Roman"/>
                <w:sz w:val="20"/>
                <w:szCs w:val="20"/>
              </w:rPr>
              <w:t>CU-001</w:t>
            </w:r>
          </w:p>
        </w:tc>
      </w:tr>
      <w:tr w:rsidR="00DC30A3" w:rsidRPr="001871E3" w14:paraId="1223582F" w14:textId="77777777" w:rsidTr="009D605D">
        <w:tc>
          <w:tcPr>
            <w:tcW w:w="4124" w:type="dxa"/>
          </w:tcPr>
          <w:p w14:paraId="7C326A3E" w14:textId="77777777" w:rsidR="00DC30A3" w:rsidRPr="001871E3" w:rsidRDefault="00DC30A3" w:rsidP="009D605D">
            <w:pPr>
              <w:rPr>
                <w:rFonts w:cs="Times New Roman"/>
                <w:sz w:val="20"/>
                <w:szCs w:val="20"/>
              </w:rPr>
            </w:pPr>
            <w:r w:rsidRPr="001871E3">
              <w:rPr>
                <w:rFonts w:cs="Times New Roman"/>
                <w:sz w:val="20"/>
                <w:szCs w:val="20"/>
              </w:rPr>
              <w:t>Nombre</w:t>
            </w:r>
          </w:p>
        </w:tc>
        <w:tc>
          <w:tcPr>
            <w:tcW w:w="3984" w:type="dxa"/>
          </w:tcPr>
          <w:p w14:paraId="3522C66F" w14:textId="77777777" w:rsidR="00DC30A3" w:rsidRPr="001871E3" w:rsidRDefault="00DC30A3" w:rsidP="009D605D">
            <w:pPr>
              <w:rPr>
                <w:rFonts w:cs="Times New Roman"/>
                <w:sz w:val="20"/>
                <w:szCs w:val="20"/>
              </w:rPr>
            </w:pPr>
            <w:r>
              <w:rPr>
                <w:rFonts w:cs="Times New Roman"/>
                <w:sz w:val="20"/>
                <w:szCs w:val="20"/>
              </w:rPr>
              <w:t>Conexión y configuración del sistema</w:t>
            </w:r>
          </w:p>
        </w:tc>
      </w:tr>
      <w:tr w:rsidR="00DC30A3" w:rsidRPr="001871E3" w14:paraId="3CE1EDD5" w14:textId="77777777" w:rsidTr="009D605D">
        <w:tc>
          <w:tcPr>
            <w:tcW w:w="4124" w:type="dxa"/>
          </w:tcPr>
          <w:p w14:paraId="70FABDF7" w14:textId="77777777" w:rsidR="00DC30A3" w:rsidRPr="001871E3" w:rsidRDefault="00DC30A3" w:rsidP="009D605D">
            <w:pPr>
              <w:rPr>
                <w:rFonts w:cs="Times New Roman"/>
                <w:sz w:val="20"/>
                <w:szCs w:val="20"/>
              </w:rPr>
            </w:pPr>
            <w:r w:rsidRPr="001871E3">
              <w:rPr>
                <w:rFonts w:cs="Times New Roman"/>
                <w:sz w:val="20"/>
                <w:szCs w:val="20"/>
              </w:rPr>
              <w:t>Actor participante</w:t>
            </w:r>
          </w:p>
        </w:tc>
        <w:tc>
          <w:tcPr>
            <w:tcW w:w="3984" w:type="dxa"/>
          </w:tcPr>
          <w:p w14:paraId="5E56A417" w14:textId="77777777" w:rsidR="00DC30A3" w:rsidRPr="001871E3" w:rsidRDefault="00DC30A3" w:rsidP="009D605D">
            <w:pPr>
              <w:rPr>
                <w:rFonts w:cs="Times New Roman"/>
                <w:sz w:val="20"/>
                <w:szCs w:val="20"/>
              </w:rPr>
            </w:pPr>
            <w:r>
              <w:rPr>
                <w:rFonts w:cs="Times New Roman"/>
                <w:sz w:val="20"/>
                <w:szCs w:val="20"/>
              </w:rPr>
              <w:t>Doncente y alumno.</w:t>
            </w:r>
          </w:p>
        </w:tc>
      </w:tr>
      <w:tr w:rsidR="00DC30A3" w:rsidRPr="001871E3" w14:paraId="7734B17A" w14:textId="77777777" w:rsidTr="009D605D">
        <w:tc>
          <w:tcPr>
            <w:tcW w:w="4124" w:type="dxa"/>
          </w:tcPr>
          <w:p w14:paraId="426DD84C" w14:textId="77777777" w:rsidR="00DC30A3" w:rsidRPr="001871E3" w:rsidRDefault="00DC30A3" w:rsidP="009D605D">
            <w:pPr>
              <w:rPr>
                <w:rFonts w:cs="Times New Roman"/>
                <w:sz w:val="20"/>
                <w:szCs w:val="20"/>
              </w:rPr>
            </w:pPr>
            <w:r w:rsidRPr="001871E3">
              <w:rPr>
                <w:rFonts w:cs="Times New Roman"/>
                <w:sz w:val="20"/>
                <w:szCs w:val="20"/>
              </w:rPr>
              <w:t>Objetivo</w:t>
            </w:r>
          </w:p>
        </w:tc>
        <w:tc>
          <w:tcPr>
            <w:tcW w:w="3984" w:type="dxa"/>
          </w:tcPr>
          <w:p w14:paraId="0B0FC63C" w14:textId="77777777" w:rsidR="00DC30A3" w:rsidRPr="001871E3" w:rsidRDefault="00DC30A3" w:rsidP="009D605D">
            <w:pPr>
              <w:rPr>
                <w:rFonts w:cs="Times New Roman"/>
                <w:sz w:val="20"/>
                <w:szCs w:val="20"/>
              </w:rPr>
            </w:pPr>
            <w:r>
              <w:rPr>
                <w:rFonts w:cs="Times New Roman"/>
                <w:sz w:val="20"/>
                <w:szCs w:val="20"/>
              </w:rPr>
              <w:t>Conectar el dispositivo móvil del usuario con el guante de manipulación y seleccionar la configuración de la aplicación.</w:t>
            </w:r>
          </w:p>
        </w:tc>
      </w:tr>
      <w:tr w:rsidR="00DC30A3" w:rsidRPr="001871E3" w14:paraId="76C8091B" w14:textId="77777777" w:rsidTr="009D605D">
        <w:tc>
          <w:tcPr>
            <w:tcW w:w="4124" w:type="dxa"/>
          </w:tcPr>
          <w:p w14:paraId="3B8992AD" w14:textId="77777777" w:rsidR="00DC30A3" w:rsidRPr="001871E3" w:rsidRDefault="00DC30A3" w:rsidP="009D605D">
            <w:pPr>
              <w:rPr>
                <w:rFonts w:cs="Times New Roman"/>
                <w:sz w:val="20"/>
                <w:szCs w:val="20"/>
              </w:rPr>
            </w:pPr>
            <w:r w:rsidRPr="001871E3">
              <w:rPr>
                <w:rFonts w:cs="Times New Roman"/>
                <w:sz w:val="20"/>
                <w:szCs w:val="20"/>
              </w:rPr>
              <w:t>Disparador</w:t>
            </w:r>
          </w:p>
        </w:tc>
        <w:tc>
          <w:tcPr>
            <w:tcW w:w="3984" w:type="dxa"/>
          </w:tcPr>
          <w:p w14:paraId="27CCCC58" w14:textId="77777777" w:rsidR="00DC30A3" w:rsidRPr="001871E3" w:rsidRDefault="00DC30A3" w:rsidP="009D605D">
            <w:pPr>
              <w:rPr>
                <w:rFonts w:cs="Times New Roman"/>
                <w:sz w:val="20"/>
                <w:szCs w:val="20"/>
              </w:rPr>
            </w:pPr>
            <w:r>
              <w:rPr>
                <w:rFonts w:cs="Times New Roman"/>
                <w:sz w:val="20"/>
                <w:szCs w:val="20"/>
              </w:rPr>
              <w:t>Comienzo del uso de la aplicación.</w:t>
            </w:r>
          </w:p>
        </w:tc>
      </w:tr>
      <w:tr w:rsidR="00DC30A3" w:rsidRPr="001871E3" w14:paraId="741392ED" w14:textId="77777777" w:rsidTr="009D605D">
        <w:tc>
          <w:tcPr>
            <w:tcW w:w="4124" w:type="dxa"/>
          </w:tcPr>
          <w:p w14:paraId="73125966" w14:textId="77777777" w:rsidR="00DC30A3" w:rsidRPr="001871E3" w:rsidRDefault="00DC30A3" w:rsidP="009D605D">
            <w:pPr>
              <w:rPr>
                <w:rFonts w:cs="Times New Roman"/>
                <w:sz w:val="20"/>
                <w:szCs w:val="20"/>
              </w:rPr>
            </w:pPr>
            <w:r w:rsidRPr="001871E3">
              <w:rPr>
                <w:rFonts w:cs="Times New Roman"/>
                <w:sz w:val="20"/>
                <w:szCs w:val="20"/>
              </w:rPr>
              <w:t>Precondición</w:t>
            </w:r>
          </w:p>
        </w:tc>
        <w:tc>
          <w:tcPr>
            <w:tcW w:w="3984" w:type="dxa"/>
          </w:tcPr>
          <w:p w14:paraId="21FCA35B" w14:textId="77777777" w:rsidR="00DC30A3" w:rsidRPr="001871E3" w:rsidRDefault="00DC30A3" w:rsidP="009D605D">
            <w:pPr>
              <w:rPr>
                <w:rFonts w:cs="Times New Roman"/>
                <w:sz w:val="20"/>
                <w:szCs w:val="20"/>
              </w:rPr>
            </w:pPr>
            <w:r>
              <w:rPr>
                <w:rFonts w:cs="Times New Roman"/>
                <w:sz w:val="20"/>
                <w:szCs w:val="20"/>
              </w:rPr>
              <w:t>Activar conexión bluetooth del dispositivo móvil y encender el guante de manipulación.</w:t>
            </w:r>
          </w:p>
        </w:tc>
      </w:tr>
      <w:tr w:rsidR="00DC30A3" w:rsidRPr="001871E3" w14:paraId="628395E0" w14:textId="77777777" w:rsidTr="009D605D">
        <w:tc>
          <w:tcPr>
            <w:tcW w:w="4124" w:type="dxa"/>
          </w:tcPr>
          <w:p w14:paraId="2DF88922" w14:textId="77777777" w:rsidR="00DC30A3" w:rsidRPr="001871E3" w:rsidRDefault="00DC30A3" w:rsidP="009D605D">
            <w:pPr>
              <w:rPr>
                <w:rFonts w:cs="Times New Roman"/>
                <w:sz w:val="20"/>
                <w:szCs w:val="20"/>
              </w:rPr>
            </w:pPr>
            <w:r w:rsidRPr="001871E3">
              <w:rPr>
                <w:rFonts w:cs="Times New Roman"/>
                <w:sz w:val="20"/>
                <w:szCs w:val="20"/>
              </w:rPr>
              <w:t>Postcondición</w:t>
            </w:r>
          </w:p>
        </w:tc>
        <w:tc>
          <w:tcPr>
            <w:tcW w:w="3984" w:type="dxa"/>
          </w:tcPr>
          <w:p w14:paraId="32B19A92" w14:textId="77777777" w:rsidR="00DC30A3" w:rsidRPr="001871E3" w:rsidRDefault="00DC30A3" w:rsidP="009D605D">
            <w:pPr>
              <w:rPr>
                <w:rFonts w:cs="Times New Roman"/>
                <w:sz w:val="20"/>
                <w:szCs w:val="20"/>
              </w:rPr>
            </w:pPr>
            <w:r>
              <w:rPr>
                <w:rFonts w:cs="Times New Roman"/>
                <w:sz w:val="20"/>
                <w:szCs w:val="20"/>
              </w:rPr>
              <w:t>Activación del LED de confirmación de conexión entre dispositivos, establecimiento de conexión vía bluetooth y configuración del modo de uso del sistema.</w:t>
            </w:r>
          </w:p>
        </w:tc>
      </w:tr>
      <w:tr w:rsidR="00DC30A3" w:rsidRPr="001871E3" w14:paraId="4A284ACD" w14:textId="77777777" w:rsidTr="009D605D">
        <w:tc>
          <w:tcPr>
            <w:tcW w:w="4124" w:type="dxa"/>
          </w:tcPr>
          <w:p w14:paraId="6D198D1C" w14:textId="77777777" w:rsidR="00DC30A3" w:rsidRPr="001871E3" w:rsidRDefault="00DC30A3" w:rsidP="009D605D">
            <w:pPr>
              <w:rPr>
                <w:rFonts w:cs="Times New Roman"/>
                <w:sz w:val="20"/>
                <w:szCs w:val="20"/>
              </w:rPr>
            </w:pPr>
            <w:r w:rsidRPr="001871E3">
              <w:rPr>
                <w:rFonts w:cs="Times New Roman"/>
                <w:sz w:val="20"/>
                <w:szCs w:val="20"/>
              </w:rPr>
              <w:t>Flujo básico</w:t>
            </w:r>
            <w:r>
              <w:rPr>
                <w:rFonts w:cs="Times New Roman"/>
                <w:sz w:val="20"/>
                <w:szCs w:val="20"/>
              </w:rPr>
              <w:t xml:space="preserve"> 1</w:t>
            </w:r>
          </w:p>
        </w:tc>
        <w:tc>
          <w:tcPr>
            <w:tcW w:w="3984" w:type="dxa"/>
          </w:tcPr>
          <w:p w14:paraId="08476A1B" w14:textId="77777777" w:rsidR="00DC30A3" w:rsidRDefault="00DC30A3" w:rsidP="00DC30A3">
            <w:pPr>
              <w:pStyle w:val="ListParagraph"/>
              <w:numPr>
                <w:ilvl w:val="0"/>
                <w:numId w:val="23"/>
              </w:numPr>
              <w:spacing w:after="0" w:line="240" w:lineRule="auto"/>
              <w:rPr>
                <w:rFonts w:cs="Times New Roman"/>
                <w:sz w:val="20"/>
                <w:szCs w:val="20"/>
              </w:rPr>
            </w:pPr>
            <w:r>
              <w:rPr>
                <w:rFonts w:cs="Times New Roman"/>
                <w:sz w:val="20"/>
                <w:szCs w:val="20"/>
              </w:rPr>
              <w:t>El usuario empareja su dispositivo móvil con el dispositivo de manipulación por medio de bluetooth.</w:t>
            </w:r>
          </w:p>
          <w:p w14:paraId="36BE35BF" w14:textId="77777777" w:rsidR="00DC30A3" w:rsidRDefault="00DC30A3" w:rsidP="00DC30A3">
            <w:pPr>
              <w:pStyle w:val="ListParagraph"/>
              <w:numPr>
                <w:ilvl w:val="0"/>
                <w:numId w:val="23"/>
              </w:numPr>
              <w:spacing w:after="0" w:line="240" w:lineRule="auto"/>
              <w:rPr>
                <w:rFonts w:cs="Times New Roman"/>
                <w:sz w:val="20"/>
                <w:szCs w:val="20"/>
              </w:rPr>
            </w:pPr>
            <w:r>
              <w:rPr>
                <w:rFonts w:cs="Times New Roman"/>
                <w:sz w:val="20"/>
                <w:szCs w:val="20"/>
              </w:rPr>
              <w:t>Se enciende LED de confirmación de conexión.</w:t>
            </w:r>
          </w:p>
          <w:p w14:paraId="3A20B31C" w14:textId="77777777" w:rsidR="00DC30A3" w:rsidRDefault="00DC30A3" w:rsidP="00DC30A3">
            <w:pPr>
              <w:pStyle w:val="ListParagraph"/>
              <w:numPr>
                <w:ilvl w:val="0"/>
                <w:numId w:val="23"/>
              </w:numPr>
              <w:spacing w:after="0" w:line="240" w:lineRule="auto"/>
              <w:rPr>
                <w:rFonts w:cs="Times New Roman"/>
                <w:sz w:val="20"/>
                <w:szCs w:val="20"/>
              </w:rPr>
            </w:pPr>
            <w:r>
              <w:rPr>
                <w:rFonts w:cs="Times New Roman"/>
                <w:sz w:val="20"/>
                <w:szCs w:val="20"/>
              </w:rPr>
              <w:t>El usuario inicia la aplicación.</w:t>
            </w:r>
          </w:p>
          <w:p w14:paraId="13840108" w14:textId="77777777" w:rsidR="00DC30A3" w:rsidRPr="006756B8" w:rsidRDefault="00DC30A3" w:rsidP="00DC30A3">
            <w:pPr>
              <w:pStyle w:val="ListParagraph"/>
              <w:numPr>
                <w:ilvl w:val="0"/>
                <w:numId w:val="23"/>
              </w:numPr>
              <w:spacing w:after="0" w:line="240" w:lineRule="auto"/>
              <w:rPr>
                <w:rFonts w:cs="Times New Roman"/>
                <w:sz w:val="20"/>
                <w:szCs w:val="20"/>
              </w:rPr>
            </w:pPr>
            <w:r>
              <w:rPr>
                <w:rFonts w:cs="Times New Roman"/>
                <w:sz w:val="20"/>
                <w:szCs w:val="20"/>
              </w:rPr>
              <w:t>El usuario selecciona la configuración del sistema en la interfaz de modalidad de uso de la aplicación (modo estudio o modo práctica) haciendo uso de los botones del guante o manualmente.</w:t>
            </w:r>
          </w:p>
        </w:tc>
      </w:tr>
      <w:tr w:rsidR="00DC30A3" w:rsidRPr="001871E3" w14:paraId="4618D1D5" w14:textId="77777777" w:rsidTr="009D605D">
        <w:tc>
          <w:tcPr>
            <w:tcW w:w="4124" w:type="dxa"/>
          </w:tcPr>
          <w:p w14:paraId="06CA6B79" w14:textId="77777777" w:rsidR="00DC30A3" w:rsidRPr="001871E3" w:rsidRDefault="00DC30A3" w:rsidP="009D605D">
            <w:pPr>
              <w:rPr>
                <w:rFonts w:cs="Times New Roman"/>
                <w:sz w:val="20"/>
                <w:szCs w:val="20"/>
              </w:rPr>
            </w:pPr>
            <w:r w:rsidRPr="001871E3">
              <w:rPr>
                <w:rFonts w:cs="Times New Roman"/>
                <w:sz w:val="20"/>
                <w:szCs w:val="20"/>
              </w:rPr>
              <w:t>Flujo alternativo 1</w:t>
            </w:r>
          </w:p>
        </w:tc>
        <w:tc>
          <w:tcPr>
            <w:tcW w:w="3984" w:type="dxa"/>
          </w:tcPr>
          <w:p w14:paraId="1E89C1FF" w14:textId="77777777" w:rsidR="00DC30A3" w:rsidRDefault="00DC30A3" w:rsidP="009D605D">
            <w:pPr>
              <w:rPr>
                <w:rFonts w:cs="Times New Roman"/>
                <w:sz w:val="20"/>
                <w:szCs w:val="20"/>
              </w:rPr>
            </w:pPr>
            <w:r>
              <w:rPr>
                <w:rFonts w:cs="Times New Roman"/>
                <w:sz w:val="20"/>
                <w:szCs w:val="20"/>
              </w:rPr>
              <w:t>Error de conexión bluetooth.</w:t>
            </w:r>
          </w:p>
          <w:p w14:paraId="25E42097" w14:textId="77777777" w:rsidR="00DC30A3" w:rsidRDefault="00DC30A3" w:rsidP="00DC30A3">
            <w:pPr>
              <w:pStyle w:val="ListParagraph"/>
              <w:numPr>
                <w:ilvl w:val="0"/>
                <w:numId w:val="24"/>
              </w:numPr>
              <w:spacing w:after="0" w:line="240" w:lineRule="auto"/>
              <w:rPr>
                <w:rFonts w:cs="Times New Roman"/>
                <w:sz w:val="20"/>
                <w:szCs w:val="20"/>
              </w:rPr>
            </w:pPr>
            <w:r>
              <w:rPr>
                <w:rFonts w:cs="Times New Roman"/>
                <w:sz w:val="20"/>
                <w:szCs w:val="20"/>
              </w:rPr>
              <w:t>El usuario empareja el dispositivo móvil del usuario con el dispositivo de proyección por medio de bluetooth.</w:t>
            </w:r>
          </w:p>
          <w:p w14:paraId="3BC3093D" w14:textId="77777777" w:rsidR="00DC30A3" w:rsidRDefault="00DC30A3" w:rsidP="00DC30A3">
            <w:pPr>
              <w:pStyle w:val="ListParagraph"/>
              <w:numPr>
                <w:ilvl w:val="0"/>
                <w:numId w:val="24"/>
              </w:numPr>
              <w:spacing w:after="0" w:line="240" w:lineRule="auto"/>
              <w:rPr>
                <w:rFonts w:cs="Times New Roman"/>
                <w:sz w:val="20"/>
                <w:szCs w:val="20"/>
              </w:rPr>
            </w:pPr>
            <w:r>
              <w:rPr>
                <w:rFonts w:cs="Times New Roman"/>
                <w:sz w:val="20"/>
                <w:szCs w:val="20"/>
              </w:rPr>
              <w:t>Se enciende LED de error de conexión.</w:t>
            </w:r>
          </w:p>
          <w:p w14:paraId="44462E78" w14:textId="77777777" w:rsidR="00DC30A3" w:rsidRDefault="00DC30A3" w:rsidP="00DC30A3">
            <w:pPr>
              <w:pStyle w:val="ListParagraph"/>
              <w:numPr>
                <w:ilvl w:val="0"/>
                <w:numId w:val="24"/>
              </w:numPr>
              <w:spacing w:after="0" w:line="240" w:lineRule="auto"/>
              <w:rPr>
                <w:rFonts w:cs="Times New Roman"/>
                <w:sz w:val="20"/>
                <w:szCs w:val="20"/>
              </w:rPr>
            </w:pPr>
            <w:r>
              <w:rPr>
                <w:rFonts w:cs="Times New Roman"/>
                <w:sz w:val="20"/>
                <w:szCs w:val="20"/>
              </w:rPr>
              <w:t>El usuario vuelve a intentar el emparejamento de dispositivos.</w:t>
            </w:r>
          </w:p>
          <w:p w14:paraId="53718C1B" w14:textId="77777777" w:rsidR="00DC30A3" w:rsidRPr="00273BF4" w:rsidRDefault="00DC30A3" w:rsidP="00DC30A3">
            <w:pPr>
              <w:pStyle w:val="ListParagraph"/>
              <w:numPr>
                <w:ilvl w:val="0"/>
                <w:numId w:val="24"/>
              </w:numPr>
              <w:spacing w:after="0" w:line="240" w:lineRule="auto"/>
              <w:rPr>
                <w:rFonts w:cs="Times New Roman"/>
                <w:sz w:val="20"/>
                <w:szCs w:val="20"/>
              </w:rPr>
            </w:pPr>
            <w:r>
              <w:rPr>
                <w:rFonts w:cs="Times New Roman"/>
                <w:sz w:val="20"/>
                <w:szCs w:val="20"/>
              </w:rPr>
              <w:t>Se enciende LED de confirmación de conexión.</w:t>
            </w:r>
          </w:p>
        </w:tc>
      </w:tr>
      <w:tr w:rsidR="00DC30A3" w:rsidRPr="001871E3" w14:paraId="7BF43169" w14:textId="77777777" w:rsidTr="009D605D">
        <w:tc>
          <w:tcPr>
            <w:tcW w:w="4124" w:type="dxa"/>
          </w:tcPr>
          <w:p w14:paraId="4136B30B" w14:textId="77777777" w:rsidR="00DC30A3" w:rsidRPr="001871E3" w:rsidRDefault="00DC30A3" w:rsidP="009D605D">
            <w:pPr>
              <w:rPr>
                <w:rFonts w:cs="Times New Roman"/>
                <w:sz w:val="20"/>
                <w:szCs w:val="20"/>
              </w:rPr>
            </w:pPr>
            <w:r w:rsidRPr="001871E3">
              <w:rPr>
                <w:rFonts w:cs="Times New Roman"/>
                <w:sz w:val="20"/>
                <w:szCs w:val="20"/>
              </w:rPr>
              <w:t>Suposiciones</w:t>
            </w:r>
          </w:p>
        </w:tc>
        <w:tc>
          <w:tcPr>
            <w:tcW w:w="3984" w:type="dxa"/>
          </w:tcPr>
          <w:p w14:paraId="6A7F7E97" w14:textId="77777777" w:rsidR="00DC30A3" w:rsidRDefault="00DC30A3" w:rsidP="00DC30A3">
            <w:pPr>
              <w:pStyle w:val="ListParagraph"/>
              <w:numPr>
                <w:ilvl w:val="0"/>
                <w:numId w:val="25"/>
              </w:numPr>
              <w:spacing w:after="0" w:line="240" w:lineRule="auto"/>
              <w:rPr>
                <w:rFonts w:cs="Times New Roman"/>
                <w:sz w:val="20"/>
                <w:szCs w:val="20"/>
              </w:rPr>
            </w:pPr>
            <w:r>
              <w:rPr>
                <w:rFonts w:cs="Times New Roman"/>
                <w:sz w:val="20"/>
                <w:szCs w:val="20"/>
              </w:rPr>
              <w:t>El dispositivo móvil cuenta con conexión bluetooth.</w:t>
            </w:r>
          </w:p>
          <w:p w14:paraId="38285FA4" w14:textId="77777777" w:rsidR="00DC30A3" w:rsidRDefault="00DC30A3" w:rsidP="00DC30A3">
            <w:pPr>
              <w:pStyle w:val="ListParagraph"/>
              <w:numPr>
                <w:ilvl w:val="0"/>
                <w:numId w:val="25"/>
              </w:numPr>
              <w:spacing w:after="0" w:line="240" w:lineRule="auto"/>
              <w:rPr>
                <w:rFonts w:cs="Times New Roman"/>
                <w:sz w:val="20"/>
                <w:szCs w:val="20"/>
              </w:rPr>
            </w:pPr>
            <w:r>
              <w:rPr>
                <w:rFonts w:cs="Times New Roman"/>
                <w:sz w:val="20"/>
                <w:szCs w:val="20"/>
              </w:rPr>
              <w:t>El dispositivo de manipulación tiene baterías con carga.</w:t>
            </w:r>
          </w:p>
          <w:p w14:paraId="7FE9E8EC" w14:textId="77777777" w:rsidR="00DC30A3" w:rsidRDefault="00DC30A3" w:rsidP="00DC30A3">
            <w:pPr>
              <w:pStyle w:val="ListParagraph"/>
              <w:numPr>
                <w:ilvl w:val="0"/>
                <w:numId w:val="25"/>
              </w:numPr>
              <w:spacing w:after="0" w:line="240" w:lineRule="auto"/>
              <w:rPr>
                <w:rFonts w:cs="Times New Roman"/>
                <w:sz w:val="20"/>
                <w:szCs w:val="20"/>
              </w:rPr>
            </w:pPr>
            <w:r>
              <w:rPr>
                <w:rFonts w:cs="Times New Roman"/>
                <w:sz w:val="20"/>
                <w:szCs w:val="20"/>
              </w:rPr>
              <w:t>El dispositivo de manipulación está encendido.</w:t>
            </w:r>
          </w:p>
          <w:p w14:paraId="4B99977A" w14:textId="77777777" w:rsidR="00DC30A3" w:rsidRDefault="00DC30A3" w:rsidP="00DC30A3">
            <w:pPr>
              <w:pStyle w:val="ListParagraph"/>
              <w:numPr>
                <w:ilvl w:val="0"/>
                <w:numId w:val="25"/>
              </w:numPr>
              <w:spacing w:after="0" w:line="240" w:lineRule="auto"/>
              <w:rPr>
                <w:rFonts w:cs="Times New Roman"/>
                <w:sz w:val="20"/>
                <w:szCs w:val="20"/>
              </w:rPr>
            </w:pPr>
            <w:r>
              <w:rPr>
                <w:rFonts w:cs="Times New Roman"/>
                <w:sz w:val="20"/>
                <w:szCs w:val="20"/>
              </w:rPr>
              <w:t>El dispositivo móvil cuenta con SO Android.</w:t>
            </w:r>
          </w:p>
          <w:p w14:paraId="5E54F2D1" w14:textId="77777777" w:rsidR="00DC30A3" w:rsidRPr="003B349C" w:rsidRDefault="00DC30A3" w:rsidP="00DC30A3">
            <w:pPr>
              <w:pStyle w:val="ListParagraph"/>
              <w:numPr>
                <w:ilvl w:val="0"/>
                <w:numId w:val="25"/>
              </w:numPr>
              <w:spacing w:after="0" w:line="240" w:lineRule="auto"/>
              <w:rPr>
                <w:rFonts w:cs="Times New Roman"/>
                <w:sz w:val="20"/>
                <w:szCs w:val="20"/>
              </w:rPr>
            </w:pPr>
            <w:r>
              <w:rPr>
                <w:rFonts w:cs="Times New Roman"/>
                <w:sz w:val="20"/>
                <w:szCs w:val="20"/>
              </w:rPr>
              <w:t>Opcional el uso de los lentes de realidad virtual previo a visualizar un modelo.</w:t>
            </w:r>
          </w:p>
        </w:tc>
      </w:tr>
    </w:tbl>
    <w:p w14:paraId="62188227" w14:textId="77777777" w:rsidR="00C6708E" w:rsidRDefault="00C6708E" w:rsidP="00C6708E">
      <w:pPr>
        <w:ind w:left="720"/>
        <w:rPr>
          <w:rFonts w:cs="Times New Roman"/>
        </w:rPr>
      </w:pPr>
    </w:p>
    <w:p w14:paraId="48C4ADF8" w14:textId="49C8D0B3" w:rsidR="00F93618" w:rsidRDefault="00F93618" w:rsidP="00F93618">
      <w:pPr>
        <w:pStyle w:val="Caption"/>
        <w:keepNext/>
      </w:pPr>
      <w:bookmarkStart w:id="256" w:name="_Toc153454231"/>
      <w:r>
        <w:t xml:space="preserve">Tabla </w:t>
      </w:r>
      <w:r>
        <w:fldChar w:fldCharType="begin"/>
      </w:r>
      <w:r>
        <w:instrText xml:space="preserve"> SEQ Tabla \* ARABIC </w:instrText>
      </w:r>
      <w:r>
        <w:fldChar w:fldCharType="separate"/>
      </w:r>
      <w:r w:rsidR="00553F75">
        <w:rPr>
          <w:noProof/>
        </w:rPr>
        <w:t>44</w:t>
      </w:r>
      <w:r>
        <w:fldChar w:fldCharType="end"/>
      </w:r>
      <w:r>
        <w:t xml:space="preserve">: </w:t>
      </w:r>
      <w:r w:rsidRPr="002226C6">
        <w:t>CU-00</w:t>
      </w:r>
      <w:r>
        <w:t>2</w:t>
      </w:r>
      <w:bookmarkEnd w:id="256"/>
    </w:p>
    <w:tbl>
      <w:tblPr>
        <w:tblStyle w:val="TableGrid"/>
        <w:tblW w:w="0" w:type="auto"/>
        <w:tblInd w:w="720" w:type="dxa"/>
        <w:tblLook w:val="04A0" w:firstRow="1" w:lastRow="0" w:firstColumn="1" w:lastColumn="0" w:noHBand="0" w:noVBand="1"/>
      </w:tblPr>
      <w:tblGrid>
        <w:gridCol w:w="4124"/>
        <w:gridCol w:w="3984"/>
      </w:tblGrid>
      <w:tr w:rsidR="00DC30A3" w:rsidRPr="001871E3" w14:paraId="5481431E" w14:textId="77777777" w:rsidTr="009D605D">
        <w:tc>
          <w:tcPr>
            <w:tcW w:w="8108" w:type="dxa"/>
            <w:gridSpan w:val="2"/>
          </w:tcPr>
          <w:p w14:paraId="6145F97E" w14:textId="77777777" w:rsidR="00DC30A3" w:rsidRPr="001871E3" w:rsidRDefault="00DC30A3" w:rsidP="009D605D">
            <w:pPr>
              <w:jc w:val="center"/>
              <w:rPr>
                <w:rFonts w:cs="Times New Roman"/>
                <w:sz w:val="20"/>
                <w:szCs w:val="20"/>
              </w:rPr>
            </w:pPr>
            <w:r>
              <w:rPr>
                <w:rFonts w:cs="Times New Roman"/>
                <w:sz w:val="20"/>
                <w:szCs w:val="20"/>
              </w:rPr>
              <w:t>CU-002</w:t>
            </w:r>
          </w:p>
        </w:tc>
      </w:tr>
      <w:tr w:rsidR="00DC30A3" w:rsidRPr="001871E3" w14:paraId="06B638C1" w14:textId="77777777" w:rsidTr="009D605D">
        <w:tc>
          <w:tcPr>
            <w:tcW w:w="4124" w:type="dxa"/>
          </w:tcPr>
          <w:p w14:paraId="7DF8C8C3" w14:textId="77777777" w:rsidR="00DC30A3" w:rsidRPr="001871E3" w:rsidRDefault="00DC30A3" w:rsidP="009D605D">
            <w:pPr>
              <w:rPr>
                <w:rFonts w:cs="Times New Roman"/>
                <w:sz w:val="20"/>
                <w:szCs w:val="20"/>
              </w:rPr>
            </w:pPr>
            <w:r w:rsidRPr="001871E3">
              <w:rPr>
                <w:rFonts w:cs="Times New Roman"/>
                <w:sz w:val="20"/>
                <w:szCs w:val="20"/>
              </w:rPr>
              <w:t>Nombre</w:t>
            </w:r>
          </w:p>
        </w:tc>
        <w:tc>
          <w:tcPr>
            <w:tcW w:w="3984" w:type="dxa"/>
          </w:tcPr>
          <w:p w14:paraId="4C3ACC23" w14:textId="77777777" w:rsidR="00DC30A3" w:rsidRPr="001871E3" w:rsidRDefault="00DC30A3" w:rsidP="009D605D">
            <w:pPr>
              <w:rPr>
                <w:rFonts w:cs="Times New Roman"/>
                <w:sz w:val="20"/>
                <w:szCs w:val="20"/>
              </w:rPr>
            </w:pPr>
            <w:r w:rsidRPr="00FF7846">
              <w:rPr>
                <w:rFonts w:cs="Times New Roman"/>
                <w:sz w:val="20"/>
                <w:szCs w:val="20"/>
              </w:rPr>
              <w:t>Operaciones del sistema</w:t>
            </w:r>
          </w:p>
        </w:tc>
      </w:tr>
      <w:tr w:rsidR="00DC30A3" w:rsidRPr="001871E3" w14:paraId="0286BDBC" w14:textId="77777777" w:rsidTr="009D605D">
        <w:tc>
          <w:tcPr>
            <w:tcW w:w="4124" w:type="dxa"/>
          </w:tcPr>
          <w:p w14:paraId="17ABF605" w14:textId="77777777" w:rsidR="00DC30A3" w:rsidRPr="001871E3" w:rsidRDefault="00DC30A3" w:rsidP="009D605D">
            <w:pPr>
              <w:rPr>
                <w:rFonts w:cs="Times New Roman"/>
                <w:sz w:val="20"/>
                <w:szCs w:val="20"/>
              </w:rPr>
            </w:pPr>
            <w:r w:rsidRPr="001871E3">
              <w:rPr>
                <w:rFonts w:cs="Times New Roman"/>
                <w:sz w:val="20"/>
                <w:szCs w:val="20"/>
              </w:rPr>
              <w:t>Actor participante</w:t>
            </w:r>
          </w:p>
        </w:tc>
        <w:tc>
          <w:tcPr>
            <w:tcW w:w="3984" w:type="dxa"/>
          </w:tcPr>
          <w:p w14:paraId="3B09D03E" w14:textId="77777777" w:rsidR="00DC30A3" w:rsidRPr="001871E3" w:rsidRDefault="00DC30A3" w:rsidP="009D605D">
            <w:pPr>
              <w:rPr>
                <w:rFonts w:cs="Times New Roman"/>
                <w:sz w:val="20"/>
                <w:szCs w:val="20"/>
              </w:rPr>
            </w:pPr>
            <w:r>
              <w:rPr>
                <w:rFonts w:cs="Times New Roman"/>
                <w:sz w:val="20"/>
                <w:szCs w:val="20"/>
              </w:rPr>
              <w:t>Doncente y alumno.</w:t>
            </w:r>
          </w:p>
        </w:tc>
      </w:tr>
      <w:tr w:rsidR="00DC30A3" w:rsidRPr="001871E3" w14:paraId="40A1A9C3" w14:textId="77777777" w:rsidTr="009D605D">
        <w:tc>
          <w:tcPr>
            <w:tcW w:w="4124" w:type="dxa"/>
          </w:tcPr>
          <w:p w14:paraId="0629754C" w14:textId="77777777" w:rsidR="00DC30A3" w:rsidRPr="001871E3" w:rsidRDefault="00DC30A3" w:rsidP="009D605D">
            <w:pPr>
              <w:rPr>
                <w:rFonts w:cs="Times New Roman"/>
                <w:sz w:val="20"/>
                <w:szCs w:val="20"/>
              </w:rPr>
            </w:pPr>
            <w:r w:rsidRPr="001871E3">
              <w:rPr>
                <w:rFonts w:cs="Times New Roman"/>
                <w:sz w:val="20"/>
                <w:szCs w:val="20"/>
              </w:rPr>
              <w:t>Objetivo</w:t>
            </w:r>
          </w:p>
        </w:tc>
        <w:tc>
          <w:tcPr>
            <w:tcW w:w="3984" w:type="dxa"/>
          </w:tcPr>
          <w:p w14:paraId="7F85873A" w14:textId="77777777" w:rsidR="00DC30A3" w:rsidRPr="001871E3" w:rsidRDefault="00DC30A3" w:rsidP="009D605D">
            <w:pPr>
              <w:rPr>
                <w:rFonts w:cs="Times New Roman"/>
                <w:sz w:val="20"/>
                <w:szCs w:val="20"/>
              </w:rPr>
            </w:pPr>
            <w:r>
              <w:rPr>
                <w:rFonts w:cs="Times New Roman"/>
                <w:sz w:val="20"/>
                <w:szCs w:val="20"/>
              </w:rPr>
              <w:t>Aplicar las operaciones del sistema a los modelos de realidad virtual, rotar y escalar.</w:t>
            </w:r>
          </w:p>
        </w:tc>
      </w:tr>
      <w:tr w:rsidR="00DC30A3" w:rsidRPr="001871E3" w14:paraId="3E9B3E04" w14:textId="77777777" w:rsidTr="009D605D">
        <w:tc>
          <w:tcPr>
            <w:tcW w:w="4124" w:type="dxa"/>
          </w:tcPr>
          <w:p w14:paraId="14FA6D0B" w14:textId="77777777" w:rsidR="00DC30A3" w:rsidRPr="001871E3" w:rsidRDefault="00DC30A3" w:rsidP="009D605D">
            <w:pPr>
              <w:rPr>
                <w:rFonts w:cs="Times New Roman"/>
                <w:sz w:val="20"/>
                <w:szCs w:val="20"/>
              </w:rPr>
            </w:pPr>
            <w:r w:rsidRPr="001871E3">
              <w:rPr>
                <w:rFonts w:cs="Times New Roman"/>
                <w:sz w:val="20"/>
                <w:szCs w:val="20"/>
              </w:rPr>
              <w:t>Disparador</w:t>
            </w:r>
          </w:p>
        </w:tc>
        <w:tc>
          <w:tcPr>
            <w:tcW w:w="3984" w:type="dxa"/>
          </w:tcPr>
          <w:p w14:paraId="6635F23F" w14:textId="77777777" w:rsidR="00DC30A3" w:rsidRPr="001871E3" w:rsidRDefault="00DC30A3" w:rsidP="009D605D">
            <w:pPr>
              <w:rPr>
                <w:rFonts w:cs="Times New Roman"/>
                <w:sz w:val="20"/>
                <w:szCs w:val="20"/>
              </w:rPr>
            </w:pPr>
            <w:r>
              <w:rPr>
                <w:rFonts w:cs="Times New Roman"/>
                <w:sz w:val="20"/>
                <w:szCs w:val="20"/>
              </w:rPr>
              <w:t>Uso de gesto de rotación, escalar o uso de los botones del guante para la selección o desplazamiento.</w:t>
            </w:r>
          </w:p>
        </w:tc>
      </w:tr>
      <w:tr w:rsidR="00DC30A3" w:rsidRPr="001871E3" w14:paraId="16AB6C61" w14:textId="77777777" w:rsidTr="009D605D">
        <w:tc>
          <w:tcPr>
            <w:tcW w:w="4124" w:type="dxa"/>
          </w:tcPr>
          <w:p w14:paraId="64A70534" w14:textId="77777777" w:rsidR="00DC30A3" w:rsidRPr="001871E3" w:rsidRDefault="00DC30A3" w:rsidP="009D605D">
            <w:pPr>
              <w:rPr>
                <w:rFonts w:cs="Times New Roman"/>
                <w:sz w:val="20"/>
                <w:szCs w:val="20"/>
              </w:rPr>
            </w:pPr>
            <w:r w:rsidRPr="001871E3">
              <w:rPr>
                <w:rFonts w:cs="Times New Roman"/>
                <w:sz w:val="20"/>
                <w:szCs w:val="20"/>
              </w:rPr>
              <w:t>Precondición</w:t>
            </w:r>
          </w:p>
        </w:tc>
        <w:tc>
          <w:tcPr>
            <w:tcW w:w="3984" w:type="dxa"/>
          </w:tcPr>
          <w:p w14:paraId="767F8F5A" w14:textId="77777777" w:rsidR="00DC30A3" w:rsidRPr="001871E3" w:rsidRDefault="00DC30A3" w:rsidP="009D605D">
            <w:pPr>
              <w:rPr>
                <w:rFonts w:cs="Times New Roman"/>
                <w:sz w:val="20"/>
                <w:szCs w:val="20"/>
              </w:rPr>
            </w:pPr>
            <w:r>
              <w:rPr>
                <w:rFonts w:cs="Times New Roman"/>
                <w:sz w:val="20"/>
                <w:szCs w:val="20"/>
              </w:rPr>
              <w:t>Se proyecta un modelo morológico en la aplicación, el guante de manipulación está activado y emparejado con el dispositivo móvil.</w:t>
            </w:r>
          </w:p>
        </w:tc>
      </w:tr>
      <w:tr w:rsidR="00DC30A3" w:rsidRPr="001871E3" w14:paraId="1E816191" w14:textId="77777777" w:rsidTr="009D605D">
        <w:tc>
          <w:tcPr>
            <w:tcW w:w="4124" w:type="dxa"/>
          </w:tcPr>
          <w:p w14:paraId="4969824E" w14:textId="77777777" w:rsidR="00DC30A3" w:rsidRPr="001871E3" w:rsidRDefault="00DC30A3" w:rsidP="009D605D">
            <w:pPr>
              <w:rPr>
                <w:rFonts w:cs="Times New Roman"/>
                <w:sz w:val="20"/>
                <w:szCs w:val="20"/>
              </w:rPr>
            </w:pPr>
            <w:r w:rsidRPr="001871E3">
              <w:rPr>
                <w:rFonts w:cs="Times New Roman"/>
                <w:sz w:val="20"/>
                <w:szCs w:val="20"/>
              </w:rPr>
              <w:t>Postcondición</w:t>
            </w:r>
          </w:p>
        </w:tc>
        <w:tc>
          <w:tcPr>
            <w:tcW w:w="3984" w:type="dxa"/>
          </w:tcPr>
          <w:p w14:paraId="6FB8C599" w14:textId="77777777" w:rsidR="00DC30A3" w:rsidRPr="001871E3" w:rsidRDefault="00DC30A3" w:rsidP="009D605D">
            <w:pPr>
              <w:rPr>
                <w:rFonts w:cs="Times New Roman"/>
                <w:sz w:val="20"/>
                <w:szCs w:val="20"/>
              </w:rPr>
            </w:pPr>
            <w:r>
              <w:rPr>
                <w:rFonts w:cs="Times New Roman"/>
                <w:sz w:val="20"/>
                <w:szCs w:val="20"/>
              </w:rPr>
              <w:t>Se observa el resultado de la manipulación del modelo.</w:t>
            </w:r>
          </w:p>
        </w:tc>
      </w:tr>
      <w:tr w:rsidR="00DC30A3" w:rsidRPr="001871E3" w14:paraId="0762EB0B" w14:textId="77777777" w:rsidTr="009D605D">
        <w:tc>
          <w:tcPr>
            <w:tcW w:w="4124" w:type="dxa"/>
          </w:tcPr>
          <w:p w14:paraId="6488A934" w14:textId="77777777" w:rsidR="00DC30A3" w:rsidRPr="001871E3" w:rsidRDefault="00DC30A3" w:rsidP="009D605D">
            <w:pPr>
              <w:rPr>
                <w:rFonts w:cs="Times New Roman"/>
                <w:sz w:val="20"/>
                <w:szCs w:val="20"/>
              </w:rPr>
            </w:pPr>
            <w:r w:rsidRPr="001871E3">
              <w:rPr>
                <w:rFonts w:cs="Times New Roman"/>
                <w:sz w:val="20"/>
                <w:szCs w:val="20"/>
              </w:rPr>
              <w:t>Flujo básico</w:t>
            </w:r>
            <w:r>
              <w:rPr>
                <w:rFonts w:cs="Times New Roman"/>
                <w:sz w:val="20"/>
                <w:szCs w:val="20"/>
              </w:rPr>
              <w:t xml:space="preserve"> 1</w:t>
            </w:r>
          </w:p>
        </w:tc>
        <w:tc>
          <w:tcPr>
            <w:tcW w:w="3984" w:type="dxa"/>
          </w:tcPr>
          <w:p w14:paraId="69D00C33" w14:textId="77777777" w:rsidR="00DC30A3" w:rsidRDefault="00DC30A3" w:rsidP="009D605D">
            <w:pPr>
              <w:rPr>
                <w:rFonts w:cs="Times New Roman"/>
                <w:sz w:val="20"/>
                <w:szCs w:val="20"/>
              </w:rPr>
            </w:pPr>
            <w:r>
              <w:rPr>
                <w:rFonts w:cs="Times New Roman"/>
                <w:sz w:val="20"/>
                <w:szCs w:val="20"/>
              </w:rPr>
              <w:t>Operación de selección con guante</w:t>
            </w:r>
          </w:p>
          <w:p w14:paraId="6D70F856" w14:textId="77777777" w:rsidR="00DC30A3" w:rsidRDefault="00DC30A3" w:rsidP="00DC30A3">
            <w:pPr>
              <w:pStyle w:val="ListParagraph"/>
              <w:numPr>
                <w:ilvl w:val="0"/>
                <w:numId w:val="36"/>
              </w:numPr>
              <w:spacing w:after="0" w:line="240" w:lineRule="auto"/>
              <w:rPr>
                <w:rFonts w:cs="Times New Roman"/>
                <w:sz w:val="20"/>
                <w:szCs w:val="20"/>
              </w:rPr>
            </w:pPr>
            <w:r>
              <w:rPr>
                <w:rFonts w:cs="Times New Roman"/>
                <w:sz w:val="20"/>
                <w:szCs w:val="20"/>
              </w:rPr>
              <w:t>El usuario inicia la aplicación.</w:t>
            </w:r>
          </w:p>
          <w:p w14:paraId="21F3E618" w14:textId="77777777" w:rsidR="00DC30A3" w:rsidRDefault="00DC30A3" w:rsidP="00DC30A3">
            <w:pPr>
              <w:pStyle w:val="ListParagraph"/>
              <w:numPr>
                <w:ilvl w:val="0"/>
                <w:numId w:val="26"/>
              </w:numPr>
              <w:spacing w:after="0" w:line="240" w:lineRule="auto"/>
              <w:rPr>
                <w:rFonts w:cs="Times New Roman"/>
                <w:sz w:val="20"/>
                <w:szCs w:val="20"/>
              </w:rPr>
            </w:pPr>
            <w:r>
              <w:rPr>
                <w:rFonts w:cs="Times New Roman"/>
                <w:sz w:val="20"/>
                <w:szCs w:val="20"/>
              </w:rPr>
              <w:t>El usuario se coloca el guante.</w:t>
            </w:r>
          </w:p>
          <w:p w14:paraId="24CEDAF2" w14:textId="77777777" w:rsidR="00DC30A3" w:rsidRDefault="00DC30A3" w:rsidP="00DC30A3">
            <w:pPr>
              <w:pStyle w:val="ListParagraph"/>
              <w:numPr>
                <w:ilvl w:val="0"/>
                <w:numId w:val="26"/>
              </w:numPr>
              <w:spacing w:after="0" w:line="240" w:lineRule="auto"/>
              <w:rPr>
                <w:rFonts w:cs="Times New Roman"/>
                <w:sz w:val="20"/>
                <w:szCs w:val="20"/>
              </w:rPr>
            </w:pPr>
            <w:r>
              <w:rPr>
                <w:rFonts w:cs="Times New Roman"/>
                <w:sz w:val="20"/>
                <w:szCs w:val="20"/>
              </w:rPr>
              <w:t>El usuario utiliza los botones del guante para desplazarse entre las opciones del sistema.</w:t>
            </w:r>
          </w:p>
          <w:p w14:paraId="2EB2408B" w14:textId="77777777" w:rsidR="00DC30A3" w:rsidRPr="00071419" w:rsidRDefault="00DC30A3" w:rsidP="00DC30A3">
            <w:pPr>
              <w:pStyle w:val="ListParagraph"/>
              <w:numPr>
                <w:ilvl w:val="0"/>
                <w:numId w:val="26"/>
              </w:numPr>
              <w:spacing w:after="0" w:line="240" w:lineRule="auto"/>
              <w:rPr>
                <w:rFonts w:cs="Times New Roman"/>
                <w:sz w:val="20"/>
                <w:szCs w:val="20"/>
              </w:rPr>
            </w:pPr>
            <w:r>
              <w:rPr>
                <w:rFonts w:cs="Times New Roman"/>
                <w:sz w:val="20"/>
                <w:szCs w:val="20"/>
              </w:rPr>
              <w:t>El usuario usa el botón de selección del guante para seleccionar la opción deseada en la interfaz.</w:t>
            </w:r>
          </w:p>
        </w:tc>
      </w:tr>
      <w:tr w:rsidR="00DC30A3" w:rsidRPr="001871E3" w14:paraId="6AAFFC63" w14:textId="77777777" w:rsidTr="009D605D">
        <w:tc>
          <w:tcPr>
            <w:tcW w:w="4124" w:type="dxa"/>
          </w:tcPr>
          <w:p w14:paraId="78DFB09A" w14:textId="77777777" w:rsidR="00DC30A3" w:rsidRPr="001871E3" w:rsidRDefault="00DC30A3" w:rsidP="009D605D">
            <w:pPr>
              <w:rPr>
                <w:rFonts w:cs="Times New Roman"/>
                <w:sz w:val="20"/>
                <w:szCs w:val="20"/>
              </w:rPr>
            </w:pPr>
            <w:r>
              <w:rPr>
                <w:rFonts w:cs="Times New Roman"/>
                <w:sz w:val="20"/>
                <w:szCs w:val="20"/>
              </w:rPr>
              <w:t>Flujo básico 2</w:t>
            </w:r>
          </w:p>
        </w:tc>
        <w:tc>
          <w:tcPr>
            <w:tcW w:w="3984" w:type="dxa"/>
          </w:tcPr>
          <w:p w14:paraId="3886F935" w14:textId="77777777" w:rsidR="00DC30A3" w:rsidRDefault="00DC30A3" w:rsidP="009D605D">
            <w:pPr>
              <w:rPr>
                <w:rFonts w:cs="Times New Roman"/>
                <w:sz w:val="20"/>
                <w:szCs w:val="20"/>
              </w:rPr>
            </w:pPr>
            <w:r>
              <w:rPr>
                <w:rFonts w:cs="Times New Roman"/>
                <w:sz w:val="20"/>
                <w:szCs w:val="20"/>
              </w:rPr>
              <w:t xml:space="preserve">Modalidad estudio </w:t>
            </w:r>
          </w:p>
          <w:p w14:paraId="2D134A6F" w14:textId="77777777" w:rsidR="00DC30A3" w:rsidRDefault="00DC30A3" w:rsidP="00DC30A3">
            <w:pPr>
              <w:pStyle w:val="ListParagraph"/>
              <w:numPr>
                <w:ilvl w:val="0"/>
                <w:numId w:val="38"/>
              </w:numPr>
              <w:spacing w:after="0" w:line="240" w:lineRule="auto"/>
              <w:rPr>
                <w:rFonts w:cs="Times New Roman"/>
                <w:sz w:val="20"/>
                <w:szCs w:val="20"/>
              </w:rPr>
            </w:pPr>
            <w:r>
              <w:rPr>
                <w:rFonts w:cs="Times New Roman"/>
                <w:sz w:val="20"/>
                <w:szCs w:val="20"/>
              </w:rPr>
              <w:t>El usuario inicia la aplicación.</w:t>
            </w:r>
          </w:p>
          <w:p w14:paraId="581B588B" w14:textId="77777777" w:rsidR="00DC30A3" w:rsidRDefault="00DC30A3" w:rsidP="00DC30A3">
            <w:pPr>
              <w:pStyle w:val="ListParagraph"/>
              <w:numPr>
                <w:ilvl w:val="0"/>
                <w:numId w:val="38"/>
              </w:numPr>
              <w:spacing w:after="0" w:line="240" w:lineRule="auto"/>
              <w:rPr>
                <w:rFonts w:cs="Times New Roman"/>
                <w:sz w:val="20"/>
                <w:szCs w:val="20"/>
              </w:rPr>
            </w:pPr>
            <w:r>
              <w:rPr>
                <w:rFonts w:cs="Times New Roman"/>
                <w:sz w:val="20"/>
                <w:szCs w:val="20"/>
              </w:rPr>
              <w:t>El usuario selecciona la modalidad estudio.</w:t>
            </w:r>
          </w:p>
          <w:p w14:paraId="2C20ACA1" w14:textId="77777777" w:rsidR="00DC30A3" w:rsidRDefault="00DC30A3" w:rsidP="00DC30A3">
            <w:pPr>
              <w:pStyle w:val="ListParagraph"/>
              <w:numPr>
                <w:ilvl w:val="0"/>
                <w:numId w:val="38"/>
              </w:numPr>
              <w:spacing w:after="0" w:line="240" w:lineRule="auto"/>
              <w:rPr>
                <w:rFonts w:cs="Times New Roman"/>
                <w:sz w:val="20"/>
                <w:szCs w:val="20"/>
              </w:rPr>
            </w:pPr>
            <w:r>
              <w:rPr>
                <w:rFonts w:cs="Times New Roman"/>
                <w:sz w:val="20"/>
                <w:szCs w:val="20"/>
              </w:rPr>
              <w:t xml:space="preserve">El usuario selecciona un sistema. </w:t>
            </w:r>
          </w:p>
          <w:p w14:paraId="7C8B780C" w14:textId="77777777" w:rsidR="00DC30A3" w:rsidRDefault="00DC30A3" w:rsidP="00DC30A3">
            <w:pPr>
              <w:pStyle w:val="ListParagraph"/>
              <w:numPr>
                <w:ilvl w:val="0"/>
                <w:numId w:val="38"/>
              </w:numPr>
              <w:spacing w:after="0" w:line="240" w:lineRule="auto"/>
              <w:rPr>
                <w:rFonts w:cs="Times New Roman"/>
                <w:sz w:val="20"/>
                <w:szCs w:val="20"/>
              </w:rPr>
            </w:pPr>
            <w:r>
              <w:rPr>
                <w:rFonts w:cs="Times New Roman"/>
                <w:sz w:val="20"/>
                <w:szCs w:val="20"/>
              </w:rPr>
              <w:t>El usuario selecciona un modelo.</w:t>
            </w:r>
          </w:p>
          <w:p w14:paraId="0D896337" w14:textId="77777777" w:rsidR="00DC30A3" w:rsidRPr="001B650F" w:rsidRDefault="00DC30A3" w:rsidP="00DC30A3">
            <w:pPr>
              <w:pStyle w:val="ListParagraph"/>
              <w:numPr>
                <w:ilvl w:val="0"/>
                <w:numId w:val="38"/>
              </w:numPr>
              <w:spacing w:after="0" w:line="240" w:lineRule="auto"/>
              <w:rPr>
                <w:rFonts w:cs="Times New Roman"/>
                <w:sz w:val="20"/>
                <w:szCs w:val="20"/>
              </w:rPr>
            </w:pPr>
            <w:r>
              <w:rPr>
                <w:rFonts w:cs="Times New Roman"/>
                <w:sz w:val="20"/>
                <w:szCs w:val="20"/>
              </w:rPr>
              <w:t>El usuario activa los gestos de operaciones sobre los modelos de forma manual o utilizando el guante de manipulación.</w:t>
            </w:r>
          </w:p>
        </w:tc>
      </w:tr>
      <w:tr w:rsidR="00DC30A3" w:rsidRPr="001871E3" w14:paraId="0768B737" w14:textId="77777777" w:rsidTr="009D605D">
        <w:tc>
          <w:tcPr>
            <w:tcW w:w="4124" w:type="dxa"/>
          </w:tcPr>
          <w:p w14:paraId="7C723FC6" w14:textId="77777777" w:rsidR="00DC30A3" w:rsidRPr="001871E3" w:rsidRDefault="00DC30A3" w:rsidP="009D605D">
            <w:pPr>
              <w:rPr>
                <w:rFonts w:cs="Times New Roman"/>
                <w:sz w:val="20"/>
                <w:szCs w:val="20"/>
              </w:rPr>
            </w:pPr>
            <w:r>
              <w:rPr>
                <w:rFonts w:cs="Times New Roman"/>
                <w:sz w:val="20"/>
                <w:szCs w:val="20"/>
              </w:rPr>
              <w:t>Flujo básico 2</w:t>
            </w:r>
          </w:p>
        </w:tc>
        <w:tc>
          <w:tcPr>
            <w:tcW w:w="3984" w:type="dxa"/>
          </w:tcPr>
          <w:p w14:paraId="460578A7" w14:textId="77777777" w:rsidR="00DC30A3" w:rsidRDefault="00DC30A3" w:rsidP="009D605D">
            <w:pPr>
              <w:rPr>
                <w:rFonts w:cs="Times New Roman"/>
                <w:sz w:val="20"/>
                <w:szCs w:val="20"/>
              </w:rPr>
            </w:pPr>
            <w:r>
              <w:rPr>
                <w:rFonts w:cs="Times New Roman"/>
                <w:sz w:val="20"/>
                <w:szCs w:val="20"/>
              </w:rPr>
              <w:t>Modalidad práctica (alumno)</w:t>
            </w:r>
          </w:p>
          <w:p w14:paraId="5AF283E5" w14:textId="77777777" w:rsidR="00DC30A3" w:rsidRDefault="00DC30A3" w:rsidP="00DC30A3">
            <w:pPr>
              <w:pStyle w:val="ListParagraph"/>
              <w:numPr>
                <w:ilvl w:val="0"/>
                <w:numId w:val="37"/>
              </w:numPr>
              <w:spacing w:after="0" w:line="240" w:lineRule="auto"/>
              <w:rPr>
                <w:rFonts w:cs="Times New Roman"/>
                <w:sz w:val="20"/>
                <w:szCs w:val="20"/>
              </w:rPr>
            </w:pPr>
            <w:r>
              <w:rPr>
                <w:rFonts w:cs="Times New Roman"/>
                <w:sz w:val="20"/>
                <w:szCs w:val="20"/>
              </w:rPr>
              <w:t>El usuario inicia la aplicación.</w:t>
            </w:r>
          </w:p>
          <w:p w14:paraId="24BAD13E" w14:textId="77777777" w:rsidR="00DC30A3" w:rsidRDefault="00DC30A3" w:rsidP="00DC30A3">
            <w:pPr>
              <w:pStyle w:val="ListParagraph"/>
              <w:numPr>
                <w:ilvl w:val="0"/>
                <w:numId w:val="37"/>
              </w:numPr>
              <w:spacing w:after="0" w:line="240" w:lineRule="auto"/>
              <w:rPr>
                <w:rFonts w:cs="Times New Roman"/>
                <w:sz w:val="20"/>
                <w:szCs w:val="20"/>
              </w:rPr>
            </w:pPr>
            <w:r>
              <w:rPr>
                <w:rFonts w:cs="Times New Roman"/>
                <w:sz w:val="20"/>
                <w:szCs w:val="20"/>
              </w:rPr>
              <w:t>El usuario selecciona la modalidad práctica.</w:t>
            </w:r>
          </w:p>
          <w:p w14:paraId="2DFA0454" w14:textId="77777777" w:rsidR="00DC30A3" w:rsidRPr="009E5258" w:rsidRDefault="00DC30A3" w:rsidP="00DC30A3">
            <w:pPr>
              <w:pStyle w:val="ListParagraph"/>
              <w:numPr>
                <w:ilvl w:val="0"/>
                <w:numId w:val="37"/>
              </w:numPr>
              <w:spacing w:after="0" w:line="240" w:lineRule="auto"/>
              <w:rPr>
                <w:rFonts w:cs="Times New Roman"/>
                <w:sz w:val="20"/>
                <w:szCs w:val="20"/>
              </w:rPr>
            </w:pPr>
            <w:r>
              <w:rPr>
                <w:rFonts w:cs="Times New Roman"/>
                <w:sz w:val="20"/>
                <w:szCs w:val="20"/>
              </w:rPr>
              <w:t>El usuario selecciona el tipo de usuario alumno.</w:t>
            </w:r>
          </w:p>
          <w:p w14:paraId="6B84C4F5" w14:textId="77777777" w:rsidR="00DC30A3" w:rsidRDefault="00DC30A3" w:rsidP="00DC30A3">
            <w:pPr>
              <w:pStyle w:val="ListParagraph"/>
              <w:numPr>
                <w:ilvl w:val="0"/>
                <w:numId w:val="27"/>
              </w:numPr>
              <w:spacing w:after="0" w:line="240" w:lineRule="auto"/>
              <w:rPr>
                <w:rFonts w:cs="Times New Roman"/>
                <w:sz w:val="20"/>
                <w:szCs w:val="20"/>
              </w:rPr>
            </w:pPr>
            <w:r>
              <w:rPr>
                <w:rFonts w:cs="Times New Roman"/>
                <w:sz w:val="20"/>
                <w:szCs w:val="20"/>
              </w:rPr>
              <w:t>El usuario  ingresa código de sincronizacion de sesión otorgado por el profesor.</w:t>
            </w:r>
          </w:p>
          <w:p w14:paraId="5F84DEEB" w14:textId="77777777" w:rsidR="00DC30A3" w:rsidRPr="00F308BC" w:rsidRDefault="00DC30A3" w:rsidP="00DC30A3">
            <w:pPr>
              <w:pStyle w:val="ListParagraph"/>
              <w:numPr>
                <w:ilvl w:val="0"/>
                <w:numId w:val="27"/>
              </w:numPr>
              <w:spacing w:after="0" w:line="240" w:lineRule="auto"/>
              <w:rPr>
                <w:rFonts w:cs="Times New Roman"/>
                <w:sz w:val="20"/>
                <w:szCs w:val="20"/>
              </w:rPr>
            </w:pPr>
            <w:r>
              <w:rPr>
                <w:rFonts w:cs="Times New Roman"/>
                <w:sz w:val="20"/>
                <w:szCs w:val="20"/>
              </w:rPr>
              <w:t>El usuario activa los gestos de operaciones sobre los modelos de forma manual o utilizando el guante de manipulación.</w:t>
            </w:r>
          </w:p>
        </w:tc>
      </w:tr>
      <w:tr w:rsidR="00DC30A3" w:rsidRPr="001871E3" w14:paraId="2E8EB1FD" w14:textId="77777777" w:rsidTr="009D605D">
        <w:tc>
          <w:tcPr>
            <w:tcW w:w="4124" w:type="dxa"/>
          </w:tcPr>
          <w:p w14:paraId="5749644A" w14:textId="77777777" w:rsidR="00DC30A3" w:rsidRDefault="00DC30A3" w:rsidP="009D605D">
            <w:pPr>
              <w:rPr>
                <w:rFonts w:cs="Times New Roman"/>
                <w:sz w:val="20"/>
                <w:szCs w:val="20"/>
              </w:rPr>
            </w:pPr>
            <w:r>
              <w:rPr>
                <w:rFonts w:cs="Times New Roman"/>
                <w:sz w:val="20"/>
                <w:szCs w:val="20"/>
              </w:rPr>
              <w:t>Flujo básico 3</w:t>
            </w:r>
          </w:p>
        </w:tc>
        <w:tc>
          <w:tcPr>
            <w:tcW w:w="3984" w:type="dxa"/>
          </w:tcPr>
          <w:p w14:paraId="35994446" w14:textId="77777777" w:rsidR="00DC30A3" w:rsidRDefault="00DC30A3" w:rsidP="009D605D">
            <w:pPr>
              <w:rPr>
                <w:rFonts w:cs="Times New Roman"/>
                <w:sz w:val="20"/>
                <w:szCs w:val="20"/>
              </w:rPr>
            </w:pPr>
            <w:r>
              <w:rPr>
                <w:rFonts w:cs="Times New Roman"/>
                <w:sz w:val="20"/>
                <w:szCs w:val="20"/>
              </w:rPr>
              <w:t>Modalidad práctica (docente)</w:t>
            </w:r>
          </w:p>
          <w:p w14:paraId="53DCFFA7" w14:textId="77777777" w:rsidR="00DC30A3" w:rsidRDefault="00DC30A3" w:rsidP="00DC30A3">
            <w:pPr>
              <w:pStyle w:val="ListParagraph"/>
              <w:numPr>
                <w:ilvl w:val="0"/>
                <w:numId w:val="37"/>
              </w:numPr>
              <w:spacing w:after="0" w:line="240" w:lineRule="auto"/>
              <w:rPr>
                <w:rFonts w:cs="Times New Roman"/>
                <w:sz w:val="20"/>
                <w:szCs w:val="20"/>
              </w:rPr>
            </w:pPr>
            <w:r>
              <w:rPr>
                <w:rFonts w:cs="Times New Roman"/>
                <w:sz w:val="20"/>
                <w:szCs w:val="20"/>
              </w:rPr>
              <w:t>El usuario inicia la aplicación.</w:t>
            </w:r>
          </w:p>
          <w:p w14:paraId="60489BC8" w14:textId="77777777" w:rsidR="00DC30A3" w:rsidRDefault="00DC30A3" w:rsidP="00DC30A3">
            <w:pPr>
              <w:pStyle w:val="ListParagraph"/>
              <w:numPr>
                <w:ilvl w:val="0"/>
                <w:numId w:val="37"/>
              </w:numPr>
              <w:spacing w:after="0" w:line="240" w:lineRule="auto"/>
              <w:rPr>
                <w:rFonts w:cs="Times New Roman"/>
                <w:sz w:val="20"/>
                <w:szCs w:val="20"/>
              </w:rPr>
            </w:pPr>
            <w:r>
              <w:rPr>
                <w:rFonts w:cs="Times New Roman"/>
                <w:sz w:val="20"/>
                <w:szCs w:val="20"/>
              </w:rPr>
              <w:t>El usuario selecciona la modalidad práctica.</w:t>
            </w:r>
          </w:p>
          <w:p w14:paraId="5C8D39FF" w14:textId="77777777" w:rsidR="00DC30A3" w:rsidRPr="00D83F38" w:rsidRDefault="00DC30A3" w:rsidP="00DC30A3">
            <w:pPr>
              <w:pStyle w:val="ListParagraph"/>
              <w:numPr>
                <w:ilvl w:val="0"/>
                <w:numId w:val="37"/>
              </w:numPr>
              <w:spacing w:after="0" w:line="240" w:lineRule="auto"/>
              <w:rPr>
                <w:rFonts w:cs="Times New Roman"/>
                <w:sz w:val="20"/>
                <w:szCs w:val="20"/>
              </w:rPr>
            </w:pPr>
            <w:r>
              <w:rPr>
                <w:rFonts w:cs="Times New Roman"/>
                <w:sz w:val="20"/>
                <w:szCs w:val="20"/>
              </w:rPr>
              <w:t>El usuario selecciona el tipo de usuario docente.</w:t>
            </w:r>
          </w:p>
          <w:p w14:paraId="30F6CC85" w14:textId="77777777" w:rsidR="00DC30A3" w:rsidRDefault="00DC30A3" w:rsidP="00DC30A3">
            <w:pPr>
              <w:pStyle w:val="ListParagraph"/>
              <w:numPr>
                <w:ilvl w:val="0"/>
                <w:numId w:val="28"/>
              </w:numPr>
              <w:spacing w:after="0" w:line="240" w:lineRule="auto"/>
              <w:rPr>
                <w:rFonts w:cs="Times New Roman"/>
                <w:sz w:val="20"/>
                <w:szCs w:val="20"/>
              </w:rPr>
            </w:pPr>
            <w:r>
              <w:rPr>
                <w:rFonts w:cs="Times New Roman"/>
                <w:sz w:val="20"/>
                <w:szCs w:val="20"/>
              </w:rPr>
              <w:t>El usuario selecciona la práctica deseada.</w:t>
            </w:r>
          </w:p>
          <w:p w14:paraId="0710DED7" w14:textId="77777777" w:rsidR="00DC30A3" w:rsidRDefault="00DC30A3" w:rsidP="00DC30A3">
            <w:pPr>
              <w:pStyle w:val="ListParagraph"/>
              <w:numPr>
                <w:ilvl w:val="0"/>
                <w:numId w:val="28"/>
              </w:numPr>
              <w:spacing w:after="0" w:line="240" w:lineRule="auto"/>
              <w:rPr>
                <w:rFonts w:cs="Times New Roman"/>
                <w:sz w:val="20"/>
                <w:szCs w:val="20"/>
              </w:rPr>
            </w:pPr>
            <w:r>
              <w:rPr>
                <w:rFonts w:cs="Times New Roman"/>
                <w:sz w:val="20"/>
                <w:szCs w:val="20"/>
              </w:rPr>
              <w:t>El usuario comparte el código de sincronización de sesión.</w:t>
            </w:r>
          </w:p>
          <w:p w14:paraId="2D418D63" w14:textId="77777777" w:rsidR="00DC30A3" w:rsidRDefault="00DC30A3" w:rsidP="00DC30A3">
            <w:pPr>
              <w:pStyle w:val="ListParagraph"/>
              <w:numPr>
                <w:ilvl w:val="0"/>
                <w:numId w:val="28"/>
              </w:numPr>
              <w:spacing w:after="0" w:line="240" w:lineRule="auto"/>
              <w:rPr>
                <w:rFonts w:cs="Times New Roman"/>
                <w:sz w:val="20"/>
                <w:szCs w:val="20"/>
              </w:rPr>
            </w:pPr>
            <w:r>
              <w:rPr>
                <w:rFonts w:cs="Times New Roman"/>
                <w:sz w:val="20"/>
                <w:szCs w:val="20"/>
              </w:rPr>
              <w:t>El usuario selecciona el paso de práctica deseado.</w:t>
            </w:r>
          </w:p>
          <w:p w14:paraId="46D9DA0B" w14:textId="77777777" w:rsidR="00DC30A3" w:rsidRPr="00EE0738" w:rsidRDefault="00DC30A3" w:rsidP="00DC30A3">
            <w:pPr>
              <w:pStyle w:val="ListParagraph"/>
              <w:numPr>
                <w:ilvl w:val="0"/>
                <w:numId w:val="28"/>
              </w:numPr>
              <w:spacing w:after="0" w:line="240" w:lineRule="auto"/>
              <w:rPr>
                <w:rFonts w:cs="Times New Roman"/>
                <w:sz w:val="20"/>
                <w:szCs w:val="20"/>
              </w:rPr>
            </w:pPr>
            <w:r>
              <w:rPr>
                <w:rFonts w:cs="Times New Roman"/>
                <w:sz w:val="20"/>
                <w:szCs w:val="20"/>
              </w:rPr>
              <w:t>El usuario activa los gestos de operaciones sobre los modelos de forma manual o utilizando el guante de manipulación, si requiere visualizar el modelo para sí.</w:t>
            </w:r>
          </w:p>
        </w:tc>
      </w:tr>
      <w:tr w:rsidR="00DC30A3" w:rsidRPr="001871E3" w14:paraId="5BE0852F" w14:textId="77777777" w:rsidTr="009D605D">
        <w:tc>
          <w:tcPr>
            <w:tcW w:w="4124" w:type="dxa"/>
          </w:tcPr>
          <w:p w14:paraId="334EF028" w14:textId="77777777" w:rsidR="00DC30A3" w:rsidRDefault="00DC30A3" w:rsidP="009D605D">
            <w:pPr>
              <w:rPr>
                <w:rFonts w:cs="Times New Roman"/>
                <w:sz w:val="20"/>
                <w:szCs w:val="20"/>
              </w:rPr>
            </w:pPr>
            <w:r>
              <w:rPr>
                <w:rFonts w:cs="Times New Roman"/>
                <w:sz w:val="20"/>
                <w:szCs w:val="20"/>
              </w:rPr>
              <w:t>Flujo alternativo 1</w:t>
            </w:r>
          </w:p>
        </w:tc>
        <w:tc>
          <w:tcPr>
            <w:tcW w:w="3984" w:type="dxa"/>
          </w:tcPr>
          <w:p w14:paraId="765FFFAD" w14:textId="77777777" w:rsidR="00DC30A3" w:rsidRDefault="00DC30A3" w:rsidP="009D605D">
            <w:pPr>
              <w:rPr>
                <w:rFonts w:cs="Times New Roman"/>
                <w:sz w:val="20"/>
                <w:szCs w:val="20"/>
              </w:rPr>
            </w:pPr>
            <w:r>
              <w:rPr>
                <w:rFonts w:cs="Times New Roman"/>
                <w:sz w:val="20"/>
                <w:szCs w:val="20"/>
              </w:rPr>
              <w:t>No aplica.</w:t>
            </w:r>
          </w:p>
        </w:tc>
      </w:tr>
      <w:tr w:rsidR="00DC30A3" w:rsidRPr="001871E3" w14:paraId="15CBD332" w14:textId="77777777" w:rsidTr="009D605D">
        <w:tc>
          <w:tcPr>
            <w:tcW w:w="4124" w:type="dxa"/>
          </w:tcPr>
          <w:p w14:paraId="4F624725" w14:textId="77777777" w:rsidR="00DC30A3" w:rsidRPr="001871E3" w:rsidRDefault="00DC30A3" w:rsidP="009D605D">
            <w:pPr>
              <w:rPr>
                <w:rFonts w:cs="Times New Roman"/>
                <w:sz w:val="20"/>
                <w:szCs w:val="20"/>
              </w:rPr>
            </w:pPr>
            <w:r w:rsidRPr="001871E3">
              <w:rPr>
                <w:rFonts w:cs="Times New Roman"/>
                <w:sz w:val="20"/>
                <w:szCs w:val="20"/>
              </w:rPr>
              <w:t>Suposiciones</w:t>
            </w:r>
          </w:p>
        </w:tc>
        <w:tc>
          <w:tcPr>
            <w:tcW w:w="3984" w:type="dxa"/>
          </w:tcPr>
          <w:p w14:paraId="085045F0" w14:textId="77777777" w:rsidR="00DC30A3" w:rsidRDefault="00DC30A3" w:rsidP="00DC30A3">
            <w:pPr>
              <w:pStyle w:val="ListParagraph"/>
              <w:numPr>
                <w:ilvl w:val="0"/>
                <w:numId w:val="25"/>
              </w:numPr>
              <w:spacing w:after="0" w:line="240" w:lineRule="auto"/>
              <w:rPr>
                <w:rFonts w:cs="Times New Roman"/>
                <w:sz w:val="20"/>
                <w:szCs w:val="20"/>
              </w:rPr>
            </w:pPr>
            <w:r>
              <w:rPr>
                <w:rFonts w:cs="Times New Roman"/>
                <w:sz w:val="20"/>
                <w:szCs w:val="20"/>
              </w:rPr>
              <w:t>El dispositivo móvil cuenta con SO Android.</w:t>
            </w:r>
          </w:p>
          <w:p w14:paraId="0A97C675" w14:textId="77777777" w:rsidR="00DC30A3" w:rsidRDefault="00DC30A3" w:rsidP="00DC30A3">
            <w:pPr>
              <w:pStyle w:val="ListParagraph"/>
              <w:numPr>
                <w:ilvl w:val="0"/>
                <w:numId w:val="25"/>
              </w:numPr>
              <w:spacing w:after="0" w:line="240" w:lineRule="auto"/>
              <w:rPr>
                <w:rFonts w:cs="Times New Roman"/>
                <w:sz w:val="20"/>
                <w:szCs w:val="20"/>
              </w:rPr>
            </w:pPr>
            <w:r>
              <w:rPr>
                <w:rFonts w:cs="Times New Roman"/>
                <w:sz w:val="20"/>
                <w:szCs w:val="20"/>
              </w:rPr>
              <w:t>Se establece conexión bluetooth entre el dispositivo móvil del usuario y el dispositivo de manipulación.</w:t>
            </w:r>
          </w:p>
          <w:p w14:paraId="7BA527CE" w14:textId="77777777" w:rsidR="00DC30A3" w:rsidRDefault="00DC30A3" w:rsidP="00DC30A3">
            <w:pPr>
              <w:pStyle w:val="ListParagraph"/>
              <w:numPr>
                <w:ilvl w:val="0"/>
                <w:numId w:val="25"/>
              </w:numPr>
              <w:spacing w:after="0" w:line="240" w:lineRule="auto"/>
              <w:rPr>
                <w:rFonts w:cs="Times New Roman"/>
                <w:sz w:val="20"/>
                <w:szCs w:val="20"/>
              </w:rPr>
            </w:pPr>
            <w:r>
              <w:rPr>
                <w:rFonts w:cs="Times New Roman"/>
                <w:sz w:val="20"/>
                <w:szCs w:val="20"/>
              </w:rPr>
              <w:t>El usuario debe de contar con conexión a internet para la sesión de práctica.</w:t>
            </w:r>
          </w:p>
          <w:p w14:paraId="09F4F79C" w14:textId="77777777" w:rsidR="00DC30A3" w:rsidRPr="003B349C" w:rsidRDefault="00DC30A3" w:rsidP="00DC30A3">
            <w:pPr>
              <w:pStyle w:val="ListParagraph"/>
              <w:numPr>
                <w:ilvl w:val="0"/>
                <w:numId w:val="25"/>
              </w:numPr>
              <w:spacing w:after="0" w:line="240" w:lineRule="auto"/>
              <w:rPr>
                <w:rFonts w:cs="Times New Roman"/>
                <w:sz w:val="20"/>
                <w:szCs w:val="20"/>
              </w:rPr>
            </w:pPr>
            <w:r>
              <w:rPr>
                <w:rFonts w:cs="Times New Roman"/>
                <w:sz w:val="20"/>
                <w:szCs w:val="20"/>
              </w:rPr>
              <w:t>Opcional el uso de los lentes de realidad virtual previo a visualizar un modelo.</w:t>
            </w:r>
          </w:p>
        </w:tc>
      </w:tr>
    </w:tbl>
    <w:p w14:paraId="4771EF7E" w14:textId="77777777" w:rsidR="00C6708E" w:rsidRDefault="00C6708E" w:rsidP="00C6708E">
      <w:pPr>
        <w:ind w:left="720"/>
        <w:rPr>
          <w:rFonts w:cs="Times New Roman"/>
        </w:rPr>
      </w:pPr>
    </w:p>
    <w:p w14:paraId="4F5117E4" w14:textId="3B96D3CA" w:rsidR="00F93618" w:rsidRDefault="00F93618" w:rsidP="00F93618">
      <w:pPr>
        <w:pStyle w:val="Caption"/>
        <w:keepNext/>
      </w:pPr>
      <w:bookmarkStart w:id="257" w:name="_Toc153454232"/>
      <w:r>
        <w:t xml:space="preserve">Tabla </w:t>
      </w:r>
      <w:r>
        <w:fldChar w:fldCharType="begin"/>
      </w:r>
      <w:r>
        <w:instrText xml:space="preserve"> SEQ Tabla \* ARABIC </w:instrText>
      </w:r>
      <w:r>
        <w:fldChar w:fldCharType="separate"/>
      </w:r>
      <w:r w:rsidR="00553F75">
        <w:rPr>
          <w:noProof/>
        </w:rPr>
        <w:t>45</w:t>
      </w:r>
      <w:r>
        <w:fldChar w:fldCharType="end"/>
      </w:r>
      <w:r>
        <w:t xml:space="preserve">: </w:t>
      </w:r>
      <w:r w:rsidRPr="00D23A58">
        <w:t>CU-00</w:t>
      </w:r>
      <w:r>
        <w:t>3</w:t>
      </w:r>
      <w:bookmarkEnd w:id="257"/>
    </w:p>
    <w:tbl>
      <w:tblPr>
        <w:tblStyle w:val="TableGrid"/>
        <w:tblW w:w="0" w:type="auto"/>
        <w:tblInd w:w="720" w:type="dxa"/>
        <w:tblLook w:val="04A0" w:firstRow="1" w:lastRow="0" w:firstColumn="1" w:lastColumn="0" w:noHBand="0" w:noVBand="1"/>
      </w:tblPr>
      <w:tblGrid>
        <w:gridCol w:w="4124"/>
        <w:gridCol w:w="3984"/>
      </w:tblGrid>
      <w:tr w:rsidR="00DC30A3" w:rsidRPr="001871E3" w14:paraId="3368E24B" w14:textId="77777777" w:rsidTr="009D605D">
        <w:tc>
          <w:tcPr>
            <w:tcW w:w="8108" w:type="dxa"/>
            <w:gridSpan w:val="2"/>
          </w:tcPr>
          <w:p w14:paraId="78FD95CD" w14:textId="77777777" w:rsidR="00DC30A3" w:rsidRPr="001871E3" w:rsidRDefault="00DC30A3" w:rsidP="009D605D">
            <w:pPr>
              <w:jc w:val="center"/>
              <w:rPr>
                <w:rFonts w:cs="Times New Roman"/>
                <w:sz w:val="20"/>
                <w:szCs w:val="20"/>
              </w:rPr>
            </w:pPr>
            <w:r>
              <w:rPr>
                <w:rFonts w:cs="Times New Roman"/>
                <w:sz w:val="20"/>
                <w:szCs w:val="20"/>
              </w:rPr>
              <w:t>CU-003</w:t>
            </w:r>
          </w:p>
        </w:tc>
      </w:tr>
      <w:tr w:rsidR="00DC30A3" w:rsidRPr="001871E3" w14:paraId="4227AB4C" w14:textId="77777777" w:rsidTr="009D605D">
        <w:tc>
          <w:tcPr>
            <w:tcW w:w="4124" w:type="dxa"/>
          </w:tcPr>
          <w:p w14:paraId="59BE24A5" w14:textId="77777777" w:rsidR="00DC30A3" w:rsidRPr="001871E3" w:rsidRDefault="00DC30A3" w:rsidP="009D605D">
            <w:pPr>
              <w:rPr>
                <w:rFonts w:cs="Times New Roman"/>
                <w:sz w:val="20"/>
                <w:szCs w:val="20"/>
              </w:rPr>
            </w:pPr>
            <w:r w:rsidRPr="001871E3">
              <w:rPr>
                <w:rFonts w:cs="Times New Roman"/>
                <w:sz w:val="20"/>
                <w:szCs w:val="20"/>
              </w:rPr>
              <w:t>Nombre</w:t>
            </w:r>
          </w:p>
        </w:tc>
        <w:tc>
          <w:tcPr>
            <w:tcW w:w="3984" w:type="dxa"/>
          </w:tcPr>
          <w:p w14:paraId="6E90C021" w14:textId="77777777" w:rsidR="00DC30A3" w:rsidRPr="001871E3" w:rsidRDefault="00DC30A3" w:rsidP="009D605D">
            <w:pPr>
              <w:rPr>
                <w:rFonts w:cs="Times New Roman"/>
                <w:sz w:val="20"/>
                <w:szCs w:val="20"/>
              </w:rPr>
            </w:pPr>
            <w:r>
              <w:rPr>
                <w:rFonts w:cs="Times New Roman"/>
                <w:sz w:val="20"/>
                <w:szCs w:val="20"/>
              </w:rPr>
              <w:t>Interacción con modelos educativos</w:t>
            </w:r>
          </w:p>
        </w:tc>
      </w:tr>
      <w:tr w:rsidR="00DC30A3" w:rsidRPr="001871E3" w14:paraId="0D6695CC" w14:textId="77777777" w:rsidTr="009D605D">
        <w:tc>
          <w:tcPr>
            <w:tcW w:w="4124" w:type="dxa"/>
          </w:tcPr>
          <w:p w14:paraId="06E35F73" w14:textId="77777777" w:rsidR="00DC30A3" w:rsidRPr="001871E3" w:rsidRDefault="00DC30A3" w:rsidP="009D605D">
            <w:pPr>
              <w:rPr>
                <w:rFonts w:cs="Times New Roman"/>
                <w:sz w:val="20"/>
                <w:szCs w:val="20"/>
              </w:rPr>
            </w:pPr>
            <w:r w:rsidRPr="001871E3">
              <w:rPr>
                <w:rFonts w:cs="Times New Roman"/>
                <w:sz w:val="20"/>
                <w:szCs w:val="20"/>
              </w:rPr>
              <w:t>Actor participante</w:t>
            </w:r>
          </w:p>
        </w:tc>
        <w:tc>
          <w:tcPr>
            <w:tcW w:w="3984" w:type="dxa"/>
          </w:tcPr>
          <w:p w14:paraId="5BD17446" w14:textId="77777777" w:rsidR="00DC30A3" w:rsidRPr="001871E3" w:rsidRDefault="00DC30A3" w:rsidP="009D605D">
            <w:pPr>
              <w:rPr>
                <w:rFonts w:cs="Times New Roman"/>
                <w:sz w:val="20"/>
                <w:szCs w:val="20"/>
              </w:rPr>
            </w:pPr>
            <w:r>
              <w:rPr>
                <w:rFonts w:cs="Times New Roman"/>
                <w:sz w:val="20"/>
                <w:szCs w:val="20"/>
              </w:rPr>
              <w:t>Docente y alumno.</w:t>
            </w:r>
          </w:p>
        </w:tc>
      </w:tr>
      <w:tr w:rsidR="00DC30A3" w:rsidRPr="001871E3" w14:paraId="0EE173BB" w14:textId="77777777" w:rsidTr="009D605D">
        <w:tc>
          <w:tcPr>
            <w:tcW w:w="4124" w:type="dxa"/>
          </w:tcPr>
          <w:p w14:paraId="338D69F5" w14:textId="77777777" w:rsidR="00DC30A3" w:rsidRPr="001871E3" w:rsidRDefault="00DC30A3" w:rsidP="009D605D">
            <w:pPr>
              <w:rPr>
                <w:rFonts w:cs="Times New Roman"/>
                <w:sz w:val="20"/>
                <w:szCs w:val="20"/>
              </w:rPr>
            </w:pPr>
            <w:r w:rsidRPr="001871E3">
              <w:rPr>
                <w:rFonts w:cs="Times New Roman"/>
                <w:sz w:val="20"/>
                <w:szCs w:val="20"/>
              </w:rPr>
              <w:t>Objetivo</w:t>
            </w:r>
          </w:p>
        </w:tc>
        <w:tc>
          <w:tcPr>
            <w:tcW w:w="3984" w:type="dxa"/>
          </w:tcPr>
          <w:p w14:paraId="5326B458" w14:textId="77777777" w:rsidR="00DC30A3" w:rsidRPr="001871E3" w:rsidRDefault="00DC30A3" w:rsidP="009D605D">
            <w:pPr>
              <w:rPr>
                <w:rFonts w:cs="Times New Roman"/>
                <w:sz w:val="20"/>
                <w:szCs w:val="20"/>
              </w:rPr>
            </w:pPr>
            <w:r>
              <w:rPr>
                <w:rFonts w:cs="Times New Roman"/>
                <w:sz w:val="20"/>
                <w:szCs w:val="20"/>
              </w:rPr>
              <w:t>Interactuar en función con las necesidades del usuario con los modelos disponibles en el sistema.</w:t>
            </w:r>
          </w:p>
        </w:tc>
      </w:tr>
      <w:tr w:rsidR="00DC30A3" w:rsidRPr="001871E3" w14:paraId="7887D8A9" w14:textId="77777777" w:rsidTr="009D605D">
        <w:tc>
          <w:tcPr>
            <w:tcW w:w="4124" w:type="dxa"/>
          </w:tcPr>
          <w:p w14:paraId="7A2185A7" w14:textId="77777777" w:rsidR="00DC30A3" w:rsidRPr="001871E3" w:rsidRDefault="00DC30A3" w:rsidP="009D605D">
            <w:pPr>
              <w:rPr>
                <w:rFonts w:cs="Times New Roman"/>
                <w:sz w:val="20"/>
                <w:szCs w:val="20"/>
              </w:rPr>
            </w:pPr>
            <w:r w:rsidRPr="001871E3">
              <w:rPr>
                <w:rFonts w:cs="Times New Roman"/>
                <w:sz w:val="20"/>
                <w:szCs w:val="20"/>
              </w:rPr>
              <w:t>Disparador</w:t>
            </w:r>
          </w:p>
        </w:tc>
        <w:tc>
          <w:tcPr>
            <w:tcW w:w="3984" w:type="dxa"/>
          </w:tcPr>
          <w:p w14:paraId="731144C3" w14:textId="77777777" w:rsidR="00DC30A3" w:rsidRPr="001871E3" w:rsidRDefault="00DC30A3" w:rsidP="009D605D">
            <w:pPr>
              <w:rPr>
                <w:rFonts w:cs="Times New Roman"/>
                <w:sz w:val="20"/>
                <w:szCs w:val="20"/>
              </w:rPr>
            </w:pPr>
            <w:r>
              <w:rPr>
                <w:rFonts w:cs="Times New Roman"/>
                <w:sz w:val="20"/>
                <w:szCs w:val="20"/>
              </w:rPr>
              <w:t>Selección de algún modelo disponible.</w:t>
            </w:r>
          </w:p>
        </w:tc>
      </w:tr>
      <w:tr w:rsidR="00DC30A3" w:rsidRPr="001871E3" w14:paraId="334A876D" w14:textId="77777777" w:rsidTr="009D605D">
        <w:tc>
          <w:tcPr>
            <w:tcW w:w="4124" w:type="dxa"/>
          </w:tcPr>
          <w:p w14:paraId="0E8FB3EC" w14:textId="77777777" w:rsidR="00DC30A3" w:rsidRPr="001871E3" w:rsidRDefault="00DC30A3" w:rsidP="009D605D">
            <w:pPr>
              <w:rPr>
                <w:rFonts w:cs="Times New Roman"/>
                <w:sz w:val="20"/>
                <w:szCs w:val="20"/>
              </w:rPr>
            </w:pPr>
            <w:r w:rsidRPr="001871E3">
              <w:rPr>
                <w:rFonts w:cs="Times New Roman"/>
                <w:sz w:val="20"/>
                <w:szCs w:val="20"/>
              </w:rPr>
              <w:t>Precondición</w:t>
            </w:r>
          </w:p>
        </w:tc>
        <w:tc>
          <w:tcPr>
            <w:tcW w:w="3984" w:type="dxa"/>
          </w:tcPr>
          <w:p w14:paraId="39F62732" w14:textId="77777777" w:rsidR="00DC30A3" w:rsidRPr="001871E3" w:rsidRDefault="00DC30A3" w:rsidP="009D605D">
            <w:pPr>
              <w:rPr>
                <w:rFonts w:cs="Times New Roman"/>
                <w:sz w:val="20"/>
                <w:szCs w:val="20"/>
              </w:rPr>
            </w:pPr>
            <w:r>
              <w:rPr>
                <w:rFonts w:cs="Times New Roman"/>
                <w:sz w:val="20"/>
                <w:szCs w:val="20"/>
              </w:rPr>
              <w:t>Encontrarse en un menú de selección de despliegue de modelos.</w:t>
            </w:r>
          </w:p>
        </w:tc>
      </w:tr>
      <w:tr w:rsidR="00DC30A3" w:rsidRPr="001871E3" w14:paraId="55640E95" w14:textId="77777777" w:rsidTr="009D605D">
        <w:tc>
          <w:tcPr>
            <w:tcW w:w="4124" w:type="dxa"/>
          </w:tcPr>
          <w:p w14:paraId="4D3A2768" w14:textId="77777777" w:rsidR="00DC30A3" w:rsidRPr="001871E3" w:rsidRDefault="00DC30A3" w:rsidP="009D605D">
            <w:pPr>
              <w:rPr>
                <w:rFonts w:cs="Times New Roman"/>
                <w:sz w:val="20"/>
                <w:szCs w:val="20"/>
              </w:rPr>
            </w:pPr>
            <w:r w:rsidRPr="001871E3">
              <w:rPr>
                <w:rFonts w:cs="Times New Roman"/>
                <w:sz w:val="20"/>
                <w:szCs w:val="20"/>
              </w:rPr>
              <w:t>Postcondición</w:t>
            </w:r>
          </w:p>
        </w:tc>
        <w:tc>
          <w:tcPr>
            <w:tcW w:w="3984" w:type="dxa"/>
          </w:tcPr>
          <w:p w14:paraId="4B068D35" w14:textId="77777777" w:rsidR="00DC30A3" w:rsidRPr="001871E3" w:rsidRDefault="00DC30A3" w:rsidP="009D605D">
            <w:pPr>
              <w:rPr>
                <w:rFonts w:cs="Times New Roman"/>
                <w:sz w:val="20"/>
                <w:szCs w:val="20"/>
              </w:rPr>
            </w:pPr>
            <w:r>
              <w:rPr>
                <w:rFonts w:cs="Times New Roman"/>
                <w:sz w:val="20"/>
                <w:szCs w:val="20"/>
              </w:rPr>
              <w:t>Se observa el modelo en función a las necesidades de estudio del usuario.</w:t>
            </w:r>
          </w:p>
        </w:tc>
      </w:tr>
      <w:tr w:rsidR="00DC30A3" w:rsidRPr="001871E3" w14:paraId="2F9B53FB" w14:textId="77777777" w:rsidTr="009D605D">
        <w:tc>
          <w:tcPr>
            <w:tcW w:w="4124" w:type="dxa"/>
          </w:tcPr>
          <w:p w14:paraId="7A904C48" w14:textId="77777777" w:rsidR="00DC30A3" w:rsidRPr="001871E3" w:rsidRDefault="00DC30A3" w:rsidP="009D605D">
            <w:pPr>
              <w:rPr>
                <w:rFonts w:cs="Times New Roman"/>
                <w:sz w:val="20"/>
                <w:szCs w:val="20"/>
              </w:rPr>
            </w:pPr>
            <w:r w:rsidRPr="001871E3">
              <w:rPr>
                <w:rFonts w:cs="Times New Roman"/>
                <w:sz w:val="20"/>
                <w:szCs w:val="20"/>
              </w:rPr>
              <w:t>Flujo básico</w:t>
            </w:r>
            <w:r>
              <w:rPr>
                <w:rFonts w:cs="Times New Roman"/>
                <w:sz w:val="20"/>
                <w:szCs w:val="20"/>
              </w:rPr>
              <w:t xml:space="preserve"> 1</w:t>
            </w:r>
          </w:p>
        </w:tc>
        <w:tc>
          <w:tcPr>
            <w:tcW w:w="3984" w:type="dxa"/>
          </w:tcPr>
          <w:p w14:paraId="0CCB646A" w14:textId="77777777" w:rsidR="00DC30A3" w:rsidRDefault="00DC30A3" w:rsidP="009D605D">
            <w:pPr>
              <w:rPr>
                <w:rFonts w:cs="Times New Roman"/>
                <w:sz w:val="20"/>
                <w:szCs w:val="20"/>
              </w:rPr>
            </w:pPr>
            <w:r>
              <w:rPr>
                <w:rFonts w:cs="Times New Roman"/>
                <w:sz w:val="20"/>
                <w:szCs w:val="20"/>
              </w:rPr>
              <w:t>Modalidad estudio</w:t>
            </w:r>
          </w:p>
          <w:p w14:paraId="71D7EC87" w14:textId="77777777" w:rsidR="00DC30A3" w:rsidRDefault="00DC30A3" w:rsidP="00DC30A3">
            <w:pPr>
              <w:pStyle w:val="ListParagraph"/>
              <w:numPr>
                <w:ilvl w:val="0"/>
                <w:numId w:val="26"/>
              </w:numPr>
              <w:spacing w:after="0" w:line="240" w:lineRule="auto"/>
              <w:rPr>
                <w:rFonts w:cs="Times New Roman"/>
                <w:sz w:val="20"/>
                <w:szCs w:val="20"/>
              </w:rPr>
            </w:pPr>
            <w:r>
              <w:rPr>
                <w:rFonts w:cs="Times New Roman"/>
                <w:sz w:val="20"/>
                <w:szCs w:val="20"/>
              </w:rPr>
              <w:t>El usuario inicia la aplicación.</w:t>
            </w:r>
          </w:p>
          <w:p w14:paraId="0399F5D3" w14:textId="77777777" w:rsidR="00DC30A3" w:rsidRDefault="00DC30A3" w:rsidP="00DC30A3">
            <w:pPr>
              <w:pStyle w:val="ListParagraph"/>
              <w:numPr>
                <w:ilvl w:val="0"/>
                <w:numId w:val="26"/>
              </w:numPr>
              <w:spacing w:after="0" w:line="240" w:lineRule="auto"/>
              <w:rPr>
                <w:rFonts w:cs="Times New Roman"/>
                <w:sz w:val="20"/>
                <w:szCs w:val="20"/>
              </w:rPr>
            </w:pPr>
            <w:r>
              <w:rPr>
                <w:rFonts w:cs="Times New Roman"/>
                <w:sz w:val="20"/>
                <w:szCs w:val="20"/>
              </w:rPr>
              <w:t xml:space="preserve">El usuario selecciona la modalidad de estudio. </w:t>
            </w:r>
          </w:p>
          <w:p w14:paraId="44786004" w14:textId="77777777" w:rsidR="00DC30A3" w:rsidRDefault="00DC30A3" w:rsidP="00DC30A3">
            <w:pPr>
              <w:pStyle w:val="ListParagraph"/>
              <w:numPr>
                <w:ilvl w:val="0"/>
                <w:numId w:val="26"/>
              </w:numPr>
              <w:spacing w:after="0" w:line="240" w:lineRule="auto"/>
              <w:rPr>
                <w:rFonts w:cs="Times New Roman"/>
                <w:sz w:val="20"/>
                <w:szCs w:val="20"/>
              </w:rPr>
            </w:pPr>
            <w:r>
              <w:rPr>
                <w:rFonts w:cs="Times New Roman"/>
                <w:sz w:val="20"/>
                <w:szCs w:val="20"/>
              </w:rPr>
              <w:t>El usuario selecciona el sistema en función a sus necesidades.</w:t>
            </w:r>
          </w:p>
          <w:p w14:paraId="5908546A" w14:textId="77777777" w:rsidR="00DC30A3" w:rsidRPr="002E263F" w:rsidRDefault="00DC30A3" w:rsidP="00DC30A3">
            <w:pPr>
              <w:pStyle w:val="ListParagraph"/>
              <w:numPr>
                <w:ilvl w:val="0"/>
                <w:numId w:val="26"/>
              </w:numPr>
              <w:spacing w:after="0" w:line="240" w:lineRule="auto"/>
              <w:rPr>
                <w:rFonts w:cs="Times New Roman"/>
                <w:sz w:val="20"/>
                <w:szCs w:val="20"/>
              </w:rPr>
            </w:pPr>
            <w:r>
              <w:rPr>
                <w:rFonts w:cs="Times New Roman"/>
                <w:sz w:val="20"/>
                <w:szCs w:val="20"/>
              </w:rPr>
              <w:t>El usuario selecciona el modelo en función a sus necesidades.</w:t>
            </w:r>
          </w:p>
        </w:tc>
      </w:tr>
      <w:tr w:rsidR="00DC30A3" w:rsidRPr="001871E3" w14:paraId="6922DFD3" w14:textId="77777777" w:rsidTr="009D605D">
        <w:tc>
          <w:tcPr>
            <w:tcW w:w="4124" w:type="dxa"/>
          </w:tcPr>
          <w:p w14:paraId="74F1861E" w14:textId="77777777" w:rsidR="00DC30A3" w:rsidRPr="001871E3" w:rsidRDefault="00DC30A3" w:rsidP="009D605D">
            <w:pPr>
              <w:rPr>
                <w:rFonts w:cs="Times New Roman"/>
                <w:sz w:val="20"/>
                <w:szCs w:val="20"/>
              </w:rPr>
            </w:pPr>
            <w:r>
              <w:rPr>
                <w:rFonts w:cs="Times New Roman"/>
                <w:sz w:val="20"/>
                <w:szCs w:val="20"/>
              </w:rPr>
              <w:t>Flujo básico 2</w:t>
            </w:r>
          </w:p>
        </w:tc>
        <w:tc>
          <w:tcPr>
            <w:tcW w:w="3984" w:type="dxa"/>
          </w:tcPr>
          <w:p w14:paraId="70B3271B" w14:textId="77777777" w:rsidR="00DC30A3" w:rsidRDefault="00DC30A3" w:rsidP="009D605D">
            <w:pPr>
              <w:rPr>
                <w:rFonts w:cs="Times New Roman"/>
                <w:sz w:val="20"/>
                <w:szCs w:val="20"/>
              </w:rPr>
            </w:pPr>
            <w:r>
              <w:rPr>
                <w:rFonts w:cs="Times New Roman"/>
                <w:sz w:val="20"/>
                <w:szCs w:val="20"/>
              </w:rPr>
              <w:t>Modalidad práctica (docente)</w:t>
            </w:r>
          </w:p>
          <w:p w14:paraId="23F01A8A" w14:textId="77777777" w:rsidR="00DC30A3" w:rsidRDefault="00DC30A3" w:rsidP="00DC30A3">
            <w:pPr>
              <w:pStyle w:val="ListParagraph"/>
              <w:numPr>
                <w:ilvl w:val="0"/>
                <w:numId w:val="31"/>
              </w:numPr>
              <w:spacing w:after="0" w:line="240" w:lineRule="auto"/>
              <w:rPr>
                <w:rFonts w:cs="Times New Roman"/>
                <w:sz w:val="20"/>
                <w:szCs w:val="20"/>
              </w:rPr>
            </w:pPr>
            <w:r>
              <w:rPr>
                <w:rFonts w:cs="Times New Roman"/>
                <w:sz w:val="20"/>
                <w:szCs w:val="20"/>
              </w:rPr>
              <w:t>El usuario inicia la aplicación</w:t>
            </w:r>
          </w:p>
          <w:p w14:paraId="4D36F0FB" w14:textId="77777777" w:rsidR="00DC30A3" w:rsidRDefault="00DC30A3" w:rsidP="00DC30A3">
            <w:pPr>
              <w:pStyle w:val="ListParagraph"/>
              <w:numPr>
                <w:ilvl w:val="0"/>
                <w:numId w:val="31"/>
              </w:numPr>
              <w:spacing w:after="0" w:line="240" w:lineRule="auto"/>
              <w:rPr>
                <w:rFonts w:cs="Times New Roman"/>
                <w:sz w:val="20"/>
                <w:szCs w:val="20"/>
              </w:rPr>
            </w:pPr>
            <w:r>
              <w:rPr>
                <w:rFonts w:cs="Times New Roman"/>
                <w:sz w:val="20"/>
                <w:szCs w:val="20"/>
              </w:rPr>
              <w:t>El usuario selecciona la modalidad práctica.</w:t>
            </w:r>
          </w:p>
          <w:p w14:paraId="4FC7A6A6" w14:textId="77777777" w:rsidR="00DC30A3" w:rsidRDefault="00DC30A3" w:rsidP="00DC30A3">
            <w:pPr>
              <w:pStyle w:val="ListParagraph"/>
              <w:numPr>
                <w:ilvl w:val="0"/>
                <w:numId w:val="31"/>
              </w:numPr>
              <w:spacing w:after="0" w:line="240" w:lineRule="auto"/>
              <w:rPr>
                <w:rFonts w:cs="Times New Roman"/>
                <w:sz w:val="20"/>
                <w:szCs w:val="20"/>
              </w:rPr>
            </w:pPr>
            <w:r>
              <w:rPr>
                <w:rFonts w:cs="Times New Roman"/>
                <w:sz w:val="20"/>
                <w:szCs w:val="20"/>
              </w:rPr>
              <w:t>El usuario selecciona el tipo de usuario docente.</w:t>
            </w:r>
          </w:p>
          <w:p w14:paraId="39510380" w14:textId="77777777" w:rsidR="00DC30A3" w:rsidRDefault="00DC30A3" w:rsidP="00DC30A3">
            <w:pPr>
              <w:pStyle w:val="ListParagraph"/>
              <w:numPr>
                <w:ilvl w:val="0"/>
                <w:numId w:val="31"/>
              </w:numPr>
              <w:spacing w:after="0" w:line="240" w:lineRule="auto"/>
              <w:rPr>
                <w:rFonts w:cs="Times New Roman"/>
                <w:sz w:val="20"/>
                <w:szCs w:val="20"/>
              </w:rPr>
            </w:pPr>
            <w:r>
              <w:rPr>
                <w:rFonts w:cs="Times New Roman"/>
                <w:sz w:val="20"/>
                <w:szCs w:val="20"/>
              </w:rPr>
              <w:t>El usuario selecciona alguna práctica en función a sus necesidades.</w:t>
            </w:r>
          </w:p>
          <w:p w14:paraId="74000D21" w14:textId="77777777" w:rsidR="00DC30A3" w:rsidRDefault="00DC30A3" w:rsidP="00DC30A3">
            <w:pPr>
              <w:pStyle w:val="ListParagraph"/>
              <w:numPr>
                <w:ilvl w:val="0"/>
                <w:numId w:val="31"/>
              </w:numPr>
              <w:spacing w:after="0" w:line="240" w:lineRule="auto"/>
              <w:rPr>
                <w:rFonts w:cs="Times New Roman"/>
                <w:sz w:val="20"/>
                <w:szCs w:val="20"/>
              </w:rPr>
            </w:pPr>
            <w:r>
              <w:rPr>
                <w:rFonts w:cs="Times New Roman"/>
                <w:sz w:val="20"/>
                <w:szCs w:val="20"/>
              </w:rPr>
              <w:t>El usuario selecciona algún paso en función a sus necesidades.</w:t>
            </w:r>
          </w:p>
          <w:p w14:paraId="41049DB4" w14:textId="77777777" w:rsidR="00DC30A3" w:rsidRPr="00D614FD" w:rsidRDefault="00DC30A3" w:rsidP="00DC30A3">
            <w:pPr>
              <w:pStyle w:val="ListParagraph"/>
              <w:numPr>
                <w:ilvl w:val="0"/>
                <w:numId w:val="31"/>
              </w:numPr>
              <w:spacing w:after="0" w:line="240" w:lineRule="auto"/>
              <w:rPr>
                <w:rFonts w:cs="Times New Roman"/>
                <w:sz w:val="20"/>
                <w:szCs w:val="20"/>
              </w:rPr>
            </w:pPr>
            <w:r>
              <w:rPr>
                <w:rFonts w:cs="Times New Roman"/>
                <w:sz w:val="20"/>
                <w:szCs w:val="20"/>
              </w:rPr>
              <w:t>De ser neceasrio el docente visualiza el modelo.</w:t>
            </w:r>
          </w:p>
        </w:tc>
      </w:tr>
      <w:tr w:rsidR="00DC30A3" w:rsidRPr="001871E3" w14:paraId="78EA2106" w14:textId="77777777" w:rsidTr="009D605D">
        <w:tc>
          <w:tcPr>
            <w:tcW w:w="4124" w:type="dxa"/>
          </w:tcPr>
          <w:p w14:paraId="79F18EE5" w14:textId="77777777" w:rsidR="00DC30A3" w:rsidRDefault="00DC30A3" w:rsidP="009D605D">
            <w:pPr>
              <w:rPr>
                <w:rFonts w:cs="Times New Roman"/>
                <w:sz w:val="20"/>
                <w:szCs w:val="20"/>
              </w:rPr>
            </w:pPr>
            <w:r>
              <w:rPr>
                <w:rFonts w:cs="Times New Roman"/>
                <w:sz w:val="20"/>
                <w:szCs w:val="20"/>
              </w:rPr>
              <w:t>Flujo alternativo 1</w:t>
            </w:r>
          </w:p>
        </w:tc>
        <w:tc>
          <w:tcPr>
            <w:tcW w:w="3984" w:type="dxa"/>
          </w:tcPr>
          <w:p w14:paraId="4303E0F3" w14:textId="77777777" w:rsidR="00DC30A3" w:rsidRDefault="00DC30A3" w:rsidP="009D605D">
            <w:pPr>
              <w:rPr>
                <w:rFonts w:cs="Times New Roman"/>
                <w:sz w:val="20"/>
                <w:szCs w:val="20"/>
              </w:rPr>
            </w:pPr>
            <w:r>
              <w:rPr>
                <w:rFonts w:cs="Times New Roman"/>
                <w:sz w:val="20"/>
                <w:szCs w:val="20"/>
              </w:rPr>
              <w:t>Error del sistema</w:t>
            </w:r>
          </w:p>
          <w:p w14:paraId="06D9AA90" w14:textId="77777777" w:rsidR="00DC30A3" w:rsidRDefault="00DC30A3" w:rsidP="00DC30A3">
            <w:pPr>
              <w:pStyle w:val="ListParagraph"/>
              <w:numPr>
                <w:ilvl w:val="0"/>
                <w:numId w:val="29"/>
              </w:numPr>
              <w:spacing w:after="0" w:line="240" w:lineRule="auto"/>
              <w:rPr>
                <w:rFonts w:cs="Times New Roman"/>
                <w:sz w:val="20"/>
                <w:szCs w:val="20"/>
              </w:rPr>
            </w:pPr>
            <w:r>
              <w:rPr>
                <w:rFonts w:cs="Times New Roman"/>
                <w:sz w:val="20"/>
                <w:szCs w:val="20"/>
              </w:rPr>
              <w:t>Mensaje de error de sistema.</w:t>
            </w:r>
          </w:p>
          <w:p w14:paraId="67711972" w14:textId="77777777" w:rsidR="00DC30A3" w:rsidRPr="00182ED2" w:rsidRDefault="00DC30A3" w:rsidP="00DC30A3">
            <w:pPr>
              <w:pStyle w:val="ListParagraph"/>
              <w:numPr>
                <w:ilvl w:val="0"/>
                <w:numId w:val="29"/>
              </w:numPr>
              <w:spacing w:after="0" w:line="240" w:lineRule="auto"/>
              <w:rPr>
                <w:rFonts w:cs="Times New Roman"/>
                <w:sz w:val="20"/>
                <w:szCs w:val="20"/>
              </w:rPr>
            </w:pPr>
            <w:r>
              <w:rPr>
                <w:rFonts w:cs="Times New Roman"/>
                <w:sz w:val="20"/>
                <w:szCs w:val="20"/>
              </w:rPr>
              <w:t>Redireccionamiento a la ventana de selección de modelo.</w:t>
            </w:r>
          </w:p>
        </w:tc>
      </w:tr>
      <w:tr w:rsidR="00DC30A3" w:rsidRPr="001871E3" w14:paraId="27B3FD41" w14:textId="77777777" w:rsidTr="009D605D">
        <w:tc>
          <w:tcPr>
            <w:tcW w:w="4124" w:type="dxa"/>
          </w:tcPr>
          <w:p w14:paraId="4901D1A0" w14:textId="77777777" w:rsidR="00DC30A3" w:rsidRDefault="00DC30A3" w:rsidP="009D605D">
            <w:pPr>
              <w:rPr>
                <w:rFonts w:cs="Times New Roman"/>
                <w:sz w:val="20"/>
                <w:szCs w:val="20"/>
              </w:rPr>
            </w:pPr>
            <w:r>
              <w:rPr>
                <w:rFonts w:cs="Times New Roman"/>
                <w:sz w:val="20"/>
                <w:szCs w:val="20"/>
              </w:rPr>
              <w:t>Flujo alternativo 2</w:t>
            </w:r>
          </w:p>
        </w:tc>
        <w:tc>
          <w:tcPr>
            <w:tcW w:w="3984" w:type="dxa"/>
          </w:tcPr>
          <w:p w14:paraId="65D3B6EC" w14:textId="77777777" w:rsidR="00DC30A3" w:rsidRDefault="00DC30A3" w:rsidP="009D605D">
            <w:pPr>
              <w:rPr>
                <w:rFonts w:cs="Times New Roman"/>
                <w:sz w:val="20"/>
                <w:szCs w:val="20"/>
              </w:rPr>
            </w:pPr>
            <w:r>
              <w:rPr>
                <w:rFonts w:cs="Times New Roman"/>
                <w:sz w:val="20"/>
                <w:szCs w:val="20"/>
              </w:rPr>
              <w:t>Error de selección</w:t>
            </w:r>
          </w:p>
          <w:p w14:paraId="061D66BC" w14:textId="77777777" w:rsidR="00DC30A3" w:rsidRDefault="00DC30A3" w:rsidP="00DC30A3">
            <w:pPr>
              <w:pStyle w:val="ListParagraph"/>
              <w:numPr>
                <w:ilvl w:val="0"/>
                <w:numId w:val="30"/>
              </w:numPr>
              <w:spacing w:after="0" w:line="240" w:lineRule="auto"/>
              <w:rPr>
                <w:rFonts w:cs="Times New Roman"/>
                <w:sz w:val="20"/>
                <w:szCs w:val="20"/>
              </w:rPr>
            </w:pPr>
            <w:r>
              <w:rPr>
                <w:rFonts w:cs="Times New Roman"/>
                <w:sz w:val="20"/>
                <w:szCs w:val="20"/>
              </w:rPr>
              <w:t>El usuario seleciona un modelo no deseado.</w:t>
            </w:r>
          </w:p>
          <w:p w14:paraId="30FAFC76" w14:textId="77777777" w:rsidR="00DC30A3" w:rsidRPr="0034698A" w:rsidRDefault="00DC30A3" w:rsidP="00DC30A3">
            <w:pPr>
              <w:pStyle w:val="ListParagraph"/>
              <w:numPr>
                <w:ilvl w:val="0"/>
                <w:numId w:val="30"/>
              </w:numPr>
              <w:spacing w:after="0" w:line="240" w:lineRule="auto"/>
              <w:rPr>
                <w:rFonts w:cs="Times New Roman"/>
                <w:sz w:val="20"/>
                <w:szCs w:val="20"/>
              </w:rPr>
            </w:pPr>
            <w:r>
              <w:rPr>
                <w:rFonts w:cs="Times New Roman"/>
                <w:sz w:val="20"/>
                <w:szCs w:val="20"/>
              </w:rPr>
              <w:t>El usuario selecciona el modelo deseado de la lista de modelos.</w:t>
            </w:r>
          </w:p>
        </w:tc>
      </w:tr>
      <w:tr w:rsidR="00DC30A3" w:rsidRPr="001871E3" w14:paraId="5EE62D93" w14:textId="77777777" w:rsidTr="009D605D">
        <w:tc>
          <w:tcPr>
            <w:tcW w:w="4124" w:type="dxa"/>
          </w:tcPr>
          <w:p w14:paraId="3F077DE8" w14:textId="77777777" w:rsidR="00DC30A3" w:rsidRPr="001871E3" w:rsidRDefault="00DC30A3" w:rsidP="009D605D">
            <w:pPr>
              <w:rPr>
                <w:rFonts w:cs="Times New Roman"/>
                <w:sz w:val="20"/>
                <w:szCs w:val="20"/>
              </w:rPr>
            </w:pPr>
            <w:r w:rsidRPr="001871E3">
              <w:rPr>
                <w:rFonts w:cs="Times New Roman"/>
                <w:sz w:val="20"/>
                <w:szCs w:val="20"/>
              </w:rPr>
              <w:t>Suposiciones</w:t>
            </w:r>
          </w:p>
        </w:tc>
        <w:tc>
          <w:tcPr>
            <w:tcW w:w="3984" w:type="dxa"/>
          </w:tcPr>
          <w:p w14:paraId="1D75F836" w14:textId="77777777" w:rsidR="00DC30A3" w:rsidRDefault="00DC30A3" w:rsidP="00DC30A3">
            <w:pPr>
              <w:pStyle w:val="ListParagraph"/>
              <w:numPr>
                <w:ilvl w:val="0"/>
                <w:numId w:val="25"/>
              </w:numPr>
              <w:spacing w:after="0" w:line="240" w:lineRule="auto"/>
              <w:rPr>
                <w:rFonts w:cs="Times New Roman"/>
                <w:sz w:val="20"/>
                <w:szCs w:val="20"/>
              </w:rPr>
            </w:pPr>
            <w:r>
              <w:rPr>
                <w:rFonts w:cs="Times New Roman"/>
                <w:sz w:val="20"/>
                <w:szCs w:val="20"/>
              </w:rPr>
              <w:t>El dispositivo móvil cuenta con SO Android.</w:t>
            </w:r>
          </w:p>
          <w:p w14:paraId="51BFFBAB" w14:textId="77777777" w:rsidR="00DC30A3" w:rsidRDefault="00DC30A3" w:rsidP="00DC30A3">
            <w:pPr>
              <w:pStyle w:val="ListParagraph"/>
              <w:numPr>
                <w:ilvl w:val="0"/>
                <w:numId w:val="25"/>
              </w:numPr>
              <w:spacing w:after="0" w:line="240" w:lineRule="auto"/>
              <w:rPr>
                <w:rFonts w:cs="Times New Roman"/>
                <w:sz w:val="20"/>
                <w:szCs w:val="20"/>
              </w:rPr>
            </w:pPr>
            <w:r>
              <w:rPr>
                <w:rFonts w:cs="Times New Roman"/>
                <w:sz w:val="20"/>
                <w:szCs w:val="20"/>
              </w:rPr>
              <w:t>El dispositivo cuenta con los requisitos mínimos para el funcionamiento de la aplicación.</w:t>
            </w:r>
          </w:p>
          <w:p w14:paraId="4D26B6F9" w14:textId="77777777" w:rsidR="00DC30A3" w:rsidRDefault="00DC30A3" w:rsidP="00DC30A3">
            <w:pPr>
              <w:pStyle w:val="ListParagraph"/>
              <w:numPr>
                <w:ilvl w:val="0"/>
                <w:numId w:val="25"/>
              </w:numPr>
              <w:spacing w:after="0" w:line="240" w:lineRule="auto"/>
              <w:rPr>
                <w:rFonts w:cs="Times New Roman"/>
                <w:sz w:val="20"/>
                <w:szCs w:val="20"/>
              </w:rPr>
            </w:pPr>
            <w:r>
              <w:rPr>
                <w:rFonts w:cs="Times New Roman"/>
                <w:sz w:val="20"/>
                <w:szCs w:val="20"/>
              </w:rPr>
              <w:t>Se establece conexión bluetooth entre el dispositivo móvil del usuario y el dispositivo de proyección.</w:t>
            </w:r>
          </w:p>
          <w:p w14:paraId="61463EDA" w14:textId="77777777" w:rsidR="00DC30A3" w:rsidRPr="00C011F1" w:rsidRDefault="00DC30A3" w:rsidP="00DC30A3">
            <w:pPr>
              <w:pStyle w:val="ListParagraph"/>
              <w:numPr>
                <w:ilvl w:val="0"/>
                <w:numId w:val="25"/>
              </w:numPr>
              <w:spacing w:after="0" w:line="240" w:lineRule="auto"/>
              <w:rPr>
                <w:rFonts w:cs="Times New Roman"/>
                <w:sz w:val="20"/>
                <w:szCs w:val="20"/>
              </w:rPr>
            </w:pPr>
            <w:r>
              <w:rPr>
                <w:rFonts w:cs="Times New Roman"/>
                <w:sz w:val="20"/>
                <w:szCs w:val="20"/>
              </w:rPr>
              <w:t>El usuario debe de contar con conexión a internet para la sesión de práctica.</w:t>
            </w:r>
          </w:p>
        </w:tc>
      </w:tr>
    </w:tbl>
    <w:p w14:paraId="3F6F4E53" w14:textId="77777777" w:rsidR="00C6708E" w:rsidRDefault="00C6708E" w:rsidP="00C6708E">
      <w:pPr>
        <w:ind w:left="720"/>
        <w:rPr>
          <w:rFonts w:cs="Times New Roman"/>
        </w:rPr>
      </w:pPr>
    </w:p>
    <w:p w14:paraId="7F5155FB" w14:textId="6834EEEA" w:rsidR="00F93618" w:rsidRDefault="00F93618" w:rsidP="00F93618">
      <w:pPr>
        <w:pStyle w:val="Caption"/>
        <w:keepNext/>
      </w:pPr>
      <w:bookmarkStart w:id="258" w:name="_Toc153454233"/>
      <w:r>
        <w:t xml:space="preserve">Tabla </w:t>
      </w:r>
      <w:r>
        <w:fldChar w:fldCharType="begin"/>
      </w:r>
      <w:r>
        <w:instrText xml:space="preserve"> SEQ Tabla \* ARABIC </w:instrText>
      </w:r>
      <w:r>
        <w:fldChar w:fldCharType="separate"/>
      </w:r>
      <w:r w:rsidR="00553F75">
        <w:rPr>
          <w:noProof/>
        </w:rPr>
        <w:t>46</w:t>
      </w:r>
      <w:r>
        <w:fldChar w:fldCharType="end"/>
      </w:r>
      <w:r>
        <w:t xml:space="preserve">: </w:t>
      </w:r>
      <w:r w:rsidRPr="00D60D71">
        <w:t>CU-00</w:t>
      </w:r>
      <w:r>
        <w:t>4</w:t>
      </w:r>
      <w:bookmarkEnd w:id="258"/>
    </w:p>
    <w:tbl>
      <w:tblPr>
        <w:tblStyle w:val="TableGrid"/>
        <w:tblW w:w="0" w:type="auto"/>
        <w:tblInd w:w="720" w:type="dxa"/>
        <w:tblLook w:val="04A0" w:firstRow="1" w:lastRow="0" w:firstColumn="1" w:lastColumn="0" w:noHBand="0" w:noVBand="1"/>
      </w:tblPr>
      <w:tblGrid>
        <w:gridCol w:w="4124"/>
        <w:gridCol w:w="3984"/>
      </w:tblGrid>
      <w:tr w:rsidR="00DC30A3" w:rsidRPr="001871E3" w14:paraId="5E21E840" w14:textId="77777777" w:rsidTr="009D605D">
        <w:tc>
          <w:tcPr>
            <w:tcW w:w="8108" w:type="dxa"/>
            <w:gridSpan w:val="2"/>
          </w:tcPr>
          <w:p w14:paraId="2C1C8B8A" w14:textId="77777777" w:rsidR="00DC30A3" w:rsidRPr="001871E3" w:rsidRDefault="00DC30A3" w:rsidP="009D605D">
            <w:pPr>
              <w:jc w:val="center"/>
              <w:rPr>
                <w:rFonts w:cs="Times New Roman"/>
                <w:sz w:val="20"/>
                <w:szCs w:val="20"/>
              </w:rPr>
            </w:pPr>
            <w:r>
              <w:rPr>
                <w:rFonts w:cs="Times New Roman"/>
                <w:sz w:val="20"/>
                <w:szCs w:val="20"/>
              </w:rPr>
              <w:t>CU-004</w:t>
            </w:r>
          </w:p>
        </w:tc>
      </w:tr>
      <w:tr w:rsidR="00DC30A3" w:rsidRPr="001871E3" w14:paraId="654C7354" w14:textId="77777777" w:rsidTr="009D605D">
        <w:tc>
          <w:tcPr>
            <w:tcW w:w="4124" w:type="dxa"/>
          </w:tcPr>
          <w:p w14:paraId="55D7C527" w14:textId="77777777" w:rsidR="00DC30A3" w:rsidRPr="001871E3" w:rsidRDefault="00DC30A3" w:rsidP="009D605D">
            <w:pPr>
              <w:rPr>
                <w:rFonts w:cs="Times New Roman"/>
                <w:sz w:val="20"/>
                <w:szCs w:val="20"/>
              </w:rPr>
            </w:pPr>
            <w:r w:rsidRPr="001871E3">
              <w:rPr>
                <w:rFonts w:cs="Times New Roman"/>
                <w:sz w:val="20"/>
                <w:szCs w:val="20"/>
              </w:rPr>
              <w:t>Nombre</w:t>
            </w:r>
          </w:p>
        </w:tc>
        <w:tc>
          <w:tcPr>
            <w:tcW w:w="3984" w:type="dxa"/>
          </w:tcPr>
          <w:p w14:paraId="51B34435" w14:textId="77777777" w:rsidR="00DC30A3" w:rsidRPr="001871E3" w:rsidRDefault="00DC30A3" w:rsidP="009D605D">
            <w:pPr>
              <w:rPr>
                <w:rFonts w:cs="Times New Roman"/>
                <w:sz w:val="20"/>
                <w:szCs w:val="20"/>
              </w:rPr>
            </w:pPr>
            <w:r>
              <w:rPr>
                <w:rFonts w:cs="Times New Roman"/>
                <w:sz w:val="20"/>
                <w:szCs w:val="20"/>
              </w:rPr>
              <w:t>Control de sesión de práctica</w:t>
            </w:r>
          </w:p>
        </w:tc>
      </w:tr>
      <w:tr w:rsidR="00DC30A3" w:rsidRPr="001871E3" w14:paraId="6EF1473B" w14:textId="77777777" w:rsidTr="009D605D">
        <w:tc>
          <w:tcPr>
            <w:tcW w:w="4124" w:type="dxa"/>
          </w:tcPr>
          <w:p w14:paraId="40F141B2" w14:textId="77777777" w:rsidR="00DC30A3" w:rsidRPr="001871E3" w:rsidRDefault="00DC30A3" w:rsidP="009D605D">
            <w:pPr>
              <w:rPr>
                <w:rFonts w:cs="Times New Roman"/>
                <w:sz w:val="20"/>
                <w:szCs w:val="20"/>
              </w:rPr>
            </w:pPr>
            <w:r w:rsidRPr="001871E3">
              <w:rPr>
                <w:rFonts w:cs="Times New Roman"/>
                <w:sz w:val="20"/>
                <w:szCs w:val="20"/>
              </w:rPr>
              <w:t>Actor participante</w:t>
            </w:r>
          </w:p>
        </w:tc>
        <w:tc>
          <w:tcPr>
            <w:tcW w:w="3984" w:type="dxa"/>
          </w:tcPr>
          <w:p w14:paraId="02721DE3" w14:textId="77777777" w:rsidR="00DC30A3" w:rsidRPr="001871E3" w:rsidRDefault="00DC30A3" w:rsidP="009D605D">
            <w:pPr>
              <w:rPr>
                <w:rFonts w:cs="Times New Roman"/>
                <w:sz w:val="20"/>
                <w:szCs w:val="20"/>
              </w:rPr>
            </w:pPr>
            <w:r>
              <w:rPr>
                <w:rFonts w:cs="Times New Roman"/>
                <w:sz w:val="20"/>
                <w:szCs w:val="20"/>
              </w:rPr>
              <w:t>Docente.</w:t>
            </w:r>
          </w:p>
        </w:tc>
      </w:tr>
      <w:tr w:rsidR="00DC30A3" w:rsidRPr="001871E3" w14:paraId="66BCB1C4" w14:textId="77777777" w:rsidTr="009D605D">
        <w:tc>
          <w:tcPr>
            <w:tcW w:w="4124" w:type="dxa"/>
          </w:tcPr>
          <w:p w14:paraId="3946A45D" w14:textId="77777777" w:rsidR="00DC30A3" w:rsidRPr="001871E3" w:rsidRDefault="00DC30A3" w:rsidP="009D605D">
            <w:pPr>
              <w:rPr>
                <w:rFonts w:cs="Times New Roman"/>
                <w:sz w:val="20"/>
                <w:szCs w:val="20"/>
              </w:rPr>
            </w:pPr>
            <w:r w:rsidRPr="001871E3">
              <w:rPr>
                <w:rFonts w:cs="Times New Roman"/>
                <w:sz w:val="20"/>
                <w:szCs w:val="20"/>
              </w:rPr>
              <w:t>Objetivo</w:t>
            </w:r>
          </w:p>
        </w:tc>
        <w:tc>
          <w:tcPr>
            <w:tcW w:w="3984" w:type="dxa"/>
          </w:tcPr>
          <w:p w14:paraId="661C4CD7" w14:textId="77777777" w:rsidR="00DC30A3" w:rsidRPr="001871E3" w:rsidRDefault="00DC30A3" w:rsidP="009D605D">
            <w:pPr>
              <w:rPr>
                <w:rFonts w:cs="Times New Roman"/>
                <w:sz w:val="20"/>
                <w:szCs w:val="20"/>
              </w:rPr>
            </w:pPr>
            <w:r>
              <w:rPr>
                <w:rFonts w:cs="Times New Roman"/>
                <w:sz w:val="20"/>
                <w:szCs w:val="20"/>
              </w:rPr>
              <w:t>Utilizar la modalidad de práctica con el tipo de usuario docente para dirigir la práctica y mostrar los pasos seleccionados por el docente a los alumnos.</w:t>
            </w:r>
          </w:p>
        </w:tc>
      </w:tr>
      <w:tr w:rsidR="00DC30A3" w:rsidRPr="001871E3" w14:paraId="1E6BABAC" w14:textId="77777777" w:rsidTr="009D605D">
        <w:tc>
          <w:tcPr>
            <w:tcW w:w="4124" w:type="dxa"/>
          </w:tcPr>
          <w:p w14:paraId="6FFC87FD" w14:textId="77777777" w:rsidR="00DC30A3" w:rsidRPr="001871E3" w:rsidRDefault="00DC30A3" w:rsidP="009D605D">
            <w:pPr>
              <w:rPr>
                <w:rFonts w:cs="Times New Roman"/>
                <w:sz w:val="20"/>
                <w:szCs w:val="20"/>
              </w:rPr>
            </w:pPr>
            <w:r w:rsidRPr="001871E3">
              <w:rPr>
                <w:rFonts w:cs="Times New Roman"/>
                <w:sz w:val="20"/>
                <w:szCs w:val="20"/>
              </w:rPr>
              <w:t>Disparador</w:t>
            </w:r>
          </w:p>
        </w:tc>
        <w:tc>
          <w:tcPr>
            <w:tcW w:w="3984" w:type="dxa"/>
          </w:tcPr>
          <w:p w14:paraId="45F9E24E" w14:textId="77777777" w:rsidR="00DC30A3" w:rsidRPr="001871E3" w:rsidRDefault="00DC30A3" w:rsidP="009D605D">
            <w:pPr>
              <w:rPr>
                <w:rFonts w:cs="Times New Roman"/>
                <w:sz w:val="20"/>
                <w:szCs w:val="20"/>
              </w:rPr>
            </w:pPr>
            <w:r>
              <w:rPr>
                <w:rFonts w:cs="Times New Roman"/>
                <w:sz w:val="20"/>
                <w:szCs w:val="20"/>
              </w:rPr>
              <w:t>Ingreso de código de sincronización (alumnos).</w:t>
            </w:r>
          </w:p>
        </w:tc>
      </w:tr>
      <w:tr w:rsidR="00DC30A3" w:rsidRPr="001871E3" w14:paraId="3D70ECC2" w14:textId="77777777" w:rsidTr="009D605D">
        <w:tc>
          <w:tcPr>
            <w:tcW w:w="4124" w:type="dxa"/>
          </w:tcPr>
          <w:p w14:paraId="23A59717" w14:textId="77777777" w:rsidR="00DC30A3" w:rsidRPr="001871E3" w:rsidRDefault="00DC30A3" w:rsidP="009D605D">
            <w:pPr>
              <w:rPr>
                <w:rFonts w:cs="Times New Roman"/>
                <w:sz w:val="20"/>
                <w:szCs w:val="20"/>
              </w:rPr>
            </w:pPr>
            <w:r w:rsidRPr="001871E3">
              <w:rPr>
                <w:rFonts w:cs="Times New Roman"/>
                <w:sz w:val="20"/>
                <w:szCs w:val="20"/>
              </w:rPr>
              <w:t>Precondición</w:t>
            </w:r>
          </w:p>
        </w:tc>
        <w:tc>
          <w:tcPr>
            <w:tcW w:w="3984" w:type="dxa"/>
          </w:tcPr>
          <w:p w14:paraId="22A20A46" w14:textId="77777777" w:rsidR="00DC30A3" w:rsidRPr="001871E3" w:rsidRDefault="00DC30A3" w:rsidP="009D605D">
            <w:pPr>
              <w:rPr>
                <w:rFonts w:cs="Times New Roman"/>
                <w:sz w:val="20"/>
                <w:szCs w:val="20"/>
              </w:rPr>
            </w:pPr>
            <w:r>
              <w:rPr>
                <w:rFonts w:cs="Times New Roman"/>
                <w:sz w:val="20"/>
                <w:szCs w:val="20"/>
              </w:rPr>
              <w:t>Seleccionar práctica y compartir código de sincronización.</w:t>
            </w:r>
          </w:p>
        </w:tc>
      </w:tr>
      <w:tr w:rsidR="00DC30A3" w:rsidRPr="001871E3" w14:paraId="5536B016" w14:textId="77777777" w:rsidTr="009D605D">
        <w:tc>
          <w:tcPr>
            <w:tcW w:w="4124" w:type="dxa"/>
          </w:tcPr>
          <w:p w14:paraId="30379356" w14:textId="77777777" w:rsidR="00DC30A3" w:rsidRPr="001871E3" w:rsidRDefault="00DC30A3" w:rsidP="009D605D">
            <w:pPr>
              <w:rPr>
                <w:rFonts w:cs="Times New Roman"/>
                <w:sz w:val="20"/>
                <w:szCs w:val="20"/>
              </w:rPr>
            </w:pPr>
            <w:r w:rsidRPr="001871E3">
              <w:rPr>
                <w:rFonts w:cs="Times New Roman"/>
                <w:sz w:val="20"/>
                <w:szCs w:val="20"/>
              </w:rPr>
              <w:t>Postcondición</w:t>
            </w:r>
          </w:p>
        </w:tc>
        <w:tc>
          <w:tcPr>
            <w:tcW w:w="3984" w:type="dxa"/>
          </w:tcPr>
          <w:p w14:paraId="5F1C214F" w14:textId="77777777" w:rsidR="00DC30A3" w:rsidRPr="001871E3" w:rsidRDefault="00DC30A3" w:rsidP="009D605D">
            <w:pPr>
              <w:rPr>
                <w:rFonts w:cs="Times New Roman"/>
                <w:sz w:val="20"/>
                <w:szCs w:val="20"/>
              </w:rPr>
            </w:pPr>
            <w:r>
              <w:rPr>
                <w:rFonts w:cs="Times New Roman"/>
                <w:sz w:val="20"/>
                <w:szCs w:val="20"/>
              </w:rPr>
              <w:t>Se sincroniza la sesión entre los usuarios y se dirige la misma por el docente.</w:t>
            </w:r>
          </w:p>
        </w:tc>
      </w:tr>
      <w:tr w:rsidR="00DC30A3" w:rsidRPr="001871E3" w14:paraId="6F2ADD56" w14:textId="77777777" w:rsidTr="009D605D">
        <w:tc>
          <w:tcPr>
            <w:tcW w:w="4124" w:type="dxa"/>
          </w:tcPr>
          <w:p w14:paraId="2E0E1469" w14:textId="77777777" w:rsidR="00DC30A3" w:rsidRPr="001871E3" w:rsidRDefault="00DC30A3" w:rsidP="009D605D">
            <w:pPr>
              <w:rPr>
                <w:rFonts w:cs="Times New Roman"/>
                <w:sz w:val="20"/>
                <w:szCs w:val="20"/>
              </w:rPr>
            </w:pPr>
            <w:r w:rsidRPr="001871E3">
              <w:rPr>
                <w:rFonts w:cs="Times New Roman"/>
                <w:sz w:val="20"/>
                <w:szCs w:val="20"/>
              </w:rPr>
              <w:t>Flujo básico</w:t>
            </w:r>
            <w:r>
              <w:rPr>
                <w:rFonts w:cs="Times New Roman"/>
                <w:sz w:val="20"/>
                <w:szCs w:val="20"/>
              </w:rPr>
              <w:t xml:space="preserve"> 1</w:t>
            </w:r>
          </w:p>
        </w:tc>
        <w:tc>
          <w:tcPr>
            <w:tcW w:w="3984" w:type="dxa"/>
          </w:tcPr>
          <w:p w14:paraId="6D31C081" w14:textId="77777777" w:rsidR="00DC30A3" w:rsidRDefault="00DC30A3" w:rsidP="009D605D">
            <w:pPr>
              <w:rPr>
                <w:rFonts w:cs="Times New Roman"/>
                <w:sz w:val="20"/>
                <w:szCs w:val="20"/>
              </w:rPr>
            </w:pPr>
            <w:r>
              <w:rPr>
                <w:rFonts w:cs="Times New Roman"/>
                <w:sz w:val="20"/>
                <w:szCs w:val="20"/>
              </w:rPr>
              <w:t>Modalidad práctica</w:t>
            </w:r>
          </w:p>
          <w:p w14:paraId="28B31631" w14:textId="77777777" w:rsidR="00DC30A3" w:rsidRDefault="00DC30A3" w:rsidP="00DC30A3">
            <w:pPr>
              <w:pStyle w:val="ListParagraph"/>
              <w:numPr>
                <w:ilvl w:val="0"/>
                <w:numId w:val="26"/>
              </w:numPr>
              <w:spacing w:after="0" w:line="240" w:lineRule="auto"/>
              <w:rPr>
                <w:rFonts w:cs="Times New Roman"/>
                <w:sz w:val="20"/>
                <w:szCs w:val="20"/>
              </w:rPr>
            </w:pPr>
            <w:r>
              <w:rPr>
                <w:rFonts w:cs="Times New Roman"/>
                <w:sz w:val="20"/>
                <w:szCs w:val="20"/>
              </w:rPr>
              <w:t>El usuario inicia la aplicación.</w:t>
            </w:r>
          </w:p>
          <w:p w14:paraId="79671CE8" w14:textId="77777777" w:rsidR="00DC30A3" w:rsidRDefault="00DC30A3" w:rsidP="00DC30A3">
            <w:pPr>
              <w:pStyle w:val="ListParagraph"/>
              <w:numPr>
                <w:ilvl w:val="0"/>
                <w:numId w:val="26"/>
              </w:numPr>
              <w:spacing w:after="0" w:line="240" w:lineRule="auto"/>
              <w:rPr>
                <w:rFonts w:cs="Times New Roman"/>
                <w:sz w:val="20"/>
                <w:szCs w:val="20"/>
              </w:rPr>
            </w:pPr>
            <w:r>
              <w:rPr>
                <w:rFonts w:cs="Times New Roman"/>
                <w:sz w:val="20"/>
                <w:szCs w:val="20"/>
              </w:rPr>
              <w:t>El usuario selecciona la modalidad práctica.</w:t>
            </w:r>
          </w:p>
          <w:p w14:paraId="03CCD896" w14:textId="77777777" w:rsidR="00DC30A3" w:rsidRDefault="00DC30A3" w:rsidP="00DC30A3">
            <w:pPr>
              <w:pStyle w:val="ListParagraph"/>
              <w:numPr>
                <w:ilvl w:val="0"/>
                <w:numId w:val="26"/>
              </w:numPr>
              <w:spacing w:after="0" w:line="240" w:lineRule="auto"/>
              <w:rPr>
                <w:rFonts w:cs="Times New Roman"/>
                <w:sz w:val="20"/>
                <w:szCs w:val="20"/>
              </w:rPr>
            </w:pPr>
            <w:r>
              <w:rPr>
                <w:rFonts w:cs="Times New Roman"/>
                <w:sz w:val="20"/>
                <w:szCs w:val="20"/>
              </w:rPr>
              <w:t>El usuario selecciona el tipo de usuario docente.</w:t>
            </w:r>
          </w:p>
          <w:p w14:paraId="649D9FF9" w14:textId="77777777" w:rsidR="00DC30A3" w:rsidRDefault="00DC30A3" w:rsidP="00DC30A3">
            <w:pPr>
              <w:pStyle w:val="ListParagraph"/>
              <w:numPr>
                <w:ilvl w:val="0"/>
                <w:numId w:val="26"/>
              </w:numPr>
              <w:spacing w:after="0" w:line="240" w:lineRule="auto"/>
              <w:rPr>
                <w:rFonts w:cs="Times New Roman"/>
                <w:sz w:val="20"/>
                <w:szCs w:val="20"/>
              </w:rPr>
            </w:pPr>
            <w:r>
              <w:rPr>
                <w:rFonts w:cs="Times New Roman"/>
                <w:sz w:val="20"/>
                <w:szCs w:val="20"/>
              </w:rPr>
              <w:t>El usuario selecciona alguna práctica en función a sus necesidades.</w:t>
            </w:r>
          </w:p>
          <w:p w14:paraId="0E0EF71D" w14:textId="77777777" w:rsidR="00DC30A3" w:rsidRPr="00071419" w:rsidRDefault="00DC30A3" w:rsidP="00DC30A3">
            <w:pPr>
              <w:pStyle w:val="ListParagraph"/>
              <w:numPr>
                <w:ilvl w:val="0"/>
                <w:numId w:val="26"/>
              </w:numPr>
              <w:spacing w:after="0" w:line="240" w:lineRule="auto"/>
              <w:rPr>
                <w:rFonts w:cs="Times New Roman"/>
                <w:sz w:val="20"/>
                <w:szCs w:val="20"/>
              </w:rPr>
            </w:pPr>
            <w:r>
              <w:rPr>
                <w:rFonts w:cs="Times New Roman"/>
                <w:sz w:val="20"/>
                <w:szCs w:val="20"/>
              </w:rPr>
              <w:t>El usuario comparte el código para sincronización de sesión.</w:t>
            </w:r>
          </w:p>
        </w:tc>
      </w:tr>
      <w:tr w:rsidR="00DC30A3" w:rsidRPr="001871E3" w14:paraId="003048FB" w14:textId="77777777" w:rsidTr="009D605D">
        <w:tc>
          <w:tcPr>
            <w:tcW w:w="4124" w:type="dxa"/>
          </w:tcPr>
          <w:p w14:paraId="5A7A2939" w14:textId="77777777" w:rsidR="00DC30A3" w:rsidRDefault="00DC30A3" w:rsidP="009D605D">
            <w:pPr>
              <w:rPr>
                <w:rFonts w:cs="Times New Roman"/>
                <w:sz w:val="20"/>
                <w:szCs w:val="20"/>
              </w:rPr>
            </w:pPr>
            <w:r>
              <w:rPr>
                <w:rFonts w:cs="Times New Roman"/>
                <w:sz w:val="20"/>
                <w:szCs w:val="20"/>
              </w:rPr>
              <w:t>Flujo alternativo 1</w:t>
            </w:r>
          </w:p>
        </w:tc>
        <w:tc>
          <w:tcPr>
            <w:tcW w:w="3984" w:type="dxa"/>
          </w:tcPr>
          <w:p w14:paraId="1B8C48A6" w14:textId="77777777" w:rsidR="00DC30A3" w:rsidRDefault="00DC30A3" w:rsidP="009D605D">
            <w:pPr>
              <w:rPr>
                <w:rFonts w:cs="Times New Roman"/>
                <w:sz w:val="20"/>
                <w:szCs w:val="20"/>
              </w:rPr>
            </w:pPr>
            <w:r>
              <w:rPr>
                <w:rFonts w:cs="Times New Roman"/>
                <w:sz w:val="20"/>
                <w:szCs w:val="20"/>
              </w:rPr>
              <w:t>Error del sistema</w:t>
            </w:r>
          </w:p>
          <w:p w14:paraId="6FCBD315" w14:textId="77777777" w:rsidR="00DC30A3" w:rsidRDefault="00DC30A3" w:rsidP="00DC30A3">
            <w:pPr>
              <w:pStyle w:val="ListParagraph"/>
              <w:numPr>
                <w:ilvl w:val="0"/>
                <w:numId w:val="29"/>
              </w:numPr>
              <w:spacing w:after="0" w:line="240" w:lineRule="auto"/>
              <w:rPr>
                <w:rFonts w:cs="Times New Roman"/>
                <w:sz w:val="20"/>
                <w:szCs w:val="20"/>
              </w:rPr>
            </w:pPr>
            <w:r>
              <w:rPr>
                <w:rFonts w:cs="Times New Roman"/>
                <w:sz w:val="20"/>
                <w:szCs w:val="20"/>
              </w:rPr>
              <w:t>Mensaje de error de sistema.</w:t>
            </w:r>
          </w:p>
          <w:p w14:paraId="796DB11B" w14:textId="77777777" w:rsidR="00DC30A3" w:rsidRPr="00182ED2" w:rsidRDefault="00DC30A3" w:rsidP="00DC30A3">
            <w:pPr>
              <w:pStyle w:val="ListParagraph"/>
              <w:numPr>
                <w:ilvl w:val="0"/>
                <w:numId w:val="29"/>
              </w:numPr>
              <w:spacing w:after="0" w:line="240" w:lineRule="auto"/>
              <w:rPr>
                <w:rFonts w:cs="Times New Roman"/>
                <w:sz w:val="20"/>
                <w:szCs w:val="20"/>
              </w:rPr>
            </w:pPr>
            <w:r>
              <w:rPr>
                <w:rFonts w:cs="Times New Roman"/>
                <w:sz w:val="20"/>
                <w:szCs w:val="20"/>
              </w:rPr>
              <w:t>Redireccionamiento a la ventana de selección de paso de práctica.</w:t>
            </w:r>
          </w:p>
        </w:tc>
      </w:tr>
      <w:tr w:rsidR="00DC30A3" w:rsidRPr="001871E3" w14:paraId="67FD5C36" w14:textId="77777777" w:rsidTr="009D605D">
        <w:tc>
          <w:tcPr>
            <w:tcW w:w="4124" w:type="dxa"/>
          </w:tcPr>
          <w:p w14:paraId="576C7583" w14:textId="77777777" w:rsidR="00DC30A3" w:rsidRDefault="00DC30A3" w:rsidP="009D605D">
            <w:pPr>
              <w:rPr>
                <w:rFonts w:cs="Times New Roman"/>
                <w:sz w:val="20"/>
                <w:szCs w:val="20"/>
              </w:rPr>
            </w:pPr>
          </w:p>
        </w:tc>
        <w:tc>
          <w:tcPr>
            <w:tcW w:w="3984" w:type="dxa"/>
          </w:tcPr>
          <w:p w14:paraId="76E5027F" w14:textId="77777777" w:rsidR="00DC30A3" w:rsidRDefault="00DC30A3" w:rsidP="009D605D">
            <w:pPr>
              <w:rPr>
                <w:rFonts w:cs="Times New Roman"/>
                <w:sz w:val="20"/>
                <w:szCs w:val="20"/>
              </w:rPr>
            </w:pPr>
            <w:r>
              <w:rPr>
                <w:rFonts w:cs="Times New Roman"/>
                <w:sz w:val="20"/>
                <w:szCs w:val="20"/>
              </w:rPr>
              <w:t>Error de selección (práctica)</w:t>
            </w:r>
          </w:p>
          <w:p w14:paraId="4A9DBD8B" w14:textId="77777777" w:rsidR="00DC30A3" w:rsidRDefault="00DC30A3" w:rsidP="00DC30A3">
            <w:pPr>
              <w:pStyle w:val="ListParagraph"/>
              <w:numPr>
                <w:ilvl w:val="0"/>
                <w:numId w:val="30"/>
              </w:numPr>
              <w:spacing w:after="0" w:line="240" w:lineRule="auto"/>
              <w:rPr>
                <w:rFonts w:cs="Times New Roman"/>
                <w:sz w:val="20"/>
                <w:szCs w:val="20"/>
              </w:rPr>
            </w:pPr>
            <w:r>
              <w:rPr>
                <w:rFonts w:cs="Times New Roman"/>
                <w:sz w:val="20"/>
                <w:szCs w:val="20"/>
              </w:rPr>
              <w:t>El usuario seleciona una práctica no deseada.</w:t>
            </w:r>
          </w:p>
          <w:p w14:paraId="207D5DA2" w14:textId="77777777" w:rsidR="00DC30A3" w:rsidRDefault="00DC30A3" w:rsidP="00DC30A3">
            <w:pPr>
              <w:pStyle w:val="ListParagraph"/>
              <w:numPr>
                <w:ilvl w:val="0"/>
                <w:numId w:val="30"/>
              </w:numPr>
              <w:spacing w:after="0" w:line="240" w:lineRule="auto"/>
              <w:rPr>
                <w:rFonts w:cs="Times New Roman"/>
                <w:sz w:val="20"/>
                <w:szCs w:val="20"/>
              </w:rPr>
            </w:pPr>
            <w:r>
              <w:rPr>
                <w:rFonts w:cs="Times New Roman"/>
                <w:sz w:val="20"/>
                <w:szCs w:val="20"/>
              </w:rPr>
              <w:t>El usuario regresa al menú de prácticas.</w:t>
            </w:r>
          </w:p>
          <w:p w14:paraId="047DC50E" w14:textId="77777777" w:rsidR="00DC30A3" w:rsidRPr="007A4B11" w:rsidRDefault="00DC30A3" w:rsidP="00DC30A3">
            <w:pPr>
              <w:pStyle w:val="ListParagraph"/>
              <w:numPr>
                <w:ilvl w:val="0"/>
                <w:numId w:val="30"/>
              </w:numPr>
              <w:spacing w:after="0" w:line="240" w:lineRule="auto"/>
              <w:rPr>
                <w:rFonts w:cs="Times New Roman"/>
                <w:sz w:val="20"/>
                <w:szCs w:val="20"/>
              </w:rPr>
            </w:pPr>
            <w:r>
              <w:rPr>
                <w:rFonts w:cs="Times New Roman"/>
                <w:sz w:val="20"/>
                <w:szCs w:val="20"/>
              </w:rPr>
              <w:t>El usuario selecciona la práctica deseada.</w:t>
            </w:r>
          </w:p>
        </w:tc>
      </w:tr>
      <w:tr w:rsidR="00DC30A3" w:rsidRPr="001871E3" w14:paraId="329708E5" w14:textId="77777777" w:rsidTr="009D605D">
        <w:tc>
          <w:tcPr>
            <w:tcW w:w="4124" w:type="dxa"/>
          </w:tcPr>
          <w:p w14:paraId="7DC7714F" w14:textId="77777777" w:rsidR="00DC30A3" w:rsidRDefault="00DC30A3" w:rsidP="009D605D">
            <w:pPr>
              <w:rPr>
                <w:rFonts w:cs="Times New Roman"/>
                <w:sz w:val="20"/>
                <w:szCs w:val="20"/>
              </w:rPr>
            </w:pPr>
            <w:r>
              <w:rPr>
                <w:rFonts w:cs="Times New Roman"/>
                <w:sz w:val="20"/>
                <w:szCs w:val="20"/>
              </w:rPr>
              <w:t>Flujo alternativo 3</w:t>
            </w:r>
          </w:p>
        </w:tc>
        <w:tc>
          <w:tcPr>
            <w:tcW w:w="3984" w:type="dxa"/>
          </w:tcPr>
          <w:p w14:paraId="6752E0E7" w14:textId="77777777" w:rsidR="00DC30A3" w:rsidRDefault="00DC30A3" w:rsidP="009D605D">
            <w:pPr>
              <w:rPr>
                <w:rFonts w:cs="Times New Roman"/>
                <w:sz w:val="20"/>
                <w:szCs w:val="20"/>
              </w:rPr>
            </w:pPr>
            <w:r>
              <w:rPr>
                <w:rFonts w:cs="Times New Roman"/>
                <w:sz w:val="20"/>
                <w:szCs w:val="20"/>
              </w:rPr>
              <w:t>Error de selección (paso)</w:t>
            </w:r>
          </w:p>
          <w:p w14:paraId="718AEBD6" w14:textId="77777777" w:rsidR="00DC30A3" w:rsidRDefault="00DC30A3" w:rsidP="00DC30A3">
            <w:pPr>
              <w:pStyle w:val="ListParagraph"/>
              <w:numPr>
                <w:ilvl w:val="0"/>
                <w:numId w:val="30"/>
              </w:numPr>
              <w:spacing w:after="0" w:line="240" w:lineRule="auto"/>
              <w:rPr>
                <w:rFonts w:cs="Times New Roman"/>
                <w:sz w:val="20"/>
                <w:szCs w:val="20"/>
              </w:rPr>
            </w:pPr>
            <w:r>
              <w:rPr>
                <w:rFonts w:cs="Times New Roman"/>
                <w:sz w:val="20"/>
                <w:szCs w:val="20"/>
              </w:rPr>
              <w:t>El usuario seleciona un paso no deseado.</w:t>
            </w:r>
          </w:p>
          <w:p w14:paraId="79865C7C" w14:textId="77777777" w:rsidR="00DC30A3" w:rsidRPr="0034698A" w:rsidRDefault="00DC30A3" w:rsidP="00DC30A3">
            <w:pPr>
              <w:pStyle w:val="ListParagraph"/>
              <w:numPr>
                <w:ilvl w:val="0"/>
                <w:numId w:val="30"/>
              </w:numPr>
              <w:spacing w:after="0" w:line="240" w:lineRule="auto"/>
              <w:rPr>
                <w:rFonts w:cs="Times New Roman"/>
                <w:sz w:val="20"/>
                <w:szCs w:val="20"/>
              </w:rPr>
            </w:pPr>
            <w:r>
              <w:rPr>
                <w:rFonts w:cs="Times New Roman"/>
                <w:sz w:val="20"/>
                <w:szCs w:val="20"/>
              </w:rPr>
              <w:t>El usuario selecciona el paso deseado de la lista de modelos.</w:t>
            </w:r>
          </w:p>
        </w:tc>
      </w:tr>
      <w:tr w:rsidR="00DC30A3" w:rsidRPr="001871E3" w14:paraId="4680FA28" w14:textId="77777777" w:rsidTr="009D605D">
        <w:tc>
          <w:tcPr>
            <w:tcW w:w="4124" w:type="dxa"/>
          </w:tcPr>
          <w:p w14:paraId="673CF8CE" w14:textId="77777777" w:rsidR="00DC30A3" w:rsidRPr="001871E3" w:rsidRDefault="00DC30A3" w:rsidP="009D605D">
            <w:pPr>
              <w:rPr>
                <w:rFonts w:cs="Times New Roman"/>
                <w:sz w:val="20"/>
                <w:szCs w:val="20"/>
              </w:rPr>
            </w:pPr>
            <w:r w:rsidRPr="001871E3">
              <w:rPr>
                <w:rFonts w:cs="Times New Roman"/>
                <w:sz w:val="20"/>
                <w:szCs w:val="20"/>
              </w:rPr>
              <w:t>Suposiciones</w:t>
            </w:r>
          </w:p>
        </w:tc>
        <w:tc>
          <w:tcPr>
            <w:tcW w:w="3984" w:type="dxa"/>
          </w:tcPr>
          <w:p w14:paraId="2921D8D8" w14:textId="77777777" w:rsidR="00DC30A3" w:rsidRDefault="00DC30A3" w:rsidP="00DC30A3">
            <w:pPr>
              <w:pStyle w:val="ListParagraph"/>
              <w:numPr>
                <w:ilvl w:val="0"/>
                <w:numId w:val="25"/>
              </w:numPr>
              <w:spacing w:after="0" w:line="240" w:lineRule="auto"/>
              <w:rPr>
                <w:rFonts w:cs="Times New Roman"/>
                <w:sz w:val="20"/>
                <w:szCs w:val="20"/>
              </w:rPr>
            </w:pPr>
            <w:r>
              <w:rPr>
                <w:rFonts w:cs="Times New Roman"/>
                <w:sz w:val="20"/>
                <w:szCs w:val="20"/>
              </w:rPr>
              <w:t>El dispositivo móvil cuenta con SO Android.</w:t>
            </w:r>
          </w:p>
          <w:p w14:paraId="1288A06D" w14:textId="77777777" w:rsidR="00DC30A3" w:rsidRDefault="00DC30A3" w:rsidP="00DC30A3">
            <w:pPr>
              <w:pStyle w:val="ListParagraph"/>
              <w:numPr>
                <w:ilvl w:val="0"/>
                <w:numId w:val="25"/>
              </w:numPr>
              <w:spacing w:after="0" w:line="240" w:lineRule="auto"/>
              <w:rPr>
                <w:rFonts w:cs="Times New Roman"/>
                <w:sz w:val="20"/>
                <w:szCs w:val="20"/>
              </w:rPr>
            </w:pPr>
            <w:r>
              <w:rPr>
                <w:rFonts w:cs="Times New Roman"/>
                <w:sz w:val="20"/>
                <w:szCs w:val="20"/>
              </w:rPr>
              <w:t>El dispositivo cuenta con los requisitos mínimos para el funcionamiento de la aplicación.</w:t>
            </w:r>
          </w:p>
          <w:p w14:paraId="1E7F33CA" w14:textId="77777777" w:rsidR="00DC30A3" w:rsidRDefault="00DC30A3" w:rsidP="00DC30A3">
            <w:pPr>
              <w:pStyle w:val="ListParagraph"/>
              <w:numPr>
                <w:ilvl w:val="0"/>
                <w:numId w:val="25"/>
              </w:numPr>
              <w:spacing w:after="0" w:line="240" w:lineRule="auto"/>
              <w:rPr>
                <w:rFonts w:cs="Times New Roman"/>
                <w:sz w:val="20"/>
                <w:szCs w:val="20"/>
              </w:rPr>
            </w:pPr>
            <w:r>
              <w:rPr>
                <w:rFonts w:cs="Times New Roman"/>
                <w:sz w:val="20"/>
                <w:szCs w:val="20"/>
              </w:rPr>
              <w:t>Se establece conexión bluetooth entre el dispositivo móvil del usuario y el dispositivo de proyección.</w:t>
            </w:r>
          </w:p>
          <w:p w14:paraId="10F29D15" w14:textId="77777777" w:rsidR="00DC30A3" w:rsidRPr="00C011F1" w:rsidRDefault="00DC30A3" w:rsidP="00DC30A3">
            <w:pPr>
              <w:pStyle w:val="ListParagraph"/>
              <w:numPr>
                <w:ilvl w:val="0"/>
                <w:numId w:val="25"/>
              </w:numPr>
              <w:spacing w:after="0" w:line="240" w:lineRule="auto"/>
              <w:rPr>
                <w:rFonts w:cs="Times New Roman"/>
                <w:sz w:val="20"/>
                <w:szCs w:val="20"/>
              </w:rPr>
            </w:pPr>
            <w:r>
              <w:rPr>
                <w:rFonts w:cs="Times New Roman"/>
                <w:sz w:val="20"/>
                <w:szCs w:val="20"/>
              </w:rPr>
              <w:t>El usuario debe de contar con conexión a internet para la sesión de práctica.</w:t>
            </w:r>
          </w:p>
        </w:tc>
      </w:tr>
    </w:tbl>
    <w:p w14:paraId="5D09ADF7" w14:textId="77777777" w:rsidR="00C6708E" w:rsidRDefault="00C6708E" w:rsidP="00C6708E">
      <w:pPr>
        <w:ind w:left="720"/>
        <w:rPr>
          <w:rFonts w:cs="Times New Roman"/>
        </w:rPr>
      </w:pPr>
    </w:p>
    <w:p w14:paraId="2E1D04AA" w14:textId="021FABFE" w:rsidR="00F93618" w:rsidRDefault="00F93618" w:rsidP="00F93618">
      <w:pPr>
        <w:pStyle w:val="Caption"/>
        <w:keepNext/>
      </w:pPr>
      <w:bookmarkStart w:id="259" w:name="_Toc153454234"/>
      <w:r>
        <w:t xml:space="preserve">Tabla </w:t>
      </w:r>
      <w:r>
        <w:fldChar w:fldCharType="begin"/>
      </w:r>
      <w:r>
        <w:instrText xml:space="preserve"> SEQ Tabla \* ARABIC </w:instrText>
      </w:r>
      <w:r>
        <w:fldChar w:fldCharType="separate"/>
      </w:r>
      <w:r w:rsidR="00553F75">
        <w:rPr>
          <w:noProof/>
        </w:rPr>
        <w:t>47</w:t>
      </w:r>
      <w:r>
        <w:fldChar w:fldCharType="end"/>
      </w:r>
      <w:r>
        <w:t xml:space="preserve">: </w:t>
      </w:r>
      <w:r w:rsidRPr="00693C6F">
        <w:t>CU-00</w:t>
      </w:r>
      <w:r>
        <w:t>5</w:t>
      </w:r>
      <w:bookmarkEnd w:id="259"/>
    </w:p>
    <w:tbl>
      <w:tblPr>
        <w:tblStyle w:val="TableGrid"/>
        <w:tblW w:w="0" w:type="auto"/>
        <w:tblInd w:w="720" w:type="dxa"/>
        <w:tblLook w:val="04A0" w:firstRow="1" w:lastRow="0" w:firstColumn="1" w:lastColumn="0" w:noHBand="0" w:noVBand="1"/>
      </w:tblPr>
      <w:tblGrid>
        <w:gridCol w:w="4124"/>
        <w:gridCol w:w="3984"/>
      </w:tblGrid>
      <w:tr w:rsidR="00DC30A3" w:rsidRPr="001871E3" w14:paraId="2A484F38" w14:textId="77777777" w:rsidTr="009D605D">
        <w:tc>
          <w:tcPr>
            <w:tcW w:w="8108" w:type="dxa"/>
            <w:gridSpan w:val="2"/>
          </w:tcPr>
          <w:p w14:paraId="5763C9FA" w14:textId="77777777" w:rsidR="00DC30A3" w:rsidRPr="001871E3" w:rsidRDefault="00DC30A3" w:rsidP="009D605D">
            <w:pPr>
              <w:jc w:val="center"/>
              <w:rPr>
                <w:rFonts w:cs="Times New Roman"/>
                <w:sz w:val="20"/>
                <w:szCs w:val="20"/>
              </w:rPr>
            </w:pPr>
            <w:r>
              <w:rPr>
                <w:rFonts w:cs="Times New Roman"/>
                <w:sz w:val="20"/>
                <w:szCs w:val="20"/>
              </w:rPr>
              <w:t>CU-005</w:t>
            </w:r>
          </w:p>
        </w:tc>
      </w:tr>
      <w:tr w:rsidR="00DC30A3" w:rsidRPr="001871E3" w14:paraId="172AFE77" w14:textId="77777777" w:rsidTr="009D605D">
        <w:tc>
          <w:tcPr>
            <w:tcW w:w="4124" w:type="dxa"/>
          </w:tcPr>
          <w:p w14:paraId="3313D131" w14:textId="77777777" w:rsidR="00DC30A3" w:rsidRPr="001871E3" w:rsidRDefault="00DC30A3" w:rsidP="009D605D">
            <w:pPr>
              <w:rPr>
                <w:rFonts w:cs="Times New Roman"/>
                <w:sz w:val="20"/>
                <w:szCs w:val="20"/>
              </w:rPr>
            </w:pPr>
            <w:r w:rsidRPr="001871E3">
              <w:rPr>
                <w:rFonts w:cs="Times New Roman"/>
                <w:sz w:val="20"/>
                <w:szCs w:val="20"/>
              </w:rPr>
              <w:t>Nombre</w:t>
            </w:r>
          </w:p>
        </w:tc>
        <w:tc>
          <w:tcPr>
            <w:tcW w:w="3984" w:type="dxa"/>
          </w:tcPr>
          <w:p w14:paraId="1A4D00F9" w14:textId="77777777" w:rsidR="00DC30A3" w:rsidRPr="001871E3" w:rsidRDefault="00DC30A3" w:rsidP="009D605D">
            <w:pPr>
              <w:rPr>
                <w:rFonts w:cs="Times New Roman"/>
                <w:sz w:val="20"/>
                <w:szCs w:val="20"/>
              </w:rPr>
            </w:pPr>
            <w:r>
              <w:rPr>
                <w:rFonts w:cs="Times New Roman"/>
                <w:sz w:val="20"/>
                <w:szCs w:val="20"/>
              </w:rPr>
              <w:t>Administración de usuarios</w:t>
            </w:r>
          </w:p>
        </w:tc>
      </w:tr>
      <w:tr w:rsidR="00DC30A3" w:rsidRPr="001871E3" w14:paraId="66512877" w14:textId="77777777" w:rsidTr="009D605D">
        <w:tc>
          <w:tcPr>
            <w:tcW w:w="4124" w:type="dxa"/>
          </w:tcPr>
          <w:p w14:paraId="6770E2EF" w14:textId="77777777" w:rsidR="00DC30A3" w:rsidRPr="001871E3" w:rsidRDefault="00DC30A3" w:rsidP="009D605D">
            <w:pPr>
              <w:rPr>
                <w:rFonts w:cs="Times New Roman"/>
                <w:sz w:val="20"/>
                <w:szCs w:val="20"/>
              </w:rPr>
            </w:pPr>
            <w:r w:rsidRPr="001871E3">
              <w:rPr>
                <w:rFonts w:cs="Times New Roman"/>
                <w:sz w:val="20"/>
                <w:szCs w:val="20"/>
              </w:rPr>
              <w:t>Actor participante</w:t>
            </w:r>
          </w:p>
        </w:tc>
        <w:tc>
          <w:tcPr>
            <w:tcW w:w="3984" w:type="dxa"/>
          </w:tcPr>
          <w:p w14:paraId="70BEE481" w14:textId="77777777" w:rsidR="00DC30A3" w:rsidRPr="001871E3" w:rsidRDefault="00DC30A3" w:rsidP="009D605D">
            <w:pPr>
              <w:rPr>
                <w:rFonts w:cs="Times New Roman"/>
                <w:sz w:val="20"/>
                <w:szCs w:val="20"/>
              </w:rPr>
            </w:pPr>
            <w:r>
              <w:rPr>
                <w:rFonts w:cs="Times New Roman"/>
                <w:sz w:val="20"/>
                <w:szCs w:val="20"/>
              </w:rPr>
              <w:t>Docentes y alumnos.</w:t>
            </w:r>
          </w:p>
        </w:tc>
      </w:tr>
      <w:tr w:rsidR="00DC30A3" w:rsidRPr="001871E3" w14:paraId="36BF3934" w14:textId="77777777" w:rsidTr="009D605D">
        <w:tc>
          <w:tcPr>
            <w:tcW w:w="4124" w:type="dxa"/>
          </w:tcPr>
          <w:p w14:paraId="528A43F5" w14:textId="77777777" w:rsidR="00DC30A3" w:rsidRPr="001871E3" w:rsidRDefault="00DC30A3" w:rsidP="009D605D">
            <w:pPr>
              <w:rPr>
                <w:rFonts w:cs="Times New Roman"/>
                <w:sz w:val="20"/>
                <w:szCs w:val="20"/>
              </w:rPr>
            </w:pPr>
            <w:r w:rsidRPr="001871E3">
              <w:rPr>
                <w:rFonts w:cs="Times New Roman"/>
                <w:sz w:val="20"/>
                <w:szCs w:val="20"/>
              </w:rPr>
              <w:t>Objetivo</w:t>
            </w:r>
          </w:p>
        </w:tc>
        <w:tc>
          <w:tcPr>
            <w:tcW w:w="3984" w:type="dxa"/>
          </w:tcPr>
          <w:p w14:paraId="1D5DE8F8" w14:textId="77777777" w:rsidR="00DC30A3" w:rsidRPr="001871E3" w:rsidRDefault="00DC30A3" w:rsidP="009D605D">
            <w:pPr>
              <w:rPr>
                <w:rFonts w:cs="Times New Roman"/>
                <w:sz w:val="20"/>
                <w:szCs w:val="20"/>
              </w:rPr>
            </w:pPr>
            <w:r>
              <w:rPr>
                <w:rFonts w:cs="Times New Roman"/>
                <w:sz w:val="20"/>
                <w:szCs w:val="20"/>
              </w:rPr>
              <w:t>Poder administrar el tipo de usuario en las sesiones prácticas.</w:t>
            </w:r>
          </w:p>
        </w:tc>
      </w:tr>
      <w:tr w:rsidR="00DC30A3" w:rsidRPr="001871E3" w14:paraId="6CB31C93" w14:textId="77777777" w:rsidTr="009D605D">
        <w:tc>
          <w:tcPr>
            <w:tcW w:w="4124" w:type="dxa"/>
          </w:tcPr>
          <w:p w14:paraId="610241D3" w14:textId="77777777" w:rsidR="00DC30A3" w:rsidRPr="001871E3" w:rsidRDefault="00DC30A3" w:rsidP="009D605D">
            <w:pPr>
              <w:rPr>
                <w:rFonts w:cs="Times New Roman"/>
                <w:sz w:val="20"/>
                <w:szCs w:val="20"/>
              </w:rPr>
            </w:pPr>
            <w:r w:rsidRPr="001871E3">
              <w:rPr>
                <w:rFonts w:cs="Times New Roman"/>
                <w:sz w:val="20"/>
                <w:szCs w:val="20"/>
              </w:rPr>
              <w:t>Disparador</w:t>
            </w:r>
          </w:p>
        </w:tc>
        <w:tc>
          <w:tcPr>
            <w:tcW w:w="3984" w:type="dxa"/>
          </w:tcPr>
          <w:p w14:paraId="2EA435DD" w14:textId="77777777" w:rsidR="00DC30A3" w:rsidRPr="001871E3" w:rsidRDefault="00DC30A3" w:rsidP="009D605D">
            <w:pPr>
              <w:rPr>
                <w:rFonts w:cs="Times New Roman"/>
                <w:sz w:val="20"/>
                <w:szCs w:val="20"/>
              </w:rPr>
            </w:pPr>
            <w:r>
              <w:rPr>
                <w:rFonts w:cs="Times New Roman"/>
                <w:sz w:val="20"/>
                <w:szCs w:val="20"/>
              </w:rPr>
              <w:t>Seleccionar modo práctica.</w:t>
            </w:r>
          </w:p>
        </w:tc>
      </w:tr>
      <w:tr w:rsidR="00DC30A3" w:rsidRPr="001871E3" w14:paraId="271DDBD8" w14:textId="77777777" w:rsidTr="009D605D">
        <w:tc>
          <w:tcPr>
            <w:tcW w:w="4124" w:type="dxa"/>
          </w:tcPr>
          <w:p w14:paraId="2E5C2392" w14:textId="77777777" w:rsidR="00DC30A3" w:rsidRPr="001871E3" w:rsidRDefault="00DC30A3" w:rsidP="009D605D">
            <w:pPr>
              <w:rPr>
                <w:rFonts w:cs="Times New Roman"/>
                <w:sz w:val="20"/>
                <w:szCs w:val="20"/>
              </w:rPr>
            </w:pPr>
            <w:r w:rsidRPr="001871E3">
              <w:rPr>
                <w:rFonts w:cs="Times New Roman"/>
                <w:sz w:val="20"/>
                <w:szCs w:val="20"/>
              </w:rPr>
              <w:t>Precondición</w:t>
            </w:r>
          </w:p>
        </w:tc>
        <w:tc>
          <w:tcPr>
            <w:tcW w:w="3984" w:type="dxa"/>
          </w:tcPr>
          <w:p w14:paraId="1FCD6EBC" w14:textId="77777777" w:rsidR="00DC30A3" w:rsidRPr="001871E3" w:rsidRDefault="00DC30A3" w:rsidP="009D605D">
            <w:pPr>
              <w:rPr>
                <w:rFonts w:cs="Times New Roman"/>
                <w:sz w:val="20"/>
                <w:szCs w:val="20"/>
              </w:rPr>
            </w:pPr>
            <w:r>
              <w:rPr>
                <w:rFonts w:cs="Times New Roman"/>
                <w:sz w:val="20"/>
                <w:szCs w:val="20"/>
              </w:rPr>
              <w:t>Seleccionar algún tipo de usuario.</w:t>
            </w:r>
          </w:p>
        </w:tc>
      </w:tr>
      <w:tr w:rsidR="00DC30A3" w:rsidRPr="001871E3" w14:paraId="6E1C78E4" w14:textId="77777777" w:rsidTr="009D605D">
        <w:tc>
          <w:tcPr>
            <w:tcW w:w="4124" w:type="dxa"/>
          </w:tcPr>
          <w:p w14:paraId="3F87B420" w14:textId="77777777" w:rsidR="00DC30A3" w:rsidRPr="001871E3" w:rsidRDefault="00DC30A3" w:rsidP="009D605D">
            <w:pPr>
              <w:rPr>
                <w:rFonts w:cs="Times New Roman"/>
                <w:sz w:val="20"/>
                <w:szCs w:val="20"/>
              </w:rPr>
            </w:pPr>
            <w:r w:rsidRPr="001871E3">
              <w:rPr>
                <w:rFonts w:cs="Times New Roman"/>
                <w:sz w:val="20"/>
                <w:szCs w:val="20"/>
              </w:rPr>
              <w:t>Postcondición</w:t>
            </w:r>
          </w:p>
        </w:tc>
        <w:tc>
          <w:tcPr>
            <w:tcW w:w="3984" w:type="dxa"/>
          </w:tcPr>
          <w:p w14:paraId="5416147A" w14:textId="77777777" w:rsidR="00DC30A3" w:rsidRPr="001871E3" w:rsidRDefault="00DC30A3" w:rsidP="009D605D">
            <w:pPr>
              <w:rPr>
                <w:rFonts w:cs="Times New Roman"/>
                <w:sz w:val="20"/>
                <w:szCs w:val="20"/>
              </w:rPr>
            </w:pPr>
            <w:r>
              <w:rPr>
                <w:rFonts w:cs="Times New Roman"/>
                <w:sz w:val="20"/>
                <w:szCs w:val="20"/>
              </w:rPr>
              <w:t>Se administra el docente responsable de dirigir una sesión y los alumnos que conforman la visualización de la sesión.</w:t>
            </w:r>
          </w:p>
        </w:tc>
      </w:tr>
      <w:tr w:rsidR="00DC30A3" w:rsidRPr="001871E3" w14:paraId="6A1305AA" w14:textId="77777777" w:rsidTr="009D605D">
        <w:tc>
          <w:tcPr>
            <w:tcW w:w="4124" w:type="dxa"/>
          </w:tcPr>
          <w:p w14:paraId="5556A43C" w14:textId="77777777" w:rsidR="00DC30A3" w:rsidRPr="001871E3" w:rsidRDefault="00DC30A3" w:rsidP="009D605D">
            <w:pPr>
              <w:rPr>
                <w:rFonts w:cs="Times New Roman"/>
                <w:sz w:val="20"/>
                <w:szCs w:val="20"/>
              </w:rPr>
            </w:pPr>
            <w:r w:rsidRPr="001871E3">
              <w:rPr>
                <w:rFonts w:cs="Times New Roman"/>
                <w:sz w:val="20"/>
                <w:szCs w:val="20"/>
              </w:rPr>
              <w:t>Flujo básico</w:t>
            </w:r>
            <w:r>
              <w:rPr>
                <w:rFonts w:cs="Times New Roman"/>
                <w:sz w:val="20"/>
                <w:szCs w:val="20"/>
              </w:rPr>
              <w:t xml:space="preserve"> 1</w:t>
            </w:r>
          </w:p>
        </w:tc>
        <w:tc>
          <w:tcPr>
            <w:tcW w:w="3984" w:type="dxa"/>
          </w:tcPr>
          <w:p w14:paraId="77E770BA" w14:textId="77777777" w:rsidR="00DC30A3" w:rsidRDefault="00DC30A3" w:rsidP="009D605D">
            <w:pPr>
              <w:rPr>
                <w:rFonts w:cs="Times New Roman"/>
                <w:sz w:val="20"/>
                <w:szCs w:val="20"/>
              </w:rPr>
            </w:pPr>
            <w:r>
              <w:rPr>
                <w:rFonts w:cs="Times New Roman"/>
                <w:sz w:val="20"/>
                <w:szCs w:val="20"/>
              </w:rPr>
              <w:t>Docente</w:t>
            </w:r>
          </w:p>
          <w:p w14:paraId="04DC9519" w14:textId="77777777" w:rsidR="00DC30A3" w:rsidRDefault="00DC30A3" w:rsidP="00DC30A3">
            <w:pPr>
              <w:pStyle w:val="ListParagraph"/>
              <w:numPr>
                <w:ilvl w:val="0"/>
                <w:numId w:val="26"/>
              </w:numPr>
              <w:spacing w:after="0" w:line="240" w:lineRule="auto"/>
              <w:rPr>
                <w:rFonts w:cs="Times New Roman"/>
                <w:sz w:val="20"/>
                <w:szCs w:val="20"/>
              </w:rPr>
            </w:pPr>
            <w:r>
              <w:rPr>
                <w:rFonts w:cs="Times New Roman"/>
                <w:sz w:val="20"/>
                <w:szCs w:val="20"/>
              </w:rPr>
              <w:t>El usuario inicia la aplicación.</w:t>
            </w:r>
          </w:p>
          <w:p w14:paraId="1D50876C" w14:textId="77777777" w:rsidR="00DC30A3" w:rsidRDefault="00DC30A3" w:rsidP="00DC30A3">
            <w:pPr>
              <w:pStyle w:val="ListParagraph"/>
              <w:numPr>
                <w:ilvl w:val="0"/>
                <w:numId w:val="26"/>
              </w:numPr>
              <w:spacing w:after="0" w:line="240" w:lineRule="auto"/>
              <w:rPr>
                <w:rFonts w:cs="Times New Roman"/>
                <w:sz w:val="20"/>
                <w:szCs w:val="20"/>
              </w:rPr>
            </w:pPr>
            <w:r>
              <w:rPr>
                <w:rFonts w:cs="Times New Roman"/>
                <w:sz w:val="20"/>
                <w:szCs w:val="20"/>
              </w:rPr>
              <w:t>El usuario selecciona la modalidad práctica.</w:t>
            </w:r>
          </w:p>
          <w:p w14:paraId="3567FB93" w14:textId="77777777" w:rsidR="00DC30A3" w:rsidRDefault="00DC30A3" w:rsidP="00DC30A3">
            <w:pPr>
              <w:pStyle w:val="ListParagraph"/>
              <w:numPr>
                <w:ilvl w:val="0"/>
                <w:numId w:val="26"/>
              </w:numPr>
              <w:spacing w:after="0" w:line="240" w:lineRule="auto"/>
              <w:rPr>
                <w:rFonts w:cs="Times New Roman"/>
                <w:sz w:val="20"/>
                <w:szCs w:val="20"/>
              </w:rPr>
            </w:pPr>
            <w:r>
              <w:rPr>
                <w:rFonts w:cs="Times New Roman"/>
                <w:sz w:val="20"/>
                <w:szCs w:val="20"/>
              </w:rPr>
              <w:t>El usuario selecciona el tipo de usuario docente.</w:t>
            </w:r>
          </w:p>
          <w:p w14:paraId="712AF8DC" w14:textId="77777777" w:rsidR="00DC30A3" w:rsidRDefault="00DC30A3" w:rsidP="00DC30A3">
            <w:pPr>
              <w:pStyle w:val="ListParagraph"/>
              <w:numPr>
                <w:ilvl w:val="0"/>
                <w:numId w:val="26"/>
              </w:numPr>
              <w:spacing w:after="0" w:line="240" w:lineRule="auto"/>
              <w:rPr>
                <w:rFonts w:cs="Times New Roman"/>
                <w:sz w:val="20"/>
                <w:szCs w:val="20"/>
              </w:rPr>
            </w:pPr>
            <w:r>
              <w:rPr>
                <w:rFonts w:cs="Times New Roman"/>
                <w:sz w:val="20"/>
                <w:szCs w:val="20"/>
              </w:rPr>
              <w:t>El usuario selecciona alguna práctica en función a sus necesidades.</w:t>
            </w:r>
          </w:p>
          <w:p w14:paraId="189A148C" w14:textId="77777777" w:rsidR="00DC30A3" w:rsidRPr="00071419" w:rsidRDefault="00DC30A3" w:rsidP="00DC30A3">
            <w:pPr>
              <w:pStyle w:val="ListParagraph"/>
              <w:numPr>
                <w:ilvl w:val="0"/>
                <w:numId w:val="26"/>
              </w:numPr>
              <w:spacing w:after="0" w:line="240" w:lineRule="auto"/>
              <w:rPr>
                <w:rFonts w:cs="Times New Roman"/>
                <w:sz w:val="20"/>
                <w:szCs w:val="20"/>
              </w:rPr>
            </w:pPr>
            <w:r>
              <w:rPr>
                <w:rFonts w:cs="Times New Roman"/>
                <w:sz w:val="20"/>
                <w:szCs w:val="20"/>
              </w:rPr>
              <w:t>El usuario comparte el código para sincronización de sesión.</w:t>
            </w:r>
          </w:p>
        </w:tc>
      </w:tr>
      <w:tr w:rsidR="00DC30A3" w:rsidRPr="001871E3" w14:paraId="03B3B5FF" w14:textId="77777777" w:rsidTr="009D605D">
        <w:tc>
          <w:tcPr>
            <w:tcW w:w="4124" w:type="dxa"/>
          </w:tcPr>
          <w:p w14:paraId="76CD3D8C" w14:textId="77777777" w:rsidR="00DC30A3" w:rsidRPr="001871E3" w:rsidRDefault="00DC30A3" w:rsidP="009D605D">
            <w:pPr>
              <w:rPr>
                <w:rFonts w:cs="Times New Roman"/>
                <w:sz w:val="20"/>
                <w:szCs w:val="20"/>
              </w:rPr>
            </w:pPr>
            <w:r>
              <w:rPr>
                <w:rFonts w:cs="Times New Roman"/>
                <w:sz w:val="20"/>
                <w:szCs w:val="20"/>
              </w:rPr>
              <w:t>Flujo básico 2</w:t>
            </w:r>
          </w:p>
        </w:tc>
        <w:tc>
          <w:tcPr>
            <w:tcW w:w="3984" w:type="dxa"/>
          </w:tcPr>
          <w:p w14:paraId="3ABF0830" w14:textId="77777777" w:rsidR="00DC30A3" w:rsidRDefault="00DC30A3" w:rsidP="009D605D">
            <w:pPr>
              <w:rPr>
                <w:rFonts w:cs="Times New Roman"/>
                <w:sz w:val="20"/>
                <w:szCs w:val="20"/>
              </w:rPr>
            </w:pPr>
            <w:r>
              <w:rPr>
                <w:rFonts w:cs="Times New Roman"/>
                <w:sz w:val="20"/>
                <w:szCs w:val="20"/>
              </w:rPr>
              <w:t>Alumno</w:t>
            </w:r>
          </w:p>
          <w:p w14:paraId="4DA9FBAB" w14:textId="77777777" w:rsidR="00DC30A3" w:rsidRDefault="00DC30A3" w:rsidP="00DC30A3">
            <w:pPr>
              <w:pStyle w:val="ListParagraph"/>
              <w:numPr>
                <w:ilvl w:val="0"/>
                <w:numId w:val="32"/>
              </w:numPr>
              <w:spacing w:after="0" w:line="240" w:lineRule="auto"/>
              <w:rPr>
                <w:rFonts w:cs="Times New Roman"/>
                <w:sz w:val="20"/>
                <w:szCs w:val="20"/>
              </w:rPr>
            </w:pPr>
            <w:r>
              <w:rPr>
                <w:rFonts w:cs="Times New Roman"/>
                <w:sz w:val="20"/>
                <w:szCs w:val="20"/>
              </w:rPr>
              <w:t>El usuario inicia la aplicación</w:t>
            </w:r>
          </w:p>
          <w:p w14:paraId="0D28ADFC" w14:textId="77777777" w:rsidR="00DC30A3" w:rsidRDefault="00DC30A3" w:rsidP="00DC30A3">
            <w:pPr>
              <w:pStyle w:val="ListParagraph"/>
              <w:numPr>
                <w:ilvl w:val="0"/>
                <w:numId w:val="32"/>
              </w:numPr>
              <w:spacing w:after="0" w:line="240" w:lineRule="auto"/>
              <w:rPr>
                <w:rFonts w:cs="Times New Roman"/>
                <w:sz w:val="20"/>
                <w:szCs w:val="20"/>
              </w:rPr>
            </w:pPr>
            <w:r>
              <w:rPr>
                <w:rFonts w:cs="Times New Roman"/>
                <w:sz w:val="20"/>
                <w:szCs w:val="20"/>
              </w:rPr>
              <w:t>El usuario selecciona la modalidad práctica.</w:t>
            </w:r>
          </w:p>
          <w:p w14:paraId="6CA74E5F" w14:textId="77777777" w:rsidR="00DC30A3" w:rsidRDefault="00DC30A3" w:rsidP="00DC30A3">
            <w:pPr>
              <w:pStyle w:val="ListParagraph"/>
              <w:numPr>
                <w:ilvl w:val="0"/>
                <w:numId w:val="32"/>
              </w:numPr>
              <w:spacing w:after="0" w:line="240" w:lineRule="auto"/>
              <w:rPr>
                <w:rFonts w:cs="Times New Roman"/>
                <w:sz w:val="20"/>
                <w:szCs w:val="20"/>
              </w:rPr>
            </w:pPr>
            <w:r>
              <w:rPr>
                <w:rFonts w:cs="Times New Roman"/>
                <w:sz w:val="20"/>
                <w:szCs w:val="20"/>
              </w:rPr>
              <w:t>El usuario selecciona el tipo de usuario alumno.</w:t>
            </w:r>
          </w:p>
          <w:p w14:paraId="69768AB2" w14:textId="77777777" w:rsidR="00DC30A3" w:rsidRPr="008C1059" w:rsidRDefault="00DC30A3" w:rsidP="00DC30A3">
            <w:pPr>
              <w:pStyle w:val="ListParagraph"/>
              <w:numPr>
                <w:ilvl w:val="0"/>
                <w:numId w:val="32"/>
              </w:numPr>
              <w:spacing w:after="0" w:line="240" w:lineRule="auto"/>
              <w:rPr>
                <w:rFonts w:cs="Times New Roman"/>
                <w:sz w:val="20"/>
                <w:szCs w:val="20"/>
              </w:rPr>
            </w:pPr>
            <w:r>
              <w:rPr>
                <w:rFonts w:cs="Times New Roman"/>
                <w:sz w:val="20"/>
                <w:szCs w:val="20"/>
              </w:rPr>
              <w:t>El usuario ingresa el código proporcionado por el docente.</w:t>
            </w:r>
          </w:p>
        </w:tc>
      </w:tr>
      <w:tr w:rsidR="00DC30A3" w:rsidRPr="001871E3" w14:paraId="6B02BB96" w14:textId="77777777" w:rsidTr="009D605D">
        <w:tc>
          <w:tcPr>
            <w:tcW w:w="4124" w:type="dxa"/>
          </w:tcPr>
          <w:p w14:paraId="20599742" w14:textId="77777777" w:rsidR="00DC30A3" w:rsidRDefault="00DC30A3" w:rsidP="009D605D">
            <w:pPr>
              <w:rPr>
                <w:rFonts w:cs="Times New Roman"/>
                <w:sz w:val="20"/>
                <w:szCs w:val="20"/>
              </w:rPr>
            </w:pPr>
            <w:r>
              <w:rPr>
                <w:rFonts w:cs="Times New Roman"/>
                <w:sz w:val="20"/>
                <w:szCs w:val="20"/>
              </w:rPr>
              <w:t>Flujo alternativo 1</w:t>
            </w:r>
          </w:p>
        </w:tc>
        <w:tc>
          <w:tcPr>
            <w:tcW w:w="3984" w:type="dxa"/>
          </w:tcPr>
          <w:p w14:paraId="280C8B7B" w14:textId="77777777" w:rsidR="00DC30A3" w:rsidRDefault="00DC30A3" w:rsidP="009D605D">
            <w:pPr>
              <w:rPr>
                <w:rFonts w:cs="Times New Roman"/>
                <w:sz w:val="20"/>
                <w:szCs w:val="20"/>
              </w:rPr>
            </w:pPr>
            <w:r>
              <w:rPr>
                <w:rFonts w:cs="Times New Roman"/>
                <w:sz w:val="20"/>
                <w:szCs w:val="20"/>
              </w:rPr>
              <w:t>Error del sistema al sincronizar sesión</w:t>
            </w:r>
          </w:p>
          <w:p w14:paraId="044FB29F" w14:textId="77777777" w:rsidR="00DC30A3" w:rsidRDefault="00DC30A3" w:rsidP="00DC30A3">
            <w:pPr>
              <w:pStyle w:val="ListParagraph"/>
              <w:numPr>
                <w:ilvl w:val="0"/>
                <w:numId w:val="29"/>
              </w:numPr>
              <w:spacing w:after="0" w:line="240" w:lineRule="auto"/>
              <w:rPr>
                <w:rFonts w:cs="Times New Roman"/>
                <w:sz w:val="20"/>
                <w:szCs w:val="20"/>
              </w:rPr>
            </w:pPr>
            <w:r>
              <w:rPr>
                <w:rFonts w:cs="Times New Roman"/>
                <w:sz w:val="20"/>
                <w:szCs w:val="20"/>
              </w:rPr>
              <w:t>Mensaje de error de sistema.</w:t>
            </w:r>
          </w:p>
          <w:p w14:paraId="00843570" w14:textId="77777777" w:rsidR="00DC30A3" w:rsidRPr="00182ED2" w:rsidRDefault="00DC30A3" w:rsidP="00DC30A3">
            <w:pPr>
              <w:pStyle w:val="ListParagraph"/>
              <w:numPr>
                <w:ilvl w:val="0"/>
                <w:numId w:val="29"/>
              </w:numPr>
              <w:spacing w:after="0" w:line="240" w:lineRule="auto"/>
              <w:rPr>
                <w:rFonts w:cs="Times New Roman"/>
                <w:sz w:val="20"/>
                <w:szCs w:val="20"/>
              </w:rPr>
            </w:pPr>
            <w:r>
              <w:rPr>
                <w:rFonts w:cs="Times New Roman"/>
                <w:sz w:val="20"/>
                <w:szCs w:val="20"/>
              </w:rPr>
              <w:t>Redireccionamiento a la ventana de ingreso de código de sincronización.</w:t>
            </w:r>
          </w:p>
        </w:tc>
      </w:tr>
      <w:tr w:rsidR="00DC30A3" w:rsidRPr="001871E3" w14:paraId="36945EE0" w14:textId="77777777" w:rsidTr="009D605D">
        <w:tc>
          <w:tcPr>
            <w:tcW w:w="4124" w:type="dxa"/>
          </w:tcPr>
          <w:p w14:paraId="62E368A5" w14:textId="77777777" w:rsidR="00DC30A3" w:rsidRDefault="00DC30A3" w:rsidP="009D605D">
            <w:pPr>
              <w:rPr>
                <w:rFonts w:cs="Times New Roman"/>
                <w:sz w:val="20"/>
                <w:szCs w:val="20"/>
              </w:rPr>
            </w:pPr>
          </w:p>
        </w:tc>
        <w:tc>
          <w:tcPr>
            <w:tcW w:w="3984" w:type="dxa"/>
          </w:tcPr>
          <w:p w14:paraId="4932709C" w14:textId="77777777" w:rsidR="00DC30A3" w:rsidRDefault="00DC30A3" w:rsidP="009D605D">
            <w:pPr>
              <w:rPr>
                <w:rFonts w:cs="Times New Roman"/>
                <w:sz w:val="20"/>
                <w:szCs w:val="20"/>
              </w:rPr>
            </w:pPr>
            <w:r>
              <w:rPr>
                <w:rFonts w:cs="Times New Roman"/>
                <w:sz w:val="20"/>
                <w:szCs w:val="20"/>
              </w:rPr>
              <w:t>Error al generar código de sincronización</w:t>
            </w:r>
          </w:p>
          <w:p w14:paraId="2F16F560" w14:textId="77777777" w:rsidR="00DC30A3" w:rsidRDefault="00DC30A3" w:rsidP="00DC30A3">
            <w:pPr>
              <w:pStyle w:val="ListParagraph"/>
              <w:numPr>
                <w:ilvl w:val="0"/>
                <w:numId w:val="30"/>
              </w:numPr>
              <w:spacing w:after="0" w:line="240" w:lineRule="auto"/>
              <w:rPr>
                <w:rFonts w:cs="Times New Roman"/>
                <w:sz w:val="20"/>
                <w:szCs w:val="20"/>
              </w:rPr>
            </w:pPr>
            <w:r>
              <w:rPr>
                <w:rFonts w:cs="Times New Roman"/>
                <w:sz w:val="20"/>
                <w:szCs w:val="20"/>
              </w:rPr>
              <w:t xml:space="preserve">Mensaje de error del sistema. </w:t>
            </w:r>
          </w:p>
          <w:p w14:paraId="1ED04283" w14:textId="77777777" w:rsidR="00DC30A3" w:rsidRPr="007A4B11" w:rsidRDefault="00DC30A3" w:rsidP="00DC30A3">
            <w:pPr>
              <w:pStyle w:val="ListParagraph"/>
              <w:numPr>
                <w:ilvl w:val="0"/>
                <w:numId w:val="30"/>
              </w:numPr>
              <w:spacing w:after="0" w:line="240" w:lineRule="auto"/>
              <w:rPr>
                <w:rFonts w:cs="Times New Roman"/>
                <w:sz w:val="20"/>
                <w:szCs w:val="20"/>
              </w:rPr>
            </w:pPr>
            <w:r>
              <w:rPr>
                <w:rFonts w:cs="Times New Roman"/>
                <w:sz w:val="20"/>
                <w:szCs w:val="20"/>
              </w:rPr>
              <w:t>Redireccionamiento al menú de selección de práctica.</w:t>
            </w:r>
          </w:p>
        </w:tc>
      </w:tr>
      <w:tr w:rsidR="00DC30A3" w:rsidRPr="001871E3" w14:paraId="127BF180" w14:textId="77777777" w:rsidTr="009D605D">
        <w:tc>
          <w:tcPr>
            <w:tcW w:w="4124" w:type="dxa"/>
          </w:tcPr>
          <w:p w14:paraId="7508958F" w14:textId="77777777" w:rsidR="00DC30A3" w:rsidRPr="001871E3" w:rsidRDefault="00DC30A3" w:rsidP="009D605D">
            <w:pPr>
              <w:rPr>
                <w:rFonts w:cs="Times New Roman"/>
                <w:sz w:val="20"/>
                <w:szCs w:val="20"/>
              </w:rPr>
            </w:pPr>
            <w:r w:rsidRPr="001871E3">
              <w:rPr>
                <w:rFonts w:cs="Times New Roman"/>
                <w:sz w:val="20"/>
                <w:szCs w:val="20"/>
              </w:rPr>
              <w:t>Suposiciones</w:t>
            </w:r>
          </w:p>
        </w:tc>
        <w:tc>
          <w:tcPr>
            <w:tcW w:w="3984" w:type="dxa"/>
          </w:tcPr>
          <w:p w14:paraId="655E7526" w14:textId="77777777" w:rsidR="00DC30A3" w:rsidRDefault="00DC30A3" w:rsidP="00DC30A3">
            <w:pPr>
              <w:pStyle w:val="ListParagraph"/>
              <w:numPr>
                <w:ilvl w:val="0"/>
                <w:numId w:val="25"/>
              </w:numPr>
              <w:spacing w:after="0" w:line="240" w:lineRule="auto"/>
              <w:rPr>
                <w:rFonts w:cs="Times New Roman"/>
                <w:sz w:val="20"/>
                <w:szCs w:val="20"/>
              </w:rPr>
            </w:pPr>
            <w:r>
              <w:rPr>
                <w:rFonts w:cs="Times New Roman"/>
                <w:sz w:val="20"/>
                <w:szCs w:val="20"/>
              </w:rPr>
              <w:t>El dispositivo móvil cuenta con SO Android.</w:t>
            </w:r>
          </w:p>
          <w:p w14:paraId="73C129B7" w14:textId="77777777" w:rsidR="00DC30A3" w:rsidRDefault="00DC30A3" w:rsidP="00DC30A3">
            <w:pPr>
              <w:pStyle w:val="ListParagraph"/>
              <w:numPr>
                <w:ilvl w:val="0"/>
                <w:numId w:val="25"/>
              </w:numPr>
              <w:spacing w:after="0" w:line="240" w:lineRule="auto"/>
              <w:rPr>
                <w:rFonts w:cs="Times New Roman"/>
                <w:sz w:val="20"/>
                <w:szCs w:val="20"/>
              </w:rPr>
            </w:pPr>
            <w:r>
              <w:rPr>
                <w:rFonts w:cs="Times New Roman"/>
                <w:sz w:val="20"/>
                <w:szCs w:val="20"/>
              </w:rPr>
              <w:t>El dispositivo cuenta con los requisitos mínimos para el funcionamiento de la aplicación.</w:t>
            </w:r>
          </w:p>
          <w:p w14:paraId="546A356F" w14:textId="77777777" w:rsidR="00DC30A3" w:rsidRDefault="00DC30A3" w:rsidP="00DC30A3">
            <w:pPr>
              <w:pStyle w:val="ListParagraph"/>
              <w:numPr>
                <w:ilvl w:val="0"/>
                <w:numId w:val="25"/>
              </w:numPr>
              <w:spacing w:after="0" w:line="240" w:lineRule="auto"/>
              <w:rPr>
                <w:rFonts w:cs="Times New Roman"/>
                <w:sz w:val="20"/>
                <w:szCs w:val="20"/>
              </w:rPr>
            </w:pPr>
            <w:r>
              <w:rPr>
                <w:rFonts w:cs="Times New Roman"/>
                <w:sz w:val="20"/>
                <w:szCs w:val="20"/>
              </w:rPr>
              <w:t>Se establece conexión bluetooth entre el dispositivo móvil del usuario y el dispositivo de proyección.</w:t>
            </w:r>
          </w:p>
          <w:p w14:paraId="0990C901" w14:textId="77777777" w:rsidR="00DC30A3" w:rsidRPr="00C011F1" w:rsidRDefault="00DC30A3" w:rsidP="00DC30A3">
            <w:pPr>
              <w:pStyle w:val="ListParagraph"/>
              <w:numPr>
                <w:ilvl w:val="0"/>
                <w:numId w:val="25"/>
              </w:numPr>
              <w:spacing w:after="0" w:line="240" w:lineRule="auto"/>
              <w:rPr>
                <w:rFonts w:cs="Times New Roman"/>
                <w:sz w:val="20"/>
                <w:szCs w:val="20"/>
              </w:rPr>
            </w:pPr>
            <w:r>
              <w:rPr>
                <w:rFonts w:cs="Times New Roman"/>
                <w:sz w:val="20"/>
                <w:szCs w:val="20"/>
              </w:rPr>
              <w:t>El usuario debe de contar con conexión a internet para la sesión de práctica.</w:t>
            </w:r>
          </w:p>
        </w:tc>
      </w:tr>
    </w:tbl>
    <w:p w14:paraId="75AA61A2" w14:textId="77777777" w:rsidR="00FA40BA" w:rsidRDefault="00FA40BA" w:rsidP="003C7E0D">
      <w:pPr>
        <w:jc w:val="left"/>
        <w:rPr>
          <w:rFonts w:eastAsia="Times New Roman" w:cs="Times New Roman"/>
          <w:b/>
          <w:sz w:val="28"/>
          <w:szCs w:val="28"/>
        </w:rPr>
      </w:pPr>
    </w:p>
    <w:p w14:paraId="18C02AA0" w14:textId="0730A78B" w:rsidR="00682BB1" w:rsidRDefault="00682BB1" w:rsidP="003C7E0D">
      <w:pPr>
        <w:jc w:val="left"/>
        <w:rPr>
          <w:rFonts w:eastAsia="Times New Roman" w:cs="Times New Roman"/>
          <w:b/>
          <w:sz w:val="28"/>
          <w:szCs w:val="28"/>
        </w:rPr>
      </w:pPr>
      <w:r>
        <w:rPr>
          <w:rFonts w:eastAsia="Times New Roman" w:cs="Times New Roman"/>
          <w:b/>
          <w:sz w:val="28"/>
          <w:szCs w:val="28"/>
        </w:rPr>
        <w:t xml:space="preserve">Diagramas de actividad </w:t>
      </w:r>
    </w:p>
    <w:p w14:paraId="4CE48E2A" w14:textId="695E8336" w:rsidR="00682BB1" w:rsidRDefault="00682BB1" w:rsidP="00682BB1">
      <w:pPr>
        <w:pStyle w:val="Textonormal"/>
      </w:pPr>
      <w:r>
        <w:t xml:space="preserve">La </w:t>
      </w:r>
      <w:r>
        <w:fldChar w:fldCharType="begin"/>
      </w:r>
      <w:r>
        <w:instrText xml:space="preserve"> REF _Ref153376992 \h </w:instrText>
      </w:r>
      <w:r>
        <w:fldChar w:fldCharType="separate"/>
      </w:r>
      <w:r w:rsidR="00B63C23">
        <w:t xml:space="preserve">Figura </w:t>
      </w:r>
      <w:r w:rsidR="00B63C23">
        <w:rPr>
          <w:noProof/>
        </w:rPr>
        <w:t>42</w:t>
      </w:r>
      <w:r>
        <w:fldChar w:fldCharType="end"/>
      </w:r>
      <w:r>
        <w:t xml:space="preserve"> muestra una de las principales funcionalidades del proyecto de prototipo de visualización y manipulación de modelos tridimensionales para las ciencias morfológicas, las operaciones del sistema quedan definidas como rotar, escalar y seleccionar, estas operaciones se pueden realizar de forma manual o utilizando el guante de manipulación con sus respectivos botones y gestos, las operaciones definidas pueden aplicarse sobre los modelos morfológicos o usándolos para el desplazamiento entre las diferentes interfases.</w:t>
      </w:r>
    </w:p>
    <w:p w14:paraId="772EB70C" w14:textId="77777777" w:rsidR="00682BB1" w:rsidRDefault="00682BB1" w:rsidP="00682BB1">
      <w:pPr>
        <w:pStyle w:val="Textonormal"/>
        <w:keepNext/>
      </w:pPr>
      <w:r>
        <w:rPr>
          <w:noProof/>
        </w:rPr>
        <w:drawing>
          <wp:inline distT="0" distB="0" distL="0" distR="0" wp14:anchorId="0D73F724" wp14:editId="34DCCF0F">
            <wp:extent cx="4875530" cy="8258810"/>
            <wp:effectExtent l="0" t="0" r="1270" b="0"/>
            <wp:docPr id="1566884395" name="Imagen 1566884395"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884395" name="Picture 10" descr="A diagram of a flowchart&#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875530" cy="8258810"/>
                    </a:xfrm>
                    <a:prstGeom prst="rect">
                      <a:avLst/>
                    </a:prstGeom>
                  </pic:spPr>
                </pic:pic>
              </a:graphicData>
            </a:graphic>
          </wp:inline>
        </w:drawing>
      </w:r>
    </w:p>
    <w:p w14:paraId="563146BD" w14:textId="17BE1F1D" w:rsidR="00682BB1" w:rsidRDefault="00682BB1" w:rsidP="00682BB1">
      <w:pPr>
        <w:pStyle w:val="Caption"/>
        <w:jc w:val="center"/>
      </w:pPr>
      <w:bookmarkStart w:id="260" w:name="_Ref153376992"/>
      <w:bookmarkStart w:id="261" w:name="_Toc153454277"/>
      <w:r>
        <w:t xml:space="preserve">Figura </w:t>
      </w:r>
      <w:r>
        <w:fldChar w:fldCharType="begin"/>
      </w:r>
      <w:r>
        <w:instrText xml:space="preserve"> SEQ Figura \* ARABIC </w:instrText>
      </w:r>
      <w:r>
        <w:fldChar w:fldCharType="separate"/>
      </w:r>
      <w:r w:rsidR="00B63C23">
        <w:rPr>
          <w:noProof/>
        </w:rPr>
        <w:t>42</w:t>
      </w:r>
      <w:r>
        <w:fldChar w:fldCharType="end"/>
      </w:r>
      <w:bookmarkEnd w:id="260"/>
      <w:r>
        <w:t>: CU-002 Operaciones del sistema</w:t>
      </w:r>
      <w:bookmarkEnd w:id="261"/>
    </w:p>
    <w:p w14:paraId="3B739268" w14:textId="77777777" w:rsidR="00682BB1" w:rsidRPr="00C92222" w:rsidRDefault="00682BB1" w:rsidP="00682BB1">
      <w:pPr>
        <w:rPr>
          <w:lang w:val="es-ES"/>
        </w:rPr>
      </w:pPr>
    </w:p>
    <w:p w14:paraId="5BC48023" w14:textId="77777777" w:rsidR="00682BB1" w:rsidRPr="00C92222" w:rsidRDefault="00682BB1" w:rsidP="00682BB1">
      <w:pPr>
        <w:rPr>
          <w:lang w:val="es-ES"/>
        </w:rPr>
      </w:pPr>
      <w:r>
        <w:rPr>
          <w:lang w:val="es-ES"/>
        </w:rPr>
        <w:t xml:space="preserve">En la </w:t>
      </w:r>
      <w:r>
        <w:rPr>
          <w:lang w:val="es-ES"/>
        </w:rPr>
        <w:fldChar w:fldCharType="begin"/>
      </w:r>
      <w:r>
        <w:rPr>
          <w:lang w:val="es-ES"/>
        </w:rPr>
        <w:instrText xml:space="preserve"> REF _Ref153377279 \h </w:instrText>
      </w:r>
      <w:r>
        <w:rPr>
          <w:lang w:val="es-ES"/>
        </w:rPr>
      </w:r>
      <w:r>
        <w:rPr>
          <w:lang w:val="es-ES"/>
        </w:rPr>
        <w:fldChar w:fldCharType="separate"/>
      </w:r>
      <w:r>
        <w:t xml:space="preserve">Figura </w:t>
      </w:r>
      <w:r>
        <w:rPr>
          <w:noProof/>
        </w:rPr>
        <w:t>23</w:t>
      </w:r>
      <w:r>
        <w:rPr>
          <w:lang w:val="es-ES"/>
        </w:rPr>
        <w:fldChar w:fldCharType="end"/>
      </w:r>
      <w:r>
        <w:rPr>
          <w:lang w:val="es-ES"/>
        </w:rPr>
        <w:t>, se establece la relación de la posibilidad de interactuar con los diferentes sistemas y modelos morfológicos que componen a estos sistemas, las secciones que permiten la interacción con los modelos son la sección de estudio libre para cualquier usuario y la sección de dirigir práctica para los docentes en la sección de prácticas de laboratorio, en este último caso la interacción del docente sobre los diferentes pasos de la práctica se verán reflejados en la aplicación de los dispositivos sincronizados con la sesión de la práctica.</w:t>
      </w:r>
    </w:p>
    <w:p w14:paraId="1C74AF2F" w14:textId="77777777" w:rsidR="00682BB1" w:rsidRDefault="00682BB1" w:rsidP="00682BB1">
      <w:pPr>
        <w:pStyle w:val="Textonormal"/>
        <w:keepNext/>
      </w:pPr>
      <w:r>
        <w:rPr>
          <w:noProof/>
        </w:rPr>
        <w:drawing>
          <wp:inline distT="0" distB="0" distL="0" distR="0" wp14:anchorId="16004805" wp14:editId="23D7ABEE">
            <wp:extent cx="5612130" cy="7838440"/>
            <wp:effectExtent l="0" t="0" r="1270" b="0"/>
            <wp:docPr id="912922712" name="Imagen 912922712"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922712" name="Picture 11" descr="A diagram of a flowchart&#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5612130" cy="7838440"/>
                    </a:xfrm>
                    <a:prstGeom prst="rect">
                      <a:avLst/>
                    </a:prstGeom>
                  </pic:spPr>
                </pic:pic>
              </a:graphicData>
            </a:graphic>
          </wp:inline>
        </w:drawing>
      </w:r>
    </w:p>
    <w:p w14:paraId="43716A34" w14:textId="77777777" w:rsidR="00682BB1" w:rsidRDefault="00682BB1" w:rsidP="00682BB1">
      <w:pPr>
        <w:pStyle w:val="Caption"/>
        <w:jc w:val="center"/>
      </w:pPr>
      <w:bookmarkStart w:id="262" w:name="_Ref153377279"/>
      <w:bookmarkStart w:id="263" w:name="_Toc153454278"/>
      <w:r>
        <w:t xml:space="preserve">Figura </w:t>
      </w:r>
      <w:r>
        <w:fldChar w:fldCharType="begin"/>
      </w:r>
      <w:r>
        <w:instrText xml:space="preserve"> SEQ Figura \* ARABIC </w:instrText>
      </w:r>
      <w:r>
        <w:fldChar w:fldCharType="separate"/>
      </w:r>
      <w:r>
        <w:rPr>
          <w:noProof/>
        </w:rPr>
        <w:t>23</w:t>
      </w:r>
      <w:r>
        <w:fldChar w:fldCharType="end"/>
      </w:r>
      <w:bookmarkEnd w:id="262"/>
      <w:r>
        <w:t>:CU-003 Interacción con sistemas</w:t>
      </w:r>
      <w:bookmarkEnd w:id="263"/>
    </w:p>
    <w:p w14:paraId="71041558" w14:textId="1F6B3C4D" w:rsidR="00682BB1" w:rsidRDefault="00682BB1" w:rsidP="00682BB1">
      <w:pPr>
        <w:pStyle w:val="Textonormal"/>
      </w:pPr>
      <w:r>
        <w:t xml:space="preserve">En la </w:t>
      </w:r>
      <w:r>
        <w:fldChar w:fldCharType="begin"/>
      </w:r>
      <w:r>
        <w:instrText xml:space="preserve"> REF _Ref153377515 \h </w:instrText>
      </w:r>
      <w:r>
        <w:fldChar w:fldCharType="separate"/>
      </w:r>
      <w:r w:rsidR="00B63C23">
        <w:t xml:space="preserve">Figura </w:t>
      </w:r>
      <w:r w:rsidR="00B63C23">
        <w:rPr>
          <w:noProof/>
        </w:rPr>
        <w:t>44</w:t>
      </w:r>
      <w:r>
        <w:fldChar w:fldCharType="end"/>
      </w:r>
      <w:r>
        <w:t xml:space="preserve">, se muestra la sección del docente de dirigir prácticas de laboratorio, se observan los diferentes caminos y pasos que se deben de llevar a cabo así como las posibilidades de interacción que tiene el usuario con el sistema. </w:t>
      </w:r>
    </w:p>
    <w:p w14:paraId="44B3C39C" w14:textId="77777777" w:rsidR="00682BB1" w:rsidRDefault="00682BB1" w:rsidP="00682BB1">
      <w:pPr>
        <w:pStyle w:val="Textonormal"/>
      </w:pPr>
    </w:p>
    <w:p w14:paraId="3F640E11" w14:textId="77777777" w:rsidR="00682BB1" w:rsidRDefault="00682BB1" w:rsidP="00682BB1">
      <w:pPr>
        <w:pStyle w:val="Textonormal"/>
        <w:keepNext/>
      </w:pPr>
      <w:r>
        <w:rPr>
          <w:noProof/>
        </w:rPr>
        <w:drawing>
          <wp:inline distT="0" distB="0" distL="0" distR="0" wp14:anchorId="23EB8136" wp14:editId="1CC8AD7E">
            <wp:extent cx="5612130" cy="3502660"/>
            <wp:effectExtent l="0" t="0" r="1270" b="2540"/>
            <wp:docPr id="271201658" name="Imagen 271201658" descr="A diagram of a work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201658" name="Picture 12" descr="A diagram of a work flow&#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5612130" cy="3502660"/>
                    </a:xfrm>
                    <a:prstGeom prst="rect">
                      <a:avLst/>
                    </a:prstGeom>
                  </pic:spPr>
                </pic:pic>
              </a:graphicData>
            </a:graphic>
          </wp:inline>
        </w:drawing>
      </w:r>
    </w:p>
    <w:p w14:paraId="7C7C6635" w14:textId="2E08ECC8" w:rsidR="00682BB1" w:rsidRDefault="00682BB1" w:rsidP="00682BB1">
      <w:pPr>
        <w:pStyle w:val="Caption"/>
        <w:jc w:val="center"/>
      </w:pPr>
      <w:bookmarkStart w:id="264" w:name="_Ref153377515"/>
      <w:bookmarkStart w:id="265" w:name="_Toc153454279"/>
      <w:r>
        <w:t xml:space="preserve">Figura </w:t>
      </w:r>
      <w:r>
        <w:fldChar w:fldCharType="begin"/>
      </w:r>
      <w:r>
        <w:instrText xml:space="preserve"> SEQ Figura \* ARABIC </w:instrText>
      </w:r>
      <w:r>
        <w:fldChar w:fldCharType="separate"/>
      </w:r>
      <w:r w:rsidR="00B63C23">
        <w:rPr>
          <w:noProof/>
        </w:rPr>
        <w:t>44</w:t>
      </w:r>
      <w:r>
        <w:fldChar w:fldCharType="end"/>
      </w:r>
      <w:bookmarkEnd w:id="264"/>
      <w:r>
        <w:t>: CU-004 Control de sesión de práctica</w:t>
      </w:r>
      <w:bookmarkEnd w:id="265"/>
    </w:p>
    <w:p w14:paraId="4B69FCC2" w14:textId="77777777" w:rsidR="00682BB1" w:rsidRPr="00C1668A" w:rsidRDefault="00682BB1" w:rsidP="00682BB1">
      <w:pPr>
        <w:rPr>
          <w:lang w:val="es-ES"/>
        </w:rPr>
      </w:pPr>
    </w:p>
    <w:p w14:paraId="3C1281E8" w14:textId="09331957" w:rsidR="00682BB1" w:rsidRPr="00C1668A" w:rsidRDefault="00682BB1" w:rsidP="00682BB1">
      <w:pPr>
        <w:rPr>
          <w:lang w:val="es-ES"/>
        </w:rPr>
      </w:pPr>
      <w:r>
        <w:rPr>
          <w:lang w:val="es-ES"/>
        </w:rPr>
        <w:t xml:space="preserve">La administración en la aplicación de los diferentes tipos de usuarios se realiza en el punto de selección de tipo de usuario al seleccionar el modo de práctica, el cual se describe en la </w:t>
      </w:r>
      <w:r>
        <w:rPr>
          <w:lang w:val="es-ES"/>
        </w:rPr>
        <w:fldChar w:fldCharType="begin"/>
      </w:r>
      <w:r>
        <w:rPr>
          <w:lang w:val="es-ES"/>
        </w:rPr>
        <w:instrText xml:space="preserve"> REF _Ref153377864 \h </w:instrText>
      </w:r>
      <w:r>
        <w:rPr>
          <w:lang w:val="es-ES"/>
        </w:rPr>
      </w:r>
      <w:r>
        <w:rPr>
          <w:lang w:val="es-ES"/>
        </w:rPr>
        <w:fldChar w:fldCharType="separate"/>
      </w:r>
      <w:r w:rsidR="00A120EB">
        <w:t xml:space="preserve">Figura </w:t>
      </w:r>
      <w:r>
        <w:rPr>
          <w:lang w:val="es-ES"/>
        </w:rPr>
        <w:fldChar w:fldCharType="end"/>
      </w:r>
      <w:r>
        <w:rPr>
          <w:lang w:val="es-ES"/>
        </w:rPr>
        <w:t>, previamente se define la funcionalidad de cada uno de los usuarios.</w:t>
      </w:r>
    </w:p>
    <w:p w14:paraId="2D0E7C8C" w14:textId="77777777" w:rsidR="00682BB1" w:rsidRDefault="00682BB1" w:rsidP="00682BB1">
      <w:pPr>
        <w:pStyle w:val="Textonormal"/>
        <w:keepNext/>
      </w:pPr>
      <w:r>
        <w:rPr>
          <w:noProof/>
        </w:rPr>
        <w:drawing>
          <wp:inline distT="0" distB="0" distL="0" distR="0" wp14:anchorId="59B46914" wp14:editId="793007D8">
            <wp:extent cx="5612130" cy="4377690"/>
            <wp:effectExtent l="0" t="0" r="1270" b="3810"/>
            <wp:docPr id="1747237504" name="Imagen 1747237504" descr="A diagram of a work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237504" name="Picture 13" descr="A diagram of a work flow&#10;&#10;Description automatically generated"/>
                    <pic:cNvPicPr/>
                  </pic:nvPicPr>
                  <pic:blipFill>
                    <a:blip r:embed="rId87">
                      <a:extLst>
                        <a:ext uri="{28A0092B-C50C-407E-A947-70E740481C1C}">
                          <a14:useLocalDpi xmlns:a14="http://schemas.microsoft.com/office/drawing/2010/main" val="0"/>
                        </a:ext>
                      </a:extLst>
                    </a:blip>
                    <a:stretch>
                      <a:fillRect/>
                    </a:stretch>
                  </pic:blipFill>
                  <pic:spPr>
                    <a:xfrm>
                      <a:off x="0" y="0"/>
                      <a:ext cx="5612130" cy="4377690"/>
                    </a:xfrm>
                    <a:prstGeom prst="rect">
                      <a:avLst/>
                    </a:prstGeom>
                  </pic:spPr>
                </pic:pic>
              </a:graphicData>
            </a:graphic>
          </wp:inline>
        </w:drawing>
      </w:r>
    </w:p>
    <w:p w14:paraId="5E10FDC6" w14:textId="775C0D66" w:rsidR="00682BB1" w:rsidRPr="00682BB1" w:rsidRDefault="00682BB1" w:rsidP="00682BB1">
      <w:pPr>
        <w:pStyle w:val="Caption"/>
        <w:jc w:val="center"/>
      </w:pPr>
      <w:bookmarkStart w:id="266" w:name="_Ref153377864"/>
      <w:bookmarkStart w:id="267" w:name="_Toc153454280"/>
      <w:r>
        <w:t xml:space="preserve">Figura </w:t>
      </w:r>
      <w:r>
        <w:fldChar w:fldCharType="begin"/>
      </w:r>
      <w:r>
        <w:instrText xml:space="preserve"> SEQ Figura \* ARABIC </w:instrText>
      </w:r>
      <w:r>
        <w:fldChar w:fldCharType="separate"/>
      </w:r>
      <w:r w:rsidR="007A41CE">
        <w:rPr>
          <w:noProof/>
        </w:rPr>
        <w:t>45</w:t>
      </w:r>
      <w:r>
        <w:fldChar w:fldCharType="end"/>
      </w:r>
      <w:bookmarkEnd w:id="266"/>
      <w:r>
        <w:t>: CU-005 Administración de usuario</w:t>
      </w:r>
      <w:bookmarkEnd w:id="267"/>
    </w:p>
    <w:p w14:paraId="0CE58F0F" w14:textId="77777777" w:rsidR="00FA40BA" w:rsidRDefault="00FA40BA" w:rsidP="003C7E0D">
      <w:pPr>
        <w:jc w:val="left"/>
        <w:rPr>
          <w:rFonts w:eastAsia="Times New Roman" w:cs="Times New Roman"/>
          <w:b/>
          <w:sz w:val="28"/>
          <w:szCs w:val="28"/>
        </w:rPr>
      </w:pPr>
    </w:p>
    <w:p w14:paraId="599D53BD" w14:textId="78AD2EA9" w:rsidR="003C2F39" w:rsidRDefault="003C2F39" w:rsidP="003C7E0D">
      <w:pPr>
        <w:jc w:val="left"/>
        <w:rPr>
          <w:rFonts w:eastAsia="Times New Roman" w:cs="Times New Roman"/>
          <w:b/>
          <w:sz w:val="28"/>
          <w:szCs w:val="28"/>
        </w:rPr>
      </w:pPr>
      <w:r>
        <w:rPr>
          <w:rFonts w:eastAsia="Times New Roman" w:cs="Times New Roman"/>
          <w:b/>
          <w:sz w:val="28"/>
          <w:szCs w:val="28"/>
        </w:rPr>
        <w:t>Apéndice X. Acrónimos</w:t>
      </w:r>
    </w:p>
    <w:p w14:paraId="349BDDD7" w14:textId="197B648B" w:rsidR="00F93618" w:rsidRDefault="00F93618" w:rsidP="00F93618">
      <w:pPr>
        <w:pStyle w:val="Caption"/>
        <w:keepNext/>
      </w:pPr>
      <w:bookmarkStart w:id="268" w:name="_Toc153454235"/>
      <w:r>
        <w:t xml:space="preserve">Tabla </w:t>
      </w:r>
      <w:r>
        <w:fldChar w:fldCharType="begin"/>
      </w:r>
      <w:r>
        <w:instrText xml:space="preserve"> SEQ Tabla \* ARABIC </w:instrText>
      </w:r>
      <w:r>
        <w:fldChar w:fldCharType="separate"/>
      </w:r>
      <w:r w:rsidR="00553F75">
        <w:rPr>
          <w:noProof/>
        </w:rPr>
        <w:t>48</w:t>
      </w:r>
      <w:r>
        <w:fldChar w:fldCharType="end"/>
      </w:r>
      <w:r>
        <w:t>: Acrónim</w:t>
      </w:r>
      <w:r w:rsidR="00925360">
        <w:t>os</w:t>
      </w:r>
      <w:bookmarkEnd w:id="268"/>
    </w:p>
    <w:tbl>
      <w:tblPr>
        <w:tblStyle w:val="TableGrid"/>
        <w:tblW w:w="0" w:type="auto"/>
        <w:tblLook w:val="04A0" w:firstRow="1" w:lastRow="0" w:firstColumn="1" w:lastColumn="0" w:noHBand="0" w:noVBand="1"/>
      </w:tblPr>
      <w:tblGrid>
        <w:gridCol w:w="1980"/>
        <w:gridCol w:w="6848"/>
      </w:tblGrid>
      <w:tr w:rsidR="00EC5E0C" w14:paraId="5440EDEC" w14:textId="77777777" w:rsidTr="00EC5E0C">
        <w:tc>
          <w:tcPr>
            <w:tcW w:w="1980" w:type="dxa"/>
          </w:tcPr>
          <w:p w14:paraId="7575F76A" w14:textId="64CF988D" w:rsidR="00EC5E0C" w:rsidRDefault="00EC5E0C" w:rsidP="003C7E0D">
            <w:pPr>
              <w:jc w:val="left"/>
              <w:rPr>
                <w:rFonts w:eastAsia="Times New Roman" w:cs="Times New Roman"/>
                <w:b/>
                <w:sz w:val="28"/>
                <w:szCs w:val="28"/>
              </w:rPr>
            </w:pPr>
            <w:r>
              <w:rPr>
                <w:rFonts w:eastAsia="Times New Roman" w:cs="Times New Roman"/>
                <w:b/>
                <w:sz w:val="28"/>
                <w:szCs w:val="28"/>
              </w:rPr>
              <w:t>Abreviatura</w:t>
            </w:r>
          </w:p>
        </w:tc>
        <w:tc>
          <w:tcPr>
            <w:tcW w:w="6848" w:type="dxa"/>
          </w:tcPr>
          <w:p w14:paraId="49A1838F" w14:textId="02370436" w:rsidR="00EC5E0C" w:rsidRDefault="001D4EA7" w:rsidP="003C7E0D">
            <w:pPr>
              <w:jc w:val="left"/>
              <w:rPr>
                <w:rFonts w:eastAsia="Times New Roman" w:cs="Times New Roman"/>
                <w:b/>
                <w:sz w:val="28"/>
                <w:szCs w:val="28"/>
              </w:rPr>
            </w:pPr>
            <w:r>
              <w:rPr>
                <w:rFonts w:eastAsia="Times New Roman" w:cs="Times New Roman"/>
                <w:b/>
                <w:sz w:val="28"/>
                <w:szCs w:val="28"/>
              </w:rPr>
              <w:t>Significado</w:t>
            </w:r>
          </w:p>
        </w:tc>
      </w:tr>
      <w:tr w:rsidR="00EC5E0C" w14:paraId="5C34AE81" w14:textId="77777777" w:rsidTr="00EC5E0C">
        <w:tc>
          <w:tcPr>
            <w:tcW w:w="1980" w:type="dxa"/>
          </w:tcPr>
          <w:p w14:paraId="59F462EE" w14:textId="7DD85BA9" w:rsidR="00EC5E0C" w:rsidRPr="005F12A7" w:rsidRDefault="00683126" w:rsidP="003C7E0D">
            <w:pPr>
              <w:jc w:val="left"/>
              <w:rPr>
                <w:rFonts w:eastAsia="Times New Roman" w:cs="Times New Roman"/>
                <w:bCs/>
                <w:szCs w:val="24"/>
              </w:rPr>
            </w:pPr>
            <w:r w:rsidRPr="005F12A7">
              <w:rPr>
                <w:rFonts w:eastAsia="Times New Roman" w:cs="Times New Roman"/>
                <w:bCs/>
                <w:szCs w:val="24"/>
              </w:rPr>
              <w:t xml:space="preserve">GUI </w:t>
            </w:r>
          </w:p>
        </w:tc>
        <w:tc>
          <w:tcPr>
            <w:tcW w:w="6848" w:type="dxa"/>
          </w:tcPr>
          <w:p w14:paraId="0F842965" w14:textId="76298179" w:rsidR="0074400D" w:rsidRPr="005F12A7" w:rsidRDefault="0074400D" w:rsidP="003C7E0D">
            <w:pPr>
              <w:jc w:val="left"/>
              <w:rPr>
                <w:rFonts w:eastAsia="Times New Roman" w:cs="Times New Roman"/>
                <w:bCs/>
                <w:sz w:val="22"/>
              </w:rPr>
            </w:pPr>
            <w:r w:rsidRPr="005F12A7">
              <w:rPr>
                <w:rFonts w:eastAsia="Times New Roman" w:cs="Times New Roman"/>
                <w:bCs/>
                <w:sz w:val="22"/>
              </w:rPr>
              <w:t>Interfaz Gráfica de Usuario</w:t>
            </w:r>
          </w:p>
        </w:tc>
      </w:tr>
      <w:tr w:rsidR="0074400D" w14:paraId="4348EC28" w14:textId="77777777" w:rsidTr="00EC5E0C">
        <w:tc>
          <w:tcPr>
            <w:tcW w:w="1980" w:type="dxa"/>
          </w:tcPr>
          <w:p w14:paraId="6E6EF021" w14:textId="2EF91625" w:rsidR="0074400D" w:rsidRPr="005F12A7" w:rsidRDefault="0074400D" w:rsidP="003C7E0D">
            <w:pPr>
              <w:jc w:val="left"/>
              <w:rPr>
                <w:rFonts w:eastAsia="Times New Roman" w:cs="Times New Roman"/>
                <w:bCs/>
                <w:szCs w:val="24"/>
              </w:rPr>
            </w:pPr>
            <w:r w:rsidRPr="005F12A7">
              <w:rPr>
                <w:rFonts w:eastAsia="Times New Roman" w:cs="Times New Roman"/>
                <w:bCs/>
                <w:szCs w:val="24"/>
              </w:rPr>
              <w:t>QR</w:t>
            </w:r>
          </w:p>
        </w:tc>
        <w:tc>
          <w:tcPr>
            <w:tcW w:w="6848" w:type="dxa"/>
          </w:tcPr>
          <w:p w14:paraId="30FF0AAA" w14:textId="41E1B7D8" w:rsidR="0074400D" w:rsidRPr="005F12A7" w:rsidRDefault="00C46169" w:rsidP="003C7E0D">
            <w:pPr>
              <w:jc w:val="left"/>
              <w:rPr>
                <w:rFonts w:eastAsia="Times New Roman" w:cs="Times New Roman"/>
                <w:bCs/>
                <w:sz w:val="22"/>
              </w:rPr>
            </w:pPr>
            <w:r w:rsidRPr="005F12A7">
              <w:rPr>
                <w:rFonts w:eastAsia="Times New Roman" w:cs="Times New Roman"/>
                <w:bCs/>
                <w:sz w:val="22"/>
              </w:rPr>
              <w:t>Quick Response (Respuesta rápida)</w:t>
            </w:r>
          </w:p>
        </w:tc>
      </w:tr>
      <w:tr w:rsidR="00C46169" w14:paraId="217CA876" w14:textId="77777777" w:rsidTr="00EC5E0C">
        <w:tc>
          <w:tcPr>
            <w:tcW w:w="1980" w:type="dxa"/>
          </w:tcPr>
          <w:p w14:paraId="5974D96A" w14:textId="7FF13049" w:rsidR="00C46169" w:rsidRPr="005F12A7" w:rsidRDefault="00C46169" w:rsidP="003C7E0D">
            <w:pPr>
              <w:jc w:val="left"/>
              <w:rPr>
                <w:rFonts w:eastAsia="Times New Roman" w:cs="Times New Roman"/>
                <w:bCs/>
                <w:szCs w:val="24"/>
              </w:rPr>
            </w:pPr>
            <w:r w:rsidRPr="005F12A7">
              <w:rPr>
                <w:rFonts w:eastAsia="Times New Roman" w:cs="Times New Roman"/>
                <w:bCs/>
                <w:szCs w:val="24"/>
              </w:rPr>
              <w:t>LED</w:t>
            </w:r>
          </w:p>
        </w:tc>
        <w:tc>
          <w:tcPr>
            <w:tcW w:w="6848" w:type="dxa"/>
          </w:tcPr>
          <w:p w14:paraId="72C5989D" w14:textId="05068D0C" w:rsidR="00C46169" w:rsidRPr="005F12A7" w:rsidRDefault="003C1DB3" w:rsidP="003C7E0D">
            <w:pPr>
              <w:jc w:val="left"/>
              <w:rPr>
                <w:rFonts w:eastAsia="Times New Roman" w:cs="Times New Roman"/>
                <w:bCs/>
                <w:sz w:val="22"/>
              </w:rPr>
            </w:pPr>
            <w:r w:rsidRPr="005F12A7">
              <w:rPr>
                <w:rFonts w:eastAsia="Times New Roman" w:cs="Times New Roman"/>
                <w:bCs/>
                <w:sz w:val="22"/>
              </w:rPr>
              <w:t>Diodo Emisor de Luz</w:t>
            </w:r>
          </w:p>
        </w:tc>
      </w:tr>
      <w:tr w:rsidR="00194639" w14:paraId="6AA72D45" w14:textId="77777777" w:rsidTr="00EC5E0C">
        <w:tc>
          <w:tcPr>
            <w:tcW w:w="1980" w:type="dxa"/>
          </w:tcPr>
          <w:p w14:paraId="02490C29" w14:textId="231FD976" w:rsidR="00194639" w:rsidRPr="005F12A7" w:rsidRDefault="00194639" w:rsidP="003C7E0D">
            <w:pPr>
              <w:jc w:val="left"/>
              <w:rPr>
                <w:rFonts w:eastAsia="Times New Roman" w:cs="Times New Roman"/>
                <w:bCs/>
                <w:szCs w:val="24"/>
              </w:rPr>
            </w:pPr>
            <w:r w:rsidRPr="005F12A7">
              <w:rPr>
                <w:rFonts w:eastAsia="Times New Roman" w:cs="Times New Roman"/>
                <w:bCs/>
                <w:szCs w:val="24"/>
              </w:rPr>
              <w:t>SO</w:t>
            </w:r>
          </w:p>
        </w:tc>
        <w:tc>
          <w:tcPr>
            <w:tcW w:w="6848" w:type="dxa"/>
          </w:tcPr>
          <w:p w14:paraId="47643738" w14:textId="0A2C2A54" w:rsidR="00194639" w:rsidRPr="005F12A7" w:rsidRDefault="00197317" w:rsidP="003C7E0D">
            <w:pPr>
              <w:jc w:val="left"/>
              <w:rPr>
                <w:rFonts w:eastAsia="Times New Roman" w:cs="Times New Roman"/>
                <w:bCs/>
                <w:sz w:val="22"/>
              </w:rPr>
            </w:pPr>
            <w:r w:rsidRPr="005F12A7">
              <w:rPr>
                <w:rFonts w:eastAsia="Times New Roman" w:cs="Times New Roman"/>
                <w:bCs/>
                <w:sz w:val="22"/>
              </w:rPr>
              <w:t>S</w:t>
            </w:r>
            <w:r w:rsidR="00E43431" w:rsidRPr="005F12A7">
              <w:rPr>
                <w:rFonts w:eastAsia="Times New Roman" w:cs="Times New Roman"/>
                <w:bCs/>
                <w:sz w:val="22"/>
              </w:rPr>
              <w:t>istema Operativo</w:t>
            </w:r>
          </w:p>
        </w:tc>
      </w:tr>
      <w:tr w:rsidR="00E43431" w14:paraId="3287111A" w14:textId="77777777" w:rsidTr="00EC5E0C">
        <w:tc>
          <w:tcPr>
            <w:tcW w:w="1980" w:type="dxa"/>
          </w:tcPr>
          <w:p w14:paraId="5F9BEAA0" w14:textId="19B0FCE9" w:rsidR="00E43431" w:rsidRPr="005F12A7" w:rsidRDefault="00914576" w:rsidP="003C7E0D">
            <w:pPr>
              <w:jc w:val="left"/>
              <w:rPr>
                <w:rFonts w:eastAsia="Times New Roman" w:cs="Times New Roman"/>
                <w:bCs/>
                <w:szCs w:val="24"/>
              </w:rPr>
            </w:pPr>
            <w:r w:rsidRPr="005F12A7">
              <w:rPr>
                <w:rFonts w:eastAsia="Times New Roman" w:cs="Times New Roman"/>
                <w:bCs/>
                <w:szCs w:val="24"/>
              </w:rPr>
              <w:t>XML</w:t>
            </w:r>
          </w:p>
        </w:tc>
        <w:tc>
          <w:tcPr>
            <w:tcW w:w="6848" w:type="dxa"/>
          </w:tcPr>
          <w:p w14:paraId="7B84D908" w14:textId="06286A0F" w:rsidR="00E43431" w:rsidRPr="005F12A7" w:rsidRDefault="00914576" w:rsidP="003C7E0D">
            <w:pPr>
              <w:jc w:val="left"/>
              <w:rPr>
                <w:rFonts w:eastAsia="Times New Roman" w:cs="Times New Roman"/>
                <w:bCs/>
                <w:sz w:val="22"/>
              </w:rPr>
            </w:pPr>
            <w:r w:rsidRPr="005F12A7">
              <w:rPr>
                <w:rFonts w:eastAsia="Times New Roman" w:cs="Times New Roman"/>
                <w:bCs/>
                <w:sz w:val="22"/>
              </w:rPr>
              <w:t>lenguaje de Marcado Extensible</w:t>
            </w:r>
          </w:p>
        </w:tc>
      </w:tr>
      <w:tr w:rsidR="009956E0" w14:paraId="743D600D" w14:textId="77777777" w:rsidTr="00EC5E0C">
        <w:tc>
          <w:tcPr>
            <w:tcW w:w="1980" w:type="dxa"/>
          </w:tcPr>
          <w:p w14:paraId="1CD8A04B" w14:textId="57CF9322" w:rsidR="009956E0" w:rsidRPr="005F12A7" w:rsidRDefault="009956E0" w:rsidP="003C7E0D">
            <w:pPr>
              <w:jc w:val="left"/>
              <w:rPr>
                <w:rFonts w:eastAsia="Times New Roman" w:cs="Times New Roman"/>
                <w:bCs/>
                <w:szCs w:val="24"/>
              </w:rPr>
            </w:pPr>
            <w:r>
              <w:rPr>
                <w:rFonts w:eastAsia="Times New Roman" w:cs="Times New Roman"/>
                <w:bCs/>
                <w:szCs w:val="24"/>
              </w:rPr>
              <w:t>UAZ</w:t>
            </w:r>
          </w:p>
        </w:tc>
        <w:tc>
          <w:tcPr>
            <w:tcW w:w="6848" w:type="dxa"/>
          </w:tcPr>
          <w:p w14:paraId="3D8A0DBA" w14:textId="5F6EB28B" w:rsidR="009956E0" w:rsidRPr="005F12A7" w:rsidRDefault="009956E0" w:rsidP="003C7E0D">
            <w:pPr>
              <w:jc w:val="left"/>
              <w:rPr>
                <w:rFonts w:eastAsia="Times New Roman" w:cs="Times New Roman"/>
                <w:bCs/>
                <w:sz w:val="22"/>
              </w:rPr>
            </w:pPr>
            <w:r>
              <w:rPr>
                <w:rFonts w:eastAsia="Times New Roman" w:cs="Times New Roman"/>
                <w:bCs/>
                <w:sz w:val="22"/>
              </w:rPr>
              <w:t>Universidad Autónoma de Zacatecas</w:t>
            </w:r>
          </w:p>
        </w:tc>
      </w:tr>
    </w:tbl>
    <w:p w14:paraId="6E9444C0" w14:textId="675DB35D" w:rsidR="00E95E40" w:rsidRPr="006E6FDD" w:rsidRDefault="00E95E40" w:rsidP="00B46666">
      <w:pPr>
        <w:rPr>
          <w:rFonts w:cs="Times New Roman"/>
          <w:szCs w:val="24"/>
        </w:rPr>
      </w:pPr>
    </w:p>
    <w:sectPr w:rsidR="00E95E40" w:rsidRPr="006E6FDD" w:rsidSect="001F1E47">
      <w:pgSz w:w="12240" w:h="15840"/>
      <w:pgMar w:top="1417" w:right="1701" w:bottom="1417" w:left="1701"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Emmanuel Medina Espinosa" w:date="2023-12-14T10:15:00Z" w:initials="EME">
    <w:p w14:paraId="3B4B5B65" w14:textId="77777777" w:rsidR="00637E21" w:rsidRDefault="00637E21" w:rsidP="00591234">
      <w:pPr>
        <w:jc w:val="left"/>
      </w:pPr>
      <w:r>
        <w:rPr>
          <w:rStyle w:val="CommentReference"/>
        </w:rPr>
        <w:annotationRef/>
      </w:r>
      <w:r>
        <w:rPr>
          <w:color w:val="000000"/>
          <w:sz w:val="20"/>
          <w:szCs w:val="20"/>
        </w:rPr>
        <w:t>Centrar imágenes</w:t>
      </w:r>
    </w:p>
  </w:comment>
  <w:comment w:id="28" w:author="Emmanuel Medina Espinosa" w:date="2023-12-14T10:15:00Z" w:initials="EME">
    <w:p w14:paraId="060DC196" w14:textId="77777777" w:rsidR="00651DE1" w:rsidRDefault="00651DE1" w:rsidP="00591234">
      <w:pPr>
        <w:jc w:val="left"/>
      </w:pPr>
      <w:r>
        <w:rPr>
          <w:rStyle w:val="CommentReference"/>
        </w:rPr>
        <w:annotationRef/>
      </w:r>
      <w:r>
        <w:rPr>
          <w:color w:val="000000"/>
          <w:sz w:val="20"/>
          <w:szCs w:val="20"/>
        </w:rPr>
        <w:t>Referencia IA</w:t>
      </w:r>
    </w:p>
  </w:comment>
  <w:comment w:id="51" w:author="Emmanuel Medina Espinosa" w:date="2023-12-14T10:24:00Z" w:initials="EME">
    <w:p w14:paraId="403B023E" w14:textId="77777777" w:rsidR="00B95F56" w:rsidRDefault="00B95F56" w:rsidP="00591234">
      <w:pPr>
        <w:jc w:val="left"/>
      </w:pPr>
      <w:r>
        <w:rPr>
          <w:rStyle w:val="CommentReference"/>
        </w:rPr>
        <w:annotationRef/>
      </w:r>
      <w:r>
        <w:rPr>
          <w:color w:val="000000"/>
          <w:sz w:val="20"/>
          <w:szCs w:val="20"/>
        </w:rPr>
        <w:t>numerar</w:t>
      </w:r>
    </w:p>
  </w:comment>
  <w:comment w:id="93" w:author="Emmanuel Medina Espinosa" w:date="2023-12-14T10:33:00Z" w:initials="EME">
    <w:p w14:paraId="48B72AA6" w14:textId="77777777" w:rsidR="00545CB5" w:rsidRDefault="00545CB5" w:rsidP="00591234">
      <w:pPr>
        <w:jc w:val="left"/>
      </w:pPr>
      <w:r>
        <w:rPr>
          <w:rStyle w:val="CommentReference"/>
        </w:rPr>
        <w:annotationRef/>
      </w:r>
      <w:r>
        <w:rPr>
          <w:color w:val="000000"/>
          <w:sz w:val="20"/>
          <w:szCs w:val="20"/>
        </w:rPr>
        <w:t>A tabla</w:t>
      </w:r>
    </w:p>
  </w:comment>
  <w:comment w:id="121" w:author="Emmanuel Medina Espinosa" w:date="2023-12-14T10:37:00Z" w:initials="EME">
    <w:p w14:paraId="5E72A26F" w14:textId="77777777" w:rsidR="002B101A" w:rsidRDefault="002B101A" w:rsidP="00591234">
      <w:pPr>
        <w:jc w:val="left"/>
      </w:pPr>
      <w:r>
        <w:rPr>
          <w:rStyle w:val="CommentReference"/>
        </w:rPr>
        <w:annotationRef/>
      </w:r>
      <w:r>
        <w:rPr>
          <w:color w:val="000000"/>
          <w:sz w:val="20"/>
          <w:szCs w:val="20"/>
        </w:rPr>
        <w:t>Ajustar tamaño de letra</w:t>
      </w:r>
    </w:p>
  </w:comment>
  <w:comment w:id="125" w:author="Emmanuel Medina Espinosa" w:date="2023-12-14T10:37:00Z" w:initials="EME">
    <w:p w14:paraId="4D7794ED" w14:textId="77777777" w:rsidR="002B101A" w:rsidRDefault="002B101A" w:rsidP="00591234">
      <w:pPr>
        <w:jc w:val="left"/>
      </w:pPr>
      <w:r>
        <w:rPr>
          <w:rStyle w:val="CommentReference"/>
        </w:rPr>
        <w:annotationRef/>
      </w:r>
      <w:r>
        <w:rPr>
          <w:color w:val="000000"/>
          <w:sz w:val="20"/>
          <w:szCs w:val="20"/>
        </w:rPr>
        <w:t>En dos páginas</w:t>
      </w:r>
    </w:p>
  </w:comment>
  <w:comment w:id="136" w:author="Emmanuel Medina Espinosa" w:date="2023-12-14T10:38:00Z" w:initials="EME">
    <w:p w14:paraId="3546559C" w14:textId="77777777" w:rsidR="00E21FD6" w:rsidRDefault="00E21FD6" w:rsidP="00591234">
      <w:pPr>
        <w:jc w:val="left"/>
      </w:pPr>
      <w:r>
        <w:rPr>
          <w:rStyle w:val="CommentReference"/>
        </w:rPr>
        <w:annotationRef/>
      </w:r>
      <w:r>
        <w:rPr>
          <w:color w:val="000000"/>
          <w:sz w:val="20"/>
          <w:szCs w:val="20"/>
        </w:rPr>
        <w:t>Numerar</w:t>
      </w:r>
    </w:p>
  </w:comment>
  <w:comment w:id="234" w:author="Emmanuel Medina Espinosa" w:date="2023-12-14T10:49:00Z" w:initials="EME">
    <w:p w14:paraId="42B02C46" w14:textId="77777777" w:rsidR="006241BA" w:rsidRDefault="006241BA" w:rsidP="00591234">
      <w:pPr>
        <w:jc w:val="left"/>
      </w:pPr>
      <w:r>
        <w:rPr>
          <w:rStyle w:val="CommentReference"/>
        </w:rPr>
        <w:annotationRef/>
      </w:r>
      <w:r>
        <w:rPr>
          <w:color w:val="000000"/>
          <w:sz w:val="20"/>
          <w:szCs w:val="20"/>
        </w:rPr>
        <w:t>Tamaño de letra</w:t>
      </w:r>
    </w:p>
  </w:comment>
  <w:comment w:id="253" w:author="Emmanuel Medina Espinosa" w:date="2023-12-14T10:49:00Z" w:initials="EME">
    <w:p w14:paraId="6B14B1D6" w14:textId="77777777" w:rsidR="006241BA" w:rsidRDefault="006241BA" w:rsidP="00591234">
      <w:pPr>
        <w:jc w:val="left"/>
      </w:pPr>
      <w:r>
        <w:rPr>
          <w:rStyle w:val="CommentReference"/>
        </w:rPr>
        <w:annotationRef/>
      </w:r>
      <w:r>
        <w:rPr>
          <w:color w:val="000000"/>
          <w:sz w:val="20"/>
          <w:szCs w:val="20"/>
        </w:rPr>
        <w:t>Pagina sol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4B5B65" w15:done="0"/>
  <w15:commentEx w15:paraId="060DC196" w15:done="0"/>
  <w15:commentEx w15:paraId="403B023E" w15:done="0"/>
  <w15:commentEx w15:paraId="48B72AA6" w15:done="0"/>
  <w15:commentEx w15:paraId="5E72A26F" w15:done="0"/>
  <w15:commentEx w15:paraId="4D7794ED" w15:done="0"/>
  <w15:commentEx w15:paraId="3546559C" w15:done="0"/>
  <w15:commentEx w15:paraId="42B02C46" w15:done="0"/>
  <w15:commentEx w15:paraId="6B14B1D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703D932" w16cex:dateUtc="2023-12-14T16:15:00Z"/>
  <w16cex:commentExtensible w16cex:durableId="2ED591FF" w16cex:dateUtc="2023-12-14T16:15:00Z"/>
  <w16cex:commentExtensible w16cex:durableId="1A6B1B9A" w16cex:dateUtc="2023-12-14T16:24:00Z"/>
  <w16cex:commentExtensible w16cex:durableId="0E6EDF3D" w16cex:dateUtc="2023-12-14T16:33:00Z"/>
  <w16cex:commentExtensible w16cex:durableId="1EE1113B" w16cex:dateUtc="2023-12-14T16:37:00Z"/>
  <w16cex:commentExtensible w16cex:durableId="3B45AA3C" w16cex:dateUtc="2023-12-14T16:37:00Z"/>
  <w16cex:commentExtensible w16cex:durableId="3C07FA7E" w16cex:dateUtc="2023-12-14T16:38:00Z"/>
  <w16cex:commentExtensible w16cex:durableId="77AE7EA0" w16cex:dateUtc="2023-12-14T16:49:00Z"/>
  <w16cex:commentExtensible w16cex:durableId="0DEA56F3" w16cex:dateUtc="2023-12-14T16: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4B5B65" w16cid:durableId="4703D932"/>
  <w16cid:commentId w16cid:paraId="060DC196" w16cid:durableId="2ED591FF"/>
  <w16cid:commentId w16cid:paraId="403B023E" w16cid:durableId="1A6B1B9A"/>
  <w16cid:commentId w16cid:paraId="48B72AA6" w16cid:durableId="0E6EDF3D"/>
  <w16cid:commentId w16cid:paraId="5E72A26F" w16cid:durableId="1EE1113B"/>
  <w16cid:commentId w16cid:paraId="4D7794ED" w16cid:durableId="3B45AA3C"/>
  <w16cid:commentId w16cid:paraId="3546559C" w16cid:durableId="3C07FA7E"/>
  <w16cid:commentId w16cid:paraId="42B02C46" w16cid:durableId="77AE7EA0"/>
  <w16cid:commentId w16cid:paraId="6B14B1D6" w16cid:durableId="0DEA56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C842CB" w14:textId="77777777" w:rsidR="00795C77" w:rsidRDefault="00795C77" w:rsidP="006907D5">
      <w:pPr>
        <w:spacing w:after="0" w:line="240" w:lineRule="auto"/>
      </w:pPr>
      <w:r>
        <w:separator/>
      </w:r>
    </w:p>
  </w:endnote>
  <w:endnote w:type="continuationSeparator" w:id="0">
    <w:p w14:paraId="7E32DE2E" w14:textId="77777777" w:rsidR="00795C77" w:rsidRDefault="00795C77" w:rsidP="006907D5">
      <w:pPr>
        <w:spacing w:after="0" w:line="240" w:lineRule="auto"/>
      </w:pPr>
      <w:r>
        <w:continuationSeparator/>
      </w:r>
    </w:p>
  </w:endnote>
  <w:endnote w:type="continuationNotice" w:id="1">
    <w:p w14:paraId="28ED3DA4" w14:textId="77777777" w:rsidR="00795C77" w:rsidRDefault="00795C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notTrueType/>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Open Sans">
    <w:panose1 w:val="020B0606030504020204"/>
    <w:charset w:val="00"/>
    <w:family w:val="swiss"/>
    <w:pitch w:val="variable"/>
    <w:sig w:usb0="E00002EF" w:usb1="4000205B" w:usb2="00000028"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3BF041" w14:textId="69F5EF09" w:rsidR="00093829" w:rsidRDefault="00093829" w:rsidP="00093829">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E5AB5B" w14:textId="77777777" w:rsidR="00E213D2" w:rsidRDefault="00E213D2" w:rsidP="00093829">
    <w:pPr>
      <w:pStyle w:val="Footer"/>
      <w:jc w:val="right"/>
    </w:pPr>
    <w:r>
      <w:fldChar w:fldCharType="begin"/>
    </w:r>
    <w:r>
      <w:instrText>PAGE   \* MERGEFORMAT</w:instrText>
    </w:r>
    <w:r>
      <w:fldChar w:fldCharType="separate"/>
    </w:r>
    <w:r w:rsidR="00751FD6" w:rsidRPr="00751FD6">
      <w:rPr>
        <w:noProof/>
        <w:lang w:val="es-ES"/>
      </w:rPr>
      <w:t>i</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5F312" w14:textId="77777777" w:rsidR="009B0A3B" w:rsidRDefault="009B0A3B">
    <w:pPr>
      <w:pStyle w:val="BodyText"/>
      <w:spacing w:line="14" w:lineRule="auto"/>
      <w:rPr>
        <w:sz w:val="20"/>
      </w:rPr>
    </w:pPr>
    <w:r>
      <w:rPr>
        <w:noProof/>
      </w:rPr>
      <mc:AlternateContent>
        <mc:Choice Requires="wps">
          <w:drawing>
            <wp:anchor distT="0" distB="0" distL="114300" distR="114300" simplePos="0" relativeHeight="251658240" behindDoc="1" locked="0" layoutInCell="1" allowOverlap="1" wp14:anchorId="1A737901" wp14:editId="5AF5EB9C">
              <wp:simplePos x="0" y="0"/>
              <wp:positionH relativeFrom="page">
                <wp:posOffset>6583680</wp:posOffset>
              </wp:positionH>
              <wp:positionV relativeFrom="page">
                <wp:posOffset>9451340</wp:posOffset>
              </wp:positionV>
              <wp:extent cx="147320" cy="165735"/>
              <wp:effectExtent l="0" t="0" r="5080" b="12065"/>
              <wp:wrapNone/>
              <wp:docPr id="31" name="Cuadro de texto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4732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14CB24" w14:textId="77777777" w:rsidR="009B0A3B" w:rsidRDefault="009B0A3B">
                          <w:pPr>
                            <w:spacing w:line="245" w:lineRule="exact"/>
                            <w:ind w:left="60"/>
                            <w:rPr>
                              <w:rFonts w:ascii="Calibri"/>
                            </w:rPr>
                          </w:pPr>
                          <w:r>
                            <w:fldChar w:fldCharType="begin"/>
                          </w:r>
                          <w:r>
                            <w:rPr>
                              <w:rFonts w:ascii="Calibri"/>
                            </w:rPr>
                            <w:instrText xml:space="preserve"> PAGE </w:instrText>
                          </w:r>
                          <w:r>
                            <w:fldChar w:fldCharType="separate"/>
                          </w:r>
                          <w:r>
                            <w:t>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737901" id="_x0000_t202" coordsize="21600,21600" o:spt="202" path="m,l,21600r21600,l21600,xe">
              <v:stroke joinstyle="miter"/>
              <v:path gradientshapeok="t" o:connecttype="rect"/>
            </v:shapetype>
            <v:shape id="Cuadro de texto 31" o:spid="_x0000_s1026" type="#_x0000_t202" style="position:absolute;left:0;text-align:left;margin-left:518.4pt;margin-top:744.2pt;width:11.6pt;height:13.0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" filled="f" stroked="f">
              <v:path arrowok="t"/>
              <v:textbox inset="0,0,0,0">
                <w:txbxContent>
                  <w:p w14:paraId="3B14CB24" w14:textId="77777777" w:rsidR="009B0A3B" w:rsidRDefault="009B0A3B">
                    <w:pPr>
                      <w:spacing w:line="245" w:lineRule="exact"/>
                      <w:ind w:left="60"/>
                      <w:rPr>
                        <w:rFonts w:ascii="Calibri"/>
                      </w:rPr>
                    </w:pPr>
                    <w:r>
                      <w:fldChar w:fldCharType="begin"/>
                    </w:r>
                    <w:r>
                      <w:rPr>
                        <w:rFonts w:ascii="Calibri"/>
                      </w:rPr>
                      <w:instrText xml:space="preserve"> PAGE </w:instrText>
                    </w:r>
                    <w:r>
                      <w:fldChar w:fldCharType="separate"/>
                    </w:r>
                    <w:r>
                      <w:t>1</w:t>
                    </w:r>
                    <w: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243D11" w14:textId="77777777" w:rsidR="00151BEF" w:rsidRDefault="00151BEF" w:rsidP="00093829">
    <w:pPr>
      <w:pStyle w:val="Footer"/>
      <w:jc w:val="right"/>
    </w:pPr>
    <w:r>
      <w:fldChar w:fldCharType="begin"/>
    </w:r>
    <w:r>
      <w:instrText>PAGE   \* MERGEFORMAT</w:instrText>
    </w:r>
    <w:r>
      <w:fldChar w:fldCharType="separate"/>
    </w:r>
    <w:r w:rsidR="00751FD6" w:rsidRPr="00751FD6">
      <w:rPr>
        <w:noProof/>
        <w:lang w:val="es-ES"/>
      </w:rPr>
      <w:t>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5EE499" w14:textId="77777777" w:rsidR="00795C77" w:rsidRDefault="00795C77" w:rsidP="006907D5">
      <w:pPr>
        <w:spacing w:after="0" w:line="240" w:lineRule="auto"/>
      </w:pPr>
      <w:r>
        <w:separator/>
      </w:r>
    </w:p>
  </w:footnote>
  <w:footnote w:type="continuationSeparator" w:id="0">
    <w:p w14:paraId="2FDD8E0A" w14:textId="77777777" w:rsidR="00795C77" w:rsidRDefault="00795C77" w:rsidP="006907D5">
      <w:pPr>
        <w:spacing w:after="0" w:line="240" w:lineRule="auto"/>
      </w:pPr>
      <w:r>
        <w:continuationSeparator/>
      </w:r>
    </w:p>
  </w:footnote>
  <w:footnote w:type="continuationNotice" w:id="1">
    <w:p w14:paraId="296FA577" w14:textId="77777777" w:rsidR="00795C77" w:rsidRDefault="00795C7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945"/>
      <w:gridCol w:w="2945"/>
      <w:gridCol w:w="2945"/>
    </w:tblGrid>
    <w:tr w:rsidR="06D427AF" w14:paraId="430656C6" w14:textId="77777777" w:rsidTr="06D427AF">
      <w:tc>
        <w:tcPr>
          <w:tcW w:w="2945" w:type="dxa"/>
        </w:tcPr>
        <w:p w14:paraId="782F6870" w14:textId="790B9784" w:rsidR="06D427AF" w:rsidRDefault="06D427AF" w:rsidP="06D427AF">
          <w:pPr>
            <w:pStyle w:val="Header"/>
            <w:ind w:left="-115"/>
          </w:pPr>
        </w:p>
      </w:tc>
      <w:tc>
        <w:tcPr>
          <w:tcW w:w="2945" w:type="dxa"/>
        </w:tcPr>
        <w:p w14:paraId="06D1F7ED" w14:textId="4745A990" w:rsidR="06D427AF" w:rsidRDefault="06D427AF" w:rsidP="06D427AF">
          <w:pPr>
            <w:pStyle w:val="Header"/>
            <w:jc w:val="center"/>
          </w:pPr>
        </w:p>
      </w:tc>
      <w:tc>
        <w:tcPr>
          <w:tcW w:w="2945" w:type="dxa"/>
        </w:tcPr>
        <w:p w14:paraId="2FE361E1" w14:textId="588067DF" w:rsidR="06D427AF" w:rsidRDefault="06D427AF" w:rsidP="06D427AF">
          <w:pPr>
            <w:pStyle w:val="Header"/>
            <w:ind w:right="-115"/>
            <w:jc w:val="right"/>
          </w:pPr>
        </w:p>
      </w:tc>
    </w:tr>
  </w:tbl>
  <w:p w14:paraId="554F3D8C" w14:textId="3F1C6345" w:rsidR="06D427AF" w:rsidRDefault="06D427AF" w:rsidP="06D427A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532712" w14:textId="77777777" w:rsidR="009B0A3B" w:rsidRDefault="009B0A3B" w:rsidP="0084691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CF86AA" w14:textId="05188CE4" w:rsidR="06D427AF" w:rsidRDefault="06D427AF" w:rsidP="06D427AF">
    <w:pPr>
      <w:pStyle w:val="Header"/>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B3B04"/>
    <w:multiLevelType w:val="multilevel"/>
    <w:tmpl w:val="080A001F"/>
    <w:lvl w:ilvl="0">
      <w:start w:val="1"/>
      <w:numFmt w:val="decimal"/>
      <w:lvlText w:val="%1."/>
      <w:lvlJc w:val="left"/>
      <w:pPr>
        <w:ind w:left="502" w:hanging="360"/>
      </w:pPr>
    </w:lvl>
    <w:lvl w:ilvl="1">
      <w:start w:val="1"/>
      <w:numFmt w:val="decimal"/>
      <w:lvlText w:val="%1.%2."/>
      <w:lvlJc w:val="left"/>
      <w:pPr>
        <w:ind w:left="934" w:hanging="432"/>
      </w:pPr>
    </w:lvl>
    <w:lvl w:ilvl="2">
      <w:start w:val="1"/>
      <w:numFmt w:val="decimal"/>
      <w:lvlText w:val="%1.%2.%3."/>
      <w:lvlJc w:val="left"/>
      <w:pPr>
        <w:ind w:left="1366" w:hanging="504"/>
      </w:pPr>
    </w:lvl>
    <w:lvl w:ilvl="3">
      <w:start w:val="1"/>
      <w:numFmt w:val="decimal"/>
      <w:lvlText w:val="%1.%2.%3.%4."/>
      <w:lvlJc w:val="left"/>
      <w:pPr>
        <w:ind w:left="1870" w:hanging="648"/>
      </w:pPr>
    </w:lvl>
    <w:lvl w:ilvl="4">
      <w:start w:val="1"/>
      <w:numFmt w:val="decimal"/>
      <w:lvlText w:val="%1.%2.%3.%4.%5."/>
      <w:lvlJc w:val="left"/>
      <w:pPr>
        <w:ind w:left="2374" w:hanging="792"/>
      </w:pPr>
    </w:lvl>
    <w:lvl w:ilvl="5">
      <w:start w:val="1"/>
      <w:numFmt w:val="decimal"/>
      <w:lvlText w:val="%1.%2.%3.%4.%5.%6."/>
      <w:lvlJc w:val="left"/>
      <w:pPr>
        <w:ind w:left="2878" w:hanging="936"/>
      </w:pPr>
    </w:lvl>
    <w:lvl w:ilvl="6">
      <w:start w:val="1"/>
      <w:numFmt w:val="decimal"/>
      <w:lvlText w:val="%1.%2.%3.%4.%5.%6.%7."/>
      <w:lvlJc w:val="left"/>
      <w:pPr>
        <w:ind w:left="3382" w:hanging="1080"/>
      </w:pPr>
    </w:lvl>
    <w:lvl w:ilvl="7">
      <w:start w:val="1"/>
      <w:numFmt w:val="decimal"/>
      <w:lvlText w:val="%1.%2.%3.%4.%5.%6.%7.%8."/>
      <w:lvlJc w:val="left"/>
      <w:pPr>
        <w:ind w:left="3886" w:hanging="1224"/>
      </w:pPr>
    </w:lvl>
    <w:lvl w:ilvl="8">
      <w:start w:val="1"/>
      <w:numFmt w:val="decimal"/>
      <w:lvlText w:val="%1.%2.%3.%4.%5.%6.%7.%8.%9."/>
      <w:lvlJc w:val="left"/>
      <w:pPr>
        <w:ind w:left="4462" w:hanging="1440"/>
      </w:pPr>
    </w:lvl>
  </w:abstractNum>
  <w:abstractNum w:abstractNumId="1" w15:restartNumberingAfterBreak="0">
    <w:nsid w:val="03CD7344"/>
    <w:multiLevelType w:val="hybridMultilevel"/>
    <w:tmpl w:val="702CC39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042C3591"/>
    <w:multiLevelType w:val="hybridMultilevel"/>
    <w:tmpl w:val="65700814"/>
    <w:lvl w:ilvl="0" w:tplc="080A0001">
      <w:start w:val="1"/>
      <w:numFmt w:val="bullet"/>
      <w:lvlText w:val=""/>
      <w:lvlJc w:val="left"/>
      <w:pPr>
        <w:ind w:left="360" w:hanging="360"/>
      </w:pPr>
      <w:rPr>
        <w:rFonts w:ascii="Symbol" w:hAnsi="Symbol" w:hint="default"/>
      </w:rPr>
    </w:lvl>
    <w:lvl w:ilvl="1" w:tplc="080A0003">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3" w15:restartNumberingAfterBreak="0">
    <w:nsid w:val="05F121EB"/>
    <w:multiLevelType w:val="hybridMultilevel"/>
    <w:tmpl w:val="6FB60E7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0A3E101B"/>
    <w:multiLevelType w:val="hybridMultilevel"/>
    <w:tmpl w:val="F7BC8B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893920"/>
    <w:multiLevelType w:val="hybridMultilevel"/>
    <w:tmpl w:val="9CB4375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159A6E62"/>
    <w:multiLevelType w:val="hybridMultilevel"/>
    <w:tmpl w:val="0E124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544BB0"/>
    <w:multiLevelType w:val="hybridMultilevel"/>
    <w:tmpl w:val="ADAE5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F867BC"/>
    <w:multiLevelType w:val="hybridMultilevel"/>
    <w:tmpl w:val="10C81F7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18040979"/>
    <w:multiLevelType w:val="hybridMultilevel"/>
    <w:tmpl w:val="0B866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203A67"/>
    <w:multiLevelType w:val="hybridMultilevel"/>
    <w:tmpl w:val="779E5E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8A109BB"/>
    <w:multiLevelType w:val="hybridMultilevel"/>
    <w:tmpl w:val="EB26D93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1B1D6A2D"/>
    <w:multiLevelType w:val="hybridMultilevel"/>
    <w:tmpl w:val="419A192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1B4E4697"/>
    <w:multiLevelType w:val="hybridMultilevel"/>
    <w:tmpl w:val="B22CC4F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1D38307D"/>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DB60FCF"/>
    <w:multiLevelType w:val="hybridMultilevel"/>
    <w:tmpl w:val="D9EE0DC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201506FE"/>
    <w:multiLevelType w:val="hybridMultilevel"/>
    <w:tmpl w:val="FA205F2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15:restartNumberingAfterBreak="0">
    <w:nsid w:val="213B0240"/>
    <w:multiLevelType w:val="hybridMultilevel"/>
    <w:tmpl w:val="070808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94913D2"/>
    <w:multiLevelType w:val="hybridMultilevel"/>
    <w:tmpl w:val="2C4E073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2A83E417"/>
    <w:multiLevelType w:val="hybridMultilevel"/>
    <w:tmpl w:val="FFFFFFFF"/>
    <w:lvl w:ilvl="0" w:tplc="9ADC73CE">
      <w:start w:val="1"/>
      <w:numFmt w:val="bullet"/>
      <w:lvlText w:val=""/>
      <w:lvlJc w:val="left"/>
      <w:pPr>
        <w:ind w:left="720" w:hanging="360"/>
      </w:pPr>
      <w:rPr>
        <w:rFonts w:ascii="Symbol" w:hAnsi="Symbol" w:hint="default"/>
      </w:rPr>
    </w:lvl>
    <w:lvl w:ilvl="1" w:tplc="18F01872">
      <w:start w:val="1"/>
      <w:numFmt w:val="bullet"/>
      <w:lvlText w:val="o"/>
      <w:lvlJc w:val="left"/>
      <w:pPr>
        <w:ind w:left="1440" w:hanging="360"/>
      </w:pPr>
      <w:rPr>
        <w:rFonts w:ascii="Courier New" w:hAnsi="Courier New" w:hint="default"/>
      </w:rPr>
    </w:lvl>
    <w:lvl w:ilvl="2" w:tplc="2B12B9F0">
      <w:start w:val="1"/>
      <w:numFmt w:val="bullet"/>
      <w:lvlText w:val=""/>
      <w:lvlJc w:val="left"/>
      <w:pPr>
        <w:ind w:left="2160" w:hanging="360"/>
      </w:pPr>
      <w:rPr>
        <w:rFonts w:ascii="Wingdings" w:hAnsi="Wingdings" w:hint="default"/>
      </w:rPr>
    </w:lvl>
    <w:lvl w:ilvl="3" w:tplc="B9E63D80">
      <w:start w:val="1"/>
      <w:numFmt w:val="bullet"/>
      <w:lvlText w:val=""/>
      <w:lvlJc w:val="left"/>
      <w:pPr>
        <w:ind w:left="2880" w:hanging="360"/>
      </w:pPr>
      <w:rPr>
        <w:rFonts w:ascii="Symbol" w:hAnsi="Symbol" w:hint="default"/>
      </w:rPr>
    </w:lvl>
    <w:lvl w:ilvl="4" w:tplc="AAF63B68">
      <w:start w:val="1"/>
      <w:numFmt w:val="bullet"/>
      <w:lvlText w:val="o"/>
      <w:lvlJc w:val="left"/>
      <w:pPr>
        <w:ind w:left="3600" w:hanging="360"/>
      </w:pPr>
      <w:rPr>
        <w:rFonts w:ascii="Courier New" w:hAnsi="Courier New" w:hint="default"/>
      </w:rPr>
    </w:lvl>
    <w:lvl w:ilvl="5" w:tplc="8040AE6E">
      <w:start w:val="1"/>
      <w:numFmt w:val="bullet"/>
      <w:lvlText w:val=""/>
      <w:lvlJc w:val="left"/>
      <w:pPr>
        <w:ind w:left="4320" w:hanging="360"/>
      </w:pPr>
      <w:rPr>
        <w:rFonts w:ascii="Wingdings" w:hAnsi="Wingdings" w:hint="default"/>
      </w:rPr>
    </w:lvl>
    <w:lvl w:ilvl="6" w:tplc="304C319C">
      <w:start w:val="1"/>
      <w:numFmt w:val="bullet"/>
      <w:lvlText w:val=""/>
      <w:lvlJc w:val="left"/>
      <w:pPr>
        <w:ind w:left="5040" w:hanging="360"/>
      </w:pPr>
      <w:rPr>
        <w:rFonts w:ascii="Symbol" w:hAnsi="Symbol" w:hint="default"/>
      </w:rPr>
    </w:lvl>
    <w:lvl w:ilvl="7" w:tplc="8D0230FC">
      <w:start w:val="1"/>
      <w:numFmt w:val="bullet"/>
      <w:lvlText w:val="o"/>
      <w:lvlJc w:val="left"/>
      <w:pPr>
        <w:ind w:left="5760" w:hanging="360"/>
      </w:pPr>
      <w:rPr>
        <w:rFonts w:ascii="Courier New" w:hAnsi="Courier New" w:hint="default"/>
      </w:rPr>
    </w:lvl>
    <w:lvl w:ilvl="8" w:tplc="809695F0">
      <w:start w:val="1"/>
      <w:numFmt w:val="bullet"/>
      <w:lvlText w:val=""/>
      <w:lvlJc w:val="left"/>
      <w:pPr>
        <w:ind w:left="6480" w:hanging="360"/>
      </w:pPr>
      <w:rPr>
        <w:rFonts w:ascii="Wingdings" w:hAnsi="Wingdings" w:hint="default"/>
      </w:rPr>
    </w:lvl>
  </w:abstractNum>
  <w:abstractNum w:abstractNumId="20" w15:restartNumberingAfterBreak="0">
    <w:nsid w:val="2CC82A52"/>
    <w:multiLevelType w:val="multilevel"/>
    <w:tmpl w:val="080A001F"/>
    <w:lvl w:ilvl="0">
      <w:start w:val="1"/>
      <w:numFmt w:val="decimal"/>
      <w:lvlText w:val="%1."/>
      <w:lvlJc w:val="left"/>
      <w:pPr>
        <w:ind w:left="2484" w:hanging="360"/>
      </w:pPr>
    </w:lvl>
    <w:lvl w:ilvl="1">
      <w:start w:val="1"/>
      <w:numFmt w:val="decimal"/>
      <w:lvlText w:val="%1.%2."/>
      <w:lvlJc w:val="left"/>
      <w:pPr>
        <w:ind w:left="2916" w:hanging="432"/>
      </w:pPr>
    </w:lvl>
    <w:lvl w:ilvl="2">
      <w:start w:val="1"/>
      <w:numFmt w:val="decimal"/>
      <w:lvlText w:val="%1.%2.%3."/>
      <w:lvlJc w:val="left"/>
      <w:pPr>
        <w:ind w:left="3348" w:hanging="504"/>
      </w:pPr>
    </w:lvl>
    <w:lvl w:ilvl="3">
      <w:start w:val="1"/>
      <w:numFmt w:val="decimal"/>
      <w:lvlText w:val="%1.%2.%3.%4."/>
      <w:lvlJc w:val="left"/>
      <w:pPr>
        <w:ind w:left="3852" w:hanging="648"/>
      </w:pPr>
    </w:lvl>
    <w:lvl w:ilvl="4">
      <w:start w:val="1"/>
      <w:numFmt w:val="decimal"/>
      <w:lvlText w:val="%1.%2.%3.%4.%5."/>
      <w:lvlJc w:val="left"/>
      <w:pPr>
        <w:ind w:left="4356" w:hanging="792"/>
      </w:pPr>
    </w:lvl>
    <w:lvl w:ilvl="5">
      <w:start w:val="1"/>
      <w:numFmt w:val="decimal"/>
      <w:lvlText w:val="%1.%2.%3.%4.%5.%6."/>
      <w:lvlJc w:val="left"/>
      <w:pPr>
        <w:ind w:left="4860" w:hanging="936"/>
      </w:pPr>
    </w:lvl>
    <w:lvl w:ilvl="6">
      <w:start w:val="1"/>
      <w:numFmt w:val="decimal"/>
      <w:lvlText w:val="%1.%2.%3.%4.%5.%6.%7."/>
      <w:lvlJc w:val="left"/>
      <w:pPr>
        <w:ind w:left="5364" w:hanging="1080"/>
      </w:pPr>
    </w:lvl>
    <w:lvl w:ilvl="7">
      <w:start w:val="1"/>
      <w:numFmt w:val="decimal"/>
      <w:lvlText w:val="%1.%2.%3.%4.%5.%6.%7.%8."/>
      <w:lvlJc w:val="left"/>
      <w:pPr>
        <w:ind w:left="5868" w:hanging="1224"/>
      </w:pPr>
    </w:lvl>
    <w:lvl w:ilvl="8">
      <w:start w:val="1"/>
      <w:numFmt w:val="decimal"/>
      <w:lvlText w:val="%1.%2.%3.%4.%5.%6.%7.%8.%9."/>
      <w:lvlJc w:val="left"/>
      <w:pPr>
        <w:ind w:left="6444" w:hanging="1440"/>
      </w:pPr>
    </w:lvl>
  </w:abstractNum>
  <w:abstractNum w:abstractNumId="21" w15:restartNumberingAfterBreak="0">
    <w:nsid w:val="312C325D"/>
    <w:multiLevelType w:val="hybridMultilevel"/>
    <w:tmpl w:val="369AFE8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2" w15:restartNumberingAfterBreak="0">
    <w:nsid w:val="32B34CA4"/>
    <w:multiLevelType w:val="hybridMultilevel"/>
    <w:tmpl w:val="FF68F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3D1089"/>
    <w:multiLevelType w:val="hybridMultilevel"/>
    <w:tmpl w:val="31387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623E00"/>
    <w:multiLevelType w:val="hybridMultilevel"/>
    <w:tmpl w:val="75B298C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5" w15:restartNumberingAfterBreak="0">
    <w:nsid w:val="4ABC483F"/>
    <w:multiLevelType w:val="hybridMultilevel"/>
    <w:tmpl w:val="93689D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C2C7385"/>
    <w:multiLevelType w:val="hybridMultilevel"/>
    <w:tmpl w:val="0A50E3D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7" w15:restartNumberingAfterBreak="0">
    <w:nsid w:val="4F647586"/>
    <w:multiLevelType w:val="hybridMultilevel"/>
    <w:tmpl w:val="D5C0D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D47369"/>
    <w:multiLevelType w:val="multilevel"/>
    <w:tmpl w:val="CAB073AE"/>
    <w:lvl w:ilvl="0">
      <w:start w:val="1"/>
      <w:numFmt w:val="decimal"/>
      <w:lvlText w:val="%1."/>
      <w:lvlJc w:val="left"/>
      <w:pPr>
        <w:ind w:left="360" w:hanging="360"/>
      </w:pPr>
    </w:lvl>
    <w:lvl w:ilvl="1">
      <w:start w:val="1"/>
      <w:numFmt w:val="decimal"/>
      <w:pStyle w:val="Sub-Subtitle"/>
      <w:lvlText w:val="%1.%2."/>
      <w:lvlJc w:val="left"/>
      <w:pPr>
        <w:ind w:left="574"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A88597D"/>
    <w:multiLevelType w:val="hybridMultilevel"/>
    <w:tmpl w:val="A0F6773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0" w15:restartNumberingAfterBreak="0">
    <w:nsid w:val="62F351C1"/>
    <w:multiLevelType w:val="hybridMultilevel"/>
    <w:tmpl w:val="2836ECE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1" w15:restartNumberingAfterBreak="0">
    <w:nsid w:val="67974AF8"/>
    <w:multiLevelType w:val="hybridMultilevel"/>
    <w:tmpl w:val="C53E58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8E13FF5"/>
    <w:multiLevelType w:val="hybridMultilevel"/>
    <w:tmpl w:val="D682CBAE"/>
    <w:lvl w:ilvl="0" w:tplc="080A0001">
      <w:start w:val="1"/>
      <w:numFmt w:val="bullet"/>
      <w:lvlText w:val=""/>
      <w:lvlJc w:val="left"/>
      <w:pPr>
        <w:ind w:left="783" w:hanging="360"/>
      </w:pPr>
      <w:rPr>
        <w:rFonts w:ascii="Symbol" w:hAnsi="Symbol" w:hint="default"/>
      </w:rPr>
    </w:lvl>
    <w:lvl w:ilvl="1" w:tplc="080A0003" w:tentative="1">
      <w:start w:val="1"/>
      <w:numFmt w:val="bullet"/>
      <w:lvlText w:val="o"/>
      <w:lvlJc w:val="left"/>
      <w:pPr>
        <w:ind w:left="1503" w:hanging="360"/>
      </w:pPr>
      <w:rPr>
        <w:rFonts w:ascii="Courier New" w:hAnsi="Courier New" w:cs="Courier New" w:hint="default"/>
      </w:rPr>
    </w:lvl>
    <w:lvl w:ilvl="2" w:tplc="080A0005" w:tentative="1">
      <w:start w:val="1"/>
      <w:numFmt w:val="bullet"/>
      <w:lvlText w:val=""/>
      <w:lvlJc w:val="left"/>
      <w:pPr>
        <w:ind w:left="2223" w:hanging="360"/>
      </w:pPr>
      <w:rPr>
        <w:rFonts w:ascii="Wingdings" w:hAnsi="Wingdings" w:hint="default"/>
      </w:rPr>
    </w:lvl>
    <w:lvl w:ilvl="3" w:tplc="080A0001" w:tentative="1">
      <w:start w:val="1"/>
      <w:numFmt w:val="bullet"/>
      <w:lvlText w:val=""/>
      <w:lvlJc w:val="left"/>
      <w:pPr>
        <w:ind w:left="2943" w:hanging="360"/>
      </w:pPr>
      <w:rPr>
        <w:rFonts w:ascii="Symbol" w:hAnsi="Symbol" w:hint="default"/>
      </w:rPr>
    </w:lvl>
    <w:lvl w:ilvl="4" w:tplc="080A0003" w:tentative="1">
      <w:start w:val="1"/>
      <w:numFmt w:val="bullet"/>
      <w:lvlText w:val="o"/>
      <w:lvlJc w:val="left"/>
      <w:pPr>
        <w:ind w:left="3663" w:hanging="360"/>
      </w:pPr>
      <w:rPr>
        <w:rFonts w:ascii="Courier New" w:hAnsi="Courier New" w:cs="Courier New" w:hint="default"/>
      </w:rPr>
    </w:lvl>
    <w:lvl w:ilvl="5" w:tplc="080A0005" w:tentative="1">
      <w:start w:val="1"/>
      <w:numFmt w:val="bullet"/>
      <w:lvlText w:val=""/>
      <w:lvlJc w:val="left"/>
      <w:pPr>
        <w:ind w:left="4383" w:hanging="360"/>
      </w:pPr>
      <w:rPr>
        <w:rFonts w:ascii="Wingdings" w:hAnsi="Wingdings" w:hint="default"/>
      </w:rPr>
    </w:lvl>
    <w:lvl w:ilvl="6" w:tplc="080A0001" w:tentative="1">
      <w:start w:val="1"/>
      <w:numFmt w:val="bullet"/>
      <w:lvlText w:val=""/>
      <w:lvlJc w:val="left"/>
      <w:pPr>
        <w:ind w:left="5103" w:hanging="360"/>
      </w:pPr>
      <w:rPr>
        <w:rFonts w:ascii="Symbol" w:hAnsi="Symbol" w:hint="default"/>
      </w:rPr>
    </w:lvl>
    <w:lvl w:ilvl="7" w:tplc="080A0003" w:tentative="1">
      <w:start w:val="1"/>
      <w:numFmt w:val="bullet"/>
      <w:lvlText w:val="o"/>
      <w:lvlJc w:val="left"/>
      <w:pPr>
        <w:ind w:left="5823" w:hanging="360"/>
      </w:pPr>
      <w:rPr>
        <w:rFonts w:ascii="Courier New" w:hAnsi="Courier New" w:cs="Courier New" w:hint="default"/>
      </w:rPr>
    </w:lvl>
    <w:lvl w:ilvl="8" w:tplc="080A0005" w:tentative="1">
      <w:start w:val="1"/>
      <w:numFmt w:val="bullet"/>
      <w:lvlText w:val=""/>
      <w:lvlJc w:val="left"/>
      <w:pPr>
        <w:ind w:left="6543" w:hanging="360"/>
      </w:pPr>
      <w:rPr>
        <w:rFonts w:ascii="Wingdings" w:hAnsi="Wingdings" w:hint="default"/>
      </w:rPr>
    </w:lvl>
  </w:abstractNum>
  <w:abstractNum w:abstractNumId="33" w15:restartNumberingAfterBreak="0">
    <w:nsid w:val="6B624B60"/>
    <w:multiLevelType w:val="hybridMultilevel"/>
    <w:tmpl w:val="B6A8B8F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4" w15:restartNumberingAfterBreak="0">
    <w:nsid w:val="6E6E4E99"/>
    <w:multiLevelType w:val="hybridMultilevel"/>
    <w:tmpl w:val="0D90BA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4896B6B"/>
    <w:multiLevelType w:val="hybridMultilevel"/>
    <w:tmpl w:val="59B254A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6" w15:restartNumberingAfterBreak="0">
    <w:nsid w:val="76270B97"/>
    <w:multiLevelType w:val="hybridMultilevel"/>
    <w:tmpl w:val="85F8E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79F56FB"/>
    <w:multiLevelType w:val="hybridMultilevel"/>
    <w:tmpl w:val="5B10C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9B31CA5"/>
    <w:multiLevelType w:val="hybridMultilevel"/>
    <w:tmpl w:val="AA74C3B6"/>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16cid:durableId="918758938">
    <w:abstractNumId w:val="13"/>
  </w:num>
  <w:num w:numId="2" w16cid:durableId="1198742916">
    <w:abstractNumId w:val="11"/>
  </w:num>
  <w:num w:numId="3" w16cid:durableId="595794881">
    <w:abstractNumId w:val="2"/>
  </w:num>
  <w:num w:numId="4" w16cid:durableId="1375501090">
    <w:abstractNumId w:val="18"/>
  </w:num>
  <w:num w:numId="5" w16cid:durableId="1050763267">
    <w:abstractNumId w:val="12"/>
  </w:num>
  <w:num w:numId="6" w16cid:durableId="1223440156">
    <w:abstractNumId w:val="38"/>
  </w:num>
  <w:num w:numId="7" w16cid:durableId="270288678">
    <w:abstractNumId w:val="14"/>
  </w:num>
  <w:num w:numId="8" w16cid:durableId="276722019">
    <w:abstractNumId w:val="19"/>
  </w:num>
  <w:num w:numId="9" w16cid:durableId="133643903">
    <w:abstractNumId w:val="15"/>
  </w:num>
  <w:num w:numId="10" w16cid:durableId="1440636647">
    <w:abstractNumId w:val="29"/>
  </w:num>
  <w:num w:numId="11" w16cid:durableId="1516336261">
    <w:abstractNumId w:val="5"/>
  </w:num>
  <w:num w:numId="12" w16cid:durableId="436869182">
    <w:abstractNumId w:val="26"/>
  </w:num>
  <w:num w:numId="13" w16cid:durableId="1540358255">
    <w:abstractNumId w:val="24"/>
  </w:num>
  <w:num w:numId="14" w16cid:durableId="717435600">
    <w:abstractNumId w:val="3"/>
  </w:num>
  <w:num w:numId="15" w16cid:durableId="1962180247">
    <w:abstractNumId w:val="21"/>
  </w:num>
  <w:num w:numId="16" w16cid:durableId="2100059349">
    <w:abstractNumId w:val="16"/>
  </w:num>
  <w:num w:numId="17" w16cid:durableId="296301214">
    <w:abstractNumId w:val="1"/>
  </w:num>
  <w:num w:numId="18" w16cid:durableId="316233012">
    <w:abstractNumId w:val="30"/>
  </w:num>
  <w:num w:numId="19" w16cid:durableId="2040737137">
    <w:abstractNumId w:val="8"/>
  </w:num>
  <w:num w:numId="20" w16cid:durableId="1154563772">
    <w:abstractNumId w:val="33"/>
  </w:num>
  <w:num w:numId="21" w16cid:durableId="286281872">
    <w:abstractNumId w:val="35"/>
  </w:num>
  <w:num w:numId="22" w16cid:durableId="1292244605">
    <w:abstractNumId w:val="32"/>
  </w:num>
  <w:num w:numId="23" w16cid:durableId="1692534380">
    <w:abstractNumId w:val="9"/>
  </w:num>
  <w:num w:numId="24" w16cid:durableId="183059157">
    <w:abstractNumId w:val="25"/>
  </w:num>
  <w:num w:numId="25" w16cid:durableId="793132868">
    <w:abstractNumId w:val="27"/>
  </w:num>
  <w:num w:numId="26" w16cid:durableId="1242451572">
    <w:abstractNumId w:val="36"/>
  </w:num>
  <w:num w:numId="27" w16cid:durableId="2021734458">
    <w:abstractNumId w:val="23"/>
  </w:num>
  <w:num w:numId="28" w16cid:durableId="1479223201">
    <w:abstractNumId w:val="7"/>
  </w:num>
  <w:num w:numId="29" w16cid:durableId="299073032">
    <w:abstractNumId w:val="17"/>
  </w:num>
  <w:num w:numId="30" w16cid:durableId="1499037398">
    <w:abstractNumId w:val="10"/>
  </w:num>
  <w:num w:numId="31" w16cid:durableId="577980713">
    <w:abstractNumId w:val="22"/>
  </w:num>
  <w:num w:numId="32" w16cid:durableId="1961256398">
    <w:abstractNumId w:val="34"/>
  </w:num>
  <w:num w:numId="33" w16cid:durableId="775752387">
    <w:abstractNumId w:val="0"/>
  </w:num>
  <w:num w:numId="34" w16cid:durableId="1597669102">
    <w:abstractNumId w:val="28"/>
  </w:num>
  <w:num w:numId="35" w16cid:durableId="1353385987">
    <w:abstractNumId w:val="28"/>
  </w:num>
  <w:num w:numId="36" w16cid:durableId="1877235486">
    <w:abstractNumId w:val="4"/>
  </w:num>
  <w:num w:numId="37" w16cid:durableId="1474565607">
    <w:abstractNumId w:val="6"/>
  </w:num>
  <w:num w:numId="38" w16cid:durableId="2120179294">
    <w:abstractNumId w:val="37"/>
  </w:num>
  <w:num w:numId="39" w16cid:durableId="154448754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210195062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291595697">
    <w:abstractNumId w:val="28"/>
  </w:num>
  <w:num w:numId="42" w16cid:durableId="1471245968">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443235799">
    <w:abstractNumId w:val="20"/>
  </w:num>
  <w:num w:numId="44" w16cid:durableId="1260791872">
    <w:abstractNumId w:val="31"/>
  </w:num>
  <w:numIdMacAtCleanup w:val="3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mmanuel Medina Espinosa">
    <w15:presenceInfo w15:providerId="AD" w15:userId="S::emedinae1700@alumno.ipn.mx::879aacd7-6796-4c89-96c5-cf9514d5e9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07D5"/>
    <w:rsid w:val="000007E4"/>
    <w:rsid w:val="000016FE"/>
    <w:rsid w:val="000021DD"/>
    <w:rsid w:val="00002899"/>
    <w:rsid w:val="00002B72"/>
    <w:rsid w:val="000031FB"/>
    <w:rsid w:val="000037A1"/>
    <w:rsid w:val="00005A94"/>
    <w:rsid w:val="00006C59"/>
    <w:rsid w:val="0000707C"/>
    <w:rsid w:val="000105E9"/>
    <w:rsid w:val="0001140F"/>
    <w:rsid w:val="000114AE"/>
    <w:rsid w:val="000115F1"/>
    <w:rsid w:val="000117C6"/>
    <w:rsid w:val="00012384"/>
    <w:rsid w:val="00012F6F"/>
    <w:rsid w:val="00013674"/>
    <w:rsid w:val="000141DD"/>
    <w:rsid w:val="0001488A"/>
    <w:rsid w:val="0001531B"/>
    <w:rsid w:val="0001567D"/>
    <w:rsid w:val="0001587C"/>
    <w:rsid w:val="00015ADE"/>
    <w:rsid w:val="00015EE0"/>
    <w:rsid w:val="00016703"/>
    <w:rsid w:val="0001685C"/>
    <w:rsid w:val="00017C21"/>
    <w:rsid w:val="00017FCD"/>
    <w:rsid w:val="000209EA"/>
    <w:rsid w:val="000213F8"/>
    <w:rsid w:val="00021782"/>
    <w:rsid w:val="00021CD8"/>
    <w:rsid w:val="00021D4D"/>
    <w:rsid w:val="00021F1C"/>
    <w:rsid w:val="0002221F"/>
    <w:rsid w:val="000222FE"/>
    <w:rsid w:val="00022648"/>
    <w:rsid w:val="00022751"/>
    <w:rsid w:val="000235A6"/>
    <w:rsid w:val="000238D7"/>
    <w:rsid w:val="0002396E"/>
    <w:rsid w:val="000247E6"/>
    <w:rsid w:val="000252C6"/>
    <w:rsid w:val="000258C8"/>
    <w:rsid w:val="0002695D"/>
    <w:rsid w:val="00027374"/>
    <w:rsid w:val="0002796D"/>
    <w:rsid w:val="00027EA5"/>
    <w:rsid w:val="00030723"/>
    <w:rsid w:val="00030991"/>
    <w:rsid w:val="00030A47"/>
    <w:rsid w:val="00030C01"/>
    <w:rsid w:val="00030E95"/>
    <w:rsid w:val="000315DC"/>
    <w:rsid w:val="00031DB1"/>
    <w:rsid w:val="000335F5"/>
    <w:rsid w:val="00034158"/>
    <w:rsid w:val="00034F3A"/>
    <w:rsid w:val="00035F0C"/>
    <w:rsid w:val="00036698"/>
    <w:rsid w:val="00036EB0"/>
    <w:rsid w:val="00036F70"/>
    <w:rsid w:val="00037ABE"/>
    <w:rsid w:val="00040C85"/>
    <w:rsid w:val="00040CBD"/>
    <w:rsid w:val="00041137"/>
    <w:rsid w:val="00042973"/>
    <w:rsid w:val="00042991"/>
    <w:rsid w:val="00042F88"/>
    <w:rsid w:val="000443FE"/>
    <w:rsid w:val="000450FB"/>
    <w:rsid w:val="00045375"/>
    <w:rsid w:val="000464E0"/>
    <w:rsid w:val="00046978"/>
    <w:rsid w:val="00046C03"/>
    <w:rsid w:val="00047F39"/>
    <w:rsid w:val="00050FEF"/>
    <w:rsid w:val="000518BF"/>
    <w:rsid w:val="00052B20"/>
    <w:rsid w:val="00052E17"/>
    <w:rsid w:val="00053103"/>
    <w:rsid w:val="000531CF"/>
    <w:rsid w:val="0005376A"/>
    <w:rsid w:val="00054CCA"/>
    <w:rsid w:val="00055019"/>
    <w:rsid w:val="000551C2"/>
    <w:rsid w:val="00056437"/>
    <w:rsid w:val="00056F8A"/>
    <w:rsid w:val="000577B8"/>
    <w:rsid w:val="00057D01"/>
    <w:rsid w:val="000602AB"/>
    <w:rsid w:val="00060F67"/>
    <w:rsid w:val="00061289"/>
    <w:rsid w:val="00061B78"/>
    <w:rsid w:val="00061C93"/>
    <w:rsid w:val="0006215D"/>
    <w:rsid w:val="000629B7"/>
    <w:rsid w:val="00064959"/>
    <w:rsid w:val="00064A91"/>
    <w:rsid w:val="00064E11"/>
    <w:rsid w:val="00065D4B"/>
    <w:rsid w:val="00065EBF"/>
    <w:rsid w:val="000669A2"/>
    <w:rsid w:val="0006728E"/>
    <w:rsid w:val="000678EE"/>
    <w:rsid w:val="00070857"/>
    <w:rsid w:val="00071A74"/>
    <w:rsid w:val="00071C50"/>
    <w:rsid w:val="000728EA"/>
    <w:rsid w:val="00072C50"/>
    <w:rsid w:val="000733B5"/>
    <w:rsid w:val="00074048"/>
    <w:rsid w:val="000747B3"/>
    <w:rsid w:val="00074AC8"/>
    <w:rsid w:val="00075C74"/>
    <w:rsid w:val="000769A7"/>
    <w:rsid w:val="00077493"/>
    <w:rsid w:val="0008019E"/>
    <w:rsid w:val="000806DC"/>
    <w:rsid w:val="0008079C"/>
    <w:rsid w:val="00080FFD"/>
    <w:rsid w:val="00081405"/>
    <w:rsid w:val="00081709"/>
    <w:rsid w:val="0008203A"/>
    <w:rsid w:val="000828B6"/>
    <w:rsid w:val="0008371A"/>
    <w:rsid w:val="00083D25"/>
    <w:rsid w:val="000844DB"/>
    <w:rsid w:val="000853DE"/>
    <w:rsid w:val="00086AAA"/>
    <w:rsid w:val="00090B29"/>
    <w:rsid w:val="00091C18"/>
    <w:rsid w:val="00091F09"/>
    <w:rsid w:val="00092820"/>
    <w:rsid w:val="00092D80"/>
    <w:rsid w:val="000930FF"/>
    <w:rsid w:val="00093829"/>
    <w:rsid w:val="000957B3"/>
    <w:rsid w:val="00095D39"/>
    <w:rsid w:val="00095DDE"/>
    <w:rsid w:val="00095E93"/>
    <w:rsid w:val="00096A43"/>
    <w:rsid w:val="000A13CC"/>
    <w:rsid w:val="000A15A2"/>
    <w:rsid w:val="000A291F"/>
    <w:rsid w:val="000A29B1"/>
    <w:rsid w:val="000A2F8F"/>
    <w:rsid w:val="000A3321"/>
    <w:rsid w:val="000A35AD"/>
    <w:rsid w:val="000A4319"/>
    <w:rsid w:val="000A499B"/>
    <w:rsid w:val="000A5582"/>
    <w:rsid w:val="000A5C96"/>
    <w:rsid w:val="000A6017"/>
    <w:rsid w:val="000A61FB"/>
    <w:rsid w:val="000A729D"/>
    <w:rsid w:val="000A7385"/>
    <w:rsid w:val="000B1101"/>
    <w:rsid w:val="000B14E4"/>
    <w:rsid w:val="000B232C"/>
    <w:rsid w:val="000B2713"/>
    <w:rsid w:val="000B29C8"/>
    <w:rsid w:val="000B2BAC"/>
    <w:rsid w:val="000B2DE7"/>
    <w:rsid w:val="000B35DF"/>
    <w:rsid w:val="000B44F2"/>
    <w:rsid w:val="000B4C95"/>
    <w:rsid w:val="000B6067"/>
    <w:rsid w:val="000C0692"/>
    <w:rsid w:val="000C1442"/>
    <w:rsid w:val="000C150D"/>
    <w:rsid w:val="000C18EA"/>
    <w:rsid w:val="000C2073"/>
    <w:rsid w:val="000C32FA"/>
    <w:rsid w:val="000C55C3"/>
    <w:rsid w:val="000C6198"/>
    <w:rsid w:val="000C62DB"/>
    <w:rsid w:val="000C6B73"/>
    <w:rsid w:val="000C7430"/>
    <w:rsid w:val="000C765B"/>
    <w:rsid w:val="000D0551"/>
    <w:rsid w:val="000D0661"/>
    <w:rsid w:val="000D17C4"/>
    <w:rsid w:val="000D1E5B"/>
    <w:rsid w:val="000D233B"/>
    <w:rsid w:val="000D2399"/>
    <w:rsid w:val="000D4BC6"/>
    <w:rsid w:val="000D68DF"/>
    <w:rsid w:val="000D6BC6"/>
    <w:rsid w:val="000D6DAF"/>
    <w:rsid w:val="000D706A"/>
    <w:rsid w:val="000D7993"/>
    <w:rsid w:val="000D7D57"/>
    <w:rsid w:val="000E0211"/>
    <w:rsid w:val="000E12E2"/>
    <w:rsid w:val="000E2B14"/>
    <w:rsid w:val="000E2F80"/>
    <w:rsid w:val="000E3CBB"/>
    <w:rsid w:val="000E419E"/>
    <w:rsid w:val="000E45E5"/>
    <w:rsid w:val="000E56F9"/>
    <w:rsid w:val="000E5E11"/>
    <w:rsid w:val="000E6266"/>
    <w:rsid w:val="000E6BFF"/>
    <w:rsid w:val="000E71F7"/>
    <w:rsid w:val="000E7847"/>
    <w:rsid w:val="000F03BE"/>
    <w:rsid w:val="000F0B5B"/>
    <w:rsid w:val="000F338B"/>
    <w:rsid w:val="000F3677"/>
    <w:rsid w:val="000F3919"/>
    <w:rsid w:val="000F458D"/>
    <w:rsid w:val="000F5300"/>
    <w:rsid w:val="000F5543"/>
    <w:rsid w:val="000F55D1"/>
    <w:rsid w:val="000F565F"/>
    <w:rsid w:val="000F5ED9"/>
    <w:rsid w:val="000F600B"/>
    <w:rsid w:val="000F601D"/>
    <w:rsid w:val="000F62D9"/>
    <w:rsid w:val="000F7E09"/>
    <w:rsid w:val="00100A62"/>
    <w:rsid w:val="00100ECB"/>
    <w:rsid w:val="001019C3"/>
    <w:rsid w:val="00101DF8"/>
    <w:rsid w:val="0010218A"/>
    <w:rsid w:val="00102194"/>
    <w:rsid w:val="001024A7"/>
    <w:rsid w:val="0010255D"/>
    <w:rsid w:val="00102EBA"/>
    <w:rsid w:val="00102FB3"/>
    <w:rsid w:val="00102FD9"/>
    <w:rsid w:val="00103608"/>
    <w:rsid w:val="00104093"/>
    <w:rsid w:val="001040C3"/>
    <w:rsid w:val="001048E4"/>
    <w:rsid w:val="00105046"/>
    <w:rsid w:val="001053E1"/>
    <w:rsid w:val="00106131"/>
    <w:rsid w:val="001067B9"/>
    <w:rsid w:val="001105C2"/>
    <w:rsid w:val="00110DB7"/>
    <w:rsid w:val="001126FD"/>
    <w:rsid w:val="0011311E"/>
    <w:rsid w:val="0011370F"/>
    <w:rsid w:val="001139EB"/>
    <w:rsid w:val="00113BD9"/>
    <w:rsid w:val="00113D2D"/>
    <w:rsid w:val="001144B3"/>
    <w:rsid w:val="00114D63"/>
    <w:rsid w:val="00114E48"/>
    <w:rsid w:val="001151F3"/>
    <w:rsid w:val="00115776"/>
    <w:rsid w:val="001157BA"/>
    <w:rsid w:val="00115989"/>
    <w:rsid w:val="001159C4"/>
    <w:rsid w:val="00115A77"/>
    <w:rsid w:val="00115F7C"/>
    <w:rsid w:val="00116356"/>
    <w:rsid w:val="00116536"/>
    <w:rsid w:val="00116AFD"/>
    <w:rsid w:val="0011790D"/>
    <w:rsid w:val="0012020B"/>
    <w:rsid w:val="00121010"/>
    <w:rsid w:val="001215A9"/>
    <w:rsid w:val="00121A43"/>
    <w:rsid w:val="00122528"/>
    <w:rsid w:val="00122533"/>
    <w:rsid w:val="00122AF3"/>
    <w:rsid w:val="00122E9A"/>
    <w:rsid w:val="00122EAC"/>
    <w:rsid w:val="00123A30"/>
    <w:rsid w:val="00123BCC"/>
    <w:rsid w:val="00123FF8"/>
    <w:rsid w:val="00124645"/>
    <w:rsid w:val="001246BA"/>
    <w:rsid w:val="00124817"/>
    <w:rsid w:val="00124B35"/>
    <w:rsid w:val="00124C52"/>
    <w:rsid w:val="00125180"/>
    <w:rsid w:val="00125E8C"/>
    <w:rsid w:val="00126487"/>
    <w:rsid w:val="0012668C"/>
    <w:rsid w:val="00126EBE"/>
    <w:rsid w:val="00127A1C"/>
    <w:rsid w:val="00130DBD"/>
    <w:rsid w:val="00130FB7"/>
    <w:rsid w:val="0013139C"/>
    <w:rsid w:val="0013152C"/>
    <w:rsid w:val="00132EDD"/>
    <w:rsid w:val="00133042"/>
    <w:rsid w:val="00134B69"/>
    <w:rsid w:val="00134DBB"/>
    <w:rsid w:val="00135160"/>
    <w:rsid w:val="001353F8"/>
    <w:rsid w:val="001354D6"/>
    <w:rsid w:val="001372E0"/>
    <w:rsid w:val="001378B7"/>
    <w:rsid w:val="001408D2"/>
    <w:rsid w:val="00140BFD"/>
    <w:rsid w:val="0014126A"/>
    <w:rsid w:val="00141C67"/>
    <w:rsid w:val="00141E71"/>
    <w:rsid w:val="00142B5E"/>
    <w:rsid w:val="00143304"/>
    <w:rsid w:val="001433F8"/>
    <w:rsid w:val="001436D7"/>
    <w:rsid w:val="00143E20"/>
    <w:rsid w:val="001443BD"/>
    <w:rsid w:val="0014538E"/>
    <w:rsid w:val="001455B5"/>
    <w:rsid w:val="001458C1"/>
    <w:rsid w:val="00146444"/>
    <w:rsid w:val="00146B43"/>
    <w:rsid w:val="00147223"/>
    <w:rsid w:val="001475D0"/>
    <w:rsid w:val="00147F9A"/>
    <w:rsid w:val="00150483"/>
    <w:rsid w:val="00150599"/>
    <w:rsid w:val="0015104A"/>
    <w:rsid w:val="00151BEF"/>
    <w:rsid w:val="00151E7E"/>
    <w:rsid w:val="00151F04"/>
    <w:rsid w:val="0015221C"/>
    <w:rsid w:val="0015283E"/>
    <w:rsid w:val="00152849"/>
    <w:rsid w:val="00152D34"/>
    <w:rsid w:val="00154A3A"/>
    <w:rsid w:val="00154E02"/>
    <w:rsid w:val="001550C8"/>
    <w:rsid w:val="00155266"/>
    <w:rsid w:val="001556E5"/>
    <w:rsid w:val="00155736"/>
    <w:rsid w:val="00155C5C"/>
    <w:rsid w:val="001563A3"/>
    <w:rsid w:val="001565C4"/>
    <w:rsid w:val="001576EB"/>
    <w:rsid w:val="001614FA"/>
    <w:rsid w:val="001617EE"/>
    <w:rsid w:val="0016223D"/>
    <w:rsid w:val="00162262"/>
    <w:rsid w:val="00162C0C"/>
    <w:rsid w:val="00162C5F"/>
    <w:rsid w:val="00162E45"/>
    <w:rsid w:val="00163731"/>
    <w:rsid w:val="00163FD6"/>
    <w:rsid w:val="00163FE8"/>
    <w:rsid w:val="001643D7"/>
    <w:rsid w:val="00164AD3"/>
    <w:rsid w:val="001654B8"/>
    <w:rsid w:val="001660C4"/>
    <w:rsid w:val="00166D3E"/>
    <w:rsid w:val="0016701F"/>
    <w:rsid w:val="0016798B"/>
    <w:rsid w:val="00171612"/>
    <w:rsid w:val="00171CC7"/>
    <w:rsid w:val="00171E12"/>
    <w:rsid w:val="00172A1A"/>
    <w:rsid w:val="00173142"/>
    <w:rsid w:val="0017315A"/>
    <w:rsid w:val="00174224"/>
    <w:rsid w:val="001752F0"/>
    <w:rsid w:val="0017544E"/>
    <w:rsid w:val="0017685F"/>
    <w:rsid w:val="0017690E"/>
    <w:rsid w:val="00177404"/>
    <w:rsid w:val="00180641"/>
    <w:rsid w:val="001809EC"/>
    <w:rsid w:val="00180B05"/>
    <w:rsid w:val="00180F6F"/>
    <w:rsid w:val="00181A5A"/>
    <w:rsid w:val="001828CF"/>
    <w:rsid w:val="00183089"/>
    <w:rsid w:val="00183CA9"/>
    <w:rsid w:val="00184038"/>
    <w:rsid w:val="001847FD"/>
    <w:rsid w:val="00184A20"/>
    <w:rsid w:val="00184E66"/>
    <w:rsid w:val="00184EA9"/>
    <w:rsid w:val="00185740"/>
    <w:rsid w:val="001857D1"/>
    <w:rsid w:val="00185C07"/>
    <w:rsid w:val="00186201"/>
    <w:rsid w:val="00186592"/>
    <w:rsid w:val="0018698C"/>
    <w:rsid w:val="001874DF"/>
    <w:rsid w:val="001876A6"/>
    <w:rsid w:val="0019135E"/>
    <w:rsid w:val="00191B91"/>
    <w:rsid w:val="0019260D"/>
    <w:rsid w:val="00192829"/>
    <w:rsid w:val="00193342"/>
    <w:rsid w:val="00193966"/>
    <w:rsid w:val="001939E1"/>
    <w:rsid w:val="00193AD7"/>
    <w:rsid w:val="00194030"/>
    <w:rsid w:val="00194276"/>
    <w:rsid w:val="001942CA"/>
    <w:rsid w:val="00194487"/>
    <w:rsid w:val="00194639"/>
    <w:rsid w:val="00194B48"/>
    <w:rsid w:val="00195247"/>
    <w:rsid w:val="00195BDE"/>
    <w:rsid w:val="00195F48"/>
    <w:rsid w:val="00196BD2"/>
    <w:rsid w:val="00196E89"/>
    <w:rsid w:val="00197317"/>
    <w:rsid w:val="00197963"/>
    <w:rsid w:val="00197FC1"/>
    <w:rsid w:val="001A031B"/>
    <w:rsid w:val="001A1738"/>
    <w:rsid w:val="001A1B69"/>
    <w:rsid w:val="001A1D98"/>
    <w:rsid w:val="001A2463"/>
    <w:rsid w:val="001A268D"/>
    <w:rsid w:val="001A34E5"/>
    <w:rsid w:val="001A3960"/>
    <w:rsid w:val="001A3DB3"/>
    <w:rsid w:val="001A428A"/>
    <w:rsid w:val="001A4320"/>
    <w:rsid w:val="001A5344"/>
    <w:rsid w:val="001A560D"/>
    <w:rsid w:val="001A5BDB"/>
    <w:rsid w:val="001A5F84"/>
    <w:rsid w:val="001B063F"/>
    <w:rsid w:val="001B1737"/>
    <w:rsid w:val="001B2066"/>
    <w:rsid w:val="001B2224"/>
    <w:rsid w:val="001B4BD7"/>
    <w:rsid w:val="001B4CCB"/>
    <w:rsid w:val="001B4F14"/>
    <w:rsid w:val="001B563A"/>
    <w:rsid w:val="001B6A2E"/>
    <w:rsid w:val="001B6C74"/>
    <w:rsid w:val="001B7342"/>
    <w:rsid w:val="001B7509"/>
    <w:rsid w:val="001C0022"/>
    <w:rsid w:val="001C0A56"/>
    <w:rsid w:val="001C185D"/>
    <w:rsid w:val="001C1DF5"/>
    <w:rsid w:val="001C21D4"/>
    <w:rsid w:val="001C2759"/>
    <w:rsid w:val="001C27BE"/>
    <w:rsid w:val="001C2A8E"/>
    <w:rsid w:val="001C2F80"/>
    <w:rsid w:val="001C4393"/>
    <w:rsid w:val="001C5100"/>
    <w:rsid w:val="001C52A9"/>
    <w:rsid w:val="001D076D"/>
    <w:rsid w:val="001D0E40"/>
    <w:rsid w:val="001D1598"/>
    <w:rsid w:val="001D22E0"/>
    <w:rsid w:val="001D423E"/>
    <w:rsid w:val="001D4CB2"/>
    <w:rsid w:val="001D4D71"/>
    <w:rsid w:val="001D4EA7"/>
    <w:rsid w:val="001D556B"/>
    <w:rsid w:val="001D5712"/>
    <w:rsid w:val="001D6406"/>
    <w:rsid w:val="001D7B6F"/>
    <w:rsid w:val="001E07FC"/>
    <w:rsid w:val="001E0BED"/>
    <w:rsid w:val="001E146F"/>
    <w:rsid w:val="001E229F"/>
    <w:rsid w:val="001E2615"/>
    <w:rsid w:val="001E3167"/>
    <w:rsid w:val="001E3913"/>
    <w:rsid w:val="001E4279"/>
    <w:rsid w:val="001E4577"/>
    <w:rsid w:val="001E5C3D"/>
    <w:rsid w:val="001E6130"/>
    <w:rsid w:val="001E6347"/>
    <w:rsid w:val="001E6980"/>
    <w:rsid w:val="001E71F6"/>
    <w:rsid w:val="001E7361"/>
    <w:rsid w:val="001E77F0"/>
    <w:rsid w:val="001E7856"/>
    <w:rsid w:val="001E7CDB"/>
    <w:rsid w:val="001E7CF1"/>
    <w:rsid w:val="001F03CB"/>
    <w:rsid w:val="001F086C"/>
    <w:rsid w:val="001F0BF5"/>
    <w:rsid w:val="001F1AE7"/>
    <w:rsid w:val="001F1BDF"/>
    <w:rsid w:val="001F1E47"/>
    <w:rsid w:val="001F25CB"/>
    <w:rsid w:val="001F3413"/>
    <w:rsid w:val="001F46A8"/>
    <w:rsid w:val="001F532F"/>
    <w:rsid w:val="001F6071"/>
    <w:rsid w:val="001F629D"/>
    <w:rsid w:val="001F7157"/>
    <w:rsid w:val="001F7637"/>
    <w:rsid w:val="001F772C"/>
    <w:rsid w:val="00200BB5"/>
    <w:rsid w:val="002010B2"/>
    <w:rsid w:val="002018C6"/>
    <w:rsid w:val="002022B4"/>
    <w:rsid w:val="00202325"/>
    <w:rsid w:val="00202A83"/>
    <w:rsid w:val="00202FBB"/>
    <w:rsid w:val="00204210"/>
    <w:rsid w:val="002042C3"/>
    <w:rsid w:val="002042F6"/>
    <w:rsid w:val="00204627"/>
    <w:rsid w:val="002058F0"/>
    <w:rsid w:val="00206146"/>
    <w:rsid w:val="0020777E"/>
    <w:rsid w:val="00207A62"/>
    <w:rsid w:val="00207A76"/>
    <w:rsid w:val="00207F8A"/>
    <w:rsid w:val="00211B87"/>
    <w:rsid w:val="00211E99"/>
    <w:rsid w:val="00212F95"/>
    <w:rsid w:val="00213717"/>
    <w:rsid w:val="00214774"/>
    <w:rsid w:val="00214933"/>
    <w:rsid w:val="0021620A"/>
    <w:rsid w:val="00216CEB"/>
    <w:rsid w:val="0021733E"/>
    <w:rsid w:val="00217506"/>
    <w:rsid w:val="00217B8D"/>
    <w:rsid w:val="002211C2"/>
    <w:rsid w:val="00221C3F"/>
    <w:rsid w:val="002222EB"/>
    <w:rsid w:val="00222887"/>
    <w:rsid w:val="0022323A"/>
    <w:rsid w:val="002234D7"/>
    <w:rsid w:val="002234EF"/>
    <w:rsid w:val="002236E1"/>
    <w:rsid w:val="00223AF3"/>
    <w:rsid w:val="00223BB2"/>
    <w:rsid w:val="00223FDC"/>
    <w:rsid w:val="00224207"/>
    <w:rsid w:val="002242D3"/>
    <w:rsid w:val="00224D2B"/>
    <w:rsid w:val="00225326"/>
    <w:rsid w:val="0022551E"/>
    <w:rsid w:val="00226DEA"/>
    <w:rsid w:val="00226EE7"/>
    <w:rsid w:val="00227F28"/>
    <w:rsid w:val="002308BE"/>
    <w:rsid w:val="0023267B"/>
    <w:rsid w:val="00232A26"/>
    <w:rsid w:val="00232BB9"/>
    <w:rsid w:val="002335A5"/>
    <w:rsid w:val="00233A4F"/>
    <w:rsid w:val="00233E27"/>
    <w:rsid w:val="00234CFF"/>
    <w:rsid w:val="00234D4F"/>
    <w:rsid w:val="00234FBA"/>
    <w:rsid w:val="002352D0"/>
    <w:rsid w:val="00235D40"/>
    <w:rsid w:val="00236796"/>
    <w:rsid w:val="00237240"/>
    <w:rsid w:val="0024005E"/>
    <w:rsid w:val="00240F79"/>
    <w:rsid w:val="00240F8D"/>
    <w:rsid w:val="00241200"/>
    <w:rsid w:val="00241B2D"/>
    <w:rsid w:val="00242E77"/>
    <w:rsid w:val="0024327A"/>
    <w:rsid w:val="00243BAD"/>
    <w:rsid w:val="00244317"/>
    <w:rsid w:val="002448A0"/>
    <w:rsid w:val="00244C25"/>
    <w:rsid w:val="002455B1"/>
    <w:rsid w:val="002457D2"/>
    <w:rsid w:val="0024612F"/>
    <w:rsid w:val="002463C4"/>
    <w:rsid w:val="00246F90"/>
    <w:rsid w:val="00247257"/>
    <w:rsid w:val="00247700"/>
    <w:rsid w:val="0024784C"/>
    <w:rsid w:val="00247B57"/>
    <w:rsid w:val="00250139"/>
    <w:rsid w:val="002504DB"/>
    <w:rsid w:val="002510F8"/>
    <w:rsid w:val="00251288"/>
    <w:rsid w:val="0025218C"/>
    <w:rsid w:val="002526A4"/>
    <w:rsid w:val="0025281A"/>
    <w:rsid w:val="002530CD"/>
    <w:rsid w:val="00253122"/>
    <w:rsid w:val="0025315C"/>
    <w:rsid w:val="002531F6"/>
    <w:rsid w:val="002534BB"/>
    <w:rsid w:val="002534D0"/>
    <w:rsid w:val="0025351E"/>
    <w:rsid w:val="00253639"/>
    <w:rsid w:val="00253662"/>
    <w:rsid w:val="002541C7"/>
    <w:rsid w:val="00254664"/>
    <w:rsid w:val="00255114"/>
    <w:rsid w:val="00255B18"/>
    <w:rsid w:val="00255F2D"/>
    <w:rsid w:val="002572A0"/>
    <w:rsid w:val="00257399"/>
    <w:rsid w:val="002575FC"/>
    <w:rsid w:val="00257B80"/>
    <w:rsid w:val="0026130F"/>
    <w:rsid w:val="0026145B"/>
    <w:rsid w:val="00262132"/>
    <w:rsid w:val="002622ED"/>
    <w:rsid w:val="0026265F"/>
    <w:rsid w:val="002626C3"/>
    <w:rsid w:val="00262B0D"/>
    <w:rsid w:val="00262C11"/>
    <w:rsid w:val="00262EE5"/>
    <w:rsid w:val="00263658"/>
    <w:rsid w:val="00263AEA"/>
    <w:rsid w:val="002649A6"/>
    <w:rsid w:val="00264EB4"/>
    <w:rsid w:val="002653CE"/>
    <w:rsid w:val="00266558"/>
    <w:rsid w:val="00266642"/>
    <w:rsid w:val="00266BF9"/>
    <w:rsid w:val="00267407"/>
    <w:rsid w:val="002676A8"/>
    <w:rsid w:val="00267F85"/>
    <w:rsid w:val="0027135F"/>
    <w:rsid w:val="00271387"/>
    <w:rsid w:val="00271AA8"/>
    <w:rsid w:val="00272BA0"/>
    <w:rsid w:val="002741C5"/>
    <w:rsid w:val="00274291"/>
    <w:rsid w:val="00274663"/>
    <w:rsid w:val="0027558F"/>
    <w:rsid w:val="00276715"/>
    <w:rsid w:val="00277272"/>
    <w:rsid w:val="002773A5"/>
    <w:rsid w:val="00280D83"/>
    <w:rsid w:val="002810E4"/>
    <w:rsid w:val="00281199"/>
    <w:rsid w:val="0028233C"/>
    <w:rsid w:val="002825F3"/>
    <w:rsid w:val="00282832"/>
    <w:rsid w:val="00282922"/>
    <w:rsid w:val="00282923"/>
    <w:rsid w:val="00282D1D"/>
    <w:rsid w:val="00282D28"/>
    <w:rsid w:val="00283029"/>
    <w:rsid w:val="00283215"/>
    <w:rsid w:val="00285038"/>
    <w:rsid w:val="00285489"/>
    <w:rsid w:val="00285C4A"/>
    <w:rsid w:val="00285C76"/>
    <w:rsid w:val="002865A7"/>
    <w:rsid w:val="00286A2C"/>
    <w:rsid w:val="00286CF9"/>
    <w:rsid w:val="0029029A"/>
    <w:rsid w:val="00291669"/>
    <w:rsid w:val="00292167"/>
    <w:rsid w:val="002924CE"/>
    <w:rsid w:val="002925C7"/>
    <w:rsid w:val="00292C8A"/>
    <w:rsid w:val="00292DB8"/>
    <w:rsid w:val="00293085"/>
    <w:rsid w:val="002934BB"/>
    <w:rsid w:val="002934E4"/>
    <w:rsid w:val="00293BB5"/>
    <w:rsid w:val="00294343"/>
    <w:rsid w:val="00295341"/>
    <w:rsid w:val="00297577"/>
    <w:rsid w:val="002975BE"/>
    <w:rsid w:val="002A0516"/>
    <w:rsid w:val="002A1182"/>
    <w:rsid w:val="002A1BA8"/>
    <w:rsid w:val="002A1F9E"/>
    <w:rsid w:val="002A2849"/>
    <w:rsid w:val="002A3368"/>
    <w:rsid w:val="002A49CB"/>
    <w:rsid w:val="002A62A9"/>
    <w:rsid w:val="002A68B6"/>
    <w:rsid w:val="002A6AED"/>
    <w:rsid w:val="002A6F7E"/>
    <w:rsid w:val="002A731C"/>
    <w:rsid w:val="002A761E"/>
    <w:rsid w:val="002A7894"/>
    <w:rsid w:val="002A7B1B"/>
    <w:rsid w:val="002B0DB5"/>
    <w:rsid w:val="002B0DC3"/>
    <w:rsid w:val="002B101A"/>
    <w:rsid w:val="002B1312"/>
    <w:rsid w:val="002B2296"/>
    <w:rsid w:val="002B27A8"/>
    <w:rsid w:val="002B308E"/>
    <w:rsid w:val="002B30CE"/>
    <w:rsid w:val="002B3D0A"/>
    <w:rsid w:val="002B3F28"/>
    <w:rsid w:val="002B46A7"/>
    <w:rsid w:val="002B4ABF"/>
    <w:rsid w:val="002B6DB7"/>
    <w:rsid w:val="002B6E4C"/>
    <w:rsid w:val="002B775D"/>
    <w:rsid w:val="002B7EE0"/>
    <w:rsid w:val="002C07F3"/>
    <w:rsid w:val="002C1A52"/>
    <w:rsid w:val="002C1D0A"/>
    <w:rsid w:val="002C1D4C"/>
    <w:rsid w:val="002C2A39"/>
    <w:rsid w:val="002C2E78"/>
    <w:rsid w:val="002C38C2"/>
    <w:rsid w:val="002C3EBB"/>
    <w:rsid w:val="002C44A0"/>
    <w:rsid w:val="002C45CD"/>
    <w:rsid w:val="002C4F34"/>
    <w:rsid w:val="002C4F61"/>
    <w:rsid w:val="002C5887"/>
    <w:rsid w:val="002C6472"/>
    <w:rsid w:val="002C6D53"/>
    <w:rsid w:val="002C6F3D"/>
    <w:rsid w:val="002C6FE7"/>
    <w:rsid w:val="002C70DC"/>
    <w:rsid w:val="002C7C68"/>
    <w:rsid w:val="002D027B"/>
    <w:rsid w:val="002D02CD"/>
    <w:rsid w:val="002D049A"/>
    <w:rsid w:val="002D05FB"/>
    <w:rsid w:val="002D1CE0"/>
    <w:rsid w:val="002D1E80"/>
    <w:rsid w:val="002D2918"/>
    <w:rsid w:val="002D3538"/>
    <w:rsid w:val="002D4612"/>
    <w:rsid w:val="002D4A47"/>
    <w:rsid w:val="002D5A6A"/>
    <w:rsid w:val="002D6DEE"/>
    <w:rsid w:val="002D70EF"/>
    <w:rsid w:val="002E0413"/>
    <w:rsid w:val="002E0472"/>
    <w:rsid w:val="002E1471"/>
    <w:rsid w:val="002E1722"/>
    <w:rsid w:val="002E24D7"/>
    <w:rsid w:val="002E2597"/>
    <w:rsid w:val="002E276C"/>
    <w:rsid w:val="002E31BF"/>
    <w:rsid w:val="002E3313"/>
    <w:rsid w:val="002E3923"/>
    <w:rsid w:val="002E427C"/>
    <w:rsid w:val="002E4838"/>
    <w:rsid w:val="002E5381"/>
    <w:rsid w:val="002E5921"/>
    <w:rsid w:val="002E6176"/>
    <w:rsid w:val="002E751F"/>
    <w:rsid w:val="002F0EC7"/>
    <w:rsid w:val="002F12ED"/>
    <w:rsid w:val="002F355C"/>
    <w:rsid w:val="002F3CB7"/>
    <w:rsid w:val="002F442E"/>
    <w:rsid w:val="002F4937"/>
    <w:rsid w:val="002F6917"/>
    <w:rsid w:val="002F6DC7"/>
    <w:rsid w:val="002F70A4"/>
    <w:rsid w:val="003002F1"/>
    <w:rsid w:val="0030038F"/>
    <w:rsid w:val="00300404"/>
    <w:rsid w:val="00300559"/>
    <w:rsid w:val="00300941"/>
    <w:rsid w:val="00301675"/>
    <w:rsid w:val="00301F2A"/>
    <w:rsid w:val="00302EF8"/>
    <w:rsid w:val="003053FC"/>
    <w:rsid w:val="00305502"/>
    <w:rsid w:val="00305F85"/>
    <w:rsid w:val="00306FC8"/>
    <w:rsid w:val="0031011C"/>
    <w:rsid w:val="003103C5"/>
    <w:rsid w:val="00311579"/>
    <w:rsid w:val="0031259D"/>
    <w:rsid w:val="00312F3C"/>
    <w:rsid w:val="003140AE"/>
    <w:rsid w:val="00314495"/>
    <w:rsid w:val="0031563A"/>
    <w:rsid w:val="003157F0"/>
    <w:rsid w:val="00316A08"/>
    <w:rsid w:val="003202D5"/>
    <w:rsid w:val="00320FB9"/>
    <w:rsid w:val="00321F3F"/>
    <w:rsid w:val="003220F2"/>
    <w:rsid w:val="00322315"/>
    <w:rsid w:val="003223D0"/>
    <w:rsid w:val="00323CF9"/>
    <w:rsid w:val="00324B3D"/>
    <w:rsid w:val="00324EFD"/>
    <w:rsid w:val="003252E6"/>
    <w:rsid w:val="00327A0C"/>
    <w:rsid w:val="00332075"/>
    <w:rsid w:val="00333176"/>
    <w:rsid w:val="00333950"/>
    <w:rsid w:val="0033397B"/>
    <w:rsid w:val="003342BC"/>
    <w:rsid w:val="00334734"/>
    <w:rsid w:val="0033512D"/>
    <w:rsid w:val="003357DE"/>
    <w:rsid w:val="00335B3B"/>
    <w:rsid w:val="00337069"/>
    <w:rsid w:val="0033754A"/>
    <w:rsid w:val="003404F7"/>
    <w:rsid w:val="00340E5C"/>
    <w:rsid w:val="00340F1E"/>
    <w:rsid w:val="00341258"/>
    <w:rsid w:val="003420C8"/>
    <w:rsid w:val="00342811"/>
    <w:rsid w:val="003429F2"/>
    <w:rsid w:val="0034321C"/>
    <w:rsid w:val="0034329C"/>
    <w:rsid w:val="003436BC"/>
    <w:rsid w:val="003446B6"/>
    <w:rsid w:val="00344750"/>
    <w:rsid w:val="00344780"/>
    <w:rsid w:val="00344D2C"/>
    <w:rsid w:val="00345678"/>
    <w:rsid w:val="003459EE"/>
    <w:rsid w:val="00346B5F"/>
    <w:rsid w:val="00346DDE"/>
    <w:rsid w:val="003470E8"/>
    <w:rsid w:val="00347342"/>
    <w:rsid w:val="00347356"/>
    <w:rsid w:val="0034742D"/>
    <w:rsid w:val="0035076A"/>
    <w:rsid w:val="0035171A"/>
    <w:rsid w:val="0035176C"/>
    <w:rsid w:val="00351A6E"/>
    <w:rsid w:val="00352245"/>
    <w:rsid w:val="0035334C"/>
    <w:rsid w:val="003538F1"/>
    <w:rsid w:val="00353A8F"/>
    <w:rsid w:val="00353C22"/>
    <w:rsid w:val="00353DBB"/>
    <w:rsid w:val="0035403B"/>
    <w:rsid w:val="003550D0"/>
    <w:rsid w:val="00355FF4"/>
    <w:rsid w:val="00356615"/>
    <w:rsid w:val="003568FB"/>
    <w:rsid w:val="003569D1"/>
    <w:rsid w:val="00357A03"/>
    <w:rsid w:val="00357C5B"/>
    <w:rsid w:val="00360A1E"/>
    <w:rsid w:val="003617EE"/>
    <w:rsid w:val="0036352F"/>
    <w:rsid w:val="003637E5"/>
    <w:rsid w:val="00363D4A"/>
    <w:rsid w:val="00364A49"/>
    <w:rsid w:val="00364ACC"/>
    <w:rsid w:val="00364C1C"/>
    <w:rsid w:val="003650AB"/>
    <w:rsid w:val="00365159"/>
    <w:rsid w:val="00365995"/>
    <w:rsid w:val="00366307"/>
    <w:rsid w:val="003665B1"/>
    <w:rsid w:val="00366BF4"/>
    <w:rsid w:val="00366C0A"/>
    <w:rsid w:val="00366E95"/>
    <w:rsid w:val="0037130F"/>
    <w:rsid w:val="00371AC7"/>
    <w:rsid w:val="00371BBC"/>
    <w:rsid w:val="00371C5B"/>
    <w:rsid w:val="00372CCA"/>
    <w:rsid w:val="00373D10"/>
    <w:rsid w:val="00373E29"/>
    <w:rsid w:val="003743FC"/>
    <w:rsid w:val="00374480"/>
    <w:rsid w:val="00375AFF"/>
    <w:rsid w:val="00376782"/>
    <w:rsid w:val="0037679B"/>
    <w:rsid w:val="00376BB3"/>
    <w:rsid w:val="00376E7A"/>
    <w:rsid w:val="00376EF9"/>
    <w:rsid w:val="0037735A"/>
    <w:rsid w:val="00377812"/>
    <w:rsid w:val="00377821"/>
    <w:rsid w:val="0037789E"/>
    <w:rsid w:val="003805FD"/>
    <w:rsid w:val="00380C7E"/>
    <w:rsid w:val="00381061"/>
    <w:rsid w:val="003810D1"/>
    <w:rsid w:val="0038119C"/>
    <w:rsid w:val="00381414"/>
    <w:rsid w:val="00381656"/>
    <w:rsid w:val="00382267"/>
    <w:rsid w:val="00382446"/>
    <w:rsid w:val="00382474"/>
    <w:rsid w:val="00383A72"/>
    <w:rsid w:val="00383AA4"/>
    <w:rsid w:val="00383DC0"/>
    <w:rsid w:val="00385527"/>
    <w:rsid w:val="003858C9"/>
    <w:rsid w:val="003860C4"/>
    <w:rsid w:val="003864B1"/>
    <w:rsid w:val="00387015"/>
    <w:rsid w:val="00387066"/>
    <w:rsid w:val="00387E79"/>
    <w:rsid w:val="003903D1"/>
    <w:rsid w:val="0039087C"/>
    <w:rsid w:val="00390E42"/>
    <w:rsid w:val="00391A61"/>
    <w:rsid w:val="00392823"/>
    <w:rsid w:val="00392E6F"/>
    <w:rsid w:val="00393852"/>
    <w:rsid w:val="003945E7"/>
    <w:rsid w:val="00394BEE"/>
    <w:rsid w:val="00394C56"/>
    <w:rsid w:val="00395D75"/>
    <w:rsid w:val="003960ED"/>
    <w:rsid w:val="0039621F"/>
    <w:rsid w:val="003A1745"/>
    <w:rsid w:val="003A1F10"/>
    <w:rsid w:val="003A27E0"/>
    <w:rsid w:val="003A34E2"/>
    <w:rsid w:val="003A3B5D"/>
    <w:rsid w:val="003A4046"/>
    <w:rsid w:val="003A4DCE"/>
    <w:rsid w:val="003A519D"/>
    <w:rsid w:val="003A52D4"/>
    <w:rsid w:val="003A6043"/>
    <w:rsid w:val="003A6713"/>
    <w:rsid w:val="003A68AC"/>
    <w:rsid w:val="003A6BD4"/>
    <w:rsid w:val="003A72EF"/>
    <w:rsid w:val="003A7456"/>
    <w:rsid w:val="003A787F"/>
    <w:rsid w:val="003A7EE9"/>
    <w:rsid w:val="003A7F31"/>
    <w:rsid w:val="003B05B4"/>
    <w:rsid w:val="003B091A"/>
    <w:rsid w:val="003B10C8"/>
    <w:rsid w:val="003B18C7"/>
    <w:rsid w:val="003B4066"/>
    <w:rsid w:val="003B4726"/>
    <w:rsid w:val="003B531E"/>
    <w:rsid w:val="003B5E71"/>
    <w:rsid w:val="003B774C"/>
    <w:rsid w:val="003C0255"/>
    <w:rsid w:val="003C08E9"/>
    <w:rsid w:val="003C0CFF"/>
    <w:rsid w:val="003C10E8"/>
    <w:rsid w:val="003C1924"/>
    <w:rsid w:val="003C1C88"/>
    <w:rsid w:val="003C1DB3"/>
    <w:rsid w:val="003C1E4A"/>
    <w:rsid w:val="003C1EE6"/>
    <w:rsid w:val="003C1F2C"/>
    <w:rsid w:val="003C284E"/>
    <w:rsid w:val="003C2D03"/>
    <w:rsid w:val="003C2E1C"/>
    <w:rsid w:val="003C2F39"/>
    <w:rsid w:val="003C2F8C"/>
    <w:rsid w:val="003C3114"/>
    <w:rsid w:val="003C4017"/>
    <w:rsid w:val="003C511D"/>
    <w:rsid w:val="003C56B2"/>
    <w:rsid w:val="003C5877"/>
    <w:rsid w:val="003C5A19"/>
    <w:rsid w:val="003C5DA7"/>
    <w:rsid w:val="003C5E36"/>
    <w:rsid w:val="003C5F04"/>
    <w:rsid w:val="003C6DDC"/>
    <w:rsid w:val="003C6F72"/>
    <w:rsid w:val="003C7480"/>
    <w:rsid w:val="003C748C"/>
    <w:rsid w:val="003C75EC"/>
    <w:rsid w:val="003C7E0D"/>
    <w:rsid w:val="003C7E0F"/>
    <w:rsid w:val="003D038E"/>
    <w:rsid w:val="003D11B2"/>
    <w:rsid w:val="003D249E"/>
    <w:rsid w:val="003D2CC6"/>
    <w:rsid w:val="003D2FE7"/>
    <w:rsid w:val="003D302C"/>
    <w:rsid w:val="003D35CB"/>
    <w:rsid w:val="003D390E"/>
    <w:rsid w:val="003D4095"/>
    <w:rsid w:val="003D413D"/>
    <w:rsid w:val="003D41EC"/>
    <w:rsid w:val="003D4C14"/>
    <w:rsid w:val="003D6BAC"/>
    <w:rsid w:val="003E07ED"/>
    <w:rsid w:val="003E0ADD"/>
    <w:rsid w:val="003E0D17"/>
    <w:rsid w:val="003E2418"/>
    <w:rsid w:val="003E2AA9"/>
    <w:rsid w:val="003E2EAF"/>
    <w:rsid w:val="003E37C5"/>
    <w:rsid w:val="003E4844"/>
    <w:rsid w:val="003E5C30"/>
    <w:rsid w:val="003E715B"/>
    <w:rsid w:val="003E7885"/>
    <w:rsid w:val="003E7FF0"/>
    <w:rsid w:val="003F0030"/>
    <w:rsid w:val="003F01F3"/>
    <w:rsid w:val="003F0D61"/>
    <w:rsid w:val="003F1503"/>
    <w:rsid w:val="003F19E1"/>
    <w:rsid w:val="003F1AAA"/>
    <w:rsid w:val="003F1D4F"/>
    <w:rsid w:val="003F1DCC"/>
    <w:rsid w:val="003F30E1"/>
    <w:rsid w:val="003F32EE"/>
    <w:rsid w:val="003F3931"/>
    <w:rsid w:val="003F3F07"/>
    <w:rsid w:val="003F42E8"/>
    <w:rsid w:val="003F504F"/>
    <w:rsid w:val="003F5790"/>
    <w:rsid w:val="003F5AE8"/>
    <w:rsid w:val="003F5BFA"/>
    <w:rsid w:val="003F7961"/>
    <w:rsid w:val="00400A12"/>
    <w:rsid w:val="00400F23"/>
    <w:rsid w:val="00401600"/>
    <w:rsid w:val="00401F33"/>
    <w:rsid w:val="00401F63"/>
    <w:rsid w:val="00402E22"/>
    <w:rsid w:val="00402E53"/>
    <w:rsid w:val="00405C72"/>
    <w:rsid w:val="00406233"/>
    <w:rsid w:val="00406CB7"/>
    <w:rsid w:val="00407217"/>
    <w:rsid w:val="0040753D"/>
    <w:rsid w:val="004075A7"/>
    <w:rsid w:val="004104A0"/>
    <w:rsid w:val="00410CA6"/>
    <w:rsid w:val="004116AF"/>
    <w:rsid w:val="00412BA2"/>
    <w:rsid w:val="00412D0E"/>
    <w:rsid w:val="00413A53"/>
    <w:rsid w:val="00413AE4"/>
    <w:rsid w:val="00413F35"/>
    <w:rsid w:val="0041435F"/>
    <w:rsid w:val="004149BD"/>
    <w:rsid w:val="00414E0D"/>
    <w:rsid w:val="0041554C"/>
    <w:rsid w:val="004157FF"/>
    <w:rsid w:val="004158EB"/>
    <w:rsid w:val="0041781B"/>
    <w:rsid w:val="004179F1"/>
    <w:rsid w:val="00417C2A"/>
    <w:rsid w:val="004200EA"/>
    <w:rsid w:val="004203FC"/>
    <w:rsid w:val="00420502"/>
    <w:rsid w:val="00420B8A"/>
    <w:rsid w:val="004220CD"/>
    <w:rsid w:val="0042229F"/>
    <w:rsid w:val="004230F0"/>
    <w:rsid w:val="00423AD5"/>
    <w:rsid w:val="00424008"/>
    <w:rsid w:val="00424F27"/>
    <w:rsid w:val="0042534F"/>
    <w:rsid w:val="004256AE"/>
    <w:rsid w:val="0042657B"/>
    <w:rsid w:val="00426E50"/>
    <w:rsid w:val="004277B2"/>
    <w:rsid w:val="00427B7E"/>
    <w:rsid w:val="004318CF"/>
    <w:rsid w:val="00431D34"/>
    <w:rsid w:val="00432446"/>
    <w:rsid w:val="004328C4"/>
    <w:rsid w:val="00432FB5"/>
    <w:rsid w:val="004342C7"/>
    <w:rsid w:val="00435E78"/>
    <w:rsid w:val="0043681B"/>
    <w:rsid w:val="004371B0"/>
    <w:rsid w:val="00437678"/>
    <w:rsid w:val="00437892"/>
    <w:rsid w:val="00437E74"/>
    <w:rsid w:val="00440606"/>
    <w:rsid w:val="00441142"/>
    <w:rsid w:val="00442023"/>
    <w:rsid w:val="00442574"/>
    <w:rsid w:val="00442CB5"/>
    <w:rsid w:val="0044420C"/>
    <w:rsid w:val="0044434D"/>
    <w:rsid w:val="0044483F"/>
    <w:rsid w:val="004461E1"/>
    <w:rsid w:val="004462FD"/>
    <w:rsid w:val="004463EC"/>
    <w:rsid w:val="00447352"/>
    <w:rsid w:val="004474C6"/>
    <w:rsid w:val="004477A9"/>
    <w:rsid w:val="00447995"/>
    <w:rsid w:val="004508A1"/>
    <w:rsid w:val="00450B3A"/>
    <w:rsid w:val="00451C06"/>
    <w:rsid w:val="00451D76"/>
    <w:rsid w:val="00452556"/>
    <w:rsid w:val="004536E2"/>
    <w:rsid w:val="004538F7"/>
    <w:rsid w:val="00455199"/>
    <w:rsid w:val="00457305"/>
    <w:rsid w:val="004577C6"/>
    <w:rsid w:val="004605E7"/>
    <w:rsid w:val="004606E5"/>
    <w:rsid w:val="004608ED"/>
    <w:rsid w:val="00460C32"/>
    <w:rsid w:val="00462781"/>
    <w:rsid w:val="00462DD0"/>
    <w:rsid w:val="0046390A"/>
    <w:rsid w:val="004639A5"/>
    <w:rsid w:val="00463EBD"/>
    <w:rsid w:val="00463FAF"/>
    <w:rsid w:val="00465B9B"/>
    <w:rsid w:val="00466882"/>
    <w:rsid w:val="0046748B"/>
    <w:rsid w:val="00467563"/>
    <w:rsid w:val="00467D53"/>
    <w:rsid w:val="00467D56"/>
    <w:rsid w:val="00470B90"/>
    <w:rsid w:val="0047108E"/>
    <w:rsid w:val="00472953"/>
    <w:rsid w:val="0047309F"/>
    <w:rsid w:val="00473D1E"/>
    <w:rsid w:val="004740CA"/>
    <w:rsid w:val="004754D7"/>
    <w:rsid w:val="00475A4B"/>
    <w:rsid w:val="00475A8C"/>
    <w:rsid w:val="00475E47"/>
    <w:rsid w:val="004761EB"/>
    <w:rsid w:val="0047737C"/>
    <w:rsid w:val="00477B9C"/>
    <w:rsid w:val="00477BC5"/>
    <w:rsid w:val="00477CCF"/>
    <w:rsid w:val="004803ED"/>
    <w:rsid w:val="00480697"/>
    <w:rsid w:val="00481142"/>
    <w:rsid w:val="0048176B"/>
    <w:rsid w:val="0048246E"/>
    <w:rsid w:val="00482C68"/>
    <w:rsid w:val="00482CE1"/>
    <w:rsid w:val="00483029"/>
    <w:rsid w:val="0048459C"/>
    <w:rsid w:val="00485D10"/>
    <w:rsid w:val="004873C6"/>
    <w:rsid w:val="00487B57"/>
    <w:rsid w:val="00487E7D"/>
    <w:rsid w:val="00490CBE"/>
    <w:rsid w:val="00490F30"/>
    <w:rsid w:val="0049178C"/>
    <w:rsid w:val="00491B89"/>
    <w:rsid w:val="00492310"/>
    <w:rsid w:val="004928EC"/>
    <w:rsid w:val="004943EF"/>
    <w:rsid w:val="00495E67"/>
    <w:rsid w:val="0049660F"/>
    <w:rsid w:val="00496DAC"/>
    <w:rsid w:val="004970A8"/>
    <w:rsid w:val="00497555"/>
    <w:rsid w:val="00497C4E"/>
    <w:rsid w:val="00497DC2"/>
    <w:rsid w:val="004A1BCF"/>
    <w:rsid w:val="004A1C74"/>
    <w:rsid w:val="004A1C9B"/>
    <w:rsid w:val="004A292A"/>
    <w:rsid w:val="004A29D3"/>
    <w:rsid w:val="004A30DF"/>
    <w:rsid w:val="004A33D0"/>
    <w:rsid w:val="004A3B1F"/>
    <w:rsid w:val="004A4803"/>
    <w:rsid w:val="004A4D26"/>
    <w:rsid w:val="004A7237"/>
    <w:rsid w:val="004A7899"/>
    <w:rsid w:val="004A7B93"/>
    <w:rsid w:val="004B09B2"/>
    <w:rsid w:val="004B11A2"/>
    <w:rsid w:val="004B1739"/>
    <w:rsid w:val="004B1B46"/>
    <w:rsid w:val="004B2202"/>
    <w:rsid w:val="004B3077"/>
    <w:rsid w:val="004B3B60"/>
    <w:rsid w:val="004B3BF9"/>
    <w:rsid w:val="004B4332"/>
    <w:rsid w:val="004B663A"/>
    <w:rsid w:val="004B6FEF"/>
    <w:rsid w:val="004B7172"/>
    <w:rsid w:val="004B7CD2"/>
    <w:rsid w:val="004B7DB7"/>
    <w:rsid w:val="004C034F"/>
    <w:rsid w:val="004C1537"/>
    <w:rsid w:val="004C159E"/>
    <w:rsid w:val="004C15D9"/>
    <w:rsid w:val="004C15F9"/>
    <w:rsid w:val="004C1BBE"/>
    <w:rsid w:val="004C221A"/>
    <w:rsid w:val="004C31D2"/>
    <w:rsid w:val="004C3402"/>
    <w:rsid w:val="004C34E4"/>
    <w:rsid w:val="004C3CF3"/>
    <w:rsid w:val="004C49A7"/>
    <w:rsid w:val="004C5450"/>
    <w:rsid w:val="004C562F"/>
    <w:rsid w:val="004C56C3"/>
    <w:rsid w:val="004C58FB"/>
    <w:rsid w:val="004C6025"/>
    <w:rsid w:val="004C6858"/>
    <w:rsid w:val="004C6AFC"/>
    <w:rsid w:val="004C6EB5"/>
    <w:rsid w:val="004D04A4"/>
    <w:rsid w:val="004D07E4"/>
    <w:rsid w:val="004D0DFF"/>
    <w:rsid w:val="004D1ABD"/>
    <w:rsid w:val="004D2025"/>
    <w:rsid w:val="004D2FD5"/>
    <w:rsid w:val="004D4007"/>
    <w:rsid w:val="004D46AB"/>
    <w:rsid w:val="004D513D"/>
    <w:rsid w:val="004D521F"/>
    <w:rsid w:val="004D532B"/>
    <w:rsid w:val="004D5B6F"/>
    <w:rsid w:val="004D6203"/>
    <w:rsid w:val="004D6DD6"/>
    <w:rsid w:val="004D71BC"/>
    <w:rsid w:val="004D71FC"/>
    <w:rsid w:val="004D7B59"/>
    <w:rsid w:val="004D7C76"/>
    <w:rsid w:val="004D7CDB"/>
    <w:rsid w:val="004D7FEF"/>
    <w:rsid w:val="004E17B1"/>
    <w:rsid w:val="004E214C"/>
    <w:rsid w:val="004E25EA"/>
    <w:rsid w:val="004E2624"/>
    <w:rsid w:val="004E263D"/>
    <w:rsid w:val="004E2C5E"/>
    <w:rsid w:val="004E3B8A"/>
    <w:rsid w:val="004E3E5B"/>
    <w:rsid w:val="004E41BC"/>
    <w:rsid w:val="004E436C"/>
    <w:rsid w:val="004E6BDA"/>
    <w:rsid w:val="004F0589"/>
    <w:rsid w:val="004F0DF6"/>
    <w:rsid w:val="004F177C"/>
    <w:rsid w:val="004F1868"/>
    <w:rsid w:val="004F1DCF"/>
    <w:rsid w:val="004F1E9E"/>
    <w:rsid w:val="004F2C60"/>
    <w:rsid w:val="004F4598"/>
    <w:rsid w:val="004F4CF5"/>
    <w:rsid w:val="004F5392"/>
    <w:rsid w:val="004F5413"/>
    <w:rsid w:val="004F598B"/>
    <w:rsid w:val="004F5A2F"/>
    <w:rsid w:val="004F5F87"/>
    <w:rsid w:val="004F677F"/>
    <w:rsid w:val="004F69C1"/>
    <w:rsid w:val="00500405"/>
    <w:rsid w:val="00500F92"/>
    <w:rsid w:val="005018CA"/>
    <w:rsid w:val="00501B4E"/>
    <w:rsid w:val="0050237F"/>
    <w:rsid w:val="005024A7"/>
    <w:rsid w:val="0050317B"/>
    <w:rsid w:val="00503339"/>
    <w:rsid w:val="00503462"/>
    <w:rsid w:val="005034E6"/>
    <w:rsid w:val="00503596"/>
    <w:rsid w:val="005048FA"/>
    <w:rsid w:val="00504D97"/>
    <w:rsid w:val="00505392"/>
    <w:rsid w:val="005053E7"/>
    <w:rsid w:val="0050545B"/>
    <w:rsid w:val="00505854"/>
    <w:rsid w:val="00505C3B"/>
    <w:rsid w:val="00505D31"/>
    <w:rsid w:val="0050668D"/>
    <w:rsid w:val="00507E4E"/>
    <w:rsid w:val="0051109E"/>
    <w:rsid w:val="00511110"/>
    <w:rsid w:val="0051150B"/>
    <w:rsid w:val="00512BE6"/>
    <w:rsid w:val="00513059"/>
    <w:rsid w:val="005142CC"/>
    <w:rsid w:val="0051447F"/>
    <w:rsid w:val="005147CE"/>
    <w:rsid w:val="00515815"/>
    <w:rsid w:val="00516112"/>
    <w:rsid w:val="005174FD"/>
    <w:rsid w:val="005176E3"/>
    <w:rsid w:val="00517E3C"/>
    <w:rsid w:val="005213E5"/>
    <w:rsid w:val="00521DCE"/>
    <w:rsid w:val="00522FC5"/>
    <w:rsid w:val="00523FBD"/>
    <w:rsid w:val="00524344"/>
    <w:rsid w:val="005249AC"/>
    <w:rsid w:val="00524FD3"/>
    <w:rsid w:val="00525104"/>
    <w:rsid w:val="00525256"/>
    <w:rsid w:val="005255FD"/>
    <w:rsid w:val="005264A7"/>
    <w:rsid w:val="00527F87"/>
    <w:rsid w:val="00532445"/>
    <w:rsid w:val="00532C0F"/>
    <w:rsid w:val="00535974"/>
    <w:rsid w:val="0053715A"/>
    <w:rsid w:val="0053768F"/>
    <w:rsid w:val="00540A14"/>
    <w:rsid w:val="00541487"/>
    <w:rsid w:val="00542C65"/>
    <w:rsid w:val="005434FF"/>
    <w:rsid w:val="00543A19"/>
    <w:rsid w:val="00544248"/>
    <w:rsid w:val="00544587"/>
    <w:rsid w:val="0054474C"/>
    <w:rsid w:val="005448B7"/>
    <w:rsid w:val="00544CB2"/>
    <w:rsid w:val="00545CB5"/>
    <w:rsid w:val="005464C9"/>
    <w:rsid w:val="00546827"/>
    <w:rsid w:val="00546DCE"/>
    <w:rsid w:val="00546E73"/>
    <w:rsid w:val="00546FF2"/>
    <w:rsid w:val="00547605"/>
    <w:rsid w:val="00547B4E"/>
    <w:rsid w:val="00547D85"/>
    <w:rsid w:val="005503BC"/>
    <w:rsid w:val="005504E9"/>
    <w:rsid w:val="00551EB2"/>
    <w:rsid w:val="00553701"/>
    <w:rsid w:val="00553F75"/>
    <w:rsid w:val="00555645"/>
    <w:rsid w:val="00556799"/>
    <w:rsid w:val="00557491"/>
    <w:rsid w:val="005578FA"/>
    <w:rsid w:val="00560E5A"/>
    <w:rsid w:val="0056109A"/>
    <w:rsid w:val="00561159"/>
    <w:rsid w:val="00561840"/>
    <w:rsid w:val="00561D16"/>
    <w:rsid w:val="00562898"/>
    <w:rsid w:val="0056343D"/>
    <w:rsid w:val="00565589"/>
    <w:rsid w:val="00565648"/>
    <w:rsid w:val="00565662"/>
    <w:rsid w:val="00565B97"/>
    <w:rsid w:val="00566280"/>
    <w:rsid w:val="00566D50"/>
    <w:rsid w:val="005670D7"/>
    <w:rsid w:val="005672E9"/>
    <w:rsid w:val="00567D97"/>
    <w:rsid w:val="00567F3E"/>
    <w:rsid w:val="0057011D"/>
    <w:rsid w:val="00570378"/>
    <w:rsid w:val="00570400"/>
    <w:rsid w:val="0057068D"/>
    <w:rsid w:val="00571F3B"/>
    <w:rsid w:val="00572596"/>
    <w:rsid w:val="00572F4A"/>
    <w:rsid w:val="005732D9"/>
    <w:rsid w:val="00574954"/>
    <w:rsid w:val="00576990"/>
    <w:rsid w:val="00577E47"/>
    <w:rsid w:val="00577F16"/>
    <w:rsid w:val="005800B1"/>
    <w:rsid w:val="00580613"/>
    <w:rsid w:val="00581261"/>
    <w:rsid w:val="005817B7"/>
    <w:rsid w:val="005827EF"/>
    <w:rsid w:val="00582CE3"/>
    <w:rsid w:val="00582D78"/>
    <w:rsid w:val="00582EB3"/>
    <w:rsid w:val="00583190"/>
    <w:rsid w:val="0058335A"/>
    <w:rsid w:val="005835BD"/>
    <w:rsid w:val="005839CE"/>
    <w:rsid w:val="0058431C"/>
    <w:rsid w:val="0058438C"/>
    <w:rsid w:val="005848EF"/>
    <w:rsid w:val="00584F0E"/>
    <w:rsid w:val="00585D64"/>
    <w:rsid w:val="0058708F"/>
    <w:rsid w:val="00587A4E"/>
    <w:rsid w:val="00590659"/>
    <w:rsid w:val="00590972"/>
    <w:rsid w:val="00591234"/>
    <w:rsid w:val="0059207C"/>
    <w:rsid w:val="005926A8"/>
    <w:rsid w:val="00592F90"/>
    <w:rsid w:val="00593097"/>
    <w:rsid w:val="0059312A"/>
    <w:rsid w:val="00594145"/>
    <w:rsid w:val="005941D8"/>
    <w:rsid w:val="005945C0"/>
    <w:rsid w:val="00594A14"/>
    <w:rsid w:val="005951CB"/>
    <w:rsid w:val="005978A1"/>
    <w:rsid w:val="00597A87"/>
    <w:rsid w:val="005A0458"/>
    <w:rsid w:val="005A172E"/>
    <w:rsid w:val="005A1DE8"/>
    <w:rsid w:val="005A207F"/>
    <w:rsid w:val="005A27FF"/>
    <w:rsid w:val="005A2951"/>
    <w:rsid w:val="005A303A"/>
    <w:rsid w:val="005A3444"/>
    <w:rsid w:val="005A3C2A"/>
    <w:rsid w:val="005A403B"/>
    <w:rsid w:val="005A496F"/>
    <w:rsid w:val="005A4C62"/>
    <w:rsid w:val="005A4DC0"/>
    <w:rsid w:val="005A4FB4"/>
    <w:rsid w:val="005A62B2"/>
    <w:rsid w:val="005B0142"/>
    <w:rsid w:val="005B04C0"/>
    <w:rsid w:val="005B1422"/>
    <w:rsid w:val="005B2D7D"/>
    <w:rsid w:val="005B2F8E"/>
    <w:rsid w:val="005B34A2"/>
    <w:rsid w:val="005B4206"/>
    <w:rsid w:val="005B461F"/>
    <w:rsid w:val="005B54FA"/>
    <w:rsid w:val="005B56D9"/>
    <w:rsid w:val="005B66B1"/>
    <w:rsid w:val="005B6FB7"/>
    <w:rsid w:val="005B716A"/>
    <w:rsid w:val="005B7379"/>
    <w:rsid w:val="005B792A"/>
    <w:rsid w:val="005B7FE8"/>
    <w:rsid w:val="005C0080"/>
    <w:rsid w:val="005C02F0"/>
    <w:rsid w:val="005C0346"/>
    <w:rsid w:val="005C0514"/>
    <w:rsid w:val="005C0E36"/>
    <w:rsid w:val="005C0FFA"/>
    <w:rsid w:val="005C13E9"/>
    <w:rsid w:val="005C1BC4"/>
    <w:rsid w:val="005C22EB"/>
    <w:rsid w:val="005C27DB"/>
    <w:rsid w:val="005C2804"/>
    <w:rsid w:val="005C295B"/>
    <w:rsid w:val="005C2EC1"/>
    <w:rsid w:val="005C31F9"/>
    <w:rsid w:val="005C39DE"/>
    <w:rsid w:val="005C41E9"/>
    <w:rsid w:val="005C4C6B"/>
    <w:rsid w:val="005C517C"/>
    <w:rsid w:val="005C5AF2"/>
    <w:rsid w:val="005C5BAB"/>
    <w:rsid w:val="005C6281"/>
    <w:rsid w:val="005C69DC"/>
    <w:rsid w:val="005C6A97"/>
    <w:rsid w:val="005C6DDE"/>
    <w:rsid w:val="005C7177"/>
    <w:rsid w:val="005D086B"/>
    <w:rsid w:val="005D2AED"/>
    <w:rsid w:val="005D340E"/>
    <w:rsid w:val="005D4FF1"/>
    <w:rsid w:val="005D511F"/>
    <w:rsid w:val="005D574D"/>
    <w:rsid w:val="005D6294"/>
    <w:rsid w:val="005D702A"/>
    <w:rsid w:val="005E02C5"/>
    <w:rsid w:val="005E030C"/>
    <w:rsid w:val="005E22AE"/>
    <w:rsid w:val="005E22E3"/>
    <w:rsid w:val="005E273A"/>
    <w:rsid w:val="005E27BE"/>
    <w:rsid w:val="005E2C9D"/>
    <w:rsid w:val="005E3009"/>
    <w:rsid w:val="005E38BB"/>
    <w:rsid w:val="005E4046"/>
    <w:rsid w:val="005E41DD"/>
    <w:rsid w:val="005E4380"/>
    <w:rsid w:val="005E43E6"/>
    <w:rsid w:val="005E4F3D"/>
    <w:rsid w:val="005E51BC"/>
    <w:rsid w:val="005E53F3"/>
    <w:rsid w:val="005E5A54"/>
    <w:rsid w:val="005E61F9"/>
    <w:rsid w:val="005E6C68"/>
    <w:rsid w:val="005E733E"/>
    <w:rsid w:val="005E7A49"/>
    <w:rsid w:val="005E7DA4"/>
    <w:rsid w:val="005F0000"/>
    <w:rsid w:val="005F061F"/>
    <w:rsid w:val="005F0AF7"/>
    <w:rsid w:val="005F0D24"/>
    <w:rsid w:val="005F12A7"/>
    <w:rsid w:val="005F1AE2"/>
    <w:rsid w:val="005F2078"/>
    <w:rsid w:val="005F32C8"/>
    <w:rsid w:val="005F4283"/>
    <w:rsid w:val="005F4686"/>
    <w:rsid w:val="005F469B"/>
    <w:rsid w:val="005F482A"/>
    <w:rsid w:val="005F4C2C"/>
    <w:rsid w:val="005F78A1"/>
    <w:rsid w:val="00600466"/>
    <w:rsid w:val="00601003"/>
    <w:rsid w:val="00601B48"/>
    <w:rsid w:val="00601F9E"/>
    <w:rsid w:val="00602043"/>
    <w:rsid w:val="00602902"/>
    <w:rsid w:val="00602B7B"/>
    <w:rsid w:val="00603121"/>
    <w:rsid w:val="00603DC8"/>
    <w:rsid w:val="00604249"/>
    <w:rsid w:val="006045A3"/>
    <w:rsid w:val="00605682"/>
    <w:rsid w:val="00606067"/>
    <w:rsid w:val="00606B0A"/>
    <w:rsid w:val="00606EAA"/>
    <w:rsid w:val="006074C2"/>
    <w:rsid w:val="00607916"/>
    <w:rsid w:val="006079B2"/>
    <w:rsid w:val="00610F1A"/>
    <w:rsid w:val="0061102C"/>
    <w:rsid w:val="006110AA"/>
    <w:rsid w:val="00611823"/>
    <w:rsid w:val="00611870"/>
    <w:rsid w:val="0061231D"/>
    <w:rsid w:val="00612658"/>
    <w:rsid w:val="00612A84"/>
    <w:rsid w:val="00612C08"/>
    <w:rsid w:val="006145BB"/>
    <w:rsid w:val="00614A57"/>
    <w:rsid w:val="006153C7"/>
    <w:rsid w:val="00615CC6"/>
    <w:rsid w:val="006224C6"/>
    <w:rsid w:val="006236EA"/>
    <w:rsid w:val="00623827"/>
    <w:rsid w:val="006241BA"/>
    <w:rsid w:val="006244E2"/>
    <w:rsid w:val="006244E4"/>
    <w:rsid w:val="006248BC"/>
    <w:rsid w:val="006250D7"/>
    <w:rsid w:val="006257A7"/>
    <w:rsid w:val="0062592B"/>
    <w:rsid w:val="006265F8"/>
    <w:rsid w:val="00626706"/>
    <w:rsid w:val="00626D0C"/>
    <w:rsid w:val="00627D88"/>
    <w:rsid w:val="00630FB0"/>
    <w:rsid w:val="00631625"/>
    <w:rsid w:val="00631814"/>
    <w:rsid w:val="00632645"/>
    <w:rsid w:val="00632909"/>
    <w:rsid w:val="00632C6C"/>
    <w:rsid w:val="00632F7C"/>
    <w:rsid w:val="00632FEA"/>
    <w:rsid w:val="00633392"/>
    <w:rsid w:val="00633C45"/>
    <w:rsid w:val="00633CE2"/>
    <w:rsid w:val="00633D69"/>
    <w:rsid w:val="00635538"/>
    <w:rsid w:val="00635B66"/>
    <w:rsid w:val="00636210"/>
    <w:rsid w:val="006363B8"/>
    <w:rsid w:val="00636CD9"/>
    <w:rsid w:val="00636DC5"/>
    <w:rsid w:val="006378F2"/>
    <w:rsid w:val="00637ABA"/>
    <w:rsid w:val="00637E21"/>
    <w:rsid w:val="006411B2"/>
    <w:rsid w:val="0064159C"/>
    <w:rsid w:val="00641B36"/>
    <w:rsid w:val="00643708"/>
    <w:rsid w:val="00643772"/>
    <w:rsid w:val="006444AB"/>
    <w:rsid w:val="006444D9"/>
    <w:rsid w:val="00644DA9"/>
    <w:rsid w:val="00645B29"/>
    <w:rsid w:val="00645E7C"/>
    <w:rsid w:val="0064620C"/>
    <w:rsid w:val="00646BBB"/>
    <w:rsid w:val="00646D8A"/>
    <w:rsid w:val="00647C2B"/>
    <w:rsid w:val="00647EC1"/>
    <w:rsid w:val="00651130"/>
    <w:rsid w:val="006515B9"/>
    <w:rsid w:val="00651998"/>
    <w:rsid w:val="00651DE1"/>
    <w:rsid w:val="006520DB"/>
    <w:rsid w:val="0065297D"/>
    <w:rsid w:val="00652AC6"/>
    <w:rsid w:val="00652F0D"/>
    <w:rsid w:val="00654D17"/>
    <w:rsid w:val="00655039"/>
    <w:rsid w:val="00655C32"/>
    <w:rsid w:val="00655DEE"/>
    <w:rsid w:val="00656179"/>
    <w:rsid w:val="006563DA"/>
    <w:rsid w:val="0065725B"/>
    <w:rsid w:val="00657E38"/>
    <w:rsid w:val="00660D00"/>
    <w:rsid w:val="00661BB5"/>
    <w:rsid w:val="00661C51"/>
    <w:rsid w:val="00662668"/>
    <w:rsid w:val="006644AC"/>
    <w:rsid w:val="006644F6"/>
    <w:rsid w:val="006651F0"/>
    <w:rsid w:val="00665411"/>
    <w:rsid w:val="00665DDB"/>
    <w:rsid w:val="00666625"/>
    <w:rsid w:val="006673EC"/>
    <w:rsid w:val="00667740"/>
    <w:rsid w:val="0067036A"/>
    <w:rsid w:val="006703F6"/>
    <w:rsid w:val="00671A54"/>
    <w:rsid w:val="00671A82"/>
    <w:rsid w:val="00671BD1"/>
    <w:rsid w:val="00671FA0"/>
    <w:rsid w:val="00672068"/>
    <w:rsid w:val="006724CD"/>
    <w:rsid w:val="006728B6"/>
    <w:rsid w:val="00673134"/>
    <w:rsid w:val="006738B8"/>
    <w:rsid w:val="006739DB"/>
    <w:rsid w:val="00673BB4"/>
    <w:rsid w:val="0067472C"/>
    <w:rsid w:val="006756D6"/>
    <w:rsid w:val="00675FF1"/>
    <w:rsid w:val="006764E5"/>
    <w:rsid w:val="006771AB"/>
    <w:rsid w:val="00677354"/>
    <w:rsid w:val="00677467"/>
    <w:rsid w:val="00677F7B"/>
    <w:rsid w:val="0068081F"/>
    <w:rsid w:val="006813EF"/>
    <w:rsid w:val="00681AFA"/>
    <w:rsid w:val="00681EB5"/>
    <w:rsid w:val="00682BB1"/>
    <w:rsid w:val="00683126"/>
    <w:rsid w:val="006834D8"/>
    <w:rsid w:val="006835B4"/>
    <w:rsid w:val="00684764"/>
    <w:rsid w:val="00686479"/>
    <w:rsid w:val="0068650C"/>
    <w:rsid w:val="00686C7E"/>
    <w:rsid w:val="00686D28"/>
    <w:rsid w:val="006879A6"/>
    <w:rsid w:val="00687E89"/>
    <w:rsid w:val="006907D5"/>
    <w:rsid w:val="006931C8"/>
    <w:rsid w:val="00693582"/>
    <w:rsid w:val="00693682"/>
    <w:rsid w:val="0069381C"/>
    <w:rsid w:val="006946C6"/>
    <w:rsid w:val="00694B49"/>
    <w:rsid w:val="006959B7"/>
    <w:rsid w:val="0069606F"/>
    <w:rsid w:val="00696D41"/>
    <w:rsid w:val="00696D7D"/>
    <w:rsid w:val="0069748E"/>
    <w:rsid w:val="00697D54"/>
    <w:rsid w:val="006A02BD"/>
    <w:rsid w:val="006A0FA0"/>
    <w:rsid w:val="006A17F9"/>
    <w:rsid w:val="006A2886"/>
    <w:rsid w:val="006A3E70"/>
    <w:rsid w:val="006A421F"/>
    <w:rsid w:val="006A48D0"/>
    <w:rsid w:val="006A52B9"/>
    <w:rsid w:val="006A61C9"/>
    <w:rsid w:val="006A6B51"/>
    <w:rsid w:val="006B0BDE"/>
    <w:rsid w:val="006B1226"/>
    <w:rsid w:val="006B1B63"/>
    <w:rsid w:val="006B1D82"/>
    <w:rsid w:val="006B1FF4"/>
    <w:rsid w:val="006B2858"/>
    <w:rsid w:val="006B2A37"/>
    <w:rsid w:val="006B382D"/>
    <w:rsid w:val="006B4805"/>
    <w:rsid w:val="006B55E8"/>
    <w:rsid w:val="006B66DE"/>
    <w:rsid w:val="006B7D63"/>
    <w:rsid w:val="006C02F4"/>
    <w:rsid w:val="006C0CC0"/>
    <w:rsid w:val="006C0D7F"/>
    <w:rsid w:val="006C14B8"/>
    <w:rsid w:val="006C326A"/>
    <w:rsid w:val="006C371B"/>
    <w:rsid w:val="006C385A"/>
    <w:rsid w:val="006C3B61"/>
    <w:rsid w:val="006C4A87"/>
    <w:rsid w:val="006C52B1"/>
    <w:rsid w:val="006C590D"/>
    <w:rsid w:val="006C5C05"/>
    <w:rsid w:val="006C6177"/>
    <w:rsid w:val="006C661B"/>
    <w:rsid w:val="006C6D11"/>
    <w:rsid w:val="006C71AC"/>
    <w:rsid w:val="006C7597"/>
    <w:rsid w:val="006C7822"/>
    <w:rsid w:val="006D0104"/>
    <w:rsid w:val="006D02F5"/>
    <w:rsid w:val="006D33C3"/>
    <w:rsid w:val="006D3A85"/>
    <w:rsid w:val="006D45D6"/>
    <w:rsid w:val="006D4C25"/>
    <w:rsid w:val="006D4C64"/>
    <w:rsid w:val="006D565D"/>
    <w:rsid w:val="006D6171"/>
    <w:rsid w:val="006D66A6"/>
    <w:rsid w:val="006D6B9F"/>
    <w:rsid w:val="006D77C8"/>
    <w:rsid w:val="006D799A"/>
    <w:rsid w:val="006E0B88"/>
    <w:rsid w:val="006E18A6"/>
    <w:rsid w:val="006E2F12"/>
    <w:rsid w:val="006E3184"/>
    <w:rsid w:val="006E5EB7"/>
    <w:rsid w:val="006E6126"/>
    <w:rsid w:val="006E6FDD"/>
    <w:rsid w:val="006E7D8E"/>
    <w:rsid w:val="006E7DD1"/>
    <w:rsid w:val="006F026C"/>
    <w:rsid w:val="006F0418"/>
    <w:rsid w:val="006F06C6"/>
    <w:rsid w:val="006F0CB7"/>
    <w:rsid w:val="006F11D7"/>
    <w:rsid w:val="006F1532"/>
    <w:rsid w:val="006F17AA"/>
    <w:rsid w:val="006F17BC"/>
    <w:rsid w:val="006F2AED"/>
    <w:rsid w:val="006F347A"/>
    <w:rsid w:val="006F4DC6"/>
    <w:rsid w:val="006F4F7B"/>
    <w:rsid w:val="006F578E"/>
    <w:rsid w:val="006F5A5D"/>
    <w:rsid w:val="006F5EF2"/>
    <w:rsid w:val="006F651A"/>
    <w:rsid w:val="006F78FE"/>
    <w:rsid w:val="006F7E23"/>
    <w:rsid w:val="00700A49"/>
    <w:rsid w:val="00701395"/>
    <w:rsid w:val="00701576"/>
    <w:rsid w:val="0070160A"/>
    <w:rsid w:val="00702E36"/>
    <w:rsid w:val="0070385B"/>
    <w:rsid w:val="00704605"/>
    <w:rsid w:val="00704AB8"/>
    <w:rsid w:val="00705014"/>
    <w:rsid w:val="0070523D"/>
    <w:rsid w:val="00705972"/>
    <w:rsid w:val="00705D5D"/>
    <w:rsid w:val="007063D8"/>
    <w:rsid w:val="007068B6"/>
    <w:rsid w:val="007070F7"/>
    <w:rsid w:val="0070753A"/>
    <w:rsid w:val="007108D9"/>
    <w:rsid w:val="00712C2A"/>
    <w:rsid w:val="00713503"/>
    <w:rsid w:val="00714122"/>
    <w:rsid w:val="00715EDC"/>
    <w:rsid w:val="00716168"/>
    <w:rsid w:val="00717312"/>
    <w:rsid w:val="007177A5"/>
    <w:rsid w:val="00717875"/>
    <w:rsid w:val="00717AA5"/>
    <w:rsid w:val="00717FAF"/>
    <w:rsid w:val="00720972"/>
    <w:rsid w:val="007215C3"/>
    <w:rsid w:val="00722596"/>
    <w:rsid w:val="0072260C"/>
    <w:rsid w:val="007227B7"/>
    <w:rsid w:val="0072290C"/>
    <w:rsid w:val="00722D07"/>
    <w:rsid w:val="007235A6"/>
    <w:rsid w:val="00724337"/>
    <w:rsid w:val="007244E8"/>
    <w:rsid w:val="00724A93"/>
    <w:rsid w:val="00724B0E"/>
    <w:rsid w:val="007258A6"/>
    <w:rsid w:val="00725B0F"/>
    <w:rsid w:val="00726232"/>
    <w:rsid w:val="00726622"/>
    <w:rsid w:val="007270A5"/>
    <w:rsid w:val="00730033"/>
    <w:rsid w:val="0073069B"/>
    <w:rsid w:val="00731BB6"/>
    <w:rsid w:val="00731DB6"/>
    <w:rsid w:val="00732147"/>
    <w:rsid w:val="007328DC"/>
    <w:rsid w:val="00732924"/>
    <w:rsid w:val="00732C58"/>
    <w:rsid w:val="00732F73"/>
    <w:rsid w:val="00733B31"/>
    <w:rsid w:val="00733C0C"/>
    <w:rsid w:val="00733C36"/>
    <w:rsid w:val="00733CF6"/>
    <w:rsid w:val="0073400B"/>
    <w:rsid w:val="00735801"/>
    <w:rsid w:val="00735D4E"/>
    <w:rsid w:val="007368AB"/>
    <w:rsid w:val="00740548"/>
    <w:rsid w:val="00740FC5"/>
    <w:rsid w:val="007410F6"/>
    <w:rsid w:val="0074150A"/>
    <w:rsid w:val="0074165E"/>
    <w:rsid w:val="00741FF2"/>
    <w:rsid w:val="00742508"/>
    <w:rsid w:val="00743BD1"/>
    <w:rsid w:val="00743D7D"/>
    <w:rsid w:val="0074400D"/>
    <w:rsid w:val="00744799"/>
    <w:rsid w:val="0074501C"/>
    <w:rsid w:val="007455C2"/>
    <w:rsid w:val="00746802"/>
    <w:rsid w:val="007469A0"/>
    <w:rsid w:val="00747A3E"/>
    <w:rsid w:val="00750171"/>
    <w:rsid w:val="007503C2"/>
    <w:rsid w:val="007504F8"/>
    <w:rsid w:val="0075068C"/>
    <w:rsid w:val="00750D07"/>
    <w:rsid w:val="007510EA"/>
    <w:rsid w:val="00751403"/>
    <w:rsid w:val="00751BF6"/>
    <w:rsid w:val="00751FD6"/>
    <w:rsid w:val="0075206F"/>
    <w:rsid w:val="00752553"/>
    <w:rsid w:val="00753208"/>
    <w:rsid w:val="007535BC"/>
    <w:rsid w:val="00755422"/>
    <w:rsid w:val="00755EE2"/>
    <w:rsid w:val="00756259"/>
    <w:rsid w:val="00757073"/>
    <w:rsid w:val="007613E9"/>
    <w:rsid w:val="0076141E"/>
    <w:rsid w:val="007618DB"/>
    <w:rsid w:val="00763115"/>
    <w:rsid w:val="00763787"/>
    <w:rsid w:val="00763C0F"/>
    <w:rsid w:val="00764239"/>
    <w:rsid w:val="0076444C"/>
    <w:rsid w:val="00764C2C"/>
    <w:rsid w:val="0076534A"/>
    <w:rsid w:val="007656B8"/>
    <w:rsid w:val="00766254"/>
    <w:rsid w:val="0076642A"/>
    <w:rsid w:val="00766707"/>
    <w:rsid w:val="00766796"/>
    <w:rsid w:val="00766BD2"/>
    <w:rsid w:val="00766C4F"/>
    <w:rsid w:val="007704F4"/>
    <w:rsid w:val="00771DDC"/>
    <w:rsid w:val="00772CEF"/>
    <w:rsid w:val="00772F67"/>
    <w:rsid w:val="00773263"/>
    <w:rsid w:val="0077342E"/>
    <w:rsid w:val="00773891"/>
    <w:rsid w:val="0077465C"/>
    <w:rsid w:val="00774682"/>
    <w:rsid w:val="0077519A"/>
    <w:rsid w:val="007756F1"/>
    <w:rsid w:val="00776E4B"/>
    <w:rsid w:val="00777F3B"/>
    <w:rsid w:val="00780681"/>
    <w:rsid w:val="00781006"/>
    <w:rsid w:val="00782ABB"/>
    <w:rsid w:val="007833F6"/>
    <w:rsid w:val="007837E2"/>
    <w:rsid w:val="0078412A"/>
    <w:rsid w:val="007850AC"/>
    <w:rsid w:val="0078609B"/>
    <w:rsid w:val="00786C3C"/>
    <w:rsid w:val="0079137A"/>
    <w:rsid w:val="00791614"/>
    <w:rsid w:val="00792475"/>
    <w:rsid w:val="00792A95"/>
    <w:rsid w:val="00792DD5"/>
    <w:rsid w:val="0079332F"/>
    <w:rsid w:val="00795029"/>
    <w:rsid w:val="00795293"/>
    <w:rsid w:val="00795C77"/>
    <w:rsid w:val="00795F5F"/>
    <w:rsid w:val="00795F9F"/>
    <w:rsid w:val="0079647F"/>
    <w:rsid w:val="00796B08"/>
    <w:rsid w:val="00796C6D"/>
    <w:rsid w:val="00796DA4"/>
    <w:rsid w:val="007A2256"/>
    <w:rsid w:val="007A2500"/>
    <w:rsid w:val="007A4030"/>
    <w:rsid w:val="007A41CE"/>
    <w:rsid w:val="007A4338"/>
    <w:rsid w:val="007A4711"/>
    <w:rsid w:val="007A489C"/>
    <w:rsid w:val="007A507C"/>
    <w:rsid w:val="007A61C7"/>
    <w:rsid w:val="007A6DF4"/>
    <w:rsid w:val="007A7A28"/>
    <w:rsid w:val="007B0BBC"/>
    <w:rsid w:val="007B1327"/>
    <w:rsid w:val="007B1DA1"/>
    <w:rsid w:val="007B2A37"/>
    <w:rsid w:val="007B4239"/>
    <w:rsid w:val="007B43E7"/>
    <w:rsid w:val="007B4460"/>
    <w:rsid w:val="007B46C4"/>
    <w:rsid w:val="007B5B34"/>
    <w:rsid w:val="007B6005"/>
    <w:rsid w:val="007B6353"/>
    <w:rsid w:val="007B6B6E"/>
    <w:rsid w:val="007C005B"/>
    <w:rsid w:val="007C005C"/>
    <w:rsid w:val="007C03F1"/>
    <w:rsid w:val="007C0A76"/>
    <w:rsid w:val="007C0BAA"/>
    <w:rsid w:val="007C1984"/>
    <w:rsid w:val="007C29C5"/>
    <w:rsid w:val="007C2CC8"/>
    <w:rsid w:val="007C4676"/>
    <w:rsid w:val="007C6989"/>
    <w:rsid w:val="007C78E1"/>
    <w:rsid w:val="007C7C87"/>
    <w:rsid w:val="007D031D"/>
    <w:rsid w:val="007D17C4"/>
    <w:rsid w:val="007D1CD9"/>
    <w:rsid w:val="007D4691"/>
    <w:rsid w:val="007D7D36"/>
    <w:rsid w:val="007E002E"/>
    <w:rsid w:val="007E0DC3"/>
    <w:rsid w:val="007E0FAD"/>
    <w:rsid w:val="007E1797"/>
    <w:rsid w:val="007E24DD"/>
    <w:rsid w:val="007E2C45"/>
    <w:rsid w:val="007E2CB1"/>
    <w:rsid w:val="007E2FF9"/>
    <w:rsid w:val="007E301D"/>
    <w:rsid w:val="007E3524"/>
    <w:rsid w:val="007E3CB2"/>
    <w:rsid w:val="007E4B0C"/>
    <w:rsid w:val="007E6797"/>
    <w:rsid w:val="007E6D2B"/>
    <w:rsid w:val="007F067A"/>
    <w:rsid w:val="007F0F6F"/>
    <w:rsid w:val="007F1F6A"/>
    <w:rsid w:val="007F241D"/>
    <w:rsid w:val="007F3F03"/>
    <w:rsid w:val="007F43B1"/>
    <w:rsid w:val="007F4FBA"/>
    <w:rsid w:val="007F588F"/>
    <w:rsid w:val="007F58D0"/>
    <w:rsid w:val="007F5A01"/>
    <w:rsid w:val="007F69BF"/>
    <w:rsid w:val="007F6F14"/>
    <w:rsid w:val="007F7310"/>
    <w:rsid w:val="007F7878"/>
    <w:rsid w:val="007F7D82"/>
    <w:rsid w:val="0080043D"/>
    <w:rsid w:val="00800A16"/>
    <w:rsid w:val="00801F07"/>
    <w:rsid w:val="008040BA"/>
    <w:rsid w:val="008042FC"/>
    <w:rsid w:val="008048A2"/>
    <w:rsid w:val="008057A6"/>
    <w:rsid w:val="00805DF9"/>
    <w:rsid w:val="0080701D"/>
    <w:rsid w:val="00810042"/>
    <w:rsid w:val="00810DB6"/>
    <w:rsid w:val="00811246"/>
    <w:rsid w:val="00811917"/>
    <w:rsid w:val="00811B97"/>
    <w:rsid w:val="00811C90"/>
    <w:rsid w:val="008123FA"/>
    <w:rsid w:val="0081280B"/>
    <w:rsid w:val="00812F0F"/>
    <w:rsid w:val="0081335C"/>
    <w:rsid w:val="008133A2"/>
    <w:rsid w:val="008134A8"/>
    <w:rsid w:val="00814468"/>
    <w:rsid w:val="0081526D"/>
    <w:rsid w:val="008154A9"/>
    <w:rsid w:val="0081569D"/>
    <w:rsid w:val="00815B03"/>
    <w:rsid w:val="00815CEC"/>
    <w:rsid w:val="00816B98"/>
    <w:rsid w:val="008174C2"/>
    <w:rsid w:val="008174E2"/>
    <w:rsid w:val="00817A2E"/>
    <w:rsid w:val="008208D4"/>
    <w:rsid w:val="008211AF"/>
    <w:rsid w:val="00821CAB"/>
    <w:rsid w:val="00821E8F"/>
    <w:rsid w:val="00823A07"/>
    <w:rsid w:val="008256DA"/>
    <w:rsid w:val="00825DA2"/>
    <w:rsid w:val="00826022"/>
    <w:rsid w:val="008263DA"/>
    <w:rsid w:val="008267EA"/>
    <w:rsid w:val="008305C8"/>
    <w:rsid w:val="00830FBC"/>
    <w:rsid w:val="0083174E"/>
    <w:rsid w:val="00831A7F"/>
    <w:rsid w:val="00833180"/>
    <w:rsid w:val="00834204"/>
    <w:rsid w:val="008355B2"/>
    <w:rsid w:val="00835ADD"/>
    <w:rsid w:val="00835B32"/>
    <w:rsid w:val="008363C4"/>
    <w:rsid w:val="00836E38"/>
    <w:rsid w:val="0083743F"/>
    <w:rsid w:val="00837BB4"/>
    <w:rsid w:val="00837CB6"/>
    <w:rsid w:val="008402DD"/>
    <w:rsid w:val="0084043B"/>
    <w:rsid w:val="00840825"/>
    <w:rsid w:val="00841705"/>
    <w:rsid w:val="00841FD7"/>
    <w:rsid w:val="008421D5"/>
    <w:rsid w:val="00842F35"/>
    <w:rsid w:val="00843418"/>
    <w:rsid w:val="00844204"/>
    <w:rsid w:val="00844CBC"/>
    <w:rsid w:val="00844FB9"/>
    <w:rsid w:val="0084561E"/>
    <w:rsid w:val="00845905"/>
    <w:rsid w:val="00845B6A"/>
    <w:rsid w:val="00845DA7"/>
    <w:rsid w:val="00846918"/>
    <w:rsid w:val="00846E50"/>
    <w:rsid w:val="00846F34"/>
    <w:rsid w:val="0084750A"/>
    <w:rsid w:val="00850111"/>
    <w:rsid w:val="00850607"/>
    <w:rsid w:val="0085122B"/>
    <w:rsid w:val="0085158E"/>
    <w:rsid w:val="00851672"/>
    <w:rsid w:val="00851F42"/>
    <w:rsid w:val="00852576"/>
    <w:rsid w:val="00854379"/>
    <w:rsid w:val="00855B64"/>
    <w:rsid w:val="00855CE2"/>
    <w:rsid w:val="0085775E"/>
    <w:rsid w:val="008600BF"/>
    <w:rsid w:val="00860E5A"/>
    <w:rsid w:val="00860E74"/>
    <w:rsid w:val="008619D6"/>
    <w:rsid w:val="00863B0F"/>
    <w:rsid w:val="00865E79"/>
    <w:rsid w:val="00865E80"/>
    <w:rsid w:val="00866810"/>
    <w:rsid w:val="00867A31"/>
    <w:rsid w:val="00867DA1"/>
    <w:rsid w:val="00870036"/>
    <w:rsid w:val="00870152"/>
    <w:rsid w:val="00870782"/>
    <w:rsid w:val="00871174"/>
    <w:rsid w:val="00871F1D"/>
    <w:rsid w:val="0087224B"/>
    <w:rsid w:val="00873CBA"/>
    <w:rsid w:val="00873D25"/>
    <w:rsid w:val="00873FE5"/>
    <w:rsid w:val="00874B75"/>
    <w:rsid w:val="008755A4"/>
    <w:rsid w:val="0087629F"/>
    <w:rsid w:val="00876875"/>
    <w:rsid w:val="00877064"/>
    <w:rsid w:val="008809FC"/>
    <w:rsid w:val="00881247"/>
    <w:rsid w:val="00881BAF"/>
    <w:rsid w:val="00881BF1"/>
    <w:rsid w:val="008820B1"/>
    <w:rsid w:val="00882A02"/>
    <w:rsid w:val="00882AE7"/>
    <w:rsid w:val="00883428"/>
    <w:rsid w:val="0088350E"/>
    <w:rsid w:val="008836FB"/>
    <w:rsid w:val="0088415F"/>
    <w:rsid w:val="008843AD"/>
    <w:rsid w:val="008845C4"/>
    <w:rsid w:val="008858AF"/>
    <w:rsid w:val="008858CA"/>
    <w:rsid w:val="00885BF5"/>
    <w:rsid w:val="00886599"/>
    <w:rsid w:val="00886B08"/>
    <w:rsid w:val="00887B44"/>
    <w:rsid w:val="008905B1"/>
    <w:rsid w:val="008905EB"/>
    <w:rsid w:val="0089060F"/>
    <w:rsid w:val="00890F6F"/>
    <w:rsid w:val="00891B67"/>
    <w:rsid w:val="00892021"/>
    <w:rsid w:val="0089273B"/>
    <w:rsid w:val="00892D9F"/>
    <w:rsid w:val="00892E58"/>
    <w:rsid w:val="00892F3B"/>
    <w:rsid w:val="00893ED8"/>
    <w:rsid w:val="00894D9E"/>
    <w:rsid w:val="00894FCA"/>
    <w:rsid w:val="00895A27"/>
    <w:rsid w:val="00895E2A"/>
    <w:rsid w:val="00896938"/>
    <w:rsid w:val="008972BE"/>
    <w:rsid w:val="00897786"/>
    <w:rsid w:val="008A0358"/>
    <w:rsid w:val="008A0A5C"/>
    <w:rsid w:val="008A17CF"/>
    <w:rsid w:val="008A1884"/>
    <w:rsid w:val="008A2445"/>
    <w:rsid w:val="008A2DF4"/>
    <w:rsid w:val="008A3F7B"/>
    <w:rsid w:val="008A55BB"/>
    <w:rsid w:val="008A65CC"/>
    <w:rsid w:val="008A6885"/>
    <w:rsid w:val="008A7184"/>
    <w:rsid w:val="008A7192"/>
    <w:rsid w:val="008A7923"/>
    <w:rsid w:val="008A7A39"/>
    <w:rsid w:val="008A7C46"/>
    <w:rsid w:val="008B03C6"/>
    <w:rsid w:val="008B2AD1"/>
    <w:rsid w:val="008B387A"/>
    <w:rsid w:val="008B3B64"/>
    <w:rsid w:val="008B44B1"/>
    <w:rsid w:val="008B47A6"/>
    <w:rsid w:val="008B4A41"/>
    <w:rsid w:val="008B52C8"/>
    <w:rsid w:val="008B5AD4"/>
    <w:rsid w:val="008B5D81"/>
    <w:rsid w:val="008B75B0"/>
    <w:rsid w:val="008B76A5"/>
    <w:rsid w:val="008B7818"/>
    <w:rsid w:val="008B79F8"/>
    <w:rsid w:val="008C09E4"/>
    <w:rsid w:val="008C1EA3"/>
    <w:rsid w:val="008C3AFE"/>
    <w:rsid w:val="008C3DB6"/>
    <w:rsid w:val="008C468F"/>
    <w:rsid w:val="008C4862"/>
    <w:rsid w:val="008C50DE"/>
    <w:rsid w:val="008C6465"/>
    <w:rsid w:val="008C6705"/>
    <w:rsid w:val="008C6D1C"/>
    <w:rsid w:val="008C762E"/>
    <w:rsid w:val="008C7726"/>
    <w:rsid w:val="008C7776"/>
    <w:rsid w:val="008D0B44"/>
    <w:rsid w:val="008D1664"/>
    <w:rsid w:val="008D1BBC"/>
    <w:rsid w:val="008D1CF7"/>
    <w:rsid w:val="008D1E03"/>
    <w:rsid w:val="008D2D57"/>
    <w:rsid w:val="008D33CF"/>
    <w:rsid w:val="008D3E57"/>
    <w:rsid w:val="008D4CC9"/>
    <w:rsid w:val="008D509E"/>
    <w:rsid w:val="008D51DB"/>
    <w:rsid w:val="008D588C"/>
    <w:rsid w:val="008D59F3"/>
    <w:rsid w:val="008D6DE3"/>
    <w:rsid w:val="008D7177"/>
    <w:rsid w:val="008E0035"/>
    <w:rsid w:val="008E0C1E"/>
    <w:rsid w:val="008E2890"/>
    <w:rsid w:val="008E2F9F"/>
    <w:rsid w:val="008E446A"/>
    <w:rsid w:val="008E4A46"/>
    <w:rsid w:val="008E4D9A"/>
    <w:rsid w:val="008E590A"/>
    <w:rsid w:val="008E6DC6"/>
    <w:rsid w:val="008E73C1"/>
    <w:rsid w:val="008E758E"/>
    <w:rsid w:val="008E7E4E"/>
    <w:rsid w:val="008F0D51"/>
    <w:rsid w:val="008F1315"/>
    <w:rsid w:val="008F23CE"/>
    <w:rsid w:val="008F3315"/>
    <w:rsid w:val="008F3ADA"/>
    <w:rsid w:val="008F60BC"/>
    <w:rsid w:val="008F69F4"/>
    <w:rsid w:val="008F7390"/>
    <w:rsid w:val="008F754C"/>
    <w:rsid w:val="008F78FF"/>
    <w:rsid w:val="0090077E"/>
    <w:rsid w:val="00900CDF"/>
    <w:rsid w:val="00901B98"/>
    <w:rsid w:val="00901BD7"/>
    <w:rsid w:val="00901E30"/>
    <w:rsid w:val="00901EBB"/>
    <w:rsid w:val="00902108"/>
    <w:rsid w:val="009024A5"/>
    <w:rsid w:val="009029C9"/>
    <w:rsid w:val="00903049"/>
    <w:rsid w:val="00903177"/>
    <w:rsid w:val="00903225"/>
    <w:rsid w:val="00904085"/>
    <w:rsid w:val="0090444A"/>
    <w:rsid w:val="00905EF8"/>
    <w:rsid w:val="00906A24"/>
    <w:rsid w:val="00906F2A"/>
    <w:rsid w:val="009112A4"/>
    <w:rsid w:val="0091176C"/>
    <w:rsid w:val="0091214A"/>
    <w:rsid w:val="00912462"/>
    <w:rsid w:val="00912D35"/>
    <w:rsid w:val="009132F0"/>
    <w:rsid w:val="0091361F"/>
    <w:rsid w:val="00913EB4"/>
    <w:rsid w:val="00914576"/>
    <w:rsid w:val="00915BC8"/>
    <w:rsid w:val="00916657"/>
    <w:rsid w:val="00920060"/>
    <w:rsid w:val="009205DE"/>
    <w:rsid w:val="009209F2"/>
    <w:rsid w:val="00920E58"/>
    <w:rsid w:val="009211BF"/>
    <w:rsid w:val="00921216"/>
    <w:rsid w:val="00921433"/>
    <w:rsid w:val="009222D1"/>
    <w:rsid w:val="0092492C"/>
    <w:rsid w:val="00924F9E"/>
    <w:rsid w:val="00925360"/>
    <w:rsid w:val="0092568B"/>
    <w:rsid w:val="00926542"/>
    <w:rsid w:val="0092669C"/>
    <w:rsid w:val="00926700"/>
    <w:rsid w:val="009267E7"/>
    <w:rsid w:val="00926D6D"/>
    <w:rsid w:val="00927533"/>
    <w:rsid w:val="009275C5"/>
    <w:rsid w:val="009307B8"/>
    <w:rsid w:val="00930840"/>
    <w:rsid w:val="00933897"/>
    <w:rsid w:val="00933984"/>
    <w:rsid w:val="0093415C"/>
    <w:rsid w:val="00934768"/>
    <w:rsid w:val="009347C4"/>
    <w:rsid w:val="0093517B"/>
    <w:rsid w:val="0093543F"/>
    <w:rsid w:val="00935990"/>
    <w:rsid w:val="00935E70"/>
    <w:rsid w:val="0093661D"/>
    <w:rsid w:val="00936891"/>
    <w:rsid w:val="009400AF"/>
    <w:rsid w:val="0094011A"/>
    <w:rsid w:val="00940F63"/>
    <w:rsid w:val="009419FF"/>
    <w:rsid w:val="0094206C"/>
    <w:rsid w:val="00943930"/>
    <w:rsid w:val="00944929"/>
    <w:rsid w:val="0094511E"/>
    <w:rsid w:val="0094738D"/>
    <w:rsid w:val="0094798A"/>
    <w:rsid w:val="00947A34"/>
    <w:rsid w:val="00947CE3"/>
    <w:rsid w:val="0095067B"/>
    <w:rsid w:val="0095295B"/>
    <w:rsid w:val="0095396C"/>
    <w:rsid w:val="00953AD2"/>
    <w:rsid w:val="00953CE7"/>
    <w:rsid w:val="009558C9"/>
    <w:rsid w:val="00956CCC"/>
    <w:rsid w:val="00956CFA"/>
    <w:rsid w:val="00957327"/>
    <w:rsid w:val="00957B6F"/>
    <w:rsid w:val="00957C45"/>
    <w:rsid w:val="00960308"/>
    <w:rsid w:val="009619E4"/>
    <w:rsid w:val="00961C69"/>
    <w:rsid w:val="00961F42"/>
    <w:rsid w:val="009631E2"/>
    <w:rsid w:val="00963371"/>
    <w:rsid w:val="00963385"/>
    <w:rsid w:val="009638A5"/>
    <w:rsid w:val="009651F8"/>
    <w:rsid w:val="00966F37"/>
    <w:rsid w:val="0096750A"/>
    <w:rsid w:val="009675B9"/>
    <w:rsid w:val="00967659"/>
    <w:rsid w:val="00970231"/>
    <w:rsid w:val="00970464"/>
    <w:rsid w:val="00971071"/>
    <w:rsid w:val="00971576"/>
    <w:rsid w:val="00971DC6"/>
    <w:rsid w:val="00973024"/>
    <w:rsid w:val="009733F9"/>
    <w:rsid w:val="009739C8"/>
    <w:rsid w:val="00974338"/>
    <w:rsid w:val="009749BF"/>
    <w:rsid w:val="00974C79"/>
    <w:rsid w:val="00975043"/>
    <w:rsid w:val="0097527E"/>
    <w:rsid w:val="0097592F"/>
    <w:rsid w:val="00976422"/>
    <w:rsid w:val="00976C35"/>
    <w:rsid w:val="00977D79"/>
    <w:rsid w:val="00980429"/>
    <w:rsid w:val="00981800"/>
    <w:rsid w:val="00984241"/>
    <w:rsid w:val="009849E2"/>
    <w:rsid w:val="00986F06"/>
    <w:rsid w:val="0098701D"/>
    <w:rsid w:val="00987363"/>
    <w:rsid w:val="00990ACA"/>
    <w:rsid w:val="00990D2A"/>
    <w:rsid w:val="00991906"/>
    <w:rsid w:val="00991D57"/>
    <w:rsid w:val="0099222C"/>
    <w:rsid w:val="009931C2"/>
    <w:rsid w:val="0099356A"/>
    <w:rsid w:val="00994B1C"/>
    <w:rsid w:val="009956E0"/>
    <w:rsid w:val="00995EA9"/>
    <w:rsid w:val="00996691"/>
    <w:rsid w:val="00996996"/>
    <w:rsid w:val="00996E32"/>
    <w:rsid w:val="00997850"/>
    <w:rsid w:val="009A034D"/>
    <w:rsid w:val="009A1C35"/>
    <w:rsid w:val="009A268F"/>
    <w:rsid w:val="009A2A82"/>
    <w:rsid w:val="009A2F4D"/>
    <w:rsid w:val="009A357A"/>
    <w:rsid w:val="009A3D3A"/>
    <w:rsid w:val="009A4544"/>
    <w:rsid w:val="009A4D15"/>
    <w:rsid w:val="009A5129"/>
    <w:rsid w:val="009A60C0"/>
    <w:rsid w:val="009A694D"/>
    <w:rsid w:val="009A6C73"/>
    <w:rsid w:val="009A723D"/>
    <w:rsid w:val="009B0A3B"/>
    <w:rsid w:val="009B0DE0"/>
    <w:rsid w:val="009B0F42"/>
    <w:rsid w:val="009B119A"/>
    <w:rsid w:val="009B11B4"/>
    <w:rsid w:val="009B14B8"/>
    <w:rsid w:val="009B2204"/>
    <w:rsid w:val="009B225A"/>
    <w:rsid w:val="009B2412"/>
    <w:rsid w:val="009B2665"/>
    <w:rsid w:val="009B3107"/>
    <w:rsid w:val="009B41A7"/>
    <w:rsid w:val="009B4C9F"/>
    <w:rsid w:val="009B5CCB"/>
    <w:rsid w:val="009B6E1B"/>
    <w:rsid w:val="009B6F45"/>
    <w:rsid w:val="009C066B"/>
    <w:rsid w:val="009C1133"/>
    <w:rsid w:val="009C253C"/>
    <w:rsid w:val="009C2DE7"/>
    <w:rsid w:val="009C2F31"/>
    <w:rsid w:val="009C3A37"/>
    <w:rsid w:val="009C3D9E"/>
    <w:rsid w:val="009C400C"/>
    <w:rsid w:val="009C4481"/>
    <w:rsid w:val="009C53A9"/>
    <w:rsid w:val="009C5403"/>
    <w:rsid w:val="009C602A"/>
    <w:rsid w:val="009C6690"/>
    <w:rsid w:val="009C70A3"/>
    <w:rsid w:val="009D09E7"/>
    <w:rsid w:val="009D09FC"/>
    <w:rsid w:val="009D0D6A"/>
    <w:rsid w:val="009D1C04"/>
    <w:rsid w:val="009D282C"/>
    <w:rsid w:val="009D2B3D"/>
    <w:rsid w:val="009D2F7C"/>
    <w:rsid w:val="009D2FAC"/>
    <w:rsid w:val="009D31CD"/>
    <w:rsid w:val="009D3318"/>
    <w:rsid w:val="009D353D"/>
    <w:rsid w:val="009D3691"/>
    <w:rsid w:val="009D4570"/>
    <w:rsid w:val="009D465E"/>
    <w:rsid w:val="009D605D"/>
    <w:rsid w:val="009D6078"/>
    <w:rsid w:val="009D6928"/>
    <w:rsid w:val="009D69EF"/>
    <w:rsid w:val="009D7302"/>
    <w:rsid w:val="009D79F6"/>
    <w:rsid w:val="009E05DD"/>
    <w:rsid w:val="009E10C0"/>
    <w:rsid w:val="009E1237"/>
    <w:rsid w:val="009E1B0D"/>
    <w:rsid w:val="009E1EC8"/>
    <w:rsid w:val="009E3698"/>
    <w:rsid w:val="009E3795"/>
    <w:rsid w:val="009E4461"/>
    <w:rsid w:val="009E45F8"/>
    <w:rsid w:val="009E5374"/>
    <w:rsid w:val="009E62CD"/>
    <w:rsid w:val="009E70FF"/>
    <w:rsid w:val="009E79C8"/>
    <w:rsid w:val="009F1AA3"/>
    <w:rsid w:val="009F2212"/>
    <w:rsid w:val="009F2B49"/>
    <w:rsid w:val="009F2C9E"/>
    <w:rsid w:val="009F322B"/>
    <w:rsid w:val="009F3904"/>
    <w:rsid w:val="009F3D92"/>
    <w:rsid w:val="009F5168"/>
    <w:rsid w:val="009F5335"/>
    <w:rsid w:val="009F5F46"/>
    <w:rsid w:val="009F6648"/>
    <w:rsid w:val="009F7F79"/>
    <w:rsid w:val="00A0030C"/>
    <w:rsid w:val="00A0140A"/>
    <w:rsid w:val="00A0174A"/>
    <w:rsid w:val="00A02267"/>
    <w:rsid w:val="00A02627"/>
    <w:rsid w:val="00A03EAF"/>
    <w:rsid w:val="00A03FDD"/>
    <w:rsid w:val="00A04877"/>
    <w:rsid w:val="00A051B6"/>
    <w:rsid w:val="00A05578"/>
    <w:rsid w:val="00A058B7"/>
    <w:rsid w:val="00A05B4A"/>
    <w:rsid w:val="00A06A60"/>
    <w:rsid w:val="00A07291"/>
    <w:rsid w:val="00A07554"/>
    <w:rsid w:val="00A07762"/>
    <w:rsid w:val="00A07D52"/>
    <w:rsid w:val="00A07D78"/>
    <w:rsid w:val="00A107F4"/>
    <w:rsid w:val="00A110A7"/>
    <w:rsid w:val="00A11F3F"/>
    <w:rsid w:val="00A120EB"/>
    <w:rsid w:val="00A12F12"/>
    <w:rsid w:val="00A1352A"/>
    <w:rsid w:val="00A13905"/>
    <w:rsid w:val="00A13E86"/>
    <w:rsid w:val="00A14464"/>
    <w:rsid w:val="00A148A9"/>
    <w:rsid w:val="00A14B54"/>
    <w:rsid w:val="00A15168"/>
    <w:rsid w:val="00A155A6"/>
    <w:rsid w:val="00A16090"/>
    <w:rsid w:val="00A17311"/>
    <w:rsid w:val="00A17B09"/>
    <w:rsid w:val="00A20421"/>
    <w:rsid w:val="00A20531"/>
    <w:rsid w:val="00A224FF"/>
    <w:rsid w:val="00A2291A"/>
    <w:rsid w:val="00A23474"/>
    <w:rsid w:val="00A23BB1"/>
    <w:rsid w:val="00A23C1F"/>
    <w:rsid w:val="00A23E77"/>
    <w:rsid w:val="00A248B2"/>
    <w:rsid w:val="00A24F88"/>
    <w:rsid w:val="00A253B0"/>
    <w:rsid w:val="00A25D74"/>
    <w:rsid w:val="00A26C8A"/>
    <w:rsid w:val="00A27197"/>
    <w:rsid w:val="00A2719C"/>
    <w:rsid w:val="00A277F6"/>
    <w:rsid w:val="00A3005C"/>
    <w:rsid w:val="00A305CE"/>
    <w:rsid w:val="00A30AF6"/>
    <w:rsid w:val="00A3416C"/>
    <w:rsid w:val="00A34900"/>
    <w:rsid w:val="00A358CD"/>
    <w:rsid w:val="00A37CB0"/>
    <w:rsid w:val="00A4068F"/>
    <w:rsid w:val="00A40E40"/>
    <w:rsid w:val="00A421A4"/>
    <w:rsid w:val="00A42202"/>
    <w:rsid w:val="00A422AB"/>
    <w:rsid w:val="00A423A1"/>
    <w:rsid w:val="00A428A7"/>
    <w:rsid w:val="00A43B5E"/>
    <w:rsid w:val="00A43E15"/>
    <w:rsid w:val="00A4469B"/>
    <w:rsid w:val="00A447AE"/>
    <w:rsid w:val="00A44B88"/>
    <w:rsid w:val="00A4505C"/>
    <w:rsid w:val="00A45842"/>
    <w:rsid w:val="00A45C1D"/>
    <w:rsid w:val="00A4647E"/>
    <w:rsid w:val="00A467FC"/>
    <w:rsid w:val="00A50B60"/>
    <w:rsid w:val="00A5150D"/>
    <w:rsid w:val="00A51525"/>
    <w:rsid w:val="00A516AD"/>
    <w:rsid w:val="00A51EA1"/>
    <w:rsid w:val="00A5238C"/>
    <w:rsid w:val="00A52543"/>
    <w:rsid w:val="00A541AC"/>
    <w:rsid w:val="00A5442D"/>
    <w:rsid w:val="00A55361"/>
    <w:rsid w:val="00A558EA"/>
    <w:rsid w:val="00A56266"/>
    <w:rsid w:val="00A56DB3"/>
    <w:rsid w:val="00A56E14"/>
    <w:rsid w:val="00A56E95"/>
    <w:rsid w:val="00A576F8"/>
    <w:rsid w:val="00A63461"/>
    <w:rsid w:val="00A63816"/>
    <w:rsid w:val="00A639A2"/>
    <w:rsid w:val="00A64324"/>
    <w:rsid w:val="00A64588"/>
    <w:rsid w:val="00A64E20"/>
    <w:rsid w:val="00A65344"/>
    <w:rsid w:val="00A65429"/>
    <w:rsid w:val="00A6649C"/>
    <w:rsid w:val="00A66BCE"/>
    <w:rsid w:val="00A66D2F"/>
    <w:rsid w:val="00A678E5"/>
    <w:rsid w:val="00A708AC"/>
    <w:rsid w:val="00A72D49"/>
    <w:rsid w:val="00A73F91"/>
    <w:rsid w:val="00A743A8"/>
    <w:rsid w:val="00A74432"/>
    <w:rsid w:val="00A74BBE"/>
    <w:rsid w:val="00A75001"/>
    <w:rsid w:val="00A750FF"/>
    <w:rsid w:val="00A751A3"/>
    <w:rsid w:val="00A75E7B"/>
    <w:rsid w:val="00A7631C"/>
    <w:rsid w:val="00A77A88"/>
    <w:rsid w:val="00A77DC1"/>
    <w:rsid w:val="00A807AB"/>
    <w:rsid w:val="00A80E32"/>
    <w:rsid w:val="00A821E4"/>
    <w:rsid w:val="00A82365"/>
    <w:rsid w:val="00A827A3"/>
    <w:rsid w:val="00A84A74"/>
    <w:rsid w:val="00A852BF"/>
    <w:rsid w:val="00A85939"/>
    <w:rsid w:val="00A86B90"/>
    <w:rsid w:val="00A86D6B"/>
    <w:rsid w:val="00A900D8"/>
    <w:rsid w:val="00A913AA"/>
    <w:rsid w:val="00A9284A"/>
    <w:rsid w:val="00A93447"/>
    <w:rsid w:val="00A93A8F"/>
    <w:rsid w:val="00A93FB7"/>
    <w:rsid w:val="00A947AE"/>
    <w:rsid w:val="00A94EE2"/>
    <w:rsid w:val="00A950F2"/>
    <w:rsid w:val="00A95A15"/>
    <w:rsid w:val="00A95AAD"/>
    <w:rsid w:val="00A97E2C"/>
    <w:rsid w:val="00AA0374"/>
    <w:rsid w:val="00AA0400"/>
    <w:rsid w:val="00AA0542"/>
    <w:rsid w:val="00AA148F"/>
    <w:rsid w:val="00AA14CF"/>
    <w:rsid w:val="00AA1872"/>
    <w:rsid w:val="00AA19C0"/>
    <w:rsid w:val="00AA2741"/>
    <w:rsid w:val="00AA2D0F"/>
    <w:rsid w:val="00AA2D5B"/>
    <w:rsid w:val="00AA33A0"/>
    <w:rsid w:val="00AA35D2"/>
    <w:rsid w:val="00AA396D"/>
    <w:rsid w:val="00AA3F75"/>
    <w:rsid w:val="00AA44E4"/>
    <w:rsid w:val="00AA4B56"/>
    <w:rsid w:val="00AA5205"/>
    <w:rsid w:val="00AA5DCE"/>
    <w:rsid w:val="00AA642D"/>
    <w:rsid w:val="00AA6EAD"/>
    <w:rsid w:val="00AA6FFB"/>
    <w:rsid w:val="00AA7867"/>
    <w:rsid w:val="00AA7EB5"/>
    <w:rsid w:val="00AB0108"/>
    <w:rsid w:val="00AB041A"/>
    <w:rsid w:val="00AB1201"/>
    <w:rsid w:val="00AB1423"/>
    <w:rsid w:val="00AB1AB8"/>
    <w:rsid w:val="00AB22BB"/>
    <w:rsid w:val="00AB333F"/>
    <w:rsid w:val="00AB33E7"/>
    <w:rsid w:val="00AB3F0F"/>
    <w:rsid w:val="00AB44E6"/>
    <w:rsid w:val="00AB4673"/>
    <w:rsid w:val="00AB60C2"/>
    <w:rsid w:val="00AB6279"/>
    <w:rsid w:val="00AB656E"/>
    <w:rsid w:val="00AB67B9"/>
    <w:rsid w:val="00AB78C9"/>
    <w:rsid w:val="00AB78F1"/>
    <w:rsid w:val="00AC3790"/>
    <w:rsid w:val="00AC3E29"/>
    <w:rsid w:val="00AC4ADD"/>
    <w:rsid w:val="00AC5B0C"/>
    <w:rsid w:val="00AC610D"/>
    <w:rsid w:val="00AC6C8D"/>
    <w:rsid w:val="00AC78E7"/>
    <w:rsid w:val="00AC7932"/>
    <w:rsid w:val="00AC7B75"/>
    <w:rsid w:val="00AD249B"/>
    <w:rsid w:val="00AD3049"/>
    <w:rsid w:val="00AD3055"/>
    <w:rsid w:val="00AD323A"/>
    <w:rsid w:val="00AD3927"/>
    <w:rsid w:val="00AD3A31"/>
    <w:rsid w:val="00AD49ED"/>
    <w:rsid w:val="00AD4A2E"/>
    <w:rsid w:val="00AD4DE2"/>
    <w:rsid w:val="00AD5714"/>
    <w:rsid w:val="00AD576F"/>
    <w:rsid w:val="00AD5DA7"/>
    <w:rsid w:val="00AD6791"/>
    <w:rsid w:val="00AD6F7A"/>
    <w:rsid w:val="00AE033C"/>
    <w:rsid w:val="00AE0799"/>
    <w:rsid w:val="00AE0BC1"/>
    <w:rsid w:val="00AE1729"/>
    <w:rsid w:val="00AE2330"/>
    <w:rsid w:val="00AE4300"/>
    <w:rsid w:val="00AE438A"/>
    <w:rsid w:val="00AE5119"/>
    <w:rsid w:val="00AE655A"/>
    <w:rsid w:val="00AE67B6"/>
    <w:rsid w:val="00AE6E04"/>
    <w:rsid w:val="00AE6FCF"/>
    <w:rsid w:val="00AE7DFC"/>
    <w:rsid w:val="00AE7F31"/>
    <w:rsid w:val="00AF139F"/>
    <w:rsid w:val="00AF152C"/>
    <w:rsid w:val="00AF1E26"/>
    <w:rsid w:val="00AF231A"/>
    <w:rsid w:val="00AF3966"/>
    <w:rsid w:val="00AF3F5F"/>
    <w:rsid w:val="00AF4922"/>
    <w:rsid w:val="00AF4F07"/>
    <w:rsid w:val="00AF5099"/>
    <w:rsid w:val="00AF5651"/>
    <w:rsid w:val="00AF5EEE"/>
    <w:rsid w:val="00AF6065"/>
    <w:rsid w:val="00AF6CD5"/>
    <w:rsid w:val="00AF6E18"/>
    <w:rsid w:val="00AF7203"/>
    <w:rsid w:val="00AF7467"/>
    <w:rsid w:val="00B0152C"/>
    <w:rsid w:val="00B018B3"/>
    <w:rsid w:val="00B01A1B"/>
    <w:rsid w:val="00B01E58"/>
    <w:rsid w:val="00B02AA0"/>
    <w:rsid w:val="00B03949"/>
    <w:rsid w:val="00B041C0"/>
    <w:rsid w:val="00B046FF"/>
    <w:rsid w:val="00B04A02"/>
    <w:rsid w:val="00B05C52"/>
    <w:rsid w:val="00B05ED5"/>
    <w:rsid w:val="00B06DA6"/>
    <w:rsid w:val="00B07F9F"/>
    <w:rsid w:val="00B11F24"/>
    <w:rsid w:val="00B120EB"/>
    <w:rsid w:val="00B1283D"/>
    <w:rsid w:val="00B1343F"/>
    <w:rsid w:val="00B13AE6"/>
    <w:rsid w:val="00B1448C"/>
    <w:rsid w:val="00B14532"/>
    <w:rsid w:val="00B15CBE"/>
    <w:rsid w:val="00B165B8"/>
    <w:rsid w:val="00B165BE"/>
    <w:rsid w:val="00B16A75"/>
    <w:rsid w:val="00B1764A"/>
    <w:rsid w:val="00B20389"/>
    <w:rsid w:val="00B2084A"/>
    <w:rsid w:val="00B2097D"/>
    <w:rsid w:val="00B21AD6"/>
    <w:rsid w:val="00B222D9"/>
    <w:rsid w:val="00B22839"/>
    <w:rsid w:val="00B23BFB"/>
    <w:rsid w:val="00B24244"/>
    <w:rsid w:val="00B2429D"/>
    <w:rsid w:val="00B244D3"/>
    <w:rsid w:val="00B24CC4"/>
    <w:rsid w:val="00B25B4D"/>
    <w:rsid w:val="00B2646E"/>
    <w:rsid w:val="00B27100"/>
    <w:rsid w:val="00B2739C"/>
    <w:rsid w:val="00B273B0"/>
    <w:rsid w:val="00B30940"/>
    <w:rsid w:val="00B311F1"/>
    <w:rsid w:val="00B31ADB"/>
    <w:rsid w:val="00B31D1E"/>
    <w:rsid w:val="00B31ED1"/>
    <w:rsid w:val="00B32370"/>
    <w:rsid w:val="00B323D4"/>
    <w:rsid w:val="00B32961"/>
    <w:rsid w:val="00B32A76"/>
    <w:rsid w:val="00B344A2"/>
    <w:rsid w:val="00B3598C"/>
    <w:rsid w:val="00B35F20"/>
    <w:rsid w:val="00B35F44"/>
    <w:rsid w:val="00B36E72"/>
    <w:rsid w:val="00B40353"/>
    <w:rsid w:val="00B406CE"/>
    <w:rsid w:val="00B4076E"/>
    <w:rsid w:val="00B407CC"/>
    <w:rsid w:val="00B42CA1"/>
    <w:rsid w:val="00B42ED9"/>
    <w:rsid w:val="00B43A06"/>
    <w:rsid w:val="00B43B69"/>
    <w:rsid w:val="00B43DE1"/>
    <w:rsid w:val="00B440AC"/>
    <w:rsid w:val="00B44402"/>
    <w:rsid w:val="00B44832"/>
    <w:rsid w:val="00B44D42"/>
    <w:rsid w:val="00B45381"/>
    <w:rsid w:val="00B4543B"/>
    <w:rsid w:val="00B45B74"/>
    <w:rsid w:val="00B45FAA"/>
    <w:rsid w:val="00B4603A"/>
    <w:rsid w:val="00B462DE"/>
    <w:rsid w:val="00B46469"/>
    <w:rsid w:val="00B46666"/>
    <w:rsid w:val="00B468EA"/>
    <w:rsid w:val="00B46F3B"/>
    <w:rsid w:val="00B4781C"/>
    <w:rsid w:val="00B50242"/>
    <w:rsid w:val="00B50618"/>
    <w:rsid w:val="00B5090F"/>
    <w:rsid w:val="00B50A2A"/>
    <w:rsid w:val="00B5149B"/>
    <w:rsid w:val="00B51AA2"/>
    <w:rsid w:val="00B52332"/>
    <w:rsid w:val="00B52E65"/>
    <w:rsid w:val="00B53E9C"/>
    <w:rsid w:val="00B53FE0"/>
    <w:rsid w:val="00B542BF"/>
    <w:rsid w:val="00B54C83"/>
    <w:rsid w:val="00B56405"/>
    <w:rsid w:val="00B566A1"/>
    <w:rsid w:val="00B577C6"/>
    <w:rsid w:val="00B6215E"/>
    <w:rsid w:val="00B627CE"/>
    <w:rsid w:val="00B62E1C"/>
    <w:rsid w:val="00B63C23"/>
    <w:rsid w:val="00B63E86"/>
    <w:rsid w:val="00B63EE6"/>
    <w:rsid w:val="00B64455"/>
    <w:rsid w:val="00B6576B"/>
    <w:rsid w:val="00B667FE"/>
    <w:rsid w:val="00B66E8A"/>
    <w:rsid w:val="00B708A4"/>
    <w:rsid w:val="00B714D0"/>
    <w:rsid w:val="00B71A95"/>
    <w:rsid w:val="00B722FC"/>
    <w:rsid w:val="00B74BBF"/>
    <w:rsid w:val="00B75F9F"/>
    <w:rsid w:val="00B763F6"/>
    <w:rsid w:val="00B77C5C"/>
    <w:rsid w:val="00B80907"/>
    <w:rsid w:val="00B8218F"/>
    <w:rsid w:val="00B827E5"/>
    <w:rsid w:val="00B82C4E"/>
    <w:rsid w:val="00B82F1E"/>
    <w:rsid w:val="00B83C8C"/>
    <w:rsid w:val="00B84C2D"/>
    <w:rsid w:val="00B85079"/>
    <w:rsid w:val="00B85249"/>
    <w:rsid w:val="00B854BE"/>
    <w:rsid w:val="00B85867"/>
    <w:rsid w:val="00B87916"/>
    <w:rsid w:val="00B87B57"/>
    <w:rsid w:val="00B9089D"/>
    <w:rsid w:val="00B90EAC"/>
    <w:rsid w:val="00B91EFD"/>
    <w:rsid w:val="00B91FF5"/>
    <w:rsid w:val="00B920DF"/>
    <w:rsid w:val="00B9228A"/>
    <w:rsid w:val="00B92BC2"/>
    <w:rsid w:val="00B92DBB"/>
    <w:rsid w:val="00B9370C"/>
    <w:rsid w:val="00B93725"/>
    <w:rsid w:val="00B94A22"/>
    <w:rsid w:val="00B94CD5"/>
    <w:rsid w:val="00B95F56"/>
    <w:rsid w:val="00B96973"/>
    <w:rsid w:val="00B9730E"/>
    <w:rsid w:val="00B973D5"/>
    <w:rsid w:val="00BA0174"/>
    <w:rsid w:val="00BA0364"/>
    <w:rsid w:val="00BA36BC"/>
    <w:rsid w:val="00BA3820"/>
    <w:rsid w:val="00BA3C09"/>
    <w:rsid w:val="00BA3FF6"/>
    <w:rsid w:val="00BA414F"/>
    <w:rsid w:val="00BA41E1"/>
    <w:rsid w:val="00BA5753"/>
    <w:rsid w:val="00BA5A6D"/>
    <w:rsid w:val="00BA5E18"/>
    <w:rsid w:val="00BA63AC"/>
    <w:rsid w:val="00BA6F04"/>
    <w:rsid w:val="00BA7351"/>
    <w:rsid w:val="00BA7A8F"/>
    <w:rsid w:val="00BA7D38"/>
    <w:rsid w:val="00BB11AD"/>
    <w:rsid w:val="00BB153B"/>
    <w:rsid w:val="00BB28D9"/>
    <w:rsid w:val="00BB334C"/>
    <w:rsid w:val="00BB3DF3"/>
    <w:rsid w:val="00BB4410"/>
    <w:rsid w:val="00BB48ED"/>
    <w:rsid w:val="00BB594F"/>
    <w:rsid w:val="00BB5D58"/>
    <w:rsid w:val="00BB5FAF"/>
    <w:rsid w:val="00BB69EB"/>
    <w:rsid w:val="00BB6AC4"/>
    <w:rsid w:val="00BB7A5B"/>
    <w:rsid w:val="00BB7AFB"/>
    <w:rsid w:val="00BC1DB1"/>
    <w:rsid w:val="00BC2B45"/>
    <w:rsid w:val="00BC3057"/>
    <w:rsid w:val="00BC309F"/>
    <w:rsid w:val="00BC389D"/>
    <w:rsid w:val="00BC428B"/>
    <w:rsid w:val="00BC4910"/>
    <w:rsid w:val="00BC4F4D"/>
    <w:rsid w:val="00BC5100"/>
    <w:rsid w:val="00BC6E7D"/>
    <w:rsid w:val="00BC6E89"/>
    <w:rsid w:val="00BC703A"/>
    <w:rsid w:val="00BC7D1C"/>
    <w:rsid w:val="00BD038A"/>
    <w:rsid w:val="00BD4868"/>
    <w:rsid w:val="00BD5149"/>
    <w:rsid w:val="00BD6081"/>
    <w:rsid w:val="00BD6192"/>
    <w:rsid w:val="00BD6514"/>
    <w:rsid w:val="00BD66E0"/>
    <w:rsid w:val="00BD69A2"/>
    <w:rsid w:val="00BE069E"/>
    <w:rsid w:val="00BE0AF7"/>
    <w:rsid w:val="00BE1012"/>
    <w:rsid w:val="00BE1C3E"/>
    <w:rsid w:val="00BE3D88"/>
    <w:rsid w:val="00BE434A"/>
    <w:rsid w:val="00BE5A8C"/>
    <w:rsid w:val="00BE5CCA"/>
    <w:rsid w:val="00BE6C81"/>
    <w:rsid w:val="00BE7CA8"/>
    <w:rsid w:val="00BF022B"/>
    <w:rsid w:val="00BF071F"/>
    <w:rsid w:val="00BF08F5"/>
    <w:rsid w:val="00BF1453"/>
    <w:rsid w:val="00BF1552"/>
    <w:rsid w:val="00BF19A7"/>
    <w:rsid w:val="00BF1C53"/>
    <w:rsid w:val="00BF1E45"/>
    <w:rsid w:val="00BF3419"/>
    <w:rsid w:val="00BF3D81"/>
    <w:rsid w:val="00BF4072"/>
    <w:rsid w:val="00BF4093"/>
    <w:rsid w:val="00BF48B6"/>
    <w:rsid w:val="00BF4C21"/>
    <w:rsid w:val="00BF554F"/>
    <w:rsid w:val="00BF5D10"/>
    <w:rsid w:val="00BF5FA5"/>
    <w:rsid w:val="00BF66AB"/>
    <w:rsid w:val="00C00191"/>
    <w:rsid w:val="00C003DA"/>
    <w:rsid w:val="00C011BE"/>
    <w:rsid w:val="00C01893"/>
    <w:rsid w:val="00C019C5"/>
    <w:rsid w:val="00C0207D"/>
    <w:rsid w:val="00C03C56"/>
    <w:rsid w:val="00C04949"/>
    <w:rsid w:val="00C04979"/>
    <w:rsid w:val="00C04E83"/>
    <w:rsid w:val="00C04F50"/>
    <w:rsid w:val="00C0557B"/>
    <w:rsid w:val="00C05D91"/>
    <w:rsid w:val="00C0602C"/>
    <w:rsid w:val="00C10656"/>
    <w:rsid w:val="00C10A11"/>
    <w:rsid w:val="00C115DC"/>
    <w:rsid w:val="00C118C1"/>
    <w:rsid w:val="00C11A1E"/>
    <w:rsid w:val="00C11D23"/>
    <w:rsid w:val="00C13B3E"/>
    <w:rsid w:val="00C13C56"/>
    <w:rsid w:val="00C14D14"/>
    <w:rsid w:val="00C152BB"/>
    <w:rsid w:val="00C15363"/>
    <w:rsid w:val="00C15BF6"/>
    <w:rsid w:val="00C15E88"/>
    <w:rsid w:val="00C16534"/>
    <w:rsid w:val="00C1668A"/>
    <w:rsid w:val="00C16EBB"/>
    <w:rsid w:val="00C2012D"/>
    <w:rsid w:val="00C21037"/>
    <w:rsid w:val="00C217F7"/>
    <w:rsid w:val="00C22999"/>
    <w:rsid w:val="00C252D9"/>
    <w:rsid w:val="00C25DBB"/>
    <w:rsid w:val="00C308F5"/>
    <w:rsid w:val="00C30C1F"/>
    <w:rsid w:val="00C311FD"/>
    <w:rsid w:val="00C329B1"/>
    <w:rsid w:val="00C32EBC"/>
    <w:rsid w:val="00C336ED"/>
    <w:rsid w:val="00C337AA"/>
    <w:rsid w:val="00C34599"/>
    <w:rsid w:val="00C34737"/>
    <w:rsid w:val="00C34D29"/>
    <w:rsid w:val="00C34E0D"/>
    <w:rsid w:val="00C34F48"/>
    <w:rsid w:val="00C3589B"/>
    <w:rsid w:val="00C36A96"/>
    <w:rsid w:val="00C37285"/>
    <w:rsid w:val="00C374D9"/>
    <w:rsid w:val="00C379B7"/>
    <w:rsid w:val="00C40714"/>
    <w:rsid w:val="00C40C88"/>
    <w:rsid w:val="00C41D42"/>
    <w:rsid w:val="00C43C07"/>
    <w:rsid w:val="00C43E65"/>
    <w:rsid w:val="00C44001"/>
    <w:rsid w:val="00C45035"/>
    <w:rsid w:val="00C45084"/>
    <w:rsid w:val="00C45662"/>
    <w:rsid w:val="00C46169"/>
    <w:rsid w:val="00C463B6"/>
    <w:rsid w:val="00C47262"/>
    <w:rsid w:val="00C47B7C"/>
    <w:rsid w:val="00C503FE"/>
    <w:rsid w:val="00C50C06"/>
    <w:rsid w:val="00C513CF"/>
    <w:rsid w:val="00C51842"/>
    <w:rsid w:val="00C51AF2"/>
    <w:rsid w:val="00C51BC4"/>
    <w:rsid w:val="00C51E44"/>
    <w:rsid w:val="00C53521"/>
    <w:rsid w:val="00C54479"/>
    <w:rsid w:val="00C5492A"/>
    <w:rsid w:val="00C54E18"/>
    <w:rsid w:val="00C5509F"/>
    <w:rsid w:val="00C550E9"/>
    <w:rsid w:val="00C56094"/>
    <w:rsid w:val="00C568AF"/>
    <w:rsid w:val="00C56A34"/>
    <w:rsid w:val="00C5737C"/>
    <w:rsid w:val="00C57680"/>
    <w:rsid w:val="00C57AED"/>
    <w:rsid w:val="00C6036D"/>
    <w:rsid w:val="00C61358"/>
    <w:rsid w:val="00C62D1F"/>
    <w:rsid w:val="00C63255"/>
    <w:rsid w:val="00C646B0"/>
    <w:rsid w:val="00C649DC"/>
    <w:rsid w:val="00C64EF6"/>
    <w:rsid w:val="00C6599A"/>
    <w:rsid w:val="00C65C77"/>
    <w:rsid w:val="00C65D9F"/>
    <w:rsid w:val="00C6618B"/>
    <w:rsid w:val="00C6704A"/>
    <w:rsid w:val="00C6708E"/>
    <w:rsid w:val="00C67D1F"/>
    <w:rsid w:val="00C7033D"/>
    <w:rsid w:val="00C71555"/>
    <w:rsid w:val="00C71D91"/>
    <w:rsid w:val="00C72124"/>
    <w:rsid w:val="00C727CA"/>
    <w:rsid w:val="00C729B3"/>
    <w:rsid w:val="00C740E5"/>
    <w:rsid w:val="00C7428D"/>
    <w:rsid w:val="00C750C0"/>
    <w:rsid w:val="00C757F9"/>
    <w:rsid w:val="00C770A9"/>
    <w:rsid w:val="00C773F9"/>
    <w:rsid w:val="00C77418"/>
    <w:rsid w:val="00C80301"/>
    <w:rsid w:val="00C80A8D"/>
    <w:rsid w:val="00C8124A"/>
    <w:rsid w:val="00C814D1"/>
    <w:rsid w:val="00C828BA"/>
    <w:rsid w:val="00C82F3A"/>
    <w:rsid w:val="00C83110"/>
    <w:rsid w:val="00C8353E"/>
    <w:rsid w:val="00C855DC"/>
    <w:rsid w:val="00C860A0"/>
    <w:rsid w:val="00C8787F"/>
    <w:rsid w:val="00C9041C"/>
    <w:rsid w:val="00C90B5A"/>
    <w:rsid w:val="00C91492"/>
    <w:rsid w:val="00C917BB"/>
    <w:rsid w:val="00C92222"/>
    <w:rsid w:val="00C92610"/>
    <w:rsid w:val="00C92665"/>
    <w:rsid w:val="00C93CED"/>
    <w:rsid w:val="00C93E58"/>
    <w:rsid w:val="00C93EF2"/>
    <w:rsid w:val="00C94D38"/>
    <w:rsid w:val="00C94F1C"/>
    <w:rsid w:val="00C94F47"/>
    <w:rsid w:val="00C9673C"/>
    <w:rsid w:val="00C96D0C"/>
    <w:rsid w:val="00C96DDA"/>
    <w:rsid w:val="00C9760F"/>
    <w:rsid w:val="00CA04C7"/>
    <w:rsid w:val="00CA0B2A"/>
    <w:rsid w:val="00CA23FB"/>
    <w:rsid w:val="00CA364E"/>
    <w:rsid w:val="00CA39B5"/>
    <w:rsid w:val="00CA3B77"/>
    <w:rsid w:val="00CA4078"/>
    <w:rsid w:val="00CA49C5"/>
    <w:rsid w:val="00CA4DD9"/>
    <w:rsid w:val="00CA50EB"/>
    <w:rsid w:val="00CA6348"/>
    <w:rsid w:val="00CA6A41"/>
    <w:rsid w:val="00CA757F"/>
    <w:rsid w:val="00CA7CB8"/>
    <w:rsid w:val="00CA7E5C"/>
    <w:rsid w:val="00CB03F0"/>
    <w:rsid w:val="00CB11BB"/>
    <w:rsid w:val="00CB14C3"/>
    <w:rsid w:val="00CB217D"/>
    <w:rsid w:val="00CB24A5"/>
    <w:rsid w:val="00CB3B40"/>
    <w:rsid w:val="00CB3B70"/>
    <w:rsid w:val="00CB3E17"/>
    <w:rsid w:val="00CB4C4B"/>
    <w:rsid w:val="00CB5280"/>
    <w:rsid w:val="00CB603D"/>
    <w:rsid w:val="00CB60E5"/>
    <w:rsid w:val="00CB70DD"/>
    <w:rsid w:val="00CB7A72"/>
    <w:rsid w:val="00CC1BD1"/>
    <w:rsid w:val="00CC231D"/>
    <w:rsid w:val="00CC2FC3"/>
    <w:rsid w:val="00CC450B"/>
    <w:rsid w:val="00CC47C4"/>
    <w:rsid w:val="00CC5358"/>
    <w:rsid w:val="00CC57AE"/>
    <w:rsid w:val="00CC63B4"/>
    <w:rsid w:val="00CC7163"/>
    <w:rsid w:val="00CC7923"/>
    <w:rsid w:val="00CD0B78"/>
    <w:rsid w:val="00CD137D"/>
    <w:rsid w:val="00CD1DDE"/>
    <w:rsid w:val="00CD21D5"/>
    <w:rsid w:val="00CD3731"/>
    <w:rsid w:val="00CD3C17"/>
    <w:rsid w:val="00CD3D94"/>
    <w:rsid w:val="00CD4315"/>
    <w:rsid w:val="00CD44A4"/>
    <w:rsid w:val="00CD4504"/>
    <w:rsid w:val="00CD4A9F"/>
    <w:rsid w:val="00CD56D9"/>
    <w:rsid w:val="00CD674B"/>
    <w:rsid w:val="00CD6DA3"/>
    <w:rsid w:val="00CD7906"/>
    <w:rsid w:val="00CE10C6"/>
    <w:rsid w:val="00CE1E98"/>
    <w:rsid w:val="00CE2662"/>
    <w:rsid w:val="00CE3167"/>
    <w:rsid w:val="00CE5A1A"/>
    <w:rsid w:val="00CE677D"/>
    <w:rsid w:val="00CE6E22"/>
    <w:rsid w:val="00CE7210"/>
    <w:rsid w:val="00CE7251"/>
    <w:rsid w:val="00CE7DB5"/>
    <w:rsid w:val="00CF0028"/>
    <w:rsid w:val="00CF025C"/>
    <w:rsid w:val="00CF05AE"/>
    <w:rsid w:val="00CF0875"/>
    <w:rsid w:val="00CF0B7A"/>
    <w:rsid w:val="00CF264E"/>
    <w:rsid w:val="00CF30C4"/>
    <w:rsid w:val="00CF36A2"/>
    <w:rsid w:val="00CF37D4"/>
    <w:rsid w:val="00CF4CEE"/>
    <w:rsid w:val="00CF518A"/>
    <w:rsid w:val="00CF5D07"/>
    <w:rsid w:val="00CF670A"/>
    <w:rsid w:val="00CF6CD4"/>
    <w:rsid w:val="00D01138"/>
    <w:rsid w:val="00D02497"/>
    <w:rsid w:val="00D04AE9"/>
    <w:rsid w:val="00D04C49"/>
    <w:rsid w:val="00D05141"/>
    <w:rsid w:val="00D056CC"/>
    <w:rsid w:val="00D06D10"/>
    <w:rsid w:val="00D06F99"/>
    <w:rsid w:val="00D07095"/>
    <w:rsid w:val="00D079BB"/>
    <w:rsid w:val="00D100B1"/>
    <w:rsid w:val="00D10125"/>
    <w:rsid w:val="00D10154"/>
    <w:rsid w:val="00D10411"/>
    <w:rsid w:val="00D105E9"/>
    <w:rsid w:val="00D10E37"/>
    <w:rsid w:val="00D1211B"/>
    <w:rsid w:val="00D1261A"/>
    <w:rsid w:val="00D1271C"/>
    <w:rsid w:val="00D13BFC"/>
    <w:rsid w:val="00D14343"/>
    <w:rsid w:val="00D14F18"/>
    <w:rsid w:val="00D1655F"/>
    <w:rsid w:val="00D16CDE"/>
    <w:rsid w:val="00D16D33"/>
    <w:rsid w:val="00D176C2"/>
    <w:rsid w:val="00D17C09"/>
    <w:rsid w:val="00D17DB0"/>
    <w:rsid w:val="00D200E3"/>
    <w:rsid w:val="00D20CE2"/>
    <w:rsid w:val="00D2119C"/>
    <w:rsid w:val="00D22EAC"/>
    <w:rsid w:val="00D236F2"/>
    <w:rsid w:val="00D23CE1"/>
    <w:rsid w:val="00D252F3"/>
    <w:rsid w:val="00D257A3"/>
    <w:rsid w:val="00D25B80"/>
    <w:rsid w:val="00D3024A"/>
    <w:rsid w:val="00D3077E"/>
    <w:rsid w:val="00D325CF"/>
    <w:rsid w:val="00D32D78"/>
    <w:rsid w:val="00D32DE5"/>
    <w:rsid w:val="00D331C8"/>
    <w:rsid w:val="00D3325E"/>
    <w:rsid w:val="00D336C3"/>
    <w:rsid w:val="00D349AD"/>
    <w:rsid w:val="00D35403"/>
    <w:rsid w:val="00D359FE"/>
    <w:rsid w:val="00D36747"/>
    <w:rsid w:val="00D375CD"/>
    <w:rsid w:val="00D408DB"/>
    <w:rsid w:val="00D40BC0"/>
    <w:rsid w:val="00D41E07"/>
    <w:rsid w:val="00D423B2"/>
    <w:rsid w:val="00D42BB9"/>
    <w:rsid w:val="00D42E34"/>
    <w:rsid w:val="00D4395D"/>
    <w:rsid w:val="00D43F4E"/>
    <w:rsid w:val="00D44825"/>
    <w:rsid w:val="00D4560E"/>
    <w:rsid w:val="00D456E4"/>
    <w:rsid w:val="00D463AD"/>
    <w:rsid w:val="00D467E0"/>
    <w:rsid w:val="00D47213"/>
    <w:rsid w:val="00D47682"/>
    <w:rsid w:val="00D5105F"/>
    <w:rsid w:val="00D51BC5"/>
    <w:rsid w:val="00D5232C"/>
    <w:rsid w:val="00D528D1"/>
    <w:rsid w:val="00D530E8"/>
    <w:rsid w:val="00D546B9"/>
    <w:rsid w:val="00D5509F"/>
    <w:rsid w:val="00D5651F"/>
    <w:rsid w:val="00D56EB4"/>
    <w:rsid w:val="00D600A1"/>
    <w:rsid w:val="00D6012E"/>
    <w:rsid w:val="00D6073D"/>
    <w:rsid w:val="00D61204"/>
    <w:rsid w:val="00D6161B"/>
    <w:rsid w:val="00D62645"/>
    <w:rsid w:val="00D6319A"/>
    <w:rsid w:val="00D634C5"/>
    <w:rsid w:val="00D63C30"/>
    <w:rsid w:val="00D644DB"/>
    <w:rsid w:val="00D648C3"/>
    <w:rsid w:val="00D64A2C"/>
    <w:rsid w:val="00D6504A"/>
    <w:rsid w:val="00D654C0"/>
    <w:rsid w:val="00D65DD5"/>
    <w:rsid w:val="00D65F2D"/>
    <w:rsid w:val="00D6704A"/>
    <w:rsid w:val="00D6706F"/>
    <w:rsid w:val="00D6716C"/>
    <w:rsid w:val="00D6736D"/>
    <w:rsid w:val="00D70796"/>
    <w:rsid w:val="00D715CA"/>
    <w:rsid w:val="00D72120"/>
    <w:rsid w:val="00D72474"/>
    <w:rsid w:val="00D73013"/>
    <w:rsid w:val="00D743F2"/>
    <w:rsid w:val="00D74602"/>
    <w:rsid w:val="00D746FD"/>
    <w:rsid w:val="00D754A8"/>
    <w:rsid w:val="00D7584D"/>
    <w:rsid w:val="00D75850"/>
    <w:rsid w:val="00D75E07"/>
    <w:rsid w:val="00D7643C"/>
    <w:rsid w:val="00D7779B"/>
    <w:rsid w:val="00D77D45"/>
    <w:rsid w:val="00D804E0"/>
    <w:rsid w:val="00D80DA4"/>
    <w:rsid w:val="00D81042"/>
    <w:rsid w:val="00D81B8D"/>
    <w:rsid w:val="00D83142"/>
    <w:rsid w:val="00D83687"/>
    <w:rsid w:val="00D83A25"/>
    <w:rsid w:val="00D83D31"/>
    <w:rsid w:val="00D83E07"/>
    <w:rsid w:val="00D859E4"/>
    <w:rsid w:val="00D85F24"/>
    <w:rsid w:val="00D85F5B"/>
    <w:rsid w:val="00D86203"/>
    <w:rsid w:val="00D869F6"/>
    <w:rsid w:val="00D86DC3"/>
    <w:rsid w:val="00D86DE6"/>
    <w:rsid w:val="00D86FCA"/>
    <w:rsid w:val="00D8732B"/>
    <w:rsid w:val="00D8766B"/>
    <w:rsid w:val="00D9012F"/>
    <w:rsid w:val="00D93389"/>
    <w:rsid w:val="00D93C6F"/>
    <w:rsid w:val="00D942B8"/>
    <w:rsid w:val="00D94898"/>
    <w:rsid w:val="00D9499D"/>
    <w:rsid w:val="00D964B7"/>
    <w:rsid w:val="00D97C36"/>
    <w:rsid w:val="00D97CB0"/>
    <w:rsid w:val="00DA0615"/>
    <w:rsid w:val="00DA0EE3"/>
    <w:rsid w:val="00DA0F41"/>
    <w:rsid w:val="00DA1BB6"/>
    <w:rsid w:val="00DA248D"/>
    <w:rsid w:val="00DA2806"/>
    <w:rsid w:val="00DA2D7F"/>
    <w:rsid w:val="00DA42D5"/>
    <w:rsid w:val="00DA4C58"/>
    <w:rsid w:val="00DA5DC1"/>
    <w:rsid w:val="00DA61D2"/>
    <w:rsid w:val="00DA624A"/>
    <w:rsid w:val="00DA69CB"/>
    <w:rsid w:val="00DA6D15"/>
    <w:rsid w:val="00DA73EB"/>
    <w:rsid w:val="00DB021D"/>
    <w:rsid w:val="00DB0C22"/>
    <w:rsid w:val="00DB0EDA"/>
    <w:rsid w:val="00DB0FE8"/>
    <w:rsid w:val="00DB175D"/>
    <w:rsid w:val="00DB1865"/>
    <w:rsid w:val="00DB2229"/>
    <w:rsid w:val="00DB256B"/>
    <w:rsid w:val="00DB4378"/>
    <w:rsid w:val="00DB5DEA"/>
    <w:rsid w:val="00DB6405"/>
    <w:rsid w:val="00DB6573"/>
    <w:rsid w:val="00DB6D0E"/>
    <w:rsid w:val="00DB6D9C"/>
    <w:rsid w:val="00DB7A5E"/>
    <w:rsid w:val="00DB7F6B"/>
    <w:rsid w:val="00DC03A7"/>
    <w:rsid w:val="00DC1191"/>
    <w:rsid w:val="00DC15C9"/>
    <w:rsid w:val="00DC1E9E"/>
    <w:rsid w:val="00DC234A"/>
    <w:rsid w:val="00DC30A3"/>
    <w:rsid w:val="00DC416B"/>
    <w:rsid w:val="00DC4A83"/>
    <w:rsid w:val="00DC4D1E"/>
    <w:rsid w:val="00DC5368"/>
    <w:rsid w:val="00DC5AC8"/>
    <w:rsid w:val="00DC61C7"/>
    <w:rsid w:val="00DC6BEC"/>
    <w:rsid w:val="00DC773D"/>
    <w:rsid w:val="00DC7997"/>
    <w:rsid w:val="00DC7BDF"/>
    <w:rsid w:val="00DD0299"/>
    <w:rsid w:val="00DD0ABD"/>
    <w:rsid w:val="00DD19CB"/>
    <w:rsid w:val="00DD1A0C"/>
    <w:rsid w:val="00DD21A9"/>
    <w:rsid w:val="00DD22DB"/>
    <w:rsid w:val="00DD25DE"/>
    <w:rsid w:val="00DD2B0A"/>
    <w:rsid w:val="00DD3392"/>
    <w:rsid w:val="00DD3AB1"/>
    <w:rsid w:val="00DD42AC"/>
    <w:rsid w:val="00DD4A09"/>
    <w:rsid w:val="00DD5BD7"/>
    <w:rsid w:val="00DD7385"/>
    <w:rsid w:val="00DD74AA"/>
    <w:rsid w:val="00DE029A"/>
    <w:rsid w:val="00DE0A94"/>
    <w:rsid w:val="00DE0BE6"/>
    <w:rsid w:val="00DE0C85"/>
    <w:rsid w:val="00DE1004"/>
    <w:rsid w:val="00DE1527"/>
    <w:rsid w:val="00DE1D49"/>
    <w:rsid w:val="00DE24A1"/>
    <w:rsid w:val="00DE2B22"/>
    <w:rsid w:val="00DE2CAF"/>
    <w:rsid w:val="00DE2E42"/>
    <w:rsid w:val="00DE304D"/>
    <w:rsid w:val="00DE312D"/>
    <w:rsid w:val="00DE3C27"/>
    <w:rsid w:val="00DE450B"/>
    <w:rsid w:val="00DE4711"/>
    <w:rsid w:val="00DE4829"/>
    <w:rsid w:val="00DE495C"/>
    <w:rsid w:val="00DE5500"/>
    <w:rsid w:val="00DE57E5"/>
    <w:rsid w:val="00DE6583"/>
    <w:rsid w:val="00DE6F33"/>
    <w:rsid w:val="00DE77B1"/>
    <w:rsid w:val="00DE7A90"/>
    <w:rsid w:val="00DF0C21"/>
    <w:rsid w:val="00DF0F1B"/>
    <w:rsid w:val="00DF17EE"/>
    <w:rsid w:val="00DF17F1"/>
    <w:rsid w:val="00DF1B9F"/>
    <w:rsid w:val="00DF21B1"/>
    <w:rsid w:val="00DF2704"/>
    <w:rsid w:val="00DF2B5D"/>
    <w:rsid w:val="00DF3C4A"/>
    <w:rsid w:val="00DF561D"/>
    <w:rsid w:val="00DF5BF6"/>
    <w:rsid w:val="00DF5E00"/>
    <w:rsid w:val="00DF5FBE"/>
    <w:rsid w:val="00DF71A4"/>
    <w:rsid w:val="00DF7B9E"/>
    <w:rsid w:val="00DF7CDA"/>
    <w:rsid w:val="00E00211"/>
    <w:rsid w:val="00E004C2"/>
    <w:rsid w:val="00E00628"/>
    <w:rsid w:val="00E00888"/>
    <w:rsid w:val="00E00E2E"/>
    <w:rsid w:val="00E00F7A"/>
    <w:rsid w:val="00E02153"/>
    <w:rsid w:val="00E03051"/>
    <w:rsid w:val="00E0375D"/>
    <w:rsid w:val="00E04CC8"/>
    <w:rsid w:val="00E050C2"/>
    <w:rsid w:val="00E0598C"/>
    <w:rsid w:val="00E06379"/>
    <w:rsid w:val="00E0665B"/>
    <w:rsid w:val="00E06991"/>
    <w:rsid w:val="00E075AB"/>
    <w:rsid w:val="00E076A3"/>
    <w:rsid w:val="00E07B2B"/>
    <w:rsid w:val="00E10169"/>
    <w:rsid w:val="00E10B7B"/>
    <w:rsid w:val="00E10D9E"/>
    <w:rsid w:val="00E111BE"/>
    <w:rsid w:val="00E11483"/>
    <w:rsid w:val="00E116FF"/>
    <w:rsid w:val="00E11BC6"/>
    <w:rsid w:val="00E12DC4"/>
    <w:rsid w:val="00E133F5"/>
    <w:rsid w:val="00E14B90"/>
    <w:rsid w:val="00E15557"/>
    <w:rsid w:val="00E16A20"/>
    <w:rsid w:val="00E17165"/>
    <w:rsid w:val="00E20613"/>
    <w:rsid w:val="00E213D2"/>
    <w:rsid w:val="00E218C7"/>
    <w:rsid w:val="00E219DE"/>
    <w:rsid w:val="00E21B63"/>
    <w:rsid w:val="00E21FD6"/>
    <w:rsid w:val="00E22251"/>
    <w:rsid w:val="00E225F9"/>
    <w:rsid w:val="00E22675"/>
    <w:rsid w:val="00E22D92"/>
    <w:rsid w:val="00E23085"/>
    <w:rsid w:val="00E230CA"/>
    <w:rsid w:val="00E25728"/>
    <w:rsid w:val="00E26078"/>
    <w:rsid w:val="00E263DE"/>
    <w:rsid w:val="00E2781D"/>
    <w:rsid w:val="00E3016D"/>
    <w:rsid w:val="00E30681"/>
    <w:rsid w:val="00E3193C"/>
    <w:rsid w:val="00E31A75"/>
    <w:rsid w:val="00E32072"/>
    <w:rsid w:val="00E32B5B"/>
    <w:rsid w:val="00E32D7E"/>
    <w:rsid w:val="00E33A7B"/>
    <w:rsid w:val="00E33E24"/>
    <w:rsid w:val="00E34E65"/>
    <w:rsid w:val="00E35137"/>
    <w:rsid w:val="00E354F6"/>
    <w:rsid w:val="00E369E4"/>
    <w:rsid w:val="00E36CA4"/>
    <w:rsid w:val="00E37078"/>
    <w:rsid w:val="00E373A7"/>
    <w:rsid w:val="00E37448"/>
    <w:rsid w:val="00E374A1"/>
    <w:rsid w:val="00E37CD5"/>
    <w:rsid w:val="00E37D35"/>
    <w:rsid w:val="00E37E45"/>
    <w:rsid w:val="00E40237"/>
    <w:rsid w:val="00E409B9"/>
    <w:rsid w:val="00E40CD8"/>
    <w:rsid w:val="00E41338"/>
    <w:rsid w:val="00E41344"/>
    <w:rsid w:val="00E42942"/>
    <w:rsid w:val="00E43431"/>
    <w:rsid w:val="00E4576C"/>
    <w:rsid w:val="00E458BC"/>
    <w:rsid w:val="00E461CA"/>
    <w:rsid w:val="00E464F2"/>
    <w:rsid w:val="00E46B08"/>
    <w:rsid w:val="00E47900"/>
    <w:rsid w:val="00E502F7"/>
    <w:rsid w:val="00E503D3"/>
    <w:rsid w:val="00E527B1"/>
    <w:rsid w:val="00E530F9"/>
    <w:rsid w:val="00E53A60"/>
    <w:rsid w:val="00E53FEB"/>
    <w:rsid w:val="00E543B5"/>
    <w:rsid w:val="00E546FB"/>
    <w:rsid w:val="00E5546C"/>
    <w:rsid w:val="00E55EC8"/>
    <w:rsid w:val="00E56E2A"/>
    <w:rsid w:val="00E56F3D"/>
    <w:rsid w:val="00E57305"/>
    <w:rsid w:val="00E5786E"/>
    <w:rsid w:val="00E57F3E"/>
    <w:rsid w:val="00E60116"/>
    <w:rsid w:val="00E60817"/>
    <w:rsid w:val="00E60BE1"/>
    <w:rsid w:val="00E614F0"/>
    <w:rsid w:val="00E62117"/>
    <w:rsid w:val="00E6239C"/>
    <w:rsid w:val="00E62BAA"/>
    <w:rsid w:val="00E6370B"/>
    <w:rsid w:val="00E6379A"/>
    <w:rsid w:val="00E63BF5"/>
    <w:rsid w:val="00E64A76"/>
    <w:rsid w:val="00E64AE4"/>
    <w:rsid w:val="00E659EF"/>
    <w:rsid w:val="00E65D1D"/>
    <w:rsid w:val="00E668B9"/>
    <w:rsid w:val="00E66C3C"/>
    <w:rsid w:val="00E672D8"/>
    <w:rsid w:val="00E67B2C"/>
    <w:rsid w:val="00E67E87"/>
    <w:rsid w:val="00E70012"/>
    <w:rsid w:val="00E708EF"/>
    <w:rsid w:val="00E70A1C"/>
    <w:rsid w:val="00E71658"/>
    <w:rsid w:val="00E7171D"/>
    <w:rsid w:val="00E71CBA"/>
    <w:rsid w:val="00E71F46"/>
    <w:rsid w:val="00E723BE"/>
    <w:rsid w:val="00E73655"/>
    <w:rsid w:val="00E73D4D"/>
    <w:rsid w:val="00E7472E"/>
    <w:rsid w:val="00E74CBA"/>
    <w:rsid w:val="00E74E06"/>
    <w:rsid w:val="00E754F4"/>
    <w:rsid w:val="00E75BF9"/>
    <w:rsid w:val="00E75EC8"/>
    <w:rsid w:val="00E76A06"/>
    <w:rsid w:val="00E76B45"/>
    <w:rsid w:val="00E76B55"/>
    <w:rsid w:val="00E7754C"/>
    <w:rsid w:val="00E8320F"/>
    <w:rsid w:val="00E83ED9"/>
    <w:rsid w:val="00E84520"/>
    <w:rsid w:val="00E84B1F"/>
    <w:rsid w:val="00E84D72"/>
    <w:rsid w:val="00E84E95"/>
    <w:rsid w:val="00E850BB"/>
    <w:rsid w:val="00E85194"/>
    <w:rsid w:val="00E851D1"/>
    <w:rsid w:val="00E852CA"/>
    <w:rsid w:val="00E85363"/>
    <w:rsid w:val="00E85EEB"/>
    <w:rsid w:val="00E86BF2"/>
    <w:rsid w:val="00E86C3F"/>
    <w:rsid w:val="00E87118"/>
    <w:rsid w:val="00E87264"/>
    <w:rsid w:val="00E8787C"/>
    <w:rsid w:val="00E905E2"/>
    <w:rsid w:val="00E9072F"/>
    <w:rsid w:val="00E9156A"/>
    <w:rsid w:val="00E9287A"/>
    <w:rsid w:val="00E92E99"/>
    <w:rsid w:val="00E93B8A"/>
    <w:rsid w:val="00E9478D"/>
    <w:rsid w:val="00E94874"/>
    <w:rsid w:val="00E95DA8"/>
    <w:rsid w:val="00E95E40"/>
    <w:rsid w:val="00E969DF"/>
    <w:rsid w:val="00E97C23"/>
    <w:rsid w:val="00E97CE8"/>
    <w:rsid w:val="00E97CE9"/>
    <w:rsid w:val="00EA0B0D"/>
    <w:rsid w:val="00EA0D68"/>
    <w:rsid w:val="00EA12D4"/>
    <w:rsid w:val="00EA1530"/>
    <w:rsid w:val="00EA1767"/>
    <w:rsid w:val="00EA22A1"/>
    <w:rsid w:val="00EA2352"/>
    <w:rsid w:val="00EA256B"/>
    <w:rsid w:val="00EA2E5E"/>
    <w:rsid w:val="00EA318C"/>
    <w:rsid w:val="00EA3255"/>
    <w:rsid w:val="00EA35B4"/>
    <w:rsid w:val="00EA3D5A"/>
    <w:rsid w:val="00EA4C8A"/>
    <w:rsid w:val="00EA4F86"/>
    <w:rsid w:val="00EA57F8"/>
    <w:rsid w:val="00EA6038"/>
    <w:rsid w:val="00EA653A"/>
    <w:rsid w:val="00EA73CD"/>
    <w:rsid w:val="00EA7577"/>
    <w:rsid w:val="00EA7683"/>
    <w:rsid w:val="00EA7E0A"/>
    <w:rsid w:val="00EB0B0C"/>
    <w:rsid w:val="00EB0C56"/>
    <w:rsid w:val="00EB112F"/>
    <w:rsid w:val="00EB137F"/>
    <w:rsid w:val="00EB148A"/>
    <w:rsid w:val="00EB1745"/>
    <w:rsid w:val="00EB22EA"/>
    <w:rsid w:val="00EB275A"/>
    <w:rsid w:val="00EB2D08"/>
    <w:rsid w:val="00EB3814"/>
    <w:rsid w:val="00EB3A92"/>
    <w:rsid w:val="00EB3DD9"/>
    <w:rsid w:val="00EB46C3"/>
    <w:rsid w:val="00EB537A"/>
    <w:rsid w:val="00EB5A9F"/>
    <w:rsid w:val="00EB5CBF"/>
    <w:rsid w:val="00EB60E4"/>
    <w:rsid w:val="00EB6388"/>
    <w:rsid w:val="00EB71BB"/>
    <w:rsid w:val="00EB742A"/>
    <w:rsid w:val="00EB76B4"/>
    <w:rsid w:val="00EC0497"/>
    <w:rsid w:val="00EC26AC"/>
    <w:rsid w:val="00EC46CA"/>
    <w:rsid w:val="00EC46E0"/>
    <w:rsid w:val="00EC55DE"/>
    <w:rsid w:val="00EC5913"/>
    <w:rsid w:val="00EC5E0C"/>
    <w:rsid w:val="00EC731C"/>
    <w:rsid w:val="00ED204C"/>
    <w:rsid w:val="00ED2612"/>
    <w:rsid w:val="00ED29D5"/>
    <w:rsid w:val="00ED2B65"/>
    <w:rsid w:val="00ED2DC3"/>
    <w:rsid w:val="00ED4263"/>
    <w:rsid w:val="00ED43DB"/>
    <w:rsid w:val="00ED47B6"/>
    <w:rsid w:val="00ED4FE3"/>
    <w:rsid w:val="00ED592C"/>
    <w:rsid w:val="00ED65A7"/>
    <w:rsid w:val="00ED7B1C"/>
    <w:rsid w:val="00ED7F7F"/>
    <w:rsid w:val="00EE0161"/>
    <w:rsid w:val="00EE05DC"/>
    <w:rsid w:val="00EE0607"/>
    <w:rsid w:val="00EE1ED2"/>
    <w:rsid w:val="00EE1FC7"/>
    <w:rsid w:val="00EE2A0D"/>
    <w:rsid w:val="00EE318A"/>
    <w:rsid w:val="00EE3FDF"/>
    <w:rsid w:val="00EE405D"/>
    <w:rsid w:val="00EE44B3"/>
    <w:rsid w:val="00EE49AF"/>
    <w:rsid w:val="00EE4B59"/>
    <w:rsid w:val="00EE4DFF"/>
    <w:rsid w:val="00EE4FE4"/>
    <w:rsid w:val="00EE62A3"/>
    <w:rsid w:val="00EF0168"/>
    <w:rsid w:val="00EF0329"/>
    <w:rsid w:val="00EF07A4"/>
    <w:rsid w:val="00EF0931"/>
    <w:rsid w:val="00EF17E6"/>
    <w:rsid w:val="00EF1DF2"/>
    <w:rsid w:val="00EF2058"/>
    <w:rsid w:val="00EF26ED"/>
    <w:rsid w:val="00EF3063"/>
    <w:rsid w:val="00EF30BE"/>
    <w:rsid w:val="00EF3A22"/>
    <w:rsid w:val="00EF4285"/>
    <w:rsid w:val="00EF4AF4"/>
    <w:rsid w:val="00EF502E"/>
    <w:rsid w:val="00EF70CB"/>
    <w:rsid w:val="00EF7F56"/>
    <w:rsid w:val="00F00241"/>
    <w:rsid w:val="00F003C3"/>
    <w:rsid w:val="00F015E3"/>
    <w:rsid w:val="00F01647"/>
    <w:rsid w:val="00F01900"/>
    <w:rsid w:val="00F01E0F"/>
    <w:rsid w:val="00F026E0"/>
    <w:rsid w:val="00F02F0F"/>
    <w:rsid w:val="00F03509"/>
    <w:rsid w:val="00F037DE"/>
    <w:rsid w:val="00F03E98"/>
    <w:rsid w:val="00F0473D"/>
    <w:rsid w:val="00F04E7A"/>
    <w:rsid w:val="00F05AC8"/>
    <w:rsid w:val="00F06EDE"/>
    <w:rsid w:val="00F06FEE"/>
    <w:rsid w:val="00F07D8B"/>
    <w:rsid w:val="00F13603"/>
    <w:rsid w:val="00F13626"/>
    <w:rsid w:val="00F139DC"/>
    <w:rsid w:val="00F13B08"/>
    <w:rsid w:val="00F148D0"/>
    <w:rsid w:val="00F1510B"/>
    <w:rsid w:val="00F21ACC"/>
    <w:rsid w:val="00F21D4B"/>
    <w:rsid w:val="00F220FA"/>
    <w:rsid w:val="00F22892"/>
    <w:rsid w:val="00F22BA1"/>
    <w:rsid w:val="00F23141"/>
    <w:rsid w:val="00F23488"/>
    <w:rsid w:val="00F2358B"/>
    <w:rsid w:val="00F23957"/>
    <w:rsid w:val="00F24350"/>
    <w:rsid w:val="00F2497F"/>
    <w:rsid w:val="00F24E77"/>
    <w:rsid w:val="00F24F25"/>
    <w:rsid w:val="00F2566D"/>
    <w:rsid w:val="00F26E1B"/>
    <w:rsid w:val="00F27518"/>
    <w:rsid w:val="00F2779A"/>
    <w:rsid w:val="00F308B4"/>
    <w:rsid w:val="00F31A7E"/>
    <w:rsid w:val="00F326AE"/>
    <w:rsid w:val="00F32C7F"/>
    <w:rsid w:val="00F33413"/>
    <w:rsid w:val="00F33870"/>
    <w:rsid w:val="00F33C8B"/>
    <w:rsid w:val="00F34EBA"/>
    <w:rsid w:val="00F35B70"/>
    <w:rsid w:val="00F35EC1"/>
    <w:rsid w:val="00F37271"/>
    <w:rsid w:val="00F3736B"/>
    <w:rsid w:val="00F378F8"/>
    <w:rsid w:val="00F37D26"/>
    <w:rsid w:val="00F400D5"/>
    <w:rsid w:val="00F4051F"/>
    <w:rsid w:val="00F41923"/>
    <w:rsid w:val="00F41AA3"/>
    <w:rsid w:val="00F41FD2"/>
    <w:rsid w:val="00F447C7"/>
    <w:rsid w:val="00F450F9"/>
    <w:rsid w:val="00F455C2"/>
    <w:rsid w:val="00F45687"/>
    <w:rsid w:val="00F45730"/>
    <w:rsid w:val="00F45DFD"/>
    <w:rsid w:val="00F50113"/>
    <w:rsid w:val="00F50AE2"/>
    <w:rsid w:val="00F50E2D"/>
    <w:rsid w:val="00F51520"/>
    <w:rsid w:val="00F51E31"/>
    <w:rsid w:val="00F52D01"/>
    <w:rsid w:val="00F53D94"/>
    <w:rsid w:val="00F55F07"/>
    <w:rsid w:val="00F55FF9"/>
    <w:rsid w:val="00F56199"/>
    <w:rsid w:val="00F608FF"/>
    <w:rsid w:val="00F60A66"/>
    <w:rsid w:val="00F617FB"/>
    <w:rsid w:val="00F61EBB"/>
    <w:rsid w:val="00F61ED3"/>
    <w:rsid w:val="00F629D1"/>
    <w:rsid w:val="00F62EE6"/>
    <w:rsid w:val="00F632D0"/>
    <w:rsid w:val="00F6338F"/>
    <w:rsid w:val="00F640E8"/>
    <w:rsid w:val="00F64D2E"/>
    <w:rsid w:val="00F64F8D"/>
    <w:rsid w:val="00F6535D"/>
    <w:rsid w:val="00F656F7"/>
    <w:rsid w:val="00F65F90"/>
    <w:rsid w:val="00F670E1"/>
    <w:rsid w:val="00F672D0"/>
    <w:rsid w:val="00F67791"/>
    <w:rsid w:val="00F7084F"/>
    <w:rsid w:val="00F715BC"/>
    <w:rsid w:val="00F71893"/>
    <w:rsid w:val="00F71CDD"/>
    <w:rsid w:val="00F72ECC"/>
    <w:rsid w:val="00F73040"/>
    <w:rsid w:val="00F73675"/>
    <w:rsid w:val="00F73E28"/>
    <w:rsid w:val="00F740DF"/>
    <w:rsid w:val="00F7432D"/>
    <w:rsid w:val="00F75E6F"/>
    <w:rsid w:val="00F765C2"/>
    <w:rsid w:val="00F76602"/>
    <w:rsid w:val="00F773FF"/>
    <w:rsid w:val="00F80A55"/>
    <w:rsid w:val="00F81D4A"/>
    <w:rsid w:val="00F825EF"/>
    <w:rsid w:val="00F8297B"/>
    <w:rsid w:val="00F830D2"/>
    <w:rsid w:val="00F831DC"/>
    <w:rsid w:val="00F837E1"/>
    <w:rsid w:val="00F84615"/>
    <w:rsid w:val="00F84DFC"/>
    <w:rsid w:val="00F8572E"/>
    <w:rsid w:val="00F861F8"/>
    <w:rsid w:val="00F86600"/>
    <w:rsid w:val="00F86AF5"/>
    <w:rsid w:val="00F875EF"/>
    <w:rsid w:val="00F87E61"/>
    <w:rsid w:val="00F90B44"/>
    <w:rsid w:val="00F911EE"/>
    <w:rsid w:val="00F93618"/>
    <w:rsid w:val="00F9393A"/>
    <w:rsid w:val="00F948B0"/>
    <w:rsid w:val="00F94ADB"/>
    <w:rsid w:val="00F94EF2"/>
    <w:rsid w:val="00F95AF7"/>
    <w:rsid w:val="00F96A04"/>
    <w:rsid w:val="00F97417"/>
    <w:rsid w:val="00FA0B9C"/>
    <w:rsid w:val="00FA146E"/>
    <w:rsid w:val="00FA15F2"/>
    <w:rsid w:val="00FA24F5"/>
    <w:rsid w:val="00FA2F05"/>
    <w:rsid w:val="00FA2FA5"/>
    <w:rsid w:val="00FA323C"/>
    <w:rsid w:val="00FA34E5"/>
    <w:rsid w:val="00FA34FB"/>
    <w:rsid w:val="00FA3E0E"/>
    <w:rsid w:val="00FA3E2A"/>
    <w:rsid w:val="00FA40BA"/>
    <w:rsid w:val="00FA5075"/>
    <w:rsid w:val="00FA54E9"/>
    <w:rsid w:val="00FA55F6"/>
    <w:rsid w:val="00FA7A0F"/>
    <w:rsid w:val="00FA7A1B"/>
    <w:rsid w:val="00FB04E3"/>
    <w:rsid w:val="00FB055A"/>
    <w:rsid w:val="00FB10C1"/>
    <w:rsid w:val="00FB1A09"/>
    <w:rsid w:val="00FB1BAE"/>
    <w:rsid w:val="00FB1C03"/>
    <w:rsid w:val="00FB1E9F"/>
    <w:rsid w:val="00FB285E"/>
    <w:rsid w:val="00FB6007"/>
    <w:rsid w:val="00FB61F2"/>
    <w:rsid w:val="00FB63F0"/>
    <w:rsid w:val="00FB6430"/>
    <w:rsid w:val="00FB6E82"/>
    <w:rsid w:val="00FB7D6C"/>
    <w:rsid w:val="00FC0534"/>
    <w:rsid w:val="00FC1AFC"/>
    <w:rsid w:val="00FC1BC2"/>
    <w:rsid w:val="00FC4AFD"/>
    <w:rsid w:val="00FC536C"/>
    <w:rsid w:val="00FC65C1"/>
    <w:rsid w:val="00FC704C"/>
    <w:rsid w:val="00FC7ACB"/>
    <w:rsid w:val="00FC7C8D"/>
    <w:rsid w:val="00FD0FF4"/>
    <w:rsid w:val="00FD1C54"/>
    <w:rsid w:val="00FD26D5"/>
    <w:rsid w:val="00FD2E6F"/>
    <w:rsid w:val="00FD4093"/>
    <w:rsid w:val="00FD4D6B"/>
    <w:rsid w:val="00FD5F7D"/>
    <w:rsid w:val="00FD6731"/>
    <w:rsid w:val="00FD69BC"/>
    <w:rsid w:val="00FD7703"/>
    <w:rsid w:val="00FD7ED7"/>
    <w:rsid w:val="00FE13FF"/>
    <w:rsid w:val="00FE1938"/>
    <w:rsid w:val="00FE2024"/>
    <w:rsid w:val="00FE23E6"/>
    <w:rsid w:val="00FE4520"/>
    <w:rsid w:val="00FE45B2"/>
    <w:rsid w:val="00FE4C01"/>
    <w:rsid w:val="00FE5272"/>
    <w:rsid w:val="00FE6B93"/>
    <w:rsid w:val="00FE6F32"/>
    <w:rsid w:val="00FE7BDA"/>
    <w:rsid w:val="00FF01CE"/>
    <w:rsid w:val="00FF0618"/>
    <w:rsid w:val="00FF1A0B"/>
    <w:rsid w:val="00FF1A54"/>
    <w:rsid w:val="00FF239D"/>
    <w:rsid w:val="00FF37BB"/>
    <w:rsid w:val="00FF3AB2"/>
    <w:rsid w:val="00FF494E"/>
    <w:rsid w:val="00FF4F7A"/>
    <w:rsid w:val="00FF54FE"/>
    <w:rsid w:val="00FF553B"/>
    <w:rsid w:val="00FF58D5"/>
    <w:rsid w:val="00FF593F"/>
    <w:rsid w:val="00FF5C24"/>
    <w:rsid w:val="00FF5DE7"/>
    <w:rsid w:val="00FF77AF"/>
    <w:rsid w:val="00FF7FF2"/>
    <w:rsid w:val="06D427AF"/>
    <w:rsid w:val="168A8419"/>
    <w:rsid w:val="1F48E6A6"/>
    <w:rsid w:val="278767FD"/>
    <w:rsid w:val="38416137"/>
    <w:rsid w:val="39AFCF6F"/>
    <w:rsid w:val="40263430"/>
    <w:rsid w:val="42A546B1"/>
    <w:rsid w:val="4322A2B2"/>
    <w:rsid w:val="4DD94554"/>
    <w:rsid w:val="4F281797"/>
    <w:rsid w:val="58801D2A"/>
    <w:rsid w:val="60AB47D8"/>
    <w:rsid w:val="633C37B7"/>
    <w:rsid w:val="646128A9"/>
    <w:rsid w:val="6C036436"/>
    <w:rsid w:val="73D243AB"/>
  </w:rsids>
  <m:mathPr>
    <m:mathFont m:val="Cambria Math"/>
    <m:brkBin m:val="before"/>
    <m:brkBinSub m:val="--"/>
    <m:smallFrac m:val="0"/>
    <m:dispDef/>
    <m:lMargin m:val="0"/>
    <m:rMargin m:val="0"/>
    <m:defJc m:val="centerGroup"/>
    <m:wrapIndent m:val="1440"/>
    <m:intLim m:val="subSup"/>
    <m:naryLim m:val="undOvr"/>
  </m:mathPr>
  <w:themeFontLang w:val="es-MX"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2F1349"/>
  <w15:chartTrackingRefBased/>
  <w15:docId w15:val="{ABA24D22-819B-1548-8F34-8D5709967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67B9"/>
    <w:pPr>
      <w:spacing w:after="4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027E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E85EE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E85EEB"/>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907D5"/>
    <w:pPr>
      <w:tabs>
        <w:tab w:val="center" w:pos="4419"/>
        <w:tab w:val="right" w:pos="8838"/>
      </w:tabs>
      <w:spacing w:after="0" w:line="240" w:lineRule="auto"/>
    </w:pPr>
  </w:style>
  <w:style w:type="character" w:customStyle="1" w:styleId="HeaderChar">
    <w:name w:val="Header Char"/>
    <w:basedOn w:val="DefaultParagraphFont"/>
    <w:link w:val="Header"/>
    <w:uiPriority w:val="99"/>
    <w:rsid w:val="006907D5"/>
  </w:style>
  <w:style w:type="paragraph" w:styleId="Footer">
    <w:name w:val="footer"/>
    <w:basedOn w:val="Normal"/>
    <w:link w:val="FooterChar"/>
    <w:uiPriority w:val="99"/>
    <w:unhideWhenUsed/>
    <w:rsid w:val="006907D5"/>
    <w:pPr>
      <w:tabs>
        <w:tab w:val="center" w:pos="4419"/>
        <w:tab w:val="right" w:pos="8838"/>
      </w:tabs>
      <w:spacing w:after="0" w:line="240" w:lineRule="auto"/>
    </w:pPr>
  </w:style>
  <w:style w:type="character" w:customStyle="1" w:styleId="FooterChar">
    <w:name w:val="Footer Char"/>
    <w:basedOn w:val="DefaultParagraphFont"/>
    <w:link w:val="Footer"/>
    <w:uiPriority w:val="99"/>
    <w:rsid w:val="006907D5"/>
  </w:style>
  <w:style w:type="table" w:styleId="TableGrid">
    <w:name w:val="Table Grid"/>
    <w:basedOn w:val="TableNormal"/>
    <w:uiPriority w:val="39"/>
    <w:rsid w:val="006907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27EA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27EA5"/>
    <w:pPr>
      <w:outlineLvl w:val="9"/>
    </w:pPr>
    <w:rPr>
      <w:lang w:eastAsia="es-MX"/>
    </w:rPr>
  </w:style>
  <w:style w:type="paragraph" w:styleId="Title">
    <w:name w:val="Title"/>
    <w:basedOn w:val="Heading1"/>
    <w:next w:val="Textonormal"/>
    <w:link w:val="TitleChar"/>
    <w:uiPriority w:val="10"/>
    <w:qFormat/>
    <w:rsid w:val="00912462"/>
    <w:pPr>
      <w:spacing w:after="120" w:line="240" w:lineRule="auto"/>
      <w:contextualSpacing/>
      <w:jc w:val="center"/>
    </w:pPr>
    <w:rPr>
      <w:rFonts w:ascii="Times New Roman" w:hAnsi="Times New Roman"/>
      <w:b/>
      <w:color w:val="auto"/>
      <w:spacing w:val="-10"/>
      <w:kern w:val="28"/>
      <w:sz w:val="36"/>
      <w:szCs w:val="56"/>
    </w:rPr>
  </w:style>
  <w:style w:type="character" w:customStyle="1" w:styleId="TitleChar">
    <w:name w:val="Title Char"/>
    <w:basedOn w:val="DefaultParagraphFont"/>
    <w:link w:val="Title"/>
    <w:uiPriority w:val="10"/>
    <w:rsid w:val="00912462"/>
    <w:rPr>
      <w:rFonts w:ascii="Times New Roman" w:eastAsiaTheme="majorEastAsia" w:hAnsi="Times New Roman" w:cstheme="majorBidi"/>
      <w:b/>
      <w:spacing w:val="-10"/>
      <w:kern w:val="28"/>
      <w:sz w:val="36"/>
      <w:szCs w:val="56"/>
    </w:rPr>
  </w:style>
  <w:style w:type="paragraph" w:customStyle="1" w:styleId="Resumen">
    <w:name w:val="Resumen"/>
    <w:basedOn w:val="Normal"/>
    <w:link w:val="ResumenCar"/>
    <w:qFormat/>
    <w:rsid w:val="00027EA5"/>
    <w:pPr>
      <w:spacing w:after="240" w:line="240" w:lineRule="auto"/>
      <w:ind w:left="1134" w:right="1134"/>
    </w:pPr>
  </w:style>
  <w:style w:type="paragraph" w:customStyle="1" w:styleId="Palabrasclave">
    <w:name w:val="Palabras clave"/>
    <w:basedOn w:val="Resumen"/>
    <w:link w:val="PalabrasclaveCar"/>
    <w:qFormat/>
    <w:rsid w:val="006F2AED"/>
  </w:style>
  <w:style w:type="character" w:customStyle="1" w:styleId="ResumenCar">
    <w:name w:val="Resumen Car"/>
    <w:basedOn w:val="DefaultParagraphFont"/>
    <w:link w:val="Resumen"/>
    <w:rsid w:val="00027EA5"/>
    <w:rPr>
      <w:rFonts w:ascii="Times New Roman" w:hAnsi="Times New Roman"/>
      <w:sz w:val="24"/>
    </w:rPr>
  </w:style>
  <w:style w:type="paragraph" w:customStyle="1" w:styleId="Textonormal">
    <w:name w:val="Texto normal"/>
    <w:basedOn w:val="Normal"/>
    <w:link w:val="TextonormalCar"/>
    <w:qFormat/>
    <w:rsid w:val="00743D7D"/>
  </w:style>
  <w:style w:type="character" w:customStyle="1" w:styleId="PalabrasclaveCar">
    <w:name w:val="Palabras clave Car"/>
    <w:basedOn w:val="ResumenCar"/>
    <w:link w:val="Palabrasclave"/>
    <w:rsid w:val="006F2AED"/>
    <w:rPr>
      <w:rFonts w:ascii="Times New Roman" w:hAnsi="Times New Roman"/>
      <w:sz w:val="24"/>
    </w:rPr>
  </w:style>
  <w:style w:type="paragraph" w:styleId="Subtitle">
    <w:name w:val="Subtitle"/>
    <w:basedOn w:val="Heading2"/>
    <w:next w:val="Textonormal"/>
    <w:link w:val="SubtitleChar"/>
    <w:uiPriority w:val="11"/>
    <w:qFormat/>
    <w:rsid w:val="00912462"/>
    <w:pPr>
      <w:numPr>
        <w:ilvl w:val="1"/>
      </w:numPr>
    </w:pPr>
    <w:rPr>
      <w:rFonts w:ascii="Times New Roman" w:eastAsiaTheme="minorEastAsia" w:hAnsi="Times New Roman"/>
      <w:b/>
      <w:color w:val="auto"/>
      <w:spacing w:val="15"/>
      <w:sz w:val="28"/>
    </w:rPr>
  </w:style>
  <w:style w:type="character" w:customStyle="1" w:styleId="TextonormalCar">
    <w:name w:val="Texto normal Car"/>
    <w:basedOn w:val="DefaultParagraphFont"/>
    <w:link w:val="Textonormal"/>
    <w:rsid w:val="00743D7D"/>
    <w:rPr>
      <w:rFonts w:ascii="Times New Roman" w:hAnsi="Times New Roman"/>
      <w:sz w:val="24"/>
    </w:rPr>
  </w:style>
  <w:style w:type="character" w:customStyle="1" w:styleId="SubtitleChar">
    <w:name w:val="Subtitle Char"/>
    <w:basedOn w:val="DefaultParagraphFont"/>
    <w:link w:val="Subtitle"/>
    <w:uiPriority w:val="11"/>
    <w:rsid w:val="00912462"/>
    <w:rPr>
      <w:rFonts w:ascii="Times New Roman" w:eastAsiaTheme="minorEastAsia" w:hAnsi="Times New Roman" w:cstheme="majorBidi"/>
      <w:b/>
      <w:spacing w:val="15"/>
      <w:sz w:val="28"/>
      <w:szCs w:val="26"/>
    </w:rPr>
  </w:style>
  <w:style w:type="paragraph" w:styleId="Bibliography">
    <w:name w:val="Bibliography"/>
    <w:basedOn w:val="Normal"/>
    <w:next w:val="Normal"/>
    <w:link w:val="BibliographyChar"/>
    <w:uiPriority w:val="37"/>
    <w:unhideWhenUsed/>
    <w:rsid w:val="00041137"/>
  </w:style>
  <w:style w:type="paragraph" w:styleId="IntenseQuote">
    <w:name w:val="Intense Quote"/>
    <w:basedOn w:val="Normal"/>
    <w:next w:val="Normal"/>
    <w:link w:val="IntenseQuoteChar"/>
    <w:uiPriority w:val="30"/>
    <w:qFormat/>
    <w:rsid w:val="0004113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041137"/>
    <w:rPr>
      <w:i/>
      <w:iCs/>
      <w:color w:val="4472C4" w:themeColor="accent1"/>
    </w:rPr>
  </w:style>
  <w:style w:type="character" w:styleId="Strong">
    <w:name w:val="Strong"/>
    <w:basedOn w:val="DefaultParagraphFont"/>
    <w:uiPriority w:val="22"/>
    <w:qFormat/>
    <w:rsid w:val="00F450F9"/>
    <w:rPr>
      <w:b/>
      <w:bCs/>
    </w:rPr>
  </w:style>
  <w:style w:type="paragraph" w:styleId="ListParagraph">
    <w:name w:val="List Paragraph"/>
    <w:basedOn w:val="Normal"/>
    <w:uiPriority w:val="34"/>
    <w:qFormat/>
    <w:rsid w:val="00F450F9"/>
    <w:pPr>
      <w:ind w:left="720"/>
      <w:contextualSpacing/>
    </w:pPr>
  </w:style>
  <w:style w:type="character" w:customStyle="1" w:styleId="Heading2Char">
    <w:name w:val="Heading 2 Char"/>
    <w:basedOn w:val="DefaultParagraphFont"/>
    <w:link w:val="Heading2"/>
    <w:uiPriority w:val="9"/>
    <w:semiHidden/>
    <w:rsid w:val="00E85EEB"/>
    <w:rPr>
      <w:rFonts w:asciiTheme="majorHAnsi" w:eastAsiaTheme="majorEastAsia" w:hAnsiTheme="majorHAnsi" w:cstheme="majorBidi"/>
      <w:color w:val="2F5496" w:themeColor="accent1" w:themeShade="BF"/>
      <w:sz w:val="26"/>
      <w:szCs w:val="26"/>
    </w:rPr>
  </w:style>
  <w:style w:type="paragraph" w:styleId="TOC9">
    <w:name w:val="toc 9"/>
    <w:basedOn w:val="Normal"/>
    <w:next w:val="Normal"/>
    <w:autoRedefine/>
    <w:uiPriority w:val="39"/>
    <w:semiHidden/>
    <w:unhideWhenUsed/>
    <w:rsid w:val="00E85EEB"/>
    <w:pPr>
      <w:spacing w:after="100"/>
      <w:ind w:left="1760"/>
    </w:pPr>
  </w:style>
  <w:style w:type="paragraph" w:styleId="TOC1">
    <w:name w:val="toc 1"/>
    <w:basedOn w:val="Normal"/>
    <w:next w:val="Normal"/>
    <w:autoRedefine/>
    <w:uiPriority w:val="39"/>
    <w:unhideWhenUsed/>
    <w:rsid w:val="00E85EEB"/>
    <w:pPr>
      <w:spacing w:after="100"/>
    </w:pPr>
  </w:style>
  <w:style w:type="character" w:customStyle="1" w:styleId="Heading3Char">
    <w:name w:val="Heading 3 Char"/>
    <w:basedOn w:val="DefaultParagraphFont"/>
    <w:link w:val="Heading3"/>
    <w:uiPriority w:val="9"/>
    <w:semiHidden/>
    <w:rsid w:val="00E85EEB"/>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CA7E5C"/>
    <w:pPr>
      <w:tabs>
        <w:tab w:val="right" w:leader="dot" w:pos="8828"/>
      </w:tabs>
      <w:spacing w:after="100"/>
      <w:ind w:left="220"/>
    </w:pPr>
    <w:rPr>
      <w:rFonts w:eastAsiaTheme="minorEastAsia" w:cs="Times New Roman"/>
      <w:lang w:eastAsia="es-MX"/>
    </w:rPr>
  </w:style>
  <w:style w:type="paragraph" w:styleId="TOC3">
    <w:name w:val="toc 3"/>
    <w:basedOn w:val="Normal"/>
    <w:next w:val="Normal"/>
    <w:autoRedefine/>
    <w:uiPriority w:val="39"/>
    <w:unhideWhenUsed/>
    <w:rsid w:val="00E85EEB"/>
    <w:pPr>
      <w:spacing w:after="100"/>
      <w:ind w:left="440"/>
    </w:pPr>
    <w:rPr>
      <w:rFonts w:eastAsiaTheme="minorEastAsia" w:cs="Times New Roman"/>
      <w:lang w:eastAsia="es-MX"/>
    </w:rPr>
  </w:style>
  <w:style w:type="character" w:styleId="Hyperlink">
    <w:name w:val="Hyperlink"/>
    <w:basedOn w:val="DefaultParagraphFont"/>
    <w:uiPriority w:val="99"/>
    <w:unhideWhenUsed/>
    <w:rsid w:val="00912462"/>
    <w:rPr>
      <w:color w:val="0563C1" w:themeColor="hyperlink"/>
      <w:u w:val="single"/>
    </w:rPr>
  </w:style>
  <w:style w:type="character" w:styleId="CommentReference">
    <w:name w:val="annotation reference"/>
    <w:basedOn w:val="DefaultParagraphFont"/>
    <w:uiPriority w:val="99"/>
    <w:semiHidden/>
    <w:unhideWhenUsed/>
    <w:rsid w:val="00F06FEE"/>
    <w:rPr>
      <w:sz w:val="16"/>
      <w:szCs w:val="16"/>
    </w:rPr>
  </w:style>
  <w:style w:type="paragraph" w:styleId="CommentText">
    <w:name w:val="annotation text"/>
    <w:basedOn w:val="Normal"/>
    <w:link w:val="CommentTextChar"/>
    <w:uiPriority w:val="99"/>
    <w:unhideWhenUsed/>
    <w:rsid w:val="00F06FEE"/>
    <w:pPr>
      <w:spacing w:line="240" w:lineRule="auto"/>
    </w:pPr>
    <w:rPr>
      <w:sz w:val="20"/>
      <w:szCs w:val="20"/>
    </w:rPr>
  </w:style>
  <w:style w:type="character" w:customStyle="1" w:styleId="CommentTextChar">
    <w:name w:val="Comment Text Char"/>
    <w:basedOn w:val="DefaultParagraphFont"/>
    <w:link w:val="CommentText"/>
    <w:uiPriority w:val="99"/>
    <w:rsid w:val="00F06FEE"/>
    <w:rPr>
      <w:sz w:val="20"/>
      <w:szCs w:val="20"/>
    </w:rPr>
  </w:style>
  <w:style w:type="paragraph" w:styleId="CommentSubject">
    <w:name w:val="annotation subject"/>
    <w:basedOn w:val="CommentText"/>
    <w:next w:val="CommentText"/>
    <w:link w:val="CommentSubjectChar"/>
    <w:uiPriority w:val="99"/>
    <w:semiHidden/>
    <w:unhideWhenUsed/>
    <w:rsid w:val="00F06FEE"/>
    <w:rPr>
      <w:b/>
      <w:bCs/>
    </w:rPr>
  </w:style>
  <w:style w:type="character" w:customStyle="1" w:styleId="CommentSubjectChar">
    <w:name w:val="Comment Subject Char"/>
    <w:basedOn w:val="CommentTextChar"/>
    <w:link w:val="CommentSubject"/>
    <w:uiPriority w:val="99"/>
    <w:semiHidden/>
    <w:rsid w:val="00F06FEE"/>
    <w:rPr>
      <w:b/>
      <w:bCs/>
      <w:sz w:val="20"/>
      <w:szCs w:val="20"/>
    </w:rPr>
  </w:style>
  <w:style w:type="paragraph" w:styleId="BalloonText">
    <w:name w:val="Balloon Text"/>
    <w:basedOn w:val="Normal"/>
    <w:link w:val="BalloonTextChar"/>
    <w:uiPriority w:val="99"/>
    <w:semiHidden/>
    <w:unhideWhenUsed/>
    <w:rsid w:val="00F06F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6FEE"/>
    <w:rPr>
      <w:rFonts w:ascii="Segoe UI" w:hAnsi="Segoe UI" w:cs="Segoe UI"/>
      <w:sz w:val="18"/>
      <w:szCs w:val="18"/>
    </w:rPr>
  </w:style>
  <w:style w:type="character" w:customStyle="1" w:styleId="citation-content">
    <w:name w:val="citation-content"/>
    <w:basedOn w:val="DefaultParagraphFont"/>
    <w:rsid w:val="0056109A"/>
  </w:style>
  <w:style w:type="paragraph" w:styleId="BodyText">
    <w:name w:val="Body Text"/>
    <w:basedOn w:val="Normal"/>
    <w:link w:val="BodyTextChar"/>
    <w:uiPriority w:val="1"/>
    <w:qFormat/>
    <w:rsid w:val="0056109A"/>
    <w:pPr>
      <w:widowControl w:val="0"/>
      <w:autoSpaceDE w:val="0"/>
      <w:autoSpaceDN w:val="0"/>
      <w:spacing w:after="0" w:line="240" w:lineRule="auto"/>
    </w:pPr>
    <w:rPr>
      <w:rFonts w:eastAsia="Times New Roman" w:cs="Times New Roman"/>
      <w:szCs w:val="24"/>
      <w:lang w:val="es-ES"/>
    </w:rPr>
  </w:style>
  <w:style w:type="character" w:customStyle="1" w:styleId="BodyTextChar">
    <w:name w:val="Body Text Char"/>
    <w:basedOn w:val="DefaultParagraphFont"/>
    <w:link w:val="BodyText"/>
    <w:uiPriority w:val="1"/>
    <w:rsid w:val="0056109A"/>
    <w:rPr>
      <w:rFonts w:ascii="Times New Roman" w:eastAsia="Times New Roman" w:hAnsi="Times New Roman" w:cs="Times New Roman"/>
      <w:sz w:val="24"/>
      <w:szCs w:val="24"/>
      <w:lang w:val="es-ES"/>
    </w:rPr>
  </w:style>
  <w:style w:type="paragraph" w:customStyle="1" w:styleId="Bibliografa1">
    <w:name w:val="Bibliografía1"/>
    <w:basedOn w:val="Normal"/>
    <w:link w:val="BibliographyCar"/>
    <w:rsid w:val="004157FF"/>
    <w:pPr>
      <w:tabs>
        <w:tab w:val="left" w:pos="380"/>
      </w:tabs>
      <w:spacing w:after="0" w:line="240" w:lineRule="auto"/>
      <w:ind w:left="384" w:hanging="384"/>
    </w:pPr>
    <w:rPr>
      <w:noProof/>
    </w:rPr>
  </w:style>
  <w:style w:type="character" w:customStyle="1" w:styleId="BibliographyChar">
    <w:name w:val="Bibliography Char"/>
    <w:basedOn w:val="DefaultParagraphFont"/>
    <w:link w:val="Bibliography"/>
    <w:uiPriority w:val="37"/>
    <w:rsid w:val="004157FF"/>
  </w:style>
  <w:style w:type="character" w:customStyle="1" w:styleId="BibliographyCar">
    <w:name w:val="Bibliography Car"/>
    <w:basedOn w:val="BibliographyChar"/>
    <w:link w:val="Bibliografa1"/>
    <w:rsid w:val="004157FF"/>
    <w:rPr>
      <w:noProof/>
    </w:rPr>
  </w:style>
  <w:style w:type="paragraph" w:styleId="Caption">
    <w:name w:val="caption"/>
    <w:basedOn w:val="Normal"/>
    <w:next w:val="Normal"/>
    <w:uiPriority w:val="35"/>
    <w:unhideWhenUsed/>
    <w:qFormat/>
    <w:rsid w:val="005670D7"/>
    <w:pPr>
      <w:widowControl w:val="0"/>
      <w:autoSpaceDE w:val="0"/>
      <w:autoSpaceDN w:val="0"/>
      <w:spacing w:after="200" w:line="240" w:lineRule="auto"/>
    </w:pPr>
    <w:rPr>
      <w:rFonts w:eastAsia="Times New Roman" w:cs="Times New Roman"/>
      <w:i/>
      <w:iCs/>
      <w:sz w:val="20"/>
      <w:szCs w:val="18"/>
      <w:lang w:val="es-ES"/>
    </w:rPr>
  </w:style>
  <w:style w:type="table" w:styleId="ListTable3-Accent2">
    <w:name w:val="List Table 3 Accent 2"/>
    <w:basedOn w:val="TableNormal"/>
    <w:uiPriority w:val="48"/>
    <w:rsid w:val="00B25B4D"/>
    <w:pPr>
      <w:spacing w:after="0" w:line="240" w:lineRule="auto"/>
    </w:pPr>
    <w:rPr>
      <w:rFonts w:ascii="Calibri" w:eastAsia="Calibri" w:hAnsi="Calibri" w:cs="Calibri"/>
      <w:lang w:eastAsia="es-MX"/>
    </w:rPr>
    <w:tblPr>
      <w:tblStyleRowBandSize w:val="1"/>
      <w:tblStyleColBandSize w:val="1"/>
      <w:tblInd w:w="0" w:type="nil"/>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paragraph" w:styleId="TableofFigures">
    <w:name w:val="table of figures"/>
    <w:basedOn w:val="Normal"/>
    <w:next w:val="Normal"/>
    <w:uiPriority w:val="99"/>
    <w:unhideWhenUsed/>
    <w:rsid w:val="00A37CB0"/>
    <w:pPr>
      <w:spacing w:after="0"/>
    </w:pPr>
  </w:style>
  <w:style w:type="paragraph" w:styleId="NormalWeb">
    <w:name w:val="Normal (Web)"/>
    <w:basedOn w:val="Normal"/>
    <w:uiPriority w:val="99"/>
    <w:unhideWhenUsed/>
    <w:rsid w:val="005B6FB7"/>
    <w:pPr>
      <w:spacing w:before="100" w:beforeAutospacing="1" w:after="100" w:afterAutospacing="1" w:line="240" w:lineRule="auto"/>
      <w:jc w:val="left"/>
    </w:pPr>
    <w:rPr>
      <w:rFonts w:eastAsia="Times New Roman" w:cs="Times New Roman"/>
      <w:szCs w:val="24"/>
      <w:lang w:eastAsia="es-MX"/>
    </w:rPr>
  </w:style>
  <w:style w:type="character" w:customStyle="1" w:styleId="hwtze">
    <w:name w:val="hwtze"/>
    <w:basedOn w:val="DefaultParagraphFont"/>
    <w:rsid w:val="005B6FB7"/>
  </w:style>
  <w:style w:type="character" w:customStyle="1" w:styleId="rynqvb">
    <w:name w:val="rynqvb"/>
    <w:basedOn w:val="DefaultParagraphFont"/>
    <w:rsid w:val="005B6FB7"/>
  </w:style>
  <w:style w:type="character" w:styleId="FollowedHyperlink">
    <w:name w:val="FollowedHyperlink"/>
    <w:basedOn w:val="DefaultParagraphFont"/>
    <w:uiPriority w:val="99"/>
    <w:semiHidden/>
    <w:unhideWhenUsed/>
    <w:rsid w:val="005B6FB7"/>
    <w:rPr>
      <w:color w:val="954F72" w:themeColor="followedHyperlink"/>
      <w:u w:val="single"/>
    </w:rPr>
  </w:style>
  <w:style w:type="paragraph" w:customStyle="1" w:styleId="Bibliography1">
    <w:name w:val="Bibliography1"/>
    <w:basedOn w:val="Normal"/>
    <w:rsid w:val="00C94F47"/>
    <w:pPr>
      <w:tabs>
        <w:tab w:val="left" w:pos="380"/>
      </w:tabs>
      <w:spacing w:after="0" w:line="240" w:lineRule="auto"/>
      <w:ind w:left="384" w:hanging="384"/>
    </w:pPr>
    <w:rPr>
      <w:rFonts w:ascii="Arial" w:hAnsi="Arial"/>
      <w:sz w:val="22"/>
      <w:lang w:val="en-US"/>
    </w:rPr>
  </w:style>
  <w:style w:type="paragraph" w:styleId="NoSpacing">
    <w:name w:val="No Spacing"/>
    <w:uiPriority w:val="1"/>
    <w:qFormat/>
    <w:rsid w:val="00D13BFC"/>
    <w:pPr>
      <w:spacing w:after="0" w:line="240" w:lineRule="auto"/>
      <w:jc w:val="both"/>
    </w:pPr>
    <w:rPr>
      <w:rFonts w:ascii="Times New Roman" w:hAnsi="Times New Roman"/>
      <w:sz w:val="24"/>
    </w:rPr>
  </w:style>
  <w:style w:type="character" w:customStyle="1" w:styleId="author-name">
    <w:name w:val="author-name"/>
    <w:basedOn w:val="DefaultParagraphFont"/>
    <w:rsid w:val="00293085"/>
  </w:style>
  <w:style w:type="character" w:styleId="SubtleEmphasis">
    <w:name w:val="Subtle Emphasis"/>
    <w:basedOn w:val="DefaultParagraphFont"/>
    <w:uiPriority w:val="19"/>
    <w:qFormat/>
    <w:rsid w:val="00CA23FB"/>
    <w:rPr>
      <w:i/>
      <w:iCs/>
      <w:color w:val="404040" w:themeColor="text1" w:themeTint="BF"/>
    </w:rPr>
  </w:style>
  <w:style w:type="paragraph" w:customStyle="1" w:styleId="Sub-Subtitle">
    <w:name w:val="Sub-Subtitle"/>
    <w:basedOn w:val="Subtitle"/>
    <w:link w:val="Sub-SubtitleChar"/>
    <w:qFormat/>
    <w:rsid w:val="002C07F3"/>
    <w:pPr>
      <w:numPr>
        <w:numId w:val="41"/>
      </w:numPr>
    </w:pPr>
  </w:style>
  <w:style w:type="character" w:customStyle="1" w:styleId="Sub-SubtitleChar">
    <w:name w:val="Sub-Subtitle Char"/>
    <w:basedOn w:val="SubtitleChar"/>
    <w:link w:val="Sub-Subtitle"/>
    <w:rsid w:val="00CA23FB"/>
    <w:rPr>
      <w:rFonts w:ascii="Times New Roman" w:eastAsiaTheme="minorEastAsia" w:hAnsi="Times New Roman" w:cstheme="majorBidi"/>
      <w:b/>
      <w:spacing w:val="15"/>
      <w:sz w:val="28"/>
      <w:szCs w:val="26"/>
    </w:rPr>
  </w:style>
  <w:style w:type="character" w:customStyle="1" w:styleId="ls7">
    <w:name w:val="ls7"/>
    <w:basedOn w:val="DefaultParagraphFont"/>
    <w:rsid w:val="00F234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7334">
      <w:bodyDiv w:val="1"/>
      <w:marLeft w:val="0"/>
      <w:marRight w:val="0"/>
      <w:marTop w:val="0"/>
      <w:marBottom w:val="0"/>
      <w:divBdr>
        <w:top w:val="none" w:sz="0" w:space="0" w:color="auto"/>
        <w:left w:val="none" w:sz="0" w:space="0" w:color="auto"/>
        <w:bottom w:val="none" w:sz="0" w:space="0" w:color="auto"/>
        <w:right w:val="none" w:sz="0" w:space="0" w:color="auto"/>
      </w:divBdr>
    </w:div>
    <w:div w:id="74477719">
      <w:bodyDiv w:val="1"/>
      <w:marLeft w:val="0"/>
      <w:marRight w:val="0"/>
      <w:marTop w:val="0"/>
      <w:marBottom w:val="0"/>
      <w:divBdr>
        <w:top w:val="none" w:sz="0" w:space="0" w:color="auto"/>
        <w:left w:val="none" w:sz="0" w:space="0" w:color="auto"/>
        <w:bottom w:val="none" w:sz="0" w:space="0" w:color="auto"/>
        <w:right w:val="none" w:sz="0" w:space="0" w:color="auto"/>
      </w:divBdr>
    </w:div>
    <w:div w:id="129591014">
      <w:bodyDiv w:val="1"/>
      <w:marLeft w:val="0"/>
      <w:marRight w:val="0"/>
      <w:marTop w:val="0"/>
      <w:marBottom w:val="0"/>
      <w:divBdr>
        <w:top w:val="none" w:sz="0" w:space="0" w:color="auto"/>
        <w:left w:val="none" w:sz="0" w:space="0" w:color="auto"/>
        <w:bottom w:val="none" w:sz="0" w:space="0" w:color="auto"/>
        <w:right w:val="none" w:sz="0" w:space="0" w:color="auto"/>
      </w:divBdr>
    </w:div>
    <w:div w:id="147939644">
      <w:bodyDiv w:val="1"/>
      <w:marLeft w:val="0"/>
      <w:marRight w:val="0"/>
      <w:marTop w:val="0"/>
      <w:marBottom w:val="0"/>
      <w:divBdr>
        <w:top w:val="none" w:sz="0" w:space="0" w:color="auto"/>
        <w:left w:val="none" w:sz="0" w:space="0" w:color="auto"/>
        <w:bottom w:val="none" w:sz="0" w:space="0" w:color="auto"/>
        <w:right w:val="none" w:sz="0" w:space="0" w:color="auto"/>
      </w:divBdr>
    </w:div>
    <w:div w:id="194389303">
      <w:bodyDiv w:val="1"/>
      <w:marLeft w:val="0"/>
      <w:marRight w:val="0"/>
      <w:marTop w:val="0"/>
      <w:marBottom w:val="0"/>
      <w:divBdr>
        <w:top w:val="none" w:sz="0" w:space="0" w:color="auto"/>
        <w:left w:val="none" w:sz="0" w:space="0" w:color="auto"/>
        <w:bottom w:val="none" w:sz="0" w:space="0" w:color="auto"/>
        <w:right w:val="none" w:sz="0" w:space="0" w:color="auto"/>
      </w:divBdr>
    </w:div>
    <w:div w:id="338697308">
      <w:bodyDiv w:val="1"/>
      <w:marLeft w:val="0"/>
      <w:marRight w:val="0"/>
      <w:marTop w:val="0"/>
      <w:marBottom w:val="0"/>
      <w:divBdr>
        <w:top w:val="none" w:sz="0" w:space="0" w:color="auto"/>
        <w:left w:val="none" w:sz="0" w:space="0" w:color="auto"/>
        <w:bottom w:val="none" w:sz="0" w:space="0" w:color="auto"/>
        <w:right w:val="none" w:sz="0" w:space="0" w:color="auto"/>
      </w:divBdr>
    </w:div>
    <w:div w:id="354579743">
      <w:bodyDiv w:val="1"/>
      <w:marLeft w:val="0"/>
      <w:marRight w:val="0"/>
      <w:marTop w:val="0"/>
      <w:marBottom w:val="0"/>
      <w:divBdr>
        <w:top w:val="none" w:sz="0" w:space="0" w:color="auto"/>
        <w:left w:val="none" w:sz="0" w:space="0" w:color="auto"/>
        <w:bottom w:val="none" w:sz="0" w:space="0" w:color="auto"/>
        <w:right w:val="none" w:sz="0" w:space="0" w:color="auto"/>
      </w:divBdr>
    </w:div>
    <w:div w:id="396246104">
      <w:bodyDiv w:val="1"/>
      <w:marLeft w:val="0"/>
      <w:marRight w:val="0"/>
      <w:marTop w:val="0"/>
      <w:marBottom w:val="0"/>
      <w:divBdr>
        <w:top w:val="none" w:sz="0" w:space="0" w:color="auto"/>
        <w:left w:val="none" w:sz="0" w:space="0" w:color="auto"/>
        <w:bottom w:val="none" w:sz="0" w:space="0" w:color="auto"/>
        <w:right w:val="none" w:sz="0" w:space="0" w:color="auto"/>
      </w:divBdr>
    </w:div>
    <w:div w:id="419378603">
      <w:bodyDiv w:val="1"/>
      <w:marLeft w:val="0"/>
      <w:marRight w:val="0"/>
      <w:marTop w:val="0"/>
      <w:marBottom w:val="0"/>
      <w:divBdr>
        <w:top w:val="none" w:sz="0" w:space="0" w:color="auto"/>
        <w:left w:val="none" w:sz="0" w:space="0" w:color="auto"/>
        <w:bottom w:val="none" w:sz="0" w:space="0" w:color="auto"/>
        <w:right w:val="none" w:sz="0" w:space="0" w:color="auto"/>
      </w:divBdr>
    </w:div>
    <w:div w:id="425538401">
      <w:bodyDiv w:val="1"/>
      <w:marLeft w:val="0"/>
      <w:marRight w:val="0"/>
      <w:marTop w:val="0"/>
      <w:marBottom w:val="0"/>
      <w:divBdr>
        <w:top w:val="none" w:sz="0" w:space="0" w:color="auto"/>
        <w:left w:val="none" w:sz="0" w:space="0" w:color="auto"/>
        <w:bottom w:val="none" w:sz="0" w:space="0" w:color="auto"/>
        <w:right w:val="none" w:sz="0" w:space="0" w:color="auto"/>
      </w:divBdr>
    </w:div>
    <w:div w:id="437606349">
      <w:bodyDiv w:val="1"/>
      <w:marLeft w:val="0"/>
      <w:marRight w:val="0"/>
      <w:marTop w:val="0"/>
      <w:marBottom w:val="0"/>
      <w:divBdr>
        <w:top w:val="none" w:sz="0" w:space="0" w:color="auto"/>
        <w:left w:val="none" w:sz="0" w:space="0" w:color="auto"/>
        <w:bottom w:val="none" w:sz="0" w:space="0" w:color="auto"/>
        <w:right w:val="none" w:sz="0" w:space="0" w:color="auto"/>
      </w:divBdr>
    </w:div>
    <w:div w:id="536503756">
      <w:bodyDiv w:val="1"/>
      <w:marLeft w:val="0"/>
      <w:marRight w:val="0"/>
      <w:marTop w:val="0"/>
      <w:marBottom w:val="0"/>
      <w:divBdr>
        <w:top w:val="none" w:sz="0" w:space="0" w:color="auto"/>
        <w:left w:val="none" w:sz="0" w:space="0" w:color="auto"/>
        <w:bottom w:val="none" w:sz="0" w:space="0" w:color="auto"/>
        <w:right w:val="none" w:sz="0" w:space="0" w:color="auto"/>
      </w:divBdr>
      <w:divsChild>
        <w:div w:id="850492772">
          <w:marLeft w:val="0"/>
          <w:marRight w:val="0"/>
          <w:marTop w:val="0"/>
          <w:marBottom w:val="0"/>
          <w:divBdr>
            <w:top w:val="none" w:sz="0" w:space="0" w:color="auto"/>
            <w:left w:val="none" w:sz="0" w:space="0" w:color="auto"/>
            <w:bottom w:val="none" w:sz="0" w:space="0" w:color="auto"/>
            <w:right w:val="none" w:sz="0" w:space="0" w:color="auto"/>
          </w:divBdr>
          <w:divsChild>
            <w:div w:id="1620330939">
              <w:marLeft w:val="0"/>
              <w:marRight w:val="0"/>
              <w:marTop w:val="0"/>
              <w:marBottom w:val="0"/>
              <w:divBdr>
                <w:top w:val="none" w:sz="0" w:space="0" w:color="auto"/>
                <w:left w:val="none" w:sz="0" w:space="0" w:color="auto"/>
                <w:bottom w:val="none" w:sz="0" w:space="0" w:color="auto"/>
                <w:right w:val="none" w:sz="0" w:space="0" w:color="auto"/>
              </w:divBdr>
              <w:divsChild>
                <w:div w:id="175420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2833361">
      <w:bodyDiv w:val="1"/>
      <w:marLeft w:val="0"/>
      <w:marRight w:val="0"/>
      <w:marTop w:val="0"/>
      <w:marBottom w:val="0"/>
      <w:divBdr>
        <w:top w:val="none" w:sz="0" w:space="0" w:color="auto"/>
        <w:left w:val="none" w:sz="0" w:space="0" w:color="auto"/>
        <w:bottom w:val="none" w:sz="0" w:space="0" w:color="auto"/>
        <w:right w:val="none" w:sz="0" w:space="0" w:color="auto"/>
      </w:divBdr>
    </w:div>
    <w:div w:id="591279049">
      <w:bodyDiv w:val="1"/>
      <w:marLeft w:val="0"/>
      <w:marRight w:val="0"/>
      <w:marTop w:val="0"/>
      <w:marBottom w:val="0"/>
      <w:divBdr>
        <w:top w:val="none" w:sz="0" w:space="0" w:color="auto"/>
        <w:left w:val="none" w:sz="0" w:space="0" w:color="auto"/>
        <w:bottom w:val="none" w:sz="0" w:space="0" w:color="auto"/>
        <w:right w:val="none" w:sz="0" w:space="0" w:color="auto"/>
      </w:divBdr>
    </w:div>
    <w:div w:id="631445924">
      <w:bodyDiv w:val="1"/>
      <w:marLeft w:val="0"/>
      <w:marRight w:val="0"/>
      <w:marTop w:val="0"/>
      <w:marBottom w:val="0"/>
      <w:divBdr>
        <w:top w:val="none" w:sz="0" w:space="0" w:color="auto"/>
        <w:left w:val="none" w:sz="0" w:space="0" w:color="auto"/>
        <w:bottom w:val="none" w:sz="0" w:space="0" w:color="auto"/>
        <w:right w:val="none" w:sz="0" w:space="0" w:color="auto"/>
      </w:divBdr>
      <w:divsChild>
        <w:div w:id="719213551">
          <w:marLeft w:val="0"/>
          <w:marRight w:val="0"/>
          <w:marTop w:val="0"/>
          <w:marBottom w:val="0"/>
          <w:divBdr>
            <w:top w:val="none" w:sz="0" w:space="0" w:color="auto"/>
            <w:left w:val="none" w:sz="0" w:space="0" w:color="auto"/>
            <w:bottom w:val="none" w:sz="0" w:space="0" w:color="auto"/>
            <w:right w:val="none" w:sz="0" w:space="0" w:color="auto"/>
          </w:divBdr>
          <w:divsChild>
            <w:div w:id="356852496">
              <w:marLeft w:val="0"/>
              <w:marRight w:val="0"/>
              <w:marTop w:val="0"/>
              <w:marBottom w:val="0"/>
              <w:divBdr>
                <w:top w:val="none" w:sz="0" w:space="0" w:color="auto"/>
                <w:left w:val="none" w:sz="0" w:space="0" w:color="auto"/>
                <w:bottom w:val="none" w:sz="0" w:space="0" w:color="auto"/>
                <w:right w:val="none" w:sz="0" w:space="0" w:color="auto"/>
              </w:divBdr>
              <w:divsChild>
                <w:div w:id="191635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414167">
      <w:bodyDiv w:val="1"/>
      <w:marLeft w:val="0"/>
      <w:marRight w:val="0"/>
      <w:marTop w:val="0"/>
      <w:marBottom w:val="0"/>
      <w:divBdr>
        <w:top w:val="none" w:sz="0" w:space="0" w:color="auto"/>
        <w:left w:val="none" w:sz="0" w:space="0" w:color="auto"/>
        <w:bottom w:val="none" w:sz="0" w:space="0" w:color="auto"/>
        <w:right w:val="none" w:sz="0" w:space="0" w:color="auto"/>
      </w:divBdr>
    </w:div>
    <w:div w:id="740904607">
      <w:bodyDiv w:val="1"/>
      <w:marLeft w:val="0"/>
      <w:marRight w:val="0"/>
      <w:marTop w:val="0"/>
      <w:marBottom w:val="0"/>
      <w:divBdr>
        <w:top w:val="none" w:sz="0" w:space="0" w:color="auto"/>
        <w:left w:val="none" w:sz="0" w:space="0" w:color="auto"/>
        <w:bottom w:val="none" w:sz="0" w:space="0" w:color="auto"/>
        <w:right w:val="none" w:sz="0" w:space="0" w:color="auto"/>
      </w:divBdr>
    </w:div>
    <w:div w:id="768114535">
      <w:bodyDiv w:val="1"/>
      <w:marLeft w:val="0"/>
      <w:marRight w:val="0"/>
      <w:marTop w:val="0"/>
      <w:marBottom w:val="0"/>
      <w:divBdr>
        <w:top w:val="none" w:sz="0" w:space="0" w:color="auto"/>
        <w:left w:val="none" w:sz="0" w:space="0" w:color="auto"/>
        <w:bottom w:val="none" w:sz="0" w:space="0" w:color="auto"/>
        <w:right w:val="none" w:sz="0" w:space="0" w:color="auto"/>
      </w:divBdr>
    </w:div>
    <w:div w:id="812211462">
      <w:bodyDiv w:val="1"/>
      <w:marLeft w:val="0"/>
      <w:marRight w:val="0"/>
      <w:marTop w:val="0"/>
      <w:marBottom w:val="0"/>
      <w:divBdr>
        <w:top w:val="none" w:sz="0" w:space="0" w:color="auto"/>
        <w:left w:val="none" w:sz="0" w:space="0" w:color="auto"/>
        <w:bottom w:val="none" w:sz="0" w:space="0" w:color="auto"/>
        <w:right w:val="none" w:sz="0" w:space="0" w:color="auto"/>
      </w:divBdr>
    </w:div>
    <w:div w:id="820464746">
      <w:bodyDiv w:val="1"/>
      <w:marLeft w:val="0"/>
      <w:marRight w:val="0"/>
      <w:marTop w:val="0"/>
      <w:marBottom w:val="0"/>
      <w:divBdr>
        <w:top w:val="none" w:sz="0" w:space="0" w:color="auto"/>
        <w:left w:val="none" w:sz="0" w:space="0" w:color="auto"/>
        <w:bottom w:val="none" w:sz="0" w:space="0" w:color="auto"/>
        <w:right w:val="none" w:sz="0" w:space="0" w:color="auto"/>
      </w:divBdr>
    </w:div>
    <w:div w:id="827474883">
      <w:bodyDiv w:val="1"/>
      <w:marLeft w:val="0"/>
      <w:marRight w:val="0"/>
      <w:marTop w:val="0"/>
      <w:marBottom w:val="0"/>
      <w:divBdr>
        <w:top w:val="none" w:sz="0" w:space="0" w:color="auto"/>
        <w:left w:val="none" w:sz="0" w:space="0" w:color="auto"/>
        <w:bottom w:val="none" w:sz="0" w:space="0" w:color="auto"/>
        <w:right w:val="none" w:sz="0" w:space="0" w:color="auto"/>
      </w:divBdr>
    </w:div>
    <w:div w:id="837118105">
      <w:bodyDiv w:val="1"/>
      <w:marLeft w:val="0"/>
      <w:marRight w:val="0"/>
      <w:marTop w:val="0"/>
      <w:marBottom w:val="0"/>
      <w:divBdr>
        <w:top w:val="none" w:sz="0" w:space="0" w:color="auto"/>
        <w:left w:val="none" w:sz="0" w:space="0" w:color="auto"/>
        <w:bottom w:val="none" w:sz="0" w:space="0" w:color="auto"/>
        <w:right w:val="none" w:sz="0" w:space="0" w:color="auto"/>
      </w:divBdr>
    </w:div>
    <w:div w:id="840200279">
      <w:bodyDiv w:val="1"/>
      <w:marLeft w:val="0"/>
      <w:marRight w:val="0"/>
      <w:marTop w:val="0"/>
      <w:marBottom w:val="0"/>
      <w:divBdr>
        <w:top w:val="none" w:sz="0" w:space="0" w:color="auto"/>
        <w:left w:val="none" w:sz="0" w:space="0" w:color="auto"/>
        <w:bottom w:val="none" w:sz="0" w:space="0" w:color="auto"/>
        <w:right w:val="none" w:sz="0" w:space="0" w:color="auto"/>
      </w:divBdr>
    </w:div>
    <w:div w:id="879053408">
      <w:bodyDiv w:val="1"/>
      <w:marLeft w:val="0"/>
      <w:marRight w:val="0"/>
      <w:marTop w:val="0"/>
      <w:marBottom w:val="0"/>
      <w:divBdr>
        <w:top w:val="none" w:sz="0" w:space="0" w:color="auto"/>
        <w:left w:val="none" w:sz="0" w:space="0" w:color="auto"/>
        <w:bottom w:val="none" w:sz="0" w:space="0" w:color="auto"/>
        <w:right w:val="none" w:sz="0" w:space="0" w:color="auto"/>
      </w:divBdr>
    </w:div>
    <w:div w:id="879125843">
      <w:bodyDiv w:val="1"/>
      <w:marLeft w:val="0"/>
      <w:marRight w:val="0"/>
      <w:marTop w:val="0"/>
      <w:marBottom w:val="0"/>
      <w:divBdr>
        <w:top w:val="none" w:sz="0" w:space="0" w:color="auto"/>
        <w:left w:val="none" w:sz="0" w:space="0" w:color="auto"/>
        <w:bottom w:val="none" w:sz="0" w:space="0" w:color="auto"/>
        <w:right w:val="none" w:sz="0" w:space="0" w:color="auto"/>
      </w:divBdr>
    </w:div>
    <w:div w:id="888609043">
      <w:bodyDiv w:val="1"/>
      <w:marLeft w:val="0"/>
      <w:marRight w:val="0"/>
      <w:marTop w:val="0"/>
      <w:marBottom w:val="0"/>
      <w:divBdr>
        <w:top w:val="none" w:sz="0" w:space="0" w:color="auto"/>
        <w:left w:val="none" w:sz="0" w:space="0" w:color="auto"/>
        <w:bottom w:val="none" w:sz="0" w:space="0" w:color="auto"/>
        <w:right w:val="none" w:sz="0" w:space="0" w:color="auto"/>
      </w:divBdr>
    </w:div>
    <w:div w:id="893006761">
      <w:bodyDiv w:val="1"/>
      <w:marLeft w:val="0"/>
      <w:marRight w:val="0"/>
      <w:marTop w:val="0"/>
      <w:marBottom w:val="0"/>
      <w:divBdr>
        <w:top w:val="none" w:sz="0" w:space="0" w:color="auto"/>
        <w:left w:val="none" w:sz="0" w:space="0" w:color="auto"/>
        <w:bottom w:val="none" w:sz="0" w:space="0" w:color="auto"/>
        <w:right w:val="none" w:sz="0" w:space="0" w:color="auto"/>
      </w:divBdr>
    </w:div>
    <w:div w:id="976492095">
      <w:bodyDiv w:val="1"/>
      <w:marLeft w:val="0"/>
      <w:marRight w:val="0"/>
      <w:marTop w:val="0"/>
      <w:marBottom w:val="0"/>
      <w:divBdr>
        <w:top w:val="none" w:sz="0" w:space="0" w:color="auto"/>
        <w:left w:val="none" w:sz="0" w:space="0" w:color="auto"/>
        <w:bottom w:val="none" w:sz="0" w:space="0" w:color="auto"/>
        <w:right w:val="none" w:sz="0" w:space="0" w:color="auto"/>
      </w:divBdr>
    </w:div>
    <w:div w:id="986397858">
      <w:bodyDiv w:val="1"/>
      <w:marLeft w:val="0"/>
      <w:marRight w:val="0"/>
      <w:marTop w:val="0"/>
      <w:marBottom w:val="0"/>
      <w:divBdr>
        <w:top w:val="none" w:sz="0" w:space="0" w:color="auto"/>
        <w:left w:val="none" w:sz="0" w:space="0" w:color="auto"/>
        <w:bottom w:val="none" w:sz="0" w:space="0" w:color="auto"/>
        <w:right w:val="none" w:sz="0" w:space="0" w:color="auto"/>
      </w:divBdr>
      <w:divsChild>
        <w:div w:id="91779735">
          <w:marLeft w:val="0"/>
          <w:marRight w:val="0"/>
          <w:marTop w:val="0"/>
          <w:marBottom w:val="0"/>
          <w:divBdr>
            <w:top w:val="none" w:sz="0" w:space="0" w:color="auto"/>
            <w:left w:val="none" w:sz="0" w:space="0" w:color="auto"/>
            <w:bottom w:val="none" w:sz="0" w:space="0" w:color="auto"/>
            <w:right w:val="none" w:sz="0" w:space="0" w:color="auto"/>
          </w:divBdr>
          <w:divsChild>
            <w:div w:id="1575705503">
              <w:marLeft w:val="0"/>
              <w:marRight w:val="0"/>
              <w:marTop w:val="0"/>
              <w:marBottom w:val="0"/>
              <w:divBdr>
                <w:top w:val="none" w:sz="0" w:space="0" w:color="auto"/>
                <w:left w:val="none" w:sz="0" w:space="0" w:color="auto"/>
                <w:bottom w:val="none" w:sz="0" w:space="0" w:color="auto"/>
                <w:right w:val="none" w:sz="0" w:space="0" w:color="auto"/>
              </w:divBdr>
              <w:divsChild>
                <w:div w:id="596332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283333">
      <w:bodyDiv w:val="1"/>
      <w:marLeft w:val="0"/>
      <w:marRight w:val="0"/>
      <w:marTop w:val="0"/>
      <w:marBottom w:val="0"/>
      <w:divBdr>
        <w:top w:val="none" w:sz="0" w:space="0" w:color="auto"/>
        <w:left w:val="none" w:sz="0" w:space="0" w:color="auto"/>
        <w:bottom w:val="none" w:sz="0" w:space="0" w:color="auto"/>
        <w:right w:val="none" w:sz="0" w:space="0" w:color="auto"/>
      </w:divBdr>
    </w:div>
    <w:div w:id="1129319747">
      <w:bodyDiv w:val="1"/>
      <w:marLeft w:val="0"/>
      <w:marRight w:val="0"/>
      <w:marTop w:val="0"/>
      <w:marBottom w:val="0"/>
      <w:divBdr>
        <w:top w:val="none" w:sz="0" w:space="0" w:color="auto"/>
        <w:left w:val="none" w:sz="0" w:space="0" w:color="auto"/>
        <w:bottom w:val="none" w:sz="0" w:space="0" w:color="auto"/>
        <w:right w:val="none" w:sz="0" w:space="0" w:color="auto"/>
      </w:divBdr>
    </w:div>
    <w:div w:id="1158035663">
      <w:bodyDiv w:val="1"/>
      <w:marLeft w:val="0"/>
      <w:marRight w:val="0"/>
      <w:marTop w:val="0"/>
      <w:marBottom w:val="0"/>
      <w:divBdr>
        <w:top w:val="none" w:sz="0" w:space="0" w:color="auto"/>
        <w:left w:val="none" w:sz="0" w:space="0" w:color="auto"/>
        <w:bottom w:val="none" w:sz="0" w:space="0" w:color="auto"/>
        <w:right w:val="none" w:sz="0" w:space="0" w:color="auto"/>
      </w:divBdr>
    </w:div>
    <w:div w:id="1201552621">
      <w:bodyDiv w:val="1"/>
      <w:marLeft w:val="0"/>
      <w:marRight w:val="0"/>
      <w:marTop w:val="0"/>
      <w:marBottom w:val="0"/>
      <w:divBdr>
        <w:top w:val="none" w:sz="0" w:space="0" w:color="auto"/>
        <w:left w:val="none" w:sz="0" w:space="0" w:color="auto"/>
        <w:bottom w:val="none" w:sz="0" w:space="0" w:color="auto"/>
        <w:right w:val="none" w:sz="0" w:space="0" w:color="auto"/>
      </w:divBdr>
    </w:div>
    <w:div w:id="1258908646">
      <w:bodyDiv w:val="1"/>
      <w:marLeft w:val="0"/>
      <w:marRight w:val="0"/>
      <w:marTop w:val="0"/>
      <w:marBottom w:val="0"/>
      <w:divBdr>
        <w:top w:val="none" w:sz="0" w:space="0" w:color="auto"/>
        <w:left w:val="none" w:sz="0" w:space="0" w:color="auto"/>
        <w:bottom w:val="none" w:sz="0" w:space="0" w:color="auto"/>
        <w:right w:val="none" w:sz="0" w:space="0" w:color="auto"/>
      </w:divBdr>
    </w:div>
    <w:div w:id="1260404089">
      <w:bodyDiv w:val="1"/>
      <w:marLeft w:val="0"/>
      <w:marRight w:val="0"/>
      <w:marTop w:val="0"/>
      <w:marBottom w:val="0"/>
      <w:divBdr>
        <w:top w:val="none" w:sz="0" w:space="0" w:color="auto"/>
        <w:left w:val="none" w:sz="0" w:space="0" w:color="auto"/>
        <w:bottom w:val="none" w:sz="0" w:space="0" w:color="auto"/>
        <w:right w:val="none" w:sz="0" w:space="0" w:color="auto"/>
      </w:divBdr>
    </w:div>
    <w:div w:id="1288779141">
      <w:bodyDiv w:val="1"/>
      <w:marLeft w:val="0"/>
      <w:marRight w:val="0"/>
      <w:marTop w:val="0"/>
      <w:marBottom w:val="0"/>
      <w:divBdr>
        <w:top w:val="none" w:sz="0" w:space="0" w:color="auto"/>
        <w:left w:val="none" w:sz="0" w:space="0" w:color="auto"/>
        <w:bottom w:val="none" w:sz="0" w:space="0" w:color="auto"/>
        <w:right w:val="none" w:sz="0" w:space="0" w:color="auto"/>
      </w:divBdr>
    </w:div>
    <w:div w:id="1297949677">
      <w:bodyDiv w:val="1"/>
      <w:marLeft w:val="0"/>
      <w:marRight w:val="0"/>
      <w:marTop w:val="0"/>
      <w:marBottom w:val="0"/>
      <w:divBdr>
        <w:top w:val="none" w:sz="0" w:space="0" w:color="auto"/>
        <w:left w:val="none" w:sz="0" w:space="0" w:color="auto"/>
        <w:bottom w:val="none" w:sz="0" w:space="0" w:color="auto"/>
        <w:right w:val="none" w:sz="0" w:space="0" w:color="auto"/>
      </w:divBdr>
    </w:div>
    <w:div w:id="1343166603">
      <w:bodyDiv w:val="1"/>
      <w:marLeft w:val="0"/>
      <w:marRight w:val="0"/>
      <w:marTop w:val="0"/>
      <w:marBottom w:val="0"/>
      <w:divBdr>
        <w:top w:val="none" w:sz="0" w:space="0" w:color="auto"/>
        <w:left w:val="none" w:sz="0" w:space="0" w:color="auto"/>
        <w:bottom w:val="none" w:sz="0" w:space="0" w:color="auto"/>
        <w:right w:val="none" w:sz="0" w:space="0" w:color="auto"/>
      </w:divBdr>
    </w:div>
    <w:div w:id="1358391311">
      <w:bodyDiv w:val="1"/>
      <w:marLeft w:val="0"/>
      <w:marRight w:val="0"/>
      <w:marTop w:val="0"/>
      <w:marBottom w:val="0"/>
      <w:divBdr>
        <w:top w:val="none" w:sz="0" w:space="0" w:color="auto"/>
        <w:left w:val="none" w:sz="0" w:space="0" w:color="auto"/>
        <w:bottom w:val="none" w:sz="0" w:space="0" w:color="auto"/>
        <w:right w:val="none" w:sz="0" w:space="0" w:color="auto"/>
      </w:divBdr>
    </w:div>
    <w:div w:id="1396704154">
      <w:bodyDiv w:val="1"/>
      <w:marLeft w:val="0"/>
      <w:marRight w:val="0"/>
      <w:marTop w:val="0"/>
      <w:marBottom w:val="0"/>
      <w:divBdr>
        <w:top w:val="none" w:sz="0" w:space="0" w:color="auto"/>
        <w:left w:val="none" w:sz="0" w:space="0" w:color="auto"/>
        <w:bottom w:val="none" w:sz="0" w:space="0" w:color="auto"/>
        <w:right w:val="none" w:sz="0" w:space="0" w:color="auto"/>
      </w:divBdr>
    </w:div>
    <w:div w:id="1428041406">
      <w:bodyDiv w:val="1"/>
      <w:marLeft w:val="0"/>
      <w:marRight w:val="0"/>
      <w:marTop w:val="0"/>
      <w:marBottom w:val="0"/>
      <w:divBdr>
        <w:top w:val="none" w:sz="0" w:space="0" w:color="auto"/>
        <w:left w:val="none" w:sz="0" w:space="0" w:color="auto"/>
        <w:bottom w:val="none" w:sz="0" w:space="0" w:color="auto"/>
        <w:right w:val="none" w:sz="0" w:space="0" w:color="auto"/>
      </w:divBdr>
      <w:divsChild>
        <w:div w:id="1634749351">
          <w:marLeft w:val="0"/>
          <w:marRight w:val="0"/>
          <w:marTop w:val="0"/>
          <w:marBottom w:val="0"/>
          <w:divBdr>
            <w:top w:val="none" w:sz="0" w:space="0" w:color="auto"/>
            <w:left w:val="none" w:sz="0" w:space="0" w:color="auto"/>
            <w:bottom w:val="none" w:sz="0" w:space="0" w:color="auto"/>
            <w:right w:val="none" w:sz="0" w:space="0" w:color="auto"/>
          </w:divBdr>
          <w:divsChild>
            <w:div w:id="1487278157">
              <w:marLeft w:val="0"/>
              <w:marRight w:val="0"/>
              <w:marTop w:val="0"/>
              <w:marBottom w:val="0"/>
              <w:divBdr>
                <w:top w:val="none" w:sz="0" w:space="0" w:color="auto"/>
                <w:left w:val="none" w:sz="0" w:space="0" w:color="auto"/>
                <w:bottom w:val="none" w:sz="0" w:space="0" w:color="auto"/>
                <w:right w:val="none" w:sz="0" w:space="0" w:color="auto"/>
              </w:divBdr>
              <w:divsChild>
                <w:div w:id="170413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9398644">
      <w:bodyDiv w:val="1"/>
      <w:marLeft w:val="0"/>
      <w:marRight w:val="0"/>
      <w:marTop w:val="0"/>
      <w:marBottom w:val="0"/>
      <w:divBdr>
        <w:top w:val="none" w:sz="0" w:space="0" w:color="auto"/>
        <w:left w:val="none" w:sz="0" w:space="0" w:color="auto"/>
        <w:bottom w:val="none" w:sz="0" w:space="0" w:color="auto"/>
        <w:right w:val="none" w:sz="0" w:space="0" w:color="auto"/>
      </w:divBdr>
    </w:div>
    <w:div w:id="1458254810">
      <w:bodyDiv w:val="1"/>
      <w:marLeft w:val="0"/>
      <w:marRight w:val="0"/>
      <w:marTop w:val="0"/>
      <w:marBottom w:val="0"/>
      <w:divBdr>
        <w:top w:val="none" w:sz="0" w:space="0" w:color="auto"/>
        <w:left w:val="none" w:sz="0" w:space="0" w:color="auto"/>
        <w:bottom w:val="none" w:sz="0" w:space="0" w:color="auto"/>
        <w:right w:val="none" w:sz="0" w:space="0" w:color="auto"/>
      </w:divBdr>
      <w:divsChild>
        <w:div w:id="2139031875">
          <w:marLeft w:val="0"/>
          <w:marRight w:val="0"/>
          <w:marTop w:val="0"/>
          <w:marBottom w:val="0"/>
          <w:divBdr>
            <w:top w:val="none" w:sz="0" w:space="0" w:color="auto"/>
            <w:left w:val="none" w:sz="0" w:space="0" w:color="auto"/>
            <w:bottom w:val="none" w:sz="0" w:space="0" w:color="auto"/>
            <w:right w:val="none" w:sz="0" w:space="0" w:color="auto"/>
          </w:divBdr>
          <w:divsChild>
            <w:div w:id="214700497">
              <w:marLeft w:val="0"/>
              <w:marRight w:val="0"/>
              <w:marTop w:val="0"/>
              <w:marBottom w:val="0"/>
              <w:divBdr>
                <w:top w:val="none" w:sz="0" w:space="0" w:color="auto"/>
                <w:left w:val="none" w:sz="0" w:space="0" w:color="auto"/>
                <w:bottom w:val="none" w:sz="0" w:space="0" w:color="auto"/>
                <w:right w:val="none" w:sz="0" w:space="0" w:color="auto"/>
              </w:divBdr>
              <w:divsChild>
                <w:div w:id="373113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4859382">
      <w:bodyDiv w:val="1"/>
      <w:marLeft w:val="0"/>
      <w:marRight w:val="0"/>
      <w:marTop w:val="0"/>
      <w:marBottom w:val="0"/>
      <w:divBdr>
        <w:top w:val="none" w:sz="0" w:space="0" w:color="auto"/>
        <w:left w:val="none" w:sz="0" w:space="0" w:color="auto"/>
        <w:bottom w:val="none" w:sz="0" w:space="0" w:color="auto"/>
        <w:right w:val="none" w:sz="0" w:space="0" w:color="auto"/>
      </w:divBdr>
    </w:div>
    <w:div w:id="1587416937">
      <w:bodyDiv w:val="1"/>
      <w:marLeft w:val="0"/>
      <w:marRight w:val="0"/>
      <w:marTop w:val="0"/>
      <w:marBottom w:val="0"/>
      <w:divBdr>
        <w:top w:val="none" w:sz="0" w:space="0" w:color="auto"/>
        <w:left w:val="none" w:sz="0" w:space="0" w:color="auto"/>
        <w:bottom w:val="none" w:sz="0" w:space="0" w:color="auto"/>
        <w:right w:val="none" w:sz="0" w:space="0" w:color="auto"/>
      </w:divBdr>
    </w:div>
    <w:div w:id="1590503567">
      <w:bodyDiv w:val="1"/>
      <w:marLeft w:val="0"/>
      <w:marRight w:val="0"/>
      <w:marTop w:val="0"/>
      <w:marBottom w:val="0"/>
      <w:divBdr>
        <w:top w:val="none" w:sz="0" w:space="0" w:color="auto"/>
        <w:left w:val="none" w:sz="0" w:space="0" w:color="auto"/>
        <w:bottom w:val="none" w:sz="0" w:space="0" w:color="auto"/>
        <w:right w:val="none" w:sz="0" w:space="0" w:color="auto"/>
      </w:divBdr>
      <w:divsChild>
        <w:div w:id="421680900">
          <w:marLeft w:val="0"/>
          <w:marRight w:val="0"/>
          <w:marTop w:val="0"/>
          <w:marBottom w:val="0"/>
          <w:divBdr>
            <w:top w:val="none" w:sz="0" w:space="0" w:color="auto"/>
            <w:left w:val="none" w:sz="0" w:space="0" w:color="auto"/>
            <w:bottom w:val="none" w:sz="0" w:space="0" w:color="auto"/>
            <w:right w:val="none" w:sz="0" w:space="0" w:color="auto"/>
          </w:divBdr>
          <w:divsChild>
            <w:div w:id="1588297307">
              <w:marLeft w:val="0"/>
              <w:marRight w:val="0"/>
              <w:marTop w:val="0"/>
              <w:marBottom w:val="0"/>
              <w:divBdr>
                <w:top w:val="none" w:sz="0" w:space="0" w:color="auto"/>
                <w:left w:val="none" w:sz="0" w:space="0" w:color="auto"/>
                <w:bottom w:val="none" w:sz="0" w:space="0" w:color="auto"/>
                <w:right w:val="none" w:sz="0" w:space="0" w:color="auto"/>
              </w:divBdr>
              <w:divsChild>
                <w:div w:id="127142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374135">
      <w:bodyDiv w:val="1"/>
      <w:marLeft w:val="0"/>
      <w:marRight w:val="0"/>
      <w:marTop w:val="0"/>
      <w:marBottom w:val="0"/>
      <w:divBdr>
        <w:top w:val="none" w:sz="0" w:space="0" w:color="auto"/>
        <w:left w:val="none" w:sz="0" w:space="0" w:color="auto"/>
        <w:bottom w:val="none" w:sz="0" w:space="0" w:color="auto"/>
        <w:right w:val="none" w:sz="0" w:space="0" w:color="auto"/>
      </w:divBdr>
    </w:div>
    <w:div w:id="1627856542">
      <w:bodyDiv w:val="1"/>
      <w:marLeft w:val="0"/>
      <w:marRight w:val="0"/>
      <w:marTop w:val="0"/>
      <w:marBottom w:val="0"/>
      <w:divBdr>
        <w:top w:val="none" w:sz="0" w:space="0" w:color="auto"/>
        <w:left w:val="none" w:sz="0" w:space="0" w:color="auto"/>
        <w:bottom w:val="none" w:sz="0" w:space="0" w:color="auto"/>
        <w:right w:val="none" w:sz="0" w:space="0" w:color="auto"/>
      </w:divBdr>
    </w:div>
    <w:div w:id="1631475851">
      <w:bodyDiv w:val="1"/>
      <w:marLeft w:val="0"/>
      <w:marRight w:val="0"/>
      <w:marTop w:val="0"/>
      <w:marBottom w:val="0"/>
      <w:divBdr>
        <w:top w:val="none" w:sz="0" w:space="0" w:color="auto"/>
        <w:left w:val="none" w:sz="0" w:space="0" w:color="auto"/>
        <w:bottom w:val="none" w:sz="0" w:space="0" w:color="auto"/>
        <w:right w:val="none" w:sz="0" w:space="0" w:color="auto"/>
      </w:divBdr>
    </w:div>
    <w:div w:id="1661150007">
      <w:bodyDiv w:val="1"/>
      <w:marLeft w:val="0"/>
      <w:marRight w:val="0"/>
      <w:marTop w:val="0"/>
      <w:marBottom w:val="0"/>
      <w:divBdr>
        <w:top w:val="none" w:sz="0" w:space="0" w:color="auto"/>
        <w:left w:val="none" w:sz="0" w:space="0" w:color="auto"/>
        <w:bottom w:val="none" w:sz="0" w:space="0" w:color="auto"/>
        <w:right w:val="none" w:sz="0" w:space="0" w:color="auto"/>
      </w:divBdr>
      <w:divsChild>
        <w:div w:id="1333144622">
          <w:marLeft w:val="0"/>
          <w:marRight w:val="0"/>
          <w:marTop w:val="0"/>
          <w:marBottom w:val="0"/>
          <w:divBdr>
            <w:top w:val="none" w:sz="0" w:space="0" w:color="auto"/>
            <w:left w:val="none" w:sz="0" w:space="0" w:color="auto"/>
            <w:bottom w:val="none" w:sz="0" w:space="0" w:color="auto"/>
            <w:right w:val="none" w:sz="0" w:space="0" w:color="auto"/>
          </w:divBdr>
          <w:divsChild>
            <w:div w:id="678389632">
              <w:marLeft w:val="0"/>
              <w:marRight w:val="0"/>
              <w:marTop w:val="0"/>
              <w:marBottom w:val="0"/>
              <w:divBdr>
                <w:top w:val="none" w:sz="0" w:space="0" w:color="auto"/>
                <w:left w:val="none" w:sz="0" w:space="0" w:color="auto"/>
                <w:bottom w:val="none" w:sz="0" w:space="0" w:color="auto"/>
                <w:right w:val="none" w:sz="0" w:space="0" w:color="auto"/>
              </w:divBdr>
              <w:divsChild>
                <w:div w:id="2041124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1230965">
      <w:bodyDiv w:val="1"/>
      <w:marLeft w:val="0"/>
      <w:marRight w:val="0"/>
      <w:marTop w:val="0"/>
      <w:marBottom w:val="0"/>
      <w:divBdr>
        <w:top w:val="none" w:sz="0" w:space="0" w:color="auto"/>
        <w:left w:val="none" w:sz="0" w:space="0" w:color="auto"/>
        <w:bottom w:val="none" w:sz="0" w:space="0" w:color="auto"/>
        <w:right w:val="none" w:sz="0" w:space="0" w:color="auto"/>
      </w:divBdr>
    </w:div>
    <w:div w:id="1701316919">
      <w:bodyDiv w:val="1"/>
      <w:marLeft w:val="0"/>
      <w:marRight w:val="0"/>
      <w:marTop w:val="0"/>
      <w:marBottom w:val="0"/>
      <w:divBdr>
        <w:top w:val="none" w:sz="0" w:space="0" w:color="auto"/>
        <w:left w:val="none" w:sz="0" w:space="0" w:color="auto"/>
        <w:bottom w:val="none" w:sz="0" w:space="0" w:color="auto"/>
        <w:right w:val="none" w:sz="0" w:space="0" w:color="auto"/>
      </w:divBdr>
    </w:div>
    <w:div w:id="1738820029">
      <w:bodyDiv w:val="1"/>
      <w:marLeft w:val="0"/>
      <w:marRight w:val="0"/>
      <w:marTop w:val="0"/>
      <w:marBottom w:val="0"/>
      <w:divBdr>
        <w:top w:val="none" w:sz="0" w:space="0" w:color="auto"/>
        <w:left w:val="none" w:sz="0" w:space="0" w:color="auto"/>
        <w:bottom w:val="none" w:sz="0" w:space="0" w:color="auto"/>
        <w:right w:val="none" w:sz="0" w:space="0" w:color="auto"/>
      </w:divBdr>
    </w:div>
    <w:div w:id="1753696730">
      <w:bodyDiv w:val="1"/>
      <w:marLeft w:val="0"/>
      <w:marRight w:val="0"/>
      <w:marTop w:val="0"/>
      <w:marBottom w:val="0"/>
      <w:divBdr>
        <w:top w:val="none" w:sz="0" w:space="0" w:color="auto"/>
        <w:left w:val="none" w:sz="0" w:space="0" w:color="auto"/>
        <w:bottom w:val="none" w:sz="0" w:space="0" w:color="auto"/>
        <w:right w:val="none" w:sz="0" w:space="0" w:color="auto"/>
      </w:divBdr>
    </w:div>
    <w:div w:id="1756055497">
      <w:bodyDiv w:val="1"/>
      <w:marLeft w:val="0"/>
      <w:marRight w:val="0"/>
      <w:marTop w:val="0"/>
      <w:marBottom w:val="0"/>
      <w:divBdr>
        <w:top w:val="none" w:sz="0" w:space="0" w:color="auto"/>
        <w:left w:val="none" w:sz="0" w:space="0" w:color="auto"/>
        <w:bottom w:val="none" w:sz="0" w:space="0" w:color="auto"/>
        <w:right w:val="none" w:sz="0" w:space="0" w:color="auto"/>
      </w:divBdr>
    </w:div>
    <w:div w:id="1779717069">
      <w:bodyDiv w:val="1"/>
      <w:marLeft w:val="0"/>
      <w:marRight w:val="0"/>
      <w:marTop w:val="0"/>
      <w:marBottom w:val="0"/>
      <w:divBdr>
        <w:top w:val="none" w:sz="0" w:space="0" w:color="auto"/>
        <w:left w:val="none" w:sz="0" w:space="0" w:color="auto"/>
        <w:bottom w:val="none" w:sz="0" w:space="0" w:color="auto"/>
        <w:right w:val="none" w:sz="0" w:space="0" w:color="auto"/>
      </w:divBdr>
    </w:div>
    <w:div w:id="1853907822">
      <w:bodyDiv w:val="1"/>
      <w:marLeft w:val="0"/>
      <w:marRight w:val="0"/>
      <w:marTop w:val="0"/>
      <w:marBottom w:val="0"/>
      <w:divBdr>
        <w:top w:val="none" w:sz="0" w:space="0" w:color="auto"/>
        <w:left w:val="none" w:sz="0" w:space="0" w:color="auto"/>
        <w:bottom w:val="none" w:sz="0" w:space="0" w:color="auto"/>
        <w:right w:val="none" w:sz="0" w:space="0" w:color="auto"/>
      </w:divBdr>
    </w:div>
    <w:div w:id="1872762299">
      <w:bodyDiv w:val="1"/>
      <w:marLeft w:val="0"/>
      <w:marRight w:val="0"/>
      <w:marTop w:val="0"/>
      <w:marBottom w:val="0"/>
      <w:divBdr>
        <w:top w:val="none" w:sz="0" w:space="0" w:color="auto"/>
        <w:left w:val="none" w:sz="0" w:space="0" w:color="auto"/>
        <w:bottom w:val="none" w:sz="0" w:space="0" w:color="auto"/>
        <w:right w:val="none" w:sz="0" w:space="0" w:color="auto"/>
      </w:divBdr>
    </w:div>
    <w:div w:id="1914001106">
      <w:bodyDiv w:val="1"/>
      <w:marLeft w:val="0"/>
      <w:marRight w:val="0"/>
      <w:marTop w:val="0"/>
      <w:marBottom w:val="0"/>
      <w:divBdr>
        <w:top w:val="none" w:sz="0" w:space="0" w:color="auto"/>
        <w:left w:val="none" w:sz="0" w:space="0" w:color="auto"/>
        <w:bottom w:val="none" w:sz="0" w:space="0" w:color="auto"/>
        <w:right w:val="none" w:sz="0" w:space="0" w:color="auto"/>
      </w:divBdr>
      <w:divsChild>
        <w:div w:id="2065592247">
          <w:marLeft w:val="0"/>
          <w:marRight w:val="0"/>
          <w:marTop w:val="0"/>
          <w:marBottom w:val="0"/>
          <w:divBdr>
            <w:top w:val="none" w:sz="0" w:space="0" w:color="auto"/>
            <w:left w:val="none" w:sz="0" w:space="0" w:color="auto"/>
            <w:bottom w:val="none" w:sz="0" w:space="0" w:color="auto"/>
            <w:right w:val="none" w:sz="0" w:space="0" w:color="auto"/>
          </w:divBdr>
          <w:divsChild>
            <w:div w:id="393505446">
              <w:marLeft w:val="0"/>
              <w:marRight w:val="0"/>
              <w:marTop w:val="0"/>
              <w:marBottom w:val="0"/>
              <w:divBdr>
                <w:top w:val="none" w:sz="0" w:space="0" w:color="auto"/>
                <w:left w:val="none" w:sz="0" w:space="0" w:color="auto"/>
                <w:bottom w:val="none" w:sz="0" w:space="0" w:color="auto"/>
                <w:right w:val="none" w:sz="0" w:space="0" w:color="auto"/>
              </w:divBdr>
              <w:divsChild>
                <w:div w:id="1351375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009986">
      <w:bodyDiv w:val="1"/>
      <w:marLeft w:val="0"/>
      <w:marRight w:val="0"/>
      <w:marTop w:val="0"/>
      <w:marBottom w:val="0"/>
      <w:divBdr>
        <w:top w:val="none" w:sz="0" w:space="0" w:color="auto"/>
        <w:left w:val="none" w:sz="0" w:space="0" w:color="auto"/>
        <w:bottom w:val="none" w:sz="0" w:space="0" w:color="auto"/>
        <w:right w:val="none" w:sz="0" w:space="0" w:color="auto"/>
      </w:divBdr>
    </w:div>
    <w:div w:id="1958876383">
      <w:bodyDiv w:val="1"/>
      <w:marLeft w:val="0"/>
      <w:marRight w:val="0"/>
      <w:marTop w:val="0"/>
      <w:marBottom w:val="0"/>
      <w:divBdr>
        <w:top w:val="none" w:sz="0" w:space="0" w:color="auto"/>
        <w:left w:val="none" w:sz="0" w:space="0" w:color="auto"/>
        <w:bottom w:val="none" w:sz="0" w:space="0" w:color="auto"/>
        <w:right w:val="none" w:sz="0" w:space="0" w:color="auto"/>
      </w:divBdr>
      <w:divsChild>
        <w:div w:id="29844343">
          <w:marLeft w:val="0"/>
          <w:marRight w:val="0"/>
          <w:marTop w:val="0"/>
          <w:marBottom w:val="0"/>
          <w:divBdr>
            <w:top w:val="none" w:sz="0" w:space="0" w:color="auto"/>
            <w:left w:val="none" w:sz="0" w:space="0" w:color="auto"/>
            <w:bottom w:val="none" w:sz="0" w:space="0" w:color="auto"/>
            <w:right w:val="none" w:sz="0" w:space="0" w:color="auto"/>
          </w:divBdr>
          <w:divsChild>
            <w:div w:id="1943803348">
              <w:marLeft w:val="0"/>
              <w:marRight w:val="0"/>
              <w:marTop w:val="0"/>
              <w:marBottom w:val="0"/>
              <w:divBdr>
                <w:top w:val="none" w:sz="0" w:space="0" w:color="auto"/>
                <w:left w:val="none" w:sz="0" w:space="0" w:color="auto"/>
                <w:bottom w:val="none" w:sz="0" w:space="0" w:color="auto"/>
                <w:right w:val="none" w:sz="0" w:space="0" w:color="auto"/>
              </w:divBdr>
              <w:divsChild>
                <w:div w:id="1748335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552332">
      <w:bodyDiv w:val="1"/>
      <w:marLeft w:val="0"/>
      <w:marRight w:val="0"/>
      <w:marTop w:val="0"/>
      <w:marBottom w:val="0"/>
      <w:divBdr>
        <w:top w:val="none" w:sz="0" w:space="0" w:color="auto"/>
        <w:left w:val="none" w:sz="0" w:space="0" w:color="auto"/>
        <w:bottom w:val="none" w:sz="0" w:space="0" w:color="auto"/>
        <w:right w:val="none" w:sz="0" w:space="0" w:color="auto"/>
      </w:divBdr>
      <w:divsChild>
        <w:div w:id="126824631">
          <w:marLeft w:val="0"/>
          <w:marRight w:val="0"/>
          <w:marTop w:val="0"/>
          <w:marBottom w:val="0"/>
          <w:divBdr>
            <w:top w:val="none" w:sz="0" w:space="0" w:color="auto"/>
            <w:left w:val="none" w:sz="0" w:space="0" w:color="auto"/>
            <w:bottom w:val="none" w:sz="0" w:space="0" w:color="auto"/>
            <w:right w:val="none" w:sz="0" w:space="0" w:color="auto"/>
          </w:divBdr>
          <w:divsChild>
            <w:div w:id="6519630">
              <w:marLeft w:val="0"/>
              <w:marRight w:val="0"/>
              <w:marTop w:val="0"/>
              <w:marBottom w:val="0"/>
              <w:divBdr>
                <w:top w:val="none" w:sz="0" w:space="0" w:color="auto"/>
                <w:left w:val="none" w:sz="0" w:space="0" w:color="auto"/>
                <w:bottom w:val="none" w:sz="0" w:space="0" w:color="auto"/>
                <w:right w:val="none" w:sz="0" w:space="0" w:color="auto"/>
              </w:divBdr>
              <w:divsChild>
                <w:div w:id="1150098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5108659">
      <w:bodyDiv w:val="1"/>
      <w:marLeft w:val="0"/>
      <w:marRight w:val="0"/>
      <w:marTop w:val="0"/>
      <w:marBottom w:val="0"/>
      <w:divBdr>
        <w:top w:val="none" w:sz="0" w:space="0" w:color="auto"/>
        <w:left w:val="none" w:sz="0" w:space="0" w:color="auto"/>
        <w:bottom w:val="none" w:sz="0" w:space="0" w:color="auto"/>
        <w:right w:val="none" w:sz="0" w:space="0" w:color="auto"/>
      </w:divBdr>
    </w:div>
    <w:div w:id="2098553909">
      <w:bodyDiv w:val="1"/>
      <w:marLeft w:val="0"/>
      <w:marRight w:val="0"/>
      <w:marTop w:val="0"/>
      <w:marBottom w:val="0"/>
      <w:divBdr>
        <w:top w:val="none" w:sz="0" w:space="0" w:color="auto"/>
        <w:left w:val="none" w:sz="0" w:space="0" w:color="auto"/>
        <w:bottom w:val="none" w:sz="0" w:space="0" w:color="auto"/>
        <w:right w:val="none" w:sz="0" w:space="0" w:color="auto"/>
      </w:divBdr>
    </w:div>
    <w:div w:id="21036442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jpeg"/><Relationship Id="rId21" Type="http://schemas.openxmlformats.org/officeDocument/2006/relationships/image" Target="media/image6.png"/><Relationship Id="rId42" Type="http://schemas.openxmlformats.org/officeDocument/2006/relationships/image" Target="media/image18.png"/><Relationship Id="rId47" Type="http://schemas.openxmlformats.org/officeDocument/2006/relationships/image" Target="media/image23.png"/><Relationship Id="rId63" Type="http://schemas.openxmlformats.org/officeDocument/2006/relationships/image" Target="media/image39.png"/><Relationship Id="rId68" Type="http://schemas.openxmlformats.org/officeDocument/2006/relationships/image" Target="media/image44.png"/><Relationship Id="rId84" Type="http://schemas.openxmlformats.org/officeDocument/2006/relationships/image" Target="media/image58.png"/><Relationship Id="rId89" Type="http://schemas.microsoft.com/office/2011/relationships/people" Target="people.xml"/><Relationship Id="rId16" Type="http://schemas.openxmlformats.org/officeDocument/2006/relationships/header" Target="header2.xml"/><Relationship Id="rId11" Type="http://schemas.openxmlformats.org/officeDocument/2006/relationships/image" Target="media/image1.gif"/><Relationship Id="rId32" Type="http://schemas.openxmlformats.org/officeDocument/2006/relationships/hyperlink" Target="https://www.aptiv.com/es/tendencias/art%C3%ADculo/qu%C3%A9-es-la-comprobaci%C3%B3n-de-veh%C3%ADculos-en-bucle" TargetMode="External"/><Relationship Id="rId37" Type="http://schemas.openxmlformats.org/officeDocument/2006/relationships/image" Target="media/image13.png"/><Relationship Id="rId53" Type="http://schemas.openxmlformats.org/officeDocument/2006/relationships/image" Target="media/image29.svg"/><Relationship Id="rId58" Type="http://schemas.openxmlformats.org/officeDocument/2006/relationships/image" Target="media/image34.png"/><Relationship Id="rId74" Type="http://schemas.openxmlformats.org/officeDocument/2006/relationships/image" Target="media/image50.png"/><Relationship Id="rId79" Type="http://schemas.openxmlformats.org/officeDocument/2006/relationships/image" Target="media/image55.png"/><Relationship Id="rId5" Type="http://schemas.openxmlformats.org/officeDocument/2006/relationships/numbering" Target="numbering.xml"/><Relationship Id="rId90" Type="http://schemas.openxmlformats.org/officeDocument/2006/relationships/theme" Target="theme/theme1.xml"/><Relationship Id="rId14" Type="http://schemas.openxmlformats.org/officeDocument/2006/relationships/header" Target="header1.xml"/><Relationship Id="rId22" Type="http://schemas.openxmlformats.org/officeDocument/2006/relationships/comments" Target="comments.xml"/><Relationship Id="rId27" Type="http://schemas.openxmlformats.org/officeDocument/2006/relationships/image" Target="media/image8.jpeg"/><Relationship Id="rId30" Type="http://schemas.openxmlformats.org/officeDocument/2006/relationships/hyperlink" Target="https://www.aptiv.com/es/tendencias/art%C3%ADculo/qu%C3%A9-es-la-prueba-de-software-en-bucle" TargetMode="External"/><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image" Target="media/image24.png"/><Relationship Id="rId56" Type="http://schemas.openxmlformats.org/officeDocument/2006/relationships/image" Target="media/image32.png"/><Relationship Id="rId64" Type="http://schemas.openxmlformats.org/officeDocument/2006/relationships/image" Target="media/image40.png"/><Relationship Id="rId69" Type="http://schemas.openxmlformats.org/officeDocument/2006/relationships/image" Target="media/image45.png"/><Relationship Id="rId77" Type="http://schemas.openxmlformats.org/officeDocument/2006/relationships/image" Target="media/image53.png"/><Relationship Id="rId8" Type="http://schemas.openxmlformats.org/officeDocument/2006/relationships/webSettings" Target="webSettings.xml"/><Relationship Id="rId51" Type="http://schemas.openxmlformats.org/officeDocument/2006/relationships/image" Target="media/image27.png"/><Relationship Id="rId72" Type="http://schemas.openxmlformats.org/officeDocument/2006/relationships/image" Target="media/image48.png"/><Relationship Id="rId80" Type="http://schemas.openxmlformats.org/officeDocument/2006/relationships/image" Target="media/image56.png"/><Relationship Id="rId85" Type="http://schemas.openxmlformats.org/officeDocument/2006/relationships/image" Target="media/image59.png"/><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footer" Target="footer3.xml"/><Relationship Id="rId25" Type="http://schemas.microsoft.com/office/2018/08/relationships/commentsExtensible" Target="commentsExtensible.xml"/><Relationship Id="rId33" Type="http://schemas.openxmlformats.org/officeDocument/2006/relationships/hyperlink" Target="https://www.aptiv.com/es/tendencias/art%C3%ADculo/que-es-el-modelo-v-en-el-desarrollo-de-software" TargetMode="External"/><Relationship Id="rId38" Type="http://schemas.openxmlformats.org/officeDocument/2006/relationships/image" Target="media/image14.png"/><Relationship Id="rId46" Type="http://schemas.openxmlformats.org/officeDocument/2006/relationships/image" Target="media/image22.png"/><Relationship Id="rId59" Type="http://schemas.openxmlformats.org/officeDocument/2006/relationships/image" Target="media/image35.svg"/><Relationship Id="rId67" Type="http://schemas.openxmlformats.org/officeDocument/2006/relationships/image" Target="media/image43.png"/><Relationship Id="rId20" Type="http://schemas.openxmlformats.org/officeDocument/2006/relationships/image" Target="media/image5.png"/><Relationship Id="rId41" Type="http://schemas.openxmlformats.org/officeDocument/2006/relationships/image" Target="media/image17.png"/><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footer" Target="footer4.xml"/><Relationship Id="rId88" Type="http://schemas.openxmlformats.org/officeDocument/2006/relationships/fontTable" Target="fontTable.xml"/><Relationship Id="rId91"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2.xml"/><Relationship Id="rId23" Type="http://schemas.microsoft.com/office/2011/relationships/commentsExtended" Target="commentsExtended.xml"/><Relationship Id="rId28" Type="http://schemas.openxmlformats.org/officeDocument/2006/relationships/hyperlink" Target="https://doi.org/10.15665/rp.v11i2.36" TargetMode="External"/><Relationship Id="rId36" Type="http://schemas.openxmlformats.org/officeDocument/2006/relationships/image" Target="media/image12.png"/><Relationship Id="rId49" Type="http://schemas.openxmlformats.org/officeDocument/2006/relationships/image" Target="media/image25.svg"/><Relationship Id="rId57" Type="http://schemas.openxmlformats.org/officeDocument/2006/relationships/image" Target="media/image33.svg"/><Relationship Id="rId10" Type="http://schemas.openxmlformats.org/officeDocument/2006/relationships/endnotes" Target="endnotes.xml"/><Relationship Id="rId31" Type="http://schemas.openxmlformats.org/officeDocument/2006/relationships/hyperlink" Target="https://www.aptiv.com/es/tendencias/art%C3%ADculo/qu%C3%A9-es-la-prueba-de-hardware-in-the-loop" TargetMode="External"/><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image" Target="media/image60.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3.png"/><Relationship Id="rId39" Type="http://schemas.openxmlformats.org/officeDocument/2006/relationships/image" Target="media/image15.png"/><Relationship Id="rId34" Type="http://schemas.openxmlformats.org/officeDocument/2006/relationships/image" Target="media/image10.png"/><Relationship Id="rId50" Type="http://schemas.openxmlformats.org/officeDocument/2006/relationships/image" Target="media/image26.png"/><Relationship Id="rId55" Type="http://schemas.openxmlformats.org/officeDocument/2006/relationships/image" Target="media/image31.svg"/><Relationship Id="rId76" Type="http://schemas.openxmlformats.org/officeDocument/2006/relationships/image" Target="media/image52.png"/><Relationship Id="rId7" Type="http://schemas.openxmlformats.org/officeDocument/2006/relationships/settings" Target="settings.xml"/><Relationship Id="rId71" Type="http://schemas.openxmlformats.org/officeDocument/2006/relationships/image" Target="media/image47.png"/><Relationship Id="rId2" Type="http://schemas.openxmlformats.org/officeDocument/2006/relationships/customXml" Target="../customXml/item2.xml"/><Relationship Id="rId29" Type="http://schemas.openxmlformats.org/officeDocument/2006/relationships/image" Target="media/image9.png"/><Relationship Id="rId24" Type="http://schemas.microsoft.com/office/2016/09/relationships/commentsIds" Target="commentsIds.xml"/><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image" Target="media/image42.png"/><Relationship Id="rId87" Type="http://schemas.openxmlformats.org/officeDocument/2006/relationships/image" Target="media/image61.png"/><Relationship Id="rId61" Type="http://schemas.openxmlformats.org/officeDocument/2006/relationships/image" Target="media/image37.svg"/><Relationship Id="rId82" Type="http://schemas.openxmlformats.org/officeDocument/2006/relationships/header" Target="header3.xml"/><Relationship Id="rId19" Type="http://schemas.openxmlformats.org/officeDocument/2006/relationships/image" Target="media/image4.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9633B99313E9948AF14D8748BBA5AF2" ma:contentTypeVersion="17" ma:contentTypeDescription="Create a new document." ma:contentTypeScope="" ma:versionID="7722c2db175aa335dd5240bef9a34eeb">
  <xsd:schema xmlns:xsd="http://www.w3.org/2001/XMLSchema" xmlns:xs="http://www.w3.org/2001/XMLSchema" xmlns:p="http://schemas.microsoft.com/office/2006/metadata/properties" xmlns:ns2="5d1172d0-9ce5-4f73-8f36-e2a21238338d" xmlns:ns3="22689866-8a08-47f0-95fb-a8825df03bc6" targetNamespace="http://schemas.microsoft.com/office/2006/metadata/properties" ma:root="true" ma:fieldsID="0c8c93ccbede232bf6b0b5dcf4223618" ns2:_="" ns3:_="">
    <xsd:import namespace="5d1172d0-9ce5-4f73-8f36-e2a21238338d"/>
    <xsd:import namespace="22689866-8a08-47f0-95fb-a8825df03bc6"/>
    <xsd:element name="properties">
      <xsd:complexType>
        <xsd:sequence>
          <xsd:element name="documentManagement">
            <xsd:complexType>
              <xsd:all>
                <xsd:element ref="ns2:MediaServiceMetadata" minOccurs="0"/>
                <xsd:element ref="ns2:MediaServiceFastMetadata"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lcf76f155ced4ddcb4097134ff3c332f" minOccurs="0"/>
                <xsd:element ref="ns3:TaxCatchAll" minOccurs="0"/>
                <xsd:element ref="ns2:MediaServiceSearchProperties" minOccurs="0"/>
                <xsd:element ref="ns2:MediaServiceDateTaken" minOccurs="0"/>
                <xsd:element ref="ns2:MediaServiceObjectDetectorVersion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d1172d0-9ce5-4f73-8f36-e2a21238338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0" nillable="true" ma:displayName="Extracted Text" ma:internalName="MediaServiceOCR" ma:readOnly="true">
      <xsd:simpleType>
        <xsd:restriction base="dms:Note">
          <xsd:maxLength value="255"/>
        </xsd:restriction>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lcf76f155ced4ddcb4097134ff3c332f" ma:index="18" nillable="true" ma:taxonomy="true" ma:internalName="lcf76f155ced4ddcb4097134ff3c332f" ma:taxonomyFieldName="MediaServiceImageTags" ma:displayName="Image Tags" ma:readOnly="false" ma:fieldId="{5cf76f15-5ced-4ddc-b409-7134ff3c332f}" ma:taxonomyMulti="true" ma:sspId="2b61bc0c-9156-412f-b605-57ff87b11ec1" ma:termSetId="09814cd3-568e-fe90-9814-8d621ff8fb84" ma:anchorId="fba54fb3-c3e1-fe81-a776-ca4b69148c4d" ma:open="true" ma:isKeyword="false">
      <xsd:complexType>
        <xsd:sequence>
          <xsd:element ref="pc:Terms" minOccurs="0" maxOccurs="1"/>
        </xsd:sequence>
      </xsd:complexType>
    </xsd:element>
    <xsd:element name="MediaServiceSearchProperties" ma:index="20" nillable="true" ma:displayName="MediaServiceSearchProperties" ma:hidden="true" ma:internalName="MediaServiceSearchProperties" ma:readOnly="true">
      <xsd:simpleType>
        <xsd:restriction base="dms:Note"/>
      </xsd:simpleType>
    </xsd:element>
    <xsd:element name="MediaServiceDateTaken" ma:index="21" nillable="true" ma:displayName="MediaServiceDateTaken" ma:hidden="true" ma:indexed="true" ma:internalName="MediaServiceDateTaken" ma:readOnly="true">
      <xsd:simpleType>
        <xsd:restriction base="dms:Text"/>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LengthInSeconds" ma:index="23"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2689866-8a08-47f0-95fb-a8825df03bc6"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TaxCatchAll" ma:index="19" nillable="true" ma:displayName="Taxonomy Catch All Column" ma:hidden="true" ma:list="{2d8f8897-5218-457b-85d2-a9fa94966d41}" ma:internalName="TaxCatchAll" ma:showField="CatchAllData" ma:web="22689866-8a08-47f0-95fb-a8825df03bc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22689866-8a08-47f0-95fb-a8825df03bc6" xsi:nil="true"/>
    <lcf76f155ced4ddcb4097134ff3c332f xmlns="5d1172d0-9ce5-4f73-8f36-e2a21238338d">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b:Source>
    <b:Tag>Lod14</b:Tag>
    <b:SourceType>JournalArticle</b:SourceType>
    <b:Guid>{6F53ADCC-353F-4F89-8570-E2B4078C8771}</b:Guid>
    <b:Title>Gu{ía para constuir Estados del Arte.</b:Title>
    <b:Year>2014</b:Year>
    <b:JournalName>International Corporation of networks of Kmowledge</b:JournalName>
    <b:Pages>39</b:Pages>
    <b:Author>
      <b:Author>
        <b:NameList>
          <b:Person>
            <b:Last>Lodoño Palacio</b:Last>
            <b:Middle>Lucía</b:Middle>
            <b:First>Olga</b:First>
          </b:Person>
          <b:Person>
            <b:Last>Maldonado Granados</b:Last>
            <b:Middle>Facundo</b:Middle>
            <b:First>Luís</b:First>
          </b:Person>
          <b:Person>
            <b:Last>Calderón Villafánez</b:Last>
            <b:Middle>Catalina</b:Middle>
            <b:First>Liccy</b:First>
          </b:Person>
        </b:NameList>
      </b:Author>
    </b:Author>
    <b:City>Bogotá</b:City>
    <b:RefOrder>2</b:RefOrder>
  </b:Source>
  <b:Source xmlns:b="http://schemas.openxmlformats.org/officeDocument/2006/bibliography" xmlns="http://schemas.openxmlformats.org/officeDocument/2006/bibliography">
    <b:Tag>MarcadorDePosición1</b:Tag>
    <b:RefOrder>3</b:RefOrder>
  </b:Source>
  <b:Source>
    <b:Tag>Her06</b:Tag>
    <b:SourceType>Book</b:SourceType>
    <b:Guid>{B9E2D127-B630-4B5C-8000-50B8BA627281}</b:Guid>
    <b:Title>Metodología de la Investigación</b:Title>
    <b:Year>2006</b:Year>
    <b:City>Ciudad de México</b:City>
    <b:Publisher>Mc. Graw Hill</b:Publisher>
    <b:Author>
      <b:Author>
        <b:NameList>
          <b:Person>
            <b:Last>Hernández Sampieri</b:Last>
            <b:First>Roberto</b:First>
          </b:Person>
          <b:Person>
            <b:Last>Fernández-Collado</b:Last>
            <b:First>Carlos</b:First>
          </b:Person>
          <b:Person>
            <b:Last>Baptista Lucio</b:Last>
            <b:First>Pilar</b:First>
          </b:Person>
        </b:NameList>
      </b:Author>
    </b:Author>
    <b:RefOrder>4</b:RefOrder>
  </b:Source>
  <b:Source>
    <b:Tag>Pre05</b:Tag>
    <b:SourceType>Book</b:SourceType>
    <b:Guid>{D976C053-E8C9-4627-A0D9-E896CA9C348E}</b:Guid>
    <b:Title>Ingeniería de ]Software; un enfoque práctico</b:Title>
    <b:Year>2005</b:Year>
    <b:Author>
      <b:Author>
        <b:NameList>
          <b:Person>
            <b:Last>Pressman S.</b:Last>
            <b:First>Roger</b:First>
          </b:Person>
        </b:NameList>
      </b:Author>
    </b:Author>
    <b:City>México</b:City>
    <b:Publisher>McGraw-Hill</b:Publisher>
    <b:RefOrder>5</b:RefOrder>
  </b:Source>
  <b:Source>
    <b:Tag>Cóm23</b:Tag>
    <b:SourceType>InternetSite</b:SourceType>
    <b:Guid>{60815D33-C1E7-5C49-AD7A-B8AA052B845C}</b:Guid>
    <b:Title>Cómo crear un diagrama de actividades [+Ejemplos]</b:Title>
    <b:URL>https://es.venngage.com/blog/diagrama-de-actividades/</b:URL>
    <b:ProductionCompany>Venngage Blog</b:ProductionCompany>
    <b:YearAccessed>2023</b:YearAccessed>
    <b:MonthAccessed>12</b:MonthAccessed>
    <b:DayAccessed>1</b:DayAccessed>
    <b:RefOrder>1</b:RefOrder>
  </b:Source>
  <b:Source>
    <b:Tag>Dep23</b:Tag>
    <b:SourceType>InternetSite</b:SourceType>
    <b:Guid>{519FBF42-08D3-1848-B6B3-13A0780FA541}</b:Guid>
    <b:Title>Departamento de Lenguajes y Sistemas Informáticos. Página principal</b:Title>
    <b:URL>http://www.lsi.us.es/~javierj/cursos_ficheros/metricaUML/EAActividades.pdf</b:URL>
    <b:YearAccessed>2023</b:YearAccessed>
    <b:MonthAccessed>12</b:MonthAccessed>
    <b:DayAccessed>1</b:DayAccessed>
    <b:RefOrder>6</b:RefOrder>
  </b:Source>
</b:Sourc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2551B88-5508-438D-AB73-906CDAA6D3B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d1172d0-9ce5-4f73-8f36-e2a21238338d"/>
    <ds:schemaRef ds:uri="22689866-8a08-47f0-95fb-a8825df03bc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168F24E-A506-43CB-B63A-FE04AE4F9279}">
  <ds:schemaRefs>
    <ds:schemaRef ds:uri="http://schemas.microsoft.com/office/2006/metadata/properties"/>
    <ds:schemaRef ds:uri="http://schemas.microsoft.com/office/infopath/2007/PartnerControls"/>
    <ds:schemaRef ds:uri="22689866-8a08-47f0-95fb-a8825df03bc6"/>
    <ds:schemaRef ds:uri="5d1172d0-9ce5-4f73-8f36-e2a21238338d"/>
  </ds:schemaRefs>
</ds:datastoreItem>
</file>

<file path=customXml/itemProps3.xml><?xml version="1.0" encoding="utf-8"?>
<ds:datastoreItem xmlns:ds="http://schemas.openxmlformats.org/officeDocument/2006/customXml" ds:itemID="{EE6EBF30-98D3-482A-9A84-3AE85340FB71}">
  <ds:schemaRefs>
    <ds:schemaRef ds:uri="http://schemas.openxmlformats.org/officeDocument/2006/bibliography"/>
  </ds:schemaRefs>
</ds:datastoreItem>
</file>

<file path=customXml/itemProps4.xml><?xml version="1.0" encoding="utf-8"?>
<ds:datastoreItem xmlns:ds="http://schemas.openxmlformats.org/officeDocument/2006/customXml" ds:itemID="{79538D0A-B300-4F87-9C8E-18707F8643C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44283</Words>
  <Characters>252419</Characters>
  <Application>Microsoft Office Word</Application>
  <DocSecurity>0</DocSecurity>
  <Lines>2103</Lines>
  <Paragraphs>5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 Flores</dc:creator>
  <cp:keywords/>
  <dc:description/>
  <cp:lastModifiedBy>Emmanuel Medina Espinosa</cp:lastModifiedBy>
  <cp:revision>2</cp:revision>
  <cp:lastPrinted>2023-12-08T20:35:00Z</cp:lastPrinted>
  <dcterms:created xsi:type="dcterms:W3CDTF">2023-12-29T02:25:00Z</dcterms:created>
  <dcterms:modified xsi:type="dcterms:W3CDTF">2023-12-29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9633B99313E9948AF14D8748BBA5AF2</vt:lpwstr>
  </property>
  <property fmtid="{D5CDD505-2E9C-101B-9397-08002B2CF9AE}" pid="3" name="MediaServiceImageTags">
    <vt:lpwstr/>
  </property>
  <property fmtid="{D5CDD505-2E9C-101B-9397-08002B2CF9AE}" pid="4" name="ZOTERO_PREF_2">
    <vt:lpwstr>tAskDelayCitationUpdates" value="true"/&gt;&lt;/prefs&gt;&lt;/data&gt;</vt:lpwstr>
  </property>
  <property fmtid="{D5CDD505-2E9C-101B-9397-08002B2CF9AE}" pid="5" name="ZOTERO_PREF_1">
    <vt:lpwstr>&lt;data data-version="3" zotero-version="6.0.30"&gt;&lt;session id="ayzYSt9U"/&gt;&lt;style id="http://www.zotero.org/styles/ieee-transactions-on-robotics" hasBibliography="1" bibliographyStyleHasBeenSet="1"/&gt;&lt;prefs&gt;&lt;pref name="fieldType" value="Field"/&gt;&lt;pref name="don</vt:lpwstr>
  </property>
</Properties>
</file>